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Style w:val="TabelleBFH1"/>
        <w:tblpPr w:leftFromText="142" w:rightFromText="142" w:vertAnchor="page" w:tblpX="-1418" w:tblpYSpec="top"/>
        <w:tblOverlap w:val="never"/>
        <w:tblW w:w="11907" w:type="dxa"/>
        <w:tblInd w:w="0" w:type="dxa"/>
        <w:tblBorders>
          <w:top w:val="none" w:sz="0" w:space="0" w:color="auto"/>
          <w:left w:val="none" w:sz="0" w:space="0" w:color="auto"/>
          <w:bottom w:val="single" w:sz="48" w:space="0" w:color="FFC000"/>
          <w:right w:val="none" w:sz="0" w:space="0" w:color="auto"/>
          <w:insideH w:val="none" w:sz="0" w:space="0" w:color="auto"/>
          <w:insideV w:val="none" w:sz="0" w:space="0" w:color="auto"/>
        </w:tblBorders>
        <w:shd w:val="clear" w:color="auto" w:fill="FAC300"/>
        <w:tblLayout w:type="fixed"/>
        <w:tblCellMar>
          <w:top w:w="0" w:type="dxa"/>
          <w:left w:w="0" w:type="dxa"/>
          <w:bottom w:w="0" w:type="dxa"/>
          <w:right w:w="0" w:type="dxa"/>
        </w:tblCellMar>
        <w:tblLook w:val="04A0" w:firstRow="1" w:lastRow="0" w:firstColumn="1" w:lastColumn="0" w:noHBand="0" w:noVBand="1"/>
      </w:tblPr>
      <w:tblGrid>
        <w:gridCol w:w="11907"/>
      </w:tblGrid>
      <w:tr w:rsidR="00E10859" w:rsidRPr="00936713" w14:paraId="39443F1F" w14:textId="77777777" w:rsidTr="002F6D23">
        <w:trPr>
          <w:cnfStyle w:val="100000000000" w:firstRow="1" w:lastRow="0" w:firstColumn="0" w:lastColumn="0" w:oddVBand="0" w:evenVBand="0" w:oddHBand="0" w:evenHBand="0" w:firstRowFirstColumn="0" w:firstRowLastColumn="0" w:lastRowFirstColumn="0" w:lastRowLastColumn="0"/>
          <w:trHeight w:hRule="exact" w:val="5528"/>
        </w:trPr>
        <w:sdt>
          <w:sdtPr>
            <w:rPr>
              <w:color w:val="FFFFFF" w:themeColor="background1"/>
              <w14:textFill>
                <w14:noFill/>
              </w14:textFill>
            </w:rPr>
            <w:id w:val="1583328409"/>
            <w:showingPlcHdr/>
            <w:picture/>
          </w:sdtPr>
          <w:sdtContent>
            <w:tc>
              <w:tcPr>
                <w:tcW w:w="11907" w:type="dxa"/>
                <w:tcBorders>
                  <w:top w:val="none" w:sz="0" w:space="0" w:color="auto"/>
                  <w:left w:val="none" w:sz="0" w:space="0" w:color="auto"/>
                  <w:bottom w:val="none" w:sz="0" w:space="0" w:color="auto"/>
                  <w:right w:val="none" w:sz="0" w:space="0" w:color="auto"/>
                </w:tcBorders>
                <w:shd w:val="clear" w:color="auto" w:fill="auto"/>
              </w:tcPr>
              <w:p w14:paraId="2BE63321" w14:textId="77777777" w:rsidR="00E10859" w:rsidRPr="00936713" w:rsidRDefault="00E10859" w:rsidP="00E10859">
                <w:pPr>
                  <w:tabs>
                    <w:tab w:val="left" w:pos="5387"/>
                  </w:tabs>
                  <w:rPr>
                    <w:b w:val="0"/>
                    <w:color w:val="FFFFFF" w:themeColor="background1"/>
                    <w14:textFill>
                      <w14:noFill/>
                    </w14:textFill>
                  </w:rPr>
                </w:pPr>
                <w:r w:rsidRPr="00936713">
                  <w:rPr>
                    <w:noProof/>
                    <w:color w:val="FFFFFF" w:themeColor="background1"/>
                    <w14:textFill>
                      <w14:noFill/>
                    </w14:textFill>
                  </w:rPr>
                  <w:drawing>
                    <wp:inline distT="0" distB="0" distL="0" distR="0" wp14:anchorId="1A7DA1D8" wp14:editId="60B6983C">
                      <wp:extent cx="7552080" cy="3524760"/>
                      <wp:effectExtent l="0" t="0" r="0" b="0"/>
                      <wp:docPr id="92"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7552080" cy="3524760"/>
                              </a:xfrm>
                              <a:prstGeom prst="rect">
                                <a:avLst/>
                              </a:prstGeom>
                              <a:noFill/>
                              <a:ln>
                                <a:noFill/>
                              </a:ln>
                            </pic:spPr>
                          </pic:pic>
                        </a:graphicData>
                      </a:graphic>
                    </wp:inline>
                  </w:drawing>
                </w:r>
              </w:p>
            </w:tc>
          </w:sdtContent>
        </w:sdt>
      </w:tr>
      <w:tr w:rsidR="00E10859" w:rsidRPr="00936713" w14:paraId="63755015" w14:textId="77777777" w:rsidTr="002F6D23">
        <w:trPr>
          <w:trHeight w:hRule="exact" w:val="20"/>
        </w:trPr>
        <w:tc>
          <w:tcPr>
            <w:tcW w:w="11907" w:type="dxa"/>
            <w:shd w:val="clear" w:color="auto" w:fill="FAC300"/>
          </w:tcPr>
          <w:p w14:paraId="0A3662B4" w14:textId="77777777" w:rsidR="00E10859" w:rsidRPr="00936713" w:rsidRDefault="00E10859" w:rsidP="00E10859">
            <w:pPr>
              <w:tabs>
                <w:tab w:val="left" w:pos="5387"/>
              </w:tabs>
              <w:rPr>
                <w:sz w:val="12"/>
                <w:szCs w:val="12"/>
              </w:rPr>
            </w:pPr>
          </w:p>
        </w:tc>
      </w:tr>
    </w:tbl>
    <w:p w14:paraId="268E146A" w14:textId="77777777" w:rsidR="00E10859" w:rsidRPr="00936713" w:rsidRDefault="00E10859" w:rsidP="00E10859">
      <w:pPr>
        <w:tabs>
          <w:tab w:val="left" w:pos="5387"/>
        </w:tabs>
        <w:spacing w:after="240"/>
      </w:pPr>
    </w:p>
    <w:tbl>
      <w:tblPr>
        <w:tblW w:w="5000" w:type="pct"/>
        <w:tblLayout w:type="fixed"/>
        <w:tblCellMar>
          <w:left w:w="0" w:type="dxa"/>
          <w:right w:w="0" w:type="dxa"/>
        </w:tblCellMar>
        <w:tblLook w:val="01E0" w:firstRow="1" w:lastRow="1" w:firstColumn="1" w:lastColumn="1" w:noHBand="0" w:noVBand="0"/>
      </w:tblPr>
      <w:tblGrid>
        <w:gridCol w:w="4638"/>
        <w:gridCol w:w="4829"/>
      </w:tblGrid>
      <w:tr w:rsidR="00E10859" w:rsidRPr="00936713" w14:paraId="4D7996E0" w14:textId="77777777" w:rsidTr="00CD37C7">
        <w:trPr>
          <w:trHeight w:val="1023"/>
        </w:trPr>
        <w:tc>
          <w:tcPr>
            <w:tcW w:w="9467" w:type="dxa"/>
            <w:gridSpan w:val="2"/>
            <w:shd w:val="clear" w:color="auto" w:fill="auto"/>
            <w:tcMar>
              <w:top w:w="0" w:type="dxa"/>
            </w:tcMar>
          </w:tcPr>
          <w:p w14:paraId="33B1F7BB" w14:textId="3F314F19" w:rsidR="00E10859" w:rsidRPr="00936713" w:rsidRDefault="009362E3" w:rsidP="00E10859">
            <w:pPr>
              <w:tabs>
                <w:tab w:val="left" w:pos="5387"/>
              </w:tabs>
              <w:spacing w:line="568" w:lineRule="atLeast"/>
              <w:rPr>
                <w:rFonts w:eastAsia="Times New Roman"/>
                <w:color w:val="000000"/>
                <w:spacing w:val="5"/>
                <w:kern w:val="28"/>
                <w:sz w:val="48"/>
                <w:szCs w:val="52"/>
              </w:rPr>
            </w:pPr>
            <w:r w:rsidRPr="00936713">
              <w:rPr>
                <w:rFonts w:eastAsia="Times New Roman"/>
                <w:color w:val="000000"/>
                <w:spacing w:val="5"/>
                <w:kern w:val="28"/>
                <w:sz w:val="48"/>
                <w:szCs w:val="52"/>
              </w:rPr>
              <w:t>THEIA Baustellen App</w:t>
            </w:r>
          </w:p>
        </w:tc>
      </w:tr>
      <w:tr w:rsidR="00E10859" w:rsidRPr="00936713" w14:paraId="62FFBE05" w14:textId="77777777" w:rsidTr="00CD37C7">
        <w:trPr>
          <w:trHeight w:hRule="exact" w:val="832"/>
        </w:trPr>
        <w:tc>
          <w:tcPr>
            <w:tcW w:w="9467" w:type="dxa"/>
            <w:gridSpan w:val="2"/>
            <w:shd w:val="clear" w:color="auto" w:fill="auto"/>
          </w:tcPr>
          <w:p w14:paraId="4C9DF653" w14:textId="1F3CFD47" w:rsidR="00E10859" w:rsidRPr="00936713" w:rsidRDefault="009362E3" w:rsidP="00E10859">
            <w:pPr>
              <w:tabs>
                <w:tab w:val="left" w:pos="5387"/>
              </w:tabs>
              <w:spacing w:line="320" w:lineRule="exact"/>
              <w:outlineLvl w:val="1"/>
              <w:rPr>
                <w:rFonts w:cs="Arial"/>
                <w:sz w:val="28"/>
                <w:szCs w:val="24"/>
              </w:rPr>
            </w:pPr>
            <w:bookmarkStart w:id="0" w:name="_Toc190680682"/>
            <w:r w:rsidRPr="00936713">
              <w:rPr>
                <w:rFonts w:cs="Arial"/>
                <w:sz w:val="28"/>
                <w:szCs w:val="24"/>
              </w:rPr>
              <w:t>Eine Lösungsarchitektur für eine mobile Applikation</w:t>
            </w:r>
            <w:bookmarkEnd w:id="0"/>
          </w:p>
        </w:tc>
      </w:tr>
      <w:tr w:rsidR="00E10859" w:rsidRPr="00936713" w14:paraId="40F59529" w14:textId="77777777" w:rsidTr="00CD37C7">
        <w:trPr>
          <w:trHeight w:hRule="exact" w:val="4253"/>
        </w:trPr>
        <w:tc>
          <w:tcPr>
            <w:tcW w:w="9467" w:type="dxa"/>
            <w:gridSpan w:val="2"/>
            <w:shd w:val="clear" w:color="auto" w:fill="auto"/>
          </w:tcPr>
          <w:p w14:paraId="0829A6ED" w14:textId="6F8EDB2A" w:rsidR="00E10859" w:rsidRPr="00936713" w:rsidRDefault="009362E3" w:rsidP="00E10859">
            <w:pPr>
              <w:tabs>
                <w:tab w:val="center" w:pos="4536"/>
                <w:tab w:val="left" w:pos="5387"/>
                <w:tab w:val="right" w:pos="9072"/>
              </w:tabs>
              <w:spacing w:line="240" w:lineRule="auto"/>
              <w:rPr>
                <w:b/>
                <w:color w:val="697D91"/>
                <w:szCs w:val="19"/>
              </w:rPr>
            </w:pPr>
            <w:r w:rsidRPr="00936713">
              <w:rPr>
                <w:b/>
              </w:rPr>
              <w:t>Masterthesis</w:t>
            </w:r>
          </w:p>
        </w:tc>
      </w:tr>
      <w:tr w:rsidR="00E10859" w:rsidRPr="00936713" w14:paraId="157DD9A6" w14:textId="77777777" w:rsidTr="00CD37C7">
        <w:trPr>
          <w:trHeight w:hRule="exact" w:val="298"/>
        </w:trPr>
        <w:tc>
          <w:tcPr>
            <w:tcW w:w="4638" w:type="dxa"/>
            <w:shd w:val="clear" w:color="auto" w:fill="auto"/>
            <w:tcMar>
              <w:top w:w="57" w:type="dxa"/>
              <w:bottom w:w="57" w:type="dxa"/>
            </w:tcMar>
          </w:tcPr>
          <w:p w14:paraId="28680F2D" w14:textId="77777777" w:rsidR="00E10859" w:rsidRPr="00936713" w:rsidRDefault="00E10859" w:rsidP="00E10859">
            <w:r w:rsidRPr="00936713">
              <w:t>Studiengang:</w:t>
            </w:r>
          </w:p>
        </w:tc>
        <w:tc>
          <w:tcPr>
            <w:tcW w:w="4829" w:type="dxa"/>
            <w:shd w:val="clear" w:color="auto" w:fill="auto"/>
            <w:tcMar>
              <w:top w:w="57" w:type="dxa"/>
              <w:bottom w:w="57" w:type="dxa"/>
            </w:tcMar>
          </w:tcPr>
          <w:p w14:paraId="3B1AFD8D" w14:textId="4E9A4A4C" w:rsidR="00E10859" w:rsidRPr="00936713" w:rsidRDefault="009362E3" w:rsidP="00E10859">
            <w:r w:rsidRPr="00936713">
              <w:rPr>
                <w:szCs w:val="19"/>
              </w:rPr>
              <w:t>MAS-IT Software Architecture</w:t>
            </w:r>
          </w:p>
        </w:tc>
      </w:tr>
      <w:tr w:rsidR="00E10859" w:rsidRPr="00936713" w14:paraId="0A8FA3BB" w14:textId="77777777" w:rsidTr="00CD37C7">
        <w:trPr>
          <w:trHeight w:hRule="exact" w:val="298"/>
        </w:trPr>
        <w:tc>
          <w:tcPr>
            <w:tcW w:w="4638" w:type="dxa"/>
            <w:shd w:val="clear" w:color="auto" w:fill="auto"/>
            <w:tcMar>
              <w:top w:w="57" w:type="dxa"/>
              <w:bottom w:w="57" w:type="dxa"/>
            </w:tcMar>
          </w:tcPr>
          <w:p w14:paraId="18137D77" w14:textId="77777777" w:rsidR="00E10859" w:rsidRPr="00936713" w:rsidRDefault="00045A90" w:rsidP="00E10859">
            <w:r w:rsidRPr="00936713">
              <w:t>Autor*in</w:t>
            </w:r>
            <w:r w:rsidR="00E10859" w:rsidRPr="00936713">
              <w:t>:</w:t>
            </w:r>
          </w:p>
        </w:tc>
        <w:tc>
          <w:tcPr>
            <w:tcW w:w="4829" w:type="dxa"/>
            <w:shd w:val="clear" w:color="auto" w:fill="auto"/>
            <w:tcMar>
              <w:top w:w="57" w:type="dxa"/>
              <w:bottom w:w="57" w:type="dxa"/>
            </w:tcMar>
          </w:tcPr>
          <w:p w14:paraId="3EC0EEA2" w14:textId="0A587996" w:rsidR="00E10859" w:rsidRPr="00936713" w:rsidRDefault="009362E3" w:rsidP="00E10859">
            <w:r w:rsidRPr="00936713">
              <w:rPr>
                <w:szCs w:val="19"/>
              </w:rPr>
              <w:t xml:space="preserve">Zürcher Amos | Software </w:t>
            </w:r>
            <w:proofErr w:type="spellStart"/>
            <w:r w:rsidRPr="00936713">
              <w:rPr>
                <w:szCs w:val="19"/>
              </w:rPr>
              <w:t>Architect</w:t>
            </w:r>
            <w:proofErr w:type="spellEnd"/>
          </w:p>
        </w:tc>
      </w:tr>
      <w:tr w:rsidR="00E10859" w:rsidRPr="008F6556" w14:paraId="7676F856" w14:textId="77777777" w:rsidTr="00CD37C7">
        <w:trPr>
          <w:trHeight w:hRule="exact" w:val="298"/>
        </w:trPr>
        <w:tc>
          <w:tcPr>
            <w:tcW w:w="4638" w:type="dxa"/>
            <w:shd w:val="clear" w:color="auto" w:fill="auto"/>
            <w:tcMar>
              <w:top w:w="57" w:type="dxa"/>
              <w:bottom w:w="57" w:type="dxa"/>
            </w:tcMar>
          </w:tcPr>
          <w:p w14:paraId="4388FF78" w14:textId="77777777" w:rsidR="00E10859" w:rsidRPr="00936713" w:rsidRDefault="00E10859" w:rsidP="00E10859">
            <w:r w:rsidRPr="00936713">
              <w:t>Betreuer</w:t>
            </w:r>
            <w:r w:rsidR="00045A90" w:rsidRPr="00936713">
              <w:t>*in</w:t>
            </w:r>
            <w:r w:rsidRPr="00936713">
              <w:t>:</w:t>
            </w:r>
          </w:p>
        </w:tc>
        <w:tc>
          <w:tcPr>
            <w:tcW w:w="4829" w:type="dxa"/>
            <w:shd w:val="clear" w:color="auto" w:fill="auto"/>
            <w:tcMar>
              <w:top w:w="57" w:type="dxa"/>
              <w:bottom w:w="57" w:type="dxa"/>
            </w:tcMar>
          </w:tcPr>
          <w:p w14:paraId="79BD83D2" w14:textId="56D0736B" w:rsidR="00E10859" w:rsidRPr="00295D9C" w:rsidRDefault="009362E3" w:rsidP="00E10859">
            <w:pPr>
              <w:rPr>
                <w:lang w:val="en-US"/>
              </w:rPr>
            </w:pPr>
            <w:r w:rsidRPr="00295D9C">
              <w:rPr>
                <w:szCs w:val="19"/>
                <w:lang w:val="en-US"/>
              </w:rPr>
              <w:t>Staub Bill | Business Unit Lead “Business Solutions”</w:t>
            </w:r>
          </w:p>
        </w:tc>
      </w:tr>
      <w:tr w:rsidR="00E10859" w:rsidRPr="00936713" w14:paraId="38E7DE0F" w14:textId="77777777" w:rsidTr="00CD37C7">
        <w:trPr>
          <w:trHeight w:hRule="exact" w:val="298"/>
        </w:trPr>
        <w:tc>
          <w:tcPr>
            <w:tcW w:w="4638" w:type="dxa"/>
            <w:shd w:val="clear" w:color="auto" w:fill="auto"/>
            <w:tcMar>
              <w:top w:w="57" w:type="dxa"/>
              <w:bottom w:w="57" w:type="dxa"/>
            </w:tcMar>
          </w:tcPr>
          <w:p w14:paraId="4D21EE8E" w14:textId="77777777" w:rsidR="00E10859" w:rsidRPr="00936713" w:rsidRDefault="00E10859" w:rsidP="00E10859">
            <w:r w:rsidRPr="00936713">
              <w:t>Auftraggeber</w:t>
            </w:r>
            <w:r w:rsidR="00045A90" w:rsidRPr="00936713">
              <w:t>*in</w:t>
            </w:r>
            <w:r w:rsidRPr="00936713">
              <w:t>:</w:t>
            </w:r>
          </w:p>
        </w:tc>
        <w:tc>
          <w:tcPr>
            <w:tcW w:w="4829" w:type="dxa"/>
            <w:shd w:val="clear" w:color="auto" w:fill="auto"/>
            <w:tcMar>
              <w:top w:w="57" w:type="dxa"/>
              <w:bottom w:w="57" w:type="dxa"/>
            </w:tcMar>
          </w:tcPr>
          <w:p w14:paraId="29C9AC68" w14:textId="2D4DC5B8" w:rsidR="00E10859" w:rsidRPr="00936713" w:rsidRDefault="009362E3" w:rsidP="00E10859">
            <w:proofErr w:type="spellStart"/>
            <w:r w:rsidRPr="00936713">
              <w:rPr>
                <w:szCs w:val="19"/>
              </w:rPr>
              <w:t>Hellion</w:t>
            </w:r>
            <w:proofErr w:type="spellEnd"/>
            <w:r w:rsidRPr="00936713">
              <w:rPr>
                <w:szCs w:val="19"/>
              </w:rPr>
              <w:t xml:space="preserve"> AG</w:t>
            </w:r>
          </w:p>
        </w:tc>
      </w:tr>
      <w:tr w:rsidR="00E10859" w:rsidRPr="00936713" w14:paraId="75E15900" w14:textId="77777777" w:rsidTr="00CD37C7">
        <w:trPr>
          <w:trHeight w:hRule="exact" w:val="298"/>
        </w:trPr>
        <w:tc>
          <w:tcPr>
            <w:tcW w:w="4638" w:type="dxa"/>
            <w:shd w:val="clear" w:color="auto" w:fill="auto"/>
            <w:tcMar>
              <w:top w:w="57" w:type="dxa"/>
              <w:bottom w:w="57" w:type="dxa"/>
            </w:tcMar>
          </w:tcPr>
          <w:p w14:paraId="323EBBD8" w14:textId="77777777" w:rsidR="00E10859" w:rsidRPr="00936713" w:rsidRDefault="00E10859" w:rsidP="00E10859">
            <w:r w:rsidRPr="00936713">
              <w:t>Expert</w:t>
            </w:r>
            <w:r w:rsidR="00045A90" w:rsidRPr="00936713">
              <w:t>*in</w:t>
            </w:r>
            <w:r w:rsidRPr="00936713">
              <w:t>:</w:t>
            </w:r>
          </w:p>
        </w:tc>
        <w:tc>
          <w:tcPr>
            <w:tcW w:w="4829" w:type="dxa"/>
            <w:shd w:val="clear" w:color="auto" w:fill="auto"/>
            <w:tcMar>
              <w:top w:w="57" w:type="dxa"/>
              <w:bottom w:w="57" w:type="dxa"/>
            </w:tcMar>
          </w:tcPr>
          <w:p w14:paraId="2BB91181" w14:textId="42DE306C" w:rsidR="00E10859" w:rsidRPr="00936713" w:rsidRDefault="009362E3" w:rsidP="00E10859">
            <w:r w:rsidRPr="00936713">
              <w:rPr>
                <w:szCs w:val="19"/>
              </w:rPr>
              <w:t>Kleiner Helmut Max, Schmidhauser Arno</w:t>
            </w:r>
          </w:p>
        </w:tc>
      </w:tr>
      <w:tr w:rsidR="00E10859" w:rsidRPr="00936713" w14:paraId="41DF1E8F" w14:textId="77777777" w:rsidTr="00CD37C7">
        <w:trPr>
          <w:trHeight w:hRule="exact" w:val="298"/>
        </w:trPr>
        <w:tc>
          <w:tcPr>
            <w:tcW w:w="4638" w:type="dxa"/>
            <w:shd w:val="clear" w:color="auto" w:fill="auto"/>
            <w:tcMar>
              <w:top w:w="57" w:type="dxa"/>
              <w:bottom w:w="57" w:type="dxa"/>
            </w:tcMar>
          </w:tcPr>
          <w:p w14:paraId="61205EB7" w14:textId="77777777" w:rsidR="00E10859" w:rsidRPr="00936713" w:rsidRDefault="00E10859" w:rsidP="00E10859">
            <w:r w:rsidRPr="00936713">
              <w:t>Datum:</w:t>
            </w:r>
          </w:p>
        </w:tc>
        <w:tc>
          <w:tcPr>
            <w:tcW w:w="4829" w:type="dxa"/>
            <w:shd w:val="clear" w:color="auto" w:fill="auto"/>
            <w:tcMar>
              <w:top w:w="57" w:type="dxa"/>
              <w:bottom w:w="57" w:type="dxa"/>
            </w:tcMar>
          </w:tcPr>
          <w:p w14:paraId="31DE8D4A" w14:textId="77777777" w:rsidR="00E10859" w:rsidRPr="00936713" w:rsidRDefault="00E10859" w:rsidP="00E10859">
            <w:r w:rsidRPr="00936713">
              <w:rPr>
                <w:szCs w:val="19"/>
              </w:rPr>
              <w:fldChar w:fldCharType="begin">
                <w:ffData>
                  <w:name w:val=""/>
                  <w:enabled/>
                  <w:calcOnExit w:val="0"/>
                  <w:textInput>
                    <w:default w:val="[Datum einfügen]"/>
                  </w:textInput>
                </w:ffData>
              </w:fldChar>
            </w:r>
            <w:r w:rsidRPr="00936713">
              <w:rPr>
                <w:szCs w:val="19"/>
              </w:rPr>
              <w:instrText xml:space="preserve"> FORMTEXT </w:instrText>
            </w:r>
            <w:r w:rsidRPr="00936713">
              <w:rPr>
                <w:szCs w:val="19"/>
              </w:rPr>
            </w:r>
            <w:r w:rsidRPr="00936713">
              <w:rPr>
                <w:szCs w:val="19"/>
              </w:rPr>
              <w:fldChar w:fldCharType="separate"/>
            </w:r>
            <w:r w:rsidRPr="00936713">
              <w:rPr>
                <w:szCs w:val="19"/>
              </w:rPr>
              <w:t>[Datum einfügen]</w:t>
            </w:r>
            <w:r w:rsidRPr="00936713">
              <w:rPr>
                <w:szCs w:val="19"/>
              </w:rPr>
              <w:fldChar w:fldCharType="end"/>
            </w:r>
          </w:p>
        </w:tc>
      </w:tr>
    </w:tbl>
    <w:p w14:paraId="27A42326" w14:textId="77777777" w:rsidR="00E10859" w:rsidRPr="00936713" w:rsidRDefault="00E10859"/>
    <w:p w14:paraId="5EE5426B" w14:textId="77777777" w:rsidR="00E10859" w:rsidRPr="00936713" w:rsidRDefault="00E10859"/>
    <w:p w14:paraId="1C31E601" w14:textId="77777777" w:rsidR="00F825B4" w:rsidRPr="00936713" w:rsidRDefault="00F825B4" w:rsidP="004F7B96">
      <w:pPr>
        <w:pStyle w:val="Inhaltsverzeichnis"/>
        <w:spacing w:line="100" w:lineRule="atLeast"/>
        <w:rPr>
          <w:sz w:val="10"/>
          <w:szCs w:val="10"/>
        </w:rPr>
        <w:sectPr w:rsidR="00F825B4" w:rsidRPr="00936713" w:rsidSect="008A3DEF">
          <w:headerReference w:type="default" r:id="rId12"/>
          <w:footerReference w:type="default" r:id="rId13"/>
          <w:headerReference w:type="first" r:id="rId14"/>
          <w:footerReference w:type="first" r:id="rId15"/>
          <w:pgSz w:w="11906" w:h="16838" w:code="9"/>
          <w:pgMar w:top="1758" w:right="1004" w:bottom="680" w:left="1435" w:header="709" w:footer="397" w:gutter="0"/>
          <w:cols w:space="708"/>
          <w:titlePg/>
          <w:docGrid w:linePitch="360"/>
        </w:sectPr>
      </w:pPr>
    </w:p>
    <w:p w14:paraId="415173C1" w14:textId="36204E29" w:rsidR="00802E50" w:rsidRPr="00936713" w:rsidRDefault="00802E50" w:rsidP="00802E50">
      <w:pPr>
        <w:pStyle w:val="Inhaltsverzeichnis"/>
      </w:pPr>
      <w:bookmarkStart w:id="1" w:name="_Toc190680683"/>
      <w:r w:rsidRPr="00936713">
        <w:lastRenderedPageBreak/>
        <w:t>Management Summary</w:t>
      </w:r>
      <w:bookmarkEnd w:id="1"/>
    </w:p>
    <w:p w14:paraId="6CD28036" w14:textId="77777777" w:rsidR="00802E50" w:rsidRPr="00936713" w:rsidRDefault="00802E50" w:rsidP="00802E50"/>
    <w:p w14:paraId="0A421ED5" w14:textId="77777777" w:rsidR="004A4D9D" w:rsidRPr="00936713" w:rsidRDefault="004A4D9D" w:rsidP="007F2BDB">
      <w:pPr>
        <w:rPr>
          <w:b/>
        </w:rPr>
      </w:pPr>
      <w:r w:rsidRPr="00936713">
        <w:rPr>
          <w:b/>
        </w:rPr>
        <w:t>Ausgangslage</w:t>
      </w:r>
    </w:p>
    <w:p w14:paraId="69C0F48A" w14:textId="3657CCBC" w:rsidR="003511EC" w:rsidRPr="00936713" w:rsidRDefault="004F2D1A" w:rsidP="007F2BDB">
      <w:r>
        <w:t xml:space="preserve">Die Helion AG hat sich auf die Installation von Solar und Energiespeichertechnik spezialisiert. Für das Projektmanagement wird eine Anwendung namens THEIA eingesetzt. THEIA besteht aus einem Desktop Client und einem Backend. Mitarbeiter und Mitarbeiterinnen der Helion AG müssen </w:t>
      </w:r>
      <w:proofErr w:type="spellStart"/>
      <w:r w:rsidR="0080744F">
        <w:t>wärend</w:t>
      </w:r>
      <w:proofErr w:type="spellEnd"/>
      <w:r w:rsidR="0080744F">
        <w:t xml:space="preserve"> Installationsarbeiten oft auf Projektdaten und Funktionen in THEIA zugreifen. In der bisherigen Lösung THEIA setzt dies eine aktive Verbindung mit dem Internet voraus. Oft finden sich die Mitarbeiter und Mitarbeiterinnen auf der Baustelle ohne aktive Internetverbindung wieder. </w:t>
      </w:r>
      <w:r w:rsidR="00DB7C23">
        <w:t xml:space="preserve">Eine mobile App für Android und </w:t>
      </w:r>
      <w:proofErr w:type="gramStart"/>
      <w:r w:rsidR="00DB7C23">
        <w:t>iOS Geräte</w:t>
      </w:r>
      <w:proofErr w:type="gramEnd"/>
      <w:r w:rsidR="00DB7C23">
        <w:t xml:space="preserve"> könnte die Projektdaten und Funktionen auch offline verfügbar machen. In so einem Szenario ist die Datensynchronisation bzw. das Zusammenführen von Daten eine besondere Herausforderung</w:t>
      </w:r>
      <w:r w:rsidR="00132D96">
        <w:t>. Aus den Anforderungen der Helion AG wurde ein Pflichtenheft ausgearbeitet, welches als Grundlage für diese Arbeit ist.</w:t>
      </w:r>
    </w:p>
    <w:p w14:paraId="2B0DE7FA" w14:textId="77777777" w:rsidR="004A4D9D" w:rsidRPr="00936713" w:rsidRDefault="004A4D9D" w:rsidP="003511EC"/>
    <w:p w14:paraId="2A724599" w14:textId="506E1AFB" w:rsidR="003511EC" w:rsidRPr="00936713" w:rsidRDefault="004A4D9D" w:rsidP="003511EC">
      <w:pPr>
        <w:rPr>
          <w:b/>
        </w:rPr>
      </w:pPr>
      <w:r w:rsidRPr="00936713">
        <w:rPr>
          <w:b/>
        </w:rPr>
        <w:t>Ziel</w:t>
      </w:r>
    </w:p>
    <w:p w14:paraId="1D5B93CD" w14:textId="2C858D1A" w:rsidR="004A4D9D" w:rsidRDefault="00DB7C23" w:rsidP="003511EC">
      <w:r>
        <w:t xml:space="preserve">Das Ziel dieser Arbeit besteht darin eine geeignete Methode für die Datensynchronisation zu finden, welche die Anforderungen der Helion AG </w:t>
      </w:r>
      <w:r w:rsidR="00132D96">
        <w:t>erfüllen kann. In einem «Software Architektur Dokument» wird eine Lösungsarchitektur aufgezeigt, welche die Anforderungen der Helion AG erfüllt.</w:t>
      </w:r>
    </w:p>
    <w:p w14:paraId="72D49AAB" w14:textId="77777777" w:rsidR="00132D96" w:rsidRDefault="00132D96" w:rsidP="003511EC"/>
    <w:p w14:paraId="37949681" w14:textId="598C08EC" w:rsidR="00132D96" w:rsidRPr="00936713" w:rsidRDefault="00132D96" w:rsidP="003511EC">
      <w:r>
        <w:t xml:space="preserve">Geplant war eine Umsetzung der Lösung. Auf Grund des Umfangs musste dieses Ziel angepasst werden. Umgesetzt wird ein Proof </w:t>
      </w:r>
      <w:proofErr w:type="spellStart"/>
      <w:r>
        <w:t>of</w:t>
      </w:r>
      <w:proofErr w:type="spellEnd"/>
      <w:r>
        <w:t xml:space="preserve"> Concept, welcher die Funktion der </w:t>
      </w:r>
      <w:r w:rsidR="005C16A3">
        <w:t>k</w:t>
      </w:r>
      <w:r>
        <w:t>onzipierten Datensynchronisation</w:t>
      </w:r>
      <w:r w:rsidR="005C16A3">
        <w:t xml:space="preserve"> und</w:t>
      </w:r>
      <w:r>
        <w:t xml:space="preserve"> das Sicherheitskonzept mit Authentifizierung und Autorisierung </w:t>
      </w:r>
      <w:r w:rsidR="005C16A3">
        <w:t>aufzeigt. Dies wird erreicht mit einer minimalen Implementation der fachlichen Anforderungen bezüglich Projektdaten.</w:t>
      </w:r>
    </w:p>
    <w:p w14:paraId="76C3E6CE" w14:textId="77777777" w:rsidR="004A4D9D" w:rsidRPr="00936713" w:rsidRDefault="004A4D9D" w:rsidP="003511EC"/>
    <w:p w14:paraId="44F83B67" w14:textId="368FAC05" w:rsidR="004A4D9D" w:rsidRPr="00936713" w:rsidRDefault="004A4D9D" w:rsidP="003511EC">
      <w:pPr>
        <w:rPr>
          <w:b/>
        </w:rPr>
      </w:pPr>
      <w:r w:rsidRPr="00936713">
        <w:rPr>
          <w:b/>
        </w:rPr>
        <w:t>Vorgehen</w:t>
      </w:r>
    </w:p>
    <w:p w14:paraId="310F5A46" w14:textId="6100F9B1" w:rsidR="004A4D9D" w:rsidRDefault="005C16A3" w:rsidP="003511EC">
      <w:r>
        <w:t xml:space="preserve">Zum Thema Datensynchronisation in mobilen Applikationen wurden drei Methoden nähre betrachtet. In einer </w:t>
      </w:r>
      <w:proofErr w:type="spellStart"/>
      <w:r>
        <w:t>Nutzwertananlyse</w:t>
      </w:r>
      <w:proofErr w:type="spellEnd"/>
      <w:r>
        <w:t xml:space="preserve"> wurde gezeigt, dass die Methode «</w:t>
      </w:r>
      <w:proofErr w:type="spellStart"/>
      <w:r>
        <w:t>Timestamp</w:t>
      </w:r>
      <w:proofErr w:type="spellEnd"/>
      <w:r>
        <w:t xml:space="preserve"> Transfer» die Anforderungen der Helion AG am besten erfüllt. </w:t>
      </w:r>
    </w:p>
    <w:p w14:paraId="7BE4B8F8" w14:textId="77777777" w:rsidR="005C16A3" w:rsidRDefault="005C16A3" w:rsidP="003511EC"/>
    <w:p w14:paraId="55A715A3" w14:textId="34E4E548" w:rsidR="005C16A3" w:rsidRDefault="005C16A3" w:rsidP="003511EC">
      <w:r>
        <w:t xml:space="preserve">Basierend auf den Anforderungen der Helion AG und des </w:t>
      </w:r>
      <w:proofErr w:type="spellStart"/>
      <w:r>
        <w:t>Ergebniss</w:t>
      </w:r>
      <w:proofErr w:type="spellEnd"/>
      <w:r>
        <w:t xml:space="preserve"> der Nutzwertanalyse wurde eine Lösungsarchitektur ausgearbeitet.</w:t>
      </w:r>
    </w:p>
    <w:p w14:paraId="55C3E0CC" w14:textId="77777777" w:rsidR="005C16A3" w:rsidRDefault="005C16A3" w:rsidP="003511EC"/>
    <w:p w14:paraId="01797EA2" w14:textId="42B26E40" w:rsidR="005C16A3" w:rsidRPr="00936713" w:rsidRDefault="005C16A3" w:rsidP="003511EC">
      <w:r>
        <w:t xml:space="preserve">In einer Implementierung im Umfang eines Proof </w:t>
      </w:r>
      <w:proofErr w:type="spellStart"/>
      <w:r>
        <w:t>of</w:t>
      </w:r>
      <w:proofErr w:type="spellEnd"/>
      <w:r>
        <w:t xml:space="preserve"> </w:t>
      </w:r>
      <w:proofErr w:type="spellStart"/>
      <w:r>
        <w:t>Concepts</w:t>
      </w:r>
      <w:proofErr w:type="spellEnd"/>
      <w:r>
        <w:t xml:space="preserve"> wurde die Funktion der Datensynchronisation und das Sicherheitskonzept getestet.</w:t>
      </w:r>
    </w:p>
    <w:p w14:paraId="76209CB0" w14:textId="77777777" w:rsidR="004A4D9D" w:rsidRPr="00936713" w:rsidRDefault="004A4D9D" w:rsidP="003511EC"/>
    <w:p w14:paraId="66F91065" w14:textId="64E74256" w:rsidR="004A4D9D" w:rsidRPr="00936713" w:rsidRDefault="004A4D9D" w:rsidP="003511EC">
      <w:pPr>
        <w:rPr>
          <w:b/>
        </w:rPr>
      </w:pPr>
      <w:r w:rsidRPr="00936713">
        <w:rPr>
          <w:b/>
        </w:rPr>
        <w:t>Ergebnisse</w:t>
      </w:r>
    </w:p>
    <w:p w14:paraId="0483D424" w14:textId="77777777" w:rsidR="004A4D9D" w:rsidRDefault="004A4D9D" w:rsidP="003511EC"/>
    <w:p w14:paraId="74EBE519" w14:textId="5561E291" w:rsidR="005C16A3" w:rsidRPr="00936713" w:rsidRDefault="005C16A3" w:rsidP="003511EC">
      <w:r w:rsidRPr="005C16A3">
        <w:rPr>
          <w:highlight w:val="yellow"/>
        </w:rPr>
        <w:t>TODO</w:t>
      </w:r>
    </w:p>
    <w:p w14:paraId="2EF0C4E3" w14:textId="50FEA0E0" w:rsidR="004F7B96" w:rsidRPr="00936713" w:rsidRDefault="00802E50" w:rsidP="00776FA1">
      <w:pPr>
        <w:pStyle w:val="Inhaltsverzeichnis"/>
        <w:tabs>
          <w:tab w:val="center" w:pos="4733"/>
        </w:tabs>
      </w:pPr>
      <w:r w:rsidRPr="00936713">
        <w:br w:type="page"/>
      </w:r>
    </w:p>
    <w:sdt>
      <w:sdtPr>
        <w:rPr>
          <w:rFonts w:eastAsia="Lucida Sans"/>
          <w:color w:val="auto"/>
          <w:spacing w:val="0"/>
          <w:kern w:val="0"/>
          <w:sz w:val="19"/>
          <w:szCs w:val="20"/>
        </w:rPr>
        <w:id w:val="397025660"/>
        <w:docPartObj>
          <w:docPartGallery w:val="Table of Contents"/>
          <w:docPartUnique/>
        </w:docPartObj>
      </w:sdtPr>
      <w:sdtEndPr>
        <w:rPr>
          <w:b/>
          <w:bCs/>
        </w:rPr>
      </w:sdtEndPr>
      <w:sdtContent>
        <w:p w14:paraId="10EA5157" w14:textId="30F71745" w:rsidR="00776FA1" w:rsidRPr="00936713" w:rsidRDefault="00776FA1" w:rsidP="00776FA1">
          <w:pPr>
            <w:pStyle w:val="Title"/>
            <w:rPr>
              <w:rFonts w:eastAsia="Lucida Sans" w:cs="Arial"/>
              <w:color w:val="auto"/>
              <w:spacing w:val="0"/>
              <w:kern w:val="0"/>
              <w:sz w:val="28"/>
              <w:szCs w:val="24"/>
            </w:rPr>
          </w:pPr>
          <w:r w:rsidRPr="00936713">
            <w:rPr>
              <w:rFonts w:eastAsia="Lucida Sans" w:cs="Arial"/>
              <w:color w:val="auto"/>
              <w:spacing w:val="0"/>
              <w:kern w:val="0"/>
              <w:sz w:val="28"/>
              <w:szCs w:val="24"/>
            </w:rPr>
            <w:t>Inhaltsverzeichnis</w:t>
          </w:r>
        </w:p>
        <w:p w14:paraId="5DDC97C9" w14:textId="77777777" w:rsidR="00776FA1" w:rsidRPr="00936713" w:rsidRDefault="00776FA1" w:rsidP="00776FA1"/>
        <w:p w14:paraId="549B1EC4" w14:textId="18994104" w:rsidR="00E0656D" w:rsidRDefault="00776FA1">
          <w:pPr>
            <w:pStyle w:val="TOC2"/>
            <w:rPr>
              <w:rFonts w:asciiTheme="minorHAnsi" w:eastAsiaTheme="minorEastAsia" w:hAnsiTheme="minorHAnsi" w:cstheme="minorBidi"/>
              <w:noProof/>
              <w:kern w:val="2"/>
              <w:sz w:val="24"/>
              <w:szCs w:val="24"/>
              <w:lang w:val="en-CH" w:eastAsia="en-CH"/>
              <w14:ligatures w14:val="standardContextual"/>
            </w:rPr>
          </w:pPr>
          <w:r w:rsidRPr="00936713">
            <w:fldChar w:fldCharType="begin"/>
          </w:r>
          <w:r w:rsidRPr="00936713">
            <w:instrText xml:space="preserve"> TOC \o "1-3" \h \z \u </w:instrText>
          </w:r>
          <w:r w:rsidRPr="00936713">
            <w:fldChar w:fldCharType="separate"/>
          </w:r>
          <w:hyperlink w:anchor="_Toc190680682" w:history="1">
            <w:r w:rsidR="00E0656D" w:rsidRPr="00F41C7B">
              <w:rPr>
                <w:rStyle w:val="Hyperlink"/>
                <w:rFonts w:cs="Arial"/>
                <w:noProof/>
              </w:rPr>
              <w:t>Eine Lösungsarchitektur für eine mobile Applikation</w:t>
            </w:r>
            <w:r w:rsidR="00E0656D">
              <w:rPr>
                <w:noProof/>
                <w:webHidden/>
              </w:rPr>
              <w:tab/>
            </w:r>
            <w:r w:rsidR="00E0656D">
              <w:rPr>
                <w:noProof/>
                <w:webHidden/>
              </w:rPr>
              <w:fldChar w:fldCharType="begin"/>
            </w:r>
            <w:r w:rsidR="00E0656D">
              <w:rPr>
                <w:noProof/>
                <w:webHidden/>
              </w:rPr>
              <w:instrText xml:space="preserve"> PAGEREF _Toc190680682 \h </w:instrText>
            </w:r>
            <w:r w:rsidR="00E0656D">
              <w:rPr>
                <w:noProof/>
                <w:webHidden/>
              </w:rPr>
            </w:r>
            <w:r w:rsidR="00E0656D">
              <w:rPr>
                <w:noProof/>
                <w:webHidden/>
              </w:rPr>
              <w:fldChar w:fldCharType="separate"/>
            </w:r>
            <w:r w:rsidR="00E0656D">
              <w:rPr>
                <w:noProof/>
                <w:webHidden/>
              </w:rPr>
              <w:t>1</w:t>
            </w:r>
            <w:r w:rsidR="00E0656D">
              <w:rPr>
                <w:noProof/>
                <w:webHidden/>
              </w:rPr>
              <w:fldChar w:fldCharType="end"/>
            </w:r>
          </w:hyperlink>
        </w:p>
        <w:p w14:paraId="5DF81A3F" w14:textId="7C060A9F" w:rsidR="00E0656D" w:rsidRDefault="00E0656D">
          <w:pPr>
            <w:pStyle w:val="TOC2"/>
            <w:rPr>
              <w:rFonts w:asciiTheme="minorHAnsi" w:eastAsiaTheme="minorEastAsia" w:hAnsiTheme="minorHAnsi" w:cstheme="minorBidi"/>
              <w:noProof/>
              <w:kern w:val="2"/>
              <w:sz w:val="24"/>
              <w:szCs w:val="24"/>
              <w:lang w:val="en-CH" w:eastAsia="en-CH"/>
              <w14:ligatures w14:val="standardContextual"/>
            </w:rPr>
          </w:pPr>
          <w:hyperlink w:anchor="_Toc190680683" w:history="1">
            <w:r w:rsidRPr="00F41C7B">
              <w:rPr>
                <w:rStyle w:val="Hyperlink"/>
                <w:noProof/>
              </w:rPr>
              <w:t>Management Summary</w:t>
            </w:r>
            <w:r>
              <w:rPr>
                <w:noProof/>
                <w:webHidden/>
              </w:rPr>
              <w:tab/>
            </w:r>
            <w:r>
              <w:rPr>
                <w:noProof/>
                <w:webHidden/>
              </w:rPr>
              <w:fldChar w:fldCharType="begin"/>
            </w:r>
            <w:r>
              <w:rPr>
                <w:noProof/>
                <w:webHidden/>
              </w:rPr>
              <w:instrText xml:space="preserve"> PAGEREF _Toc190680683 \h </w:instrText>
            </w:r>
            <w:r>
              <w:rPr>
                <w:noProof/>
                <w:webHidden/>
              </w:rPr>
            </w:r>
            <w:r>
              <w:rPr>
                <w:noProof/>
                <w:webHidden/>
              </w:rPr>
              <w:fldChar w:fldCharType="separate"/>
            </w:r>
            <w:r>
              <w:rPr>
                <w:noProof/>
                <w:webHidden/>
              </w:rPr>
              <w:t>2</w:t>
            </w:r>
            <w:r>
              <w:rPr>
                <w:noProof/>
                <w:webHidden/>
              </w:rPr>
              <w:fldChar w:fldCharType="end"/>
            </w:r>
          </w:hyperlink>
        </w:p>
        <w:p w14:paraId="1213D156" w14:textId="1F366521" w:rsidR="00E0656D" w:rsidRDefault="00E0656D">
          <w:pPr>
            <w:pStyle w:val="TOC1"/>
            <w:rPr>
              <w:rFonts w:asciiTheme="minorHAnsi" w:eastAsiaTheme="minorEastAsia" w:hAnsiTheme="minorHAnsi" w:cstheme="minorBidi"/>
              <w:noProof/>
              <w:kern w:val="2"/>
              <w:sz w:val="24"/>
              <w:szCs w:val="24"/>
              <w:lang w:val="en-CH" w:eastAsia="en-CH"/>
              <w14:ligatures w14:val="standardContextual"/>
            </w:rPr>
          </w:pPr>
          <w:hyperlink w:anchor="_Toc190680684" w:history="1">
            <w:r w:rsidRPr="00F41C7B">
              <w:rPr>
                <w:rStyle w:val="Hyperlink"/>
                <w:noProof/>
              </w:rPr>
              <w:t>1</w:t>
            </w:r>
            <w:r>
              <w:rPr>
                <w:rFonts w:asciiTheme="minorHAnsi" w:eastAsiaTheme="minorEastAsia" w:hAnsiTheme="minorHAnsi" w:cstheme="minorBidi"/>
                <w:noProof/>
                <w:kern w:val="2"/>
                <w:sz w:val="24"/>
                <w:szCs w:val="24"/>
                <w:lang w:val="en-CH" w:eastAsia="en-CH"/>
                <w14:ligatures w14:val="standardContextual"/>
              </w:rPr>
              <w:tab/>
            </w:r>
            <w:r w:rsidRPr="00F41C7B">
              <w:rPr>
                <w:rStyle w:val="Hyperlink"/>
                <w:noProof/>
              </w:rPr>
              <w:t>Einleitung</w:t>
            </w:r>
            <w:r>
              <w:rPr>
                <w:noProof/>
                <w:webHidden/>
              </w:rPr>
              <w:tab/>
            </w:r>
            <w:r>
              <w:rPr>
                <w:noProof/>
                <w:webHidden/>
              </w:rPr>
              <w:fldChar w:fldCharType="begin"/>
            </w:r>
            <w:r>
              <w:rPr>
                <w:noProof/>
                <w:webHidden/>
              </w:rPr>
              <w:instrText xml:space="preserve"> PAGEREF _Toc190680684 \h </w:instrText>
            </w:r>
            <w:r>
              <w:rPr>
                <w:noProof/>
                <w:webHidden/>
              </w:rPr>
            </w:r>
            <w:r>
              <w:rPr>
                <w:noProof/>
                <w:webHidden/>
              </w:rPr>
              <w:fldChar w:fldCharType="separate"/>
            </w:r>
            <w:r>
              <w:rPr>
                <w:noProof/>
                <w:webHidden/>
              </w:rPr>
              <w:t>5</w:t>
            </w:r>
            <w:r>
              <w:rPr>
                <w:noProof/>
                <w:webHidden/>
              </w:rPr>
              <w:fldChar w:fldCharType="end"/>
            </w:r>
          </w:hyperlink>
        </w:p>
        <w:p w14:paraId="1D5279AE" w14:textId="4A40DDE7" w:rsidR="00E0656D" w:rsidRDefault="00E0656D">
          <w:pPr>
            <w:pStyle w:val="TOC2"/>
            <w:rPr>
              <w:rFonts w:asciiTheme="minorHAnsi" w:eastAsiaTheme="minorEastAsia" w:hAnsiTheme="minorHAnsi" w:cstheme="minorBidi"/>
              <w:noProof/>
              <w:kern w:val="2"/>
              <w:sz w:val="24"/>
              <w:szCs w:val="24"/>
              <w:lang w:val="en-CH" w:eastAsia="en-CH"/>
              <w14:ligatures w14:val="standardContextual"/>
            </w:rPr>
          </w:pPr>
          <w:hyperlink w:anchor="_Toc190680685" w:history="1">
            <w:r w:rsidRPr="00F41C7B">
              <w:rPr>
                <w:rStyle w:val="Hyperlink"/>
                <w:noProof/>
              </w:rPr>
              <w:t>1.1 Ausganslage und Motivation</w:t>
            </w:r>
            <w:r>
              <w:rPr>
                <w:noProof/>
                <w:webHidden/>
              </w:rPr>
              <w:tab/>
            </w:r>
            <w:r>
              <w:rPr>
                <w:noProof/>
                <w:webHidden/>
              </w:rPr>
              <w:fldChar w:fldCharType="begin"/>
            </w:r>
            <w:r>
              <w:rPr>
                <w:noProof/>
                <w:webHidden/>
              </w:rPr>
              <w:instrText xml:space="preserve"> PAGEREF _Toc190680685 \h </w:instrText>
            </w:r>
            <w:r>
              <w:rPr>
                <w:noProof/>
                <w:webHidden/>
              </w:rPr>
            </w:r>
            <w:r>
              <w:rPr>
                <w:noProof/>
                <w:webHidden/>
              </w:rPr>
              <w:fldChar w:fldCharType="separate"/>
            </w:r>
            <w:r>
              <w:rPr>
                <w:noProof/>
                <w:webHidden/>
              </w:rPr>
              <w:t>5</w:t>
            </w:r>
            <w:r>
              <w:rPr>
                <w:noProof/>
                <w:webHidden/>
              </w:rPr>
              <w:fldChar w:fldCharType="end"/>
            </w:r>
          </w:hyperlink>
        </w:p>
        <w:p w14:paraId="0012CCD9" w14:textId="19D1DF21" w:rsidR="00E0656D" w:rsidRDefault="00E0656D">
          <w:pPr>
            <w:pStyle w:val="TOC2"/>
            <w:rPr>
              <w:rFonts w:asciiTheme="minorHAnsi" w:eastAsiaTheme="minorEastAsia" w:hAnsiTheme="minorHAnsi" w:cstheme="minorBidi"/>
              <w:noProof/>
              <w:kern w:val="2"/>
              <w:sz w:val="24"/>
              <w:szCs w:val="24"/>
              <w:lang w:val="en-CH" w:eastAsia="en-CH"/>
              <w14:ligatures w14:val="standardContextual"/>
            </w:rPr>
          </w:pPr>
          <w:hyperlink w:anchor="_Toc190680686" w:history="1">
            <w:r w:rsidRPr="00F41C7B">
              <w:rPr>
                <w:rStyle w:val="Hyperlink"/>
                <w:noProof/>
              </w:rPr>
              <w:t>1.2 Problemstellung</w:t>
            </w:r>
            <w:r>
              <w:rPr>
                <w:noProof/>
                <w:webHidden/>
              </w:rPr>
              <w:tab/>
            </w:r>
            <w:r>
              <w:rPr>
                <w:noProof/>
                <w:webHidden/>
              </w:rPr>
              <w:fldChar w:fldCharType="begin"/>
            </w:r>
            <w:r>
              <w:rPr>
                <w:noProof/>
                <w:webHidden/>
              </w:rPr>
              <w:instrText xml:space="preserve"> PAGEREF _Toc190680686 \h </w:instrText>
            </w:r>
            <w:r>
              <w:rPr>
                <w:noProof/>
                <w:webHidden/>
              </w:rPr>
            </w:r>
            <w:r>
              <w:rPr>
                <w:noProof/>
                <w:webHidden/>
              </w:rPr>
              <w:fldChar w:fldCharType="separate"/>
            </w:r>
            <w:r>
              <w:rPr>
                <w:noProof/>
                <w:webHidden/>
              </w:rPr>
              <w:t>5</w:t>
            </w:r>
            <w:r>
              <w:rPr>
                <w:noProof/>
                <w:webHidden/>
              </w:rPr>
              <w:fldChar w:fldCharType="end"/>
            </w:r>
          </w:hyperlink>
        </w:p>
        <w:p w14:paraId="6C4962FE" w14:textId="16DBBFE1" w:rsidR="00E0656D" w:rsidRDefault="00E0656D">
          <w:pPr>
            <w:pStyle w:val="TOC2"/>
            <w:rPr>
              <w:rFonts w:asciiTheme="minorHAnsi" w:eastAsiaTheme="minorEastAsia" w:hAnsiTheme="minorHAnsi" w:cstheme="minorBidi"/>
              <w:noProof/>
              <w:kern w:val="2"/>
              <w:sz w:val="24"/>
              <w:szCs w:val="24"/>
              <w:lang w:val="en-CH" w:eastAsia="en-CH"/>
              <w14:ligatures w14:val="standardContextual"/>
            </w:rPr>
          </w:pPr>
          <w:hyperlink w:anchor="_Toc190680687" w:history="1">
            <w:r w:rsidRPr="00F41C7B">
              <w:rPr>
                <w:rStyle w:val="Hyperlink"/>
                <w:noProof/>
              </w:rPr>
              <w:t>1.3 Ziel der Arbeit</w:t>
            </w:r>
            <w:r>
              <w:rPr>
                <w:noProof/>
                <w:webHidden/>
              </w:rPr>
              <w:tab/>
            </w:r>
            <w:r>
              <w:rPr>
                <w:noProof/>
                <w:webHidden/>
              </w:rPr>
              <w:fldChar w:fldCharType="begin"/>
            </w:r>
            <w:r>
              <w:rPr>
                <w:noProof/>
                <w:webHidden/>
              </w:rPr>
              <w:instrText xml:space="preserve"> PAGEREF _Toc190680687 \h </w:instrText>
            </w:r>
            <w:r>
              <w:rPr>
                <w:noProof/>
                <w:webHidden/>
              </w:rPr>
            </w:r>
            <w:r>
              <w:rPr>
                <w:noProof/>
                <w:webHidden/>
              </w:rPr>
              <w:fldChar w:fldCharType="separate"/>
            </w:r>
            <w:r>
              <w:rPr>
                <w:noProof/>
                <w:webHidden/>
              </w:rPr>
              <w:t>5</w:t>
            </w:r>
            <w:r>
              <w:rPr>
                <w:noProof/>
                <w:webHidden/>
              </w:rPr>
              <w:fldChar w:fldCharType="end"/>
            </w:r>
          </w:hyperlink>
        </w:p>
        <w:p w14:paraId="56679306" w14:textId="641188D5" w:rsidR="00E0656D" w:rsidRDefault="00E0656D">
          <w:pPr>
            <w:pStyle w:val="TOC2"/>
            <w:rPr>
              <w:rFonts w:asciiTheme="minorHAnsi" w:eastAsiaTheme="minorEastAsia" w:hAnsiTheme="minorHAnsi" w:cstheme="minorBidi"/>
              <w:noProof/>
              <w:kern w:val="2"/>
              <w:sz w:val="24"/>
              <w:szCs w:val="24"/>
              <w:lang w:val="en-CH" w:eastAsia="en-CH"/>
              <w14:ligatures w14:val="standardContextual"/>
            </w:rPr>
          </w:pPr>
          <w:hyperlink w:anchor="_Toc190680688" w:history="1">
            <w:r w:rsidRPr="00F41C7B">
              <w:rPr>
                <w:rStyle w:val="Hyperlink"/>
                <w:noProof/>
              </w:rPr>
              <w:t>1.4 Abgrenzung</w:t>
            </w:r>
            <w:r>
              <w:rPr>
                <w:noProof/>
                <w:webHidden/>
              </w:rPr>
              <w:tab/>
            </w:r>
            <w:r>
              <w:rPr>
                <w:noProof/>
                <w:webHidden/>
              </w:rPr>
              <w:fldChar w:fldCharType="begin"/>
            </w:r>
            <w:r>
              <w:rPr>
                <w:noProof/>
                <w:webHidden/>
              </w:rPr>
              <w:instrText xml:space="preserve"> PAGEREF _Toc190680688 \h </w:instrText>
            </w:r>
            <w:r>
              <w:rPr>
                <w:noProof/>
                <w:webHidden/>
              </w:rPr>
            </w:r>
            <w:r>
              <w:rPr>
                <w:noProof/>
                <w:webHidden/>
              </w:rPr>
              <w:fldChar w:fldCharType="separate"/>
            </w:r>
            <w:r>
              <w:rPr>
                <w:noProof/>
                <w:webHidden/>
              </w:rPr>
              <w:t>6</w:t>
            </w:r>
            <w:r>
              <w:rPr>
                <w:noProof/>
                <w:webHidden/>
              </w:rPr>
              <w:fldChar w:fldCharType="end"/>
            </w:r>
          </w:hyperlink>
        </w:p>
        <w:p w14:paraId="5E803242" w14:textId="7B210FA3" w:rsidR="00E0656D" w:rsidRDefault="00E0656D">
          <w:pPr>
            <w:pStyle w:val="TOC2"/>
            <w:rPr>
              <w:rFonts w:asciiTheme="minorHAnsi" w:eastAsiaTheme="minorEastAsia" w:hAnsiTheme="minorHAnsi" w:cstheme="minorBidi"/>
              <w:noProof/>
              <w:kern w:val="2"/>
              <w:sz w:val="24"/>
              <w:szCs w:val="24"/>
              <w:lang w:val="en-CH" w:eastAsia="en-CH"/>
              <w14:ligatures w14:val="standardContextual"/>
            </w:rPr>
          </w:pPr>
          <w:hyperlink w:anchor="_Toc190680689" w:history="1">
            <w:r w:rsidRPr="00F41C7B">
              <w:rPr>
                <w:rStyle w:val="Hyperlink"/>
                <w:noProof/>
              </w:rPr>
              <w:t>1.5 Aufbau der Arbeit</w:t>
            </w:r>
            <w:r>
              <w:rPr>
                <w:noProof/>
                <w:webHidden/>
              </w:rPr>
              <w:tab/>
            </w:r>
            <w:r>
              <w:rPr>
                <w:noProof/>
                <w:webHidden/>
              </w:rPr>
              <w:fldChar w:fldCharType="begin"/>
            </w:r>
            <w:r>
              <w:rPr>
                <w:noProof/>
                <w:webHidden/>
              </w:rPr>
              <w:instrText xml:space="preserve"> PAGEREF _Toc190680689 \h </w:instrText>
            </w:r>
            <w:r>
              <w:rPr>
                <w:noProof/>
                <w:webHidden/>
              </w:rPr>
            </w:r>
            <w:r>
              <w:rPr>
                <w:noProof/>
                <w:webHidden/>
              </w:rPr>
              <w:fldChar w:fldCharType="separate"/>
            </w:r>
            <w:r>
              <w:rPr>
                <w:noProof/>
                <w:webHidden/>
              </w:rPr>
              <w:t>6</w:t>
            </w:r>
            <w:r>
              <w:rPr>
                <w:noProof/>
                <w:webHidden/>
              </w:rPr>
              <w:fldChar w:fldCharType="end"/>
            </w:r>
          </w:hyperlink>
        </w:p>
        <w:p w14:paraId="7714E916" w14:textId="0120937B" w:rsidR="00E0656D" w:rsidRDefault="00E0656D">
          <w:pPr>
            <w:pStyle w:val="TOC1"/>
            <w:rPr>
              <w:rFonts w:asciiTheme="minorHAnsi" w:eastAsiaTheme="minorEastAsia" w:hAnsiTheme="minorHAnsi" w:cstheme="minorBidi"/>
              <w:noProof/>
              <w:kern w:val="2"/>
              <w:sz w:val="24"/>
              <w:szCs w:val="24"/>
              <w:lang w:val="en-CH" w:eastAsia="en-CH"/>
              <w14:ligatures w14:val="standardContextual"/>
            </w:rPr>
          </w:pPr>
          <w:hyperlink w:anchor="_Toc190680690" w:history="1">
            <w:r w:rsidRPr="00F41C7B">
              <w:rPr>
                <w:rStyle w:val="Hyperlink"/>
                <w:noProof/>
              </w:rPr>
              <w:t>2</w:t>
            </w:r>
            <w:r>
              <w:rPr>
                <w:rFonts w:asciiTheme="minorHAnsi" w:eastAsiaTheme="minorEastAsia" w:hAnsiTheme="minorHAnsi" w:cstheme="minorBidi"/>
                <w:noProof/>
                <w:kern w:val="2"/>
                <w:sz w:val="24"/>
                <w:szCs w:val="24"/>
                <w:lang w:val="en-CH" w:eastAsia="en-CH"/>
                <w14:ligatures w14:val="standardContextual"/>
              </w:rPr>
              <w:tab/>
            </w:r>
            <w:r w:rsidRPr="00F41C7B">
              <w:rPr>
                <w:rStyle w:val="Hyperlink"/>
                <w:noProof/>
              </w:rPr>
              <w:t>Literaturreview</w:t>
            </w:r>
            <w:r>
              <w:rPr>
                <w:noProof/>
                <w:webHidden/>
              </w:rPr>
              <w:tab/>
            </w:r>
            <w:r>
              <w:rPr>
                <w:noProof/>
                <w:webHidden/>
              </w:rPr>
              <w:fldChar w:fldCharType="begin"/>
            </w:r>
            <w:r>
              <w:rPr>
                <w:noProof/>
                <w:webHidden/>
              </w:rPr>
              <w:instrText xml:space="preserve"> PAGEREF _Toc190680690 \h </w:instrText>
            </w:r>
            <w:r>
              <w:rPr>
                <w:noProof/>
                <w:webHidden/>
              </w:rPr>
            </w:r>
            <w:r>
              <w:rPr>
                <w:noProof/>
                <w:webHidden/>
              </w:rPr>
              <w:fldChar w:fldCharType="separate"/>
            </w:r>
            <w:r>
              <w:rPr>
                <w:noProof/>
                <w:webHidden/>
              </w:rPr>
              <w:t>7</w:t>
            </w:r>
            <w:r>
              <w:rPr>
                <w:noProof/>
                <w:webHidden/>
              </w:rPr>
              <w:fldChar w:fldCharType="end"/>
            </w:r>
          </w:hyperlink>
        </w:p>
        <w:p w14:paraId="783EEC65" w14:textId="0AB5ACCF" w:rsidR="00E0656D" w:rsidRDefault="00E0656D">
          <w:pPr>
            <w:pStyle w:val="TOC2"/>
            <w:rPr>
              <w:rFonts w:asciiTheme="minorHAnsi" w:eastAsiaTheme="minorEastAsia" w:hAnsiTheme="minorHAnsi" w:cstheme="minorBidi"/>
              <w:noProof/>
              <w:kern w:val="2"/>
              <w:sz w:val="24"/>
              <w:szCs w:val="24"/>
              <w:lang w:val="en-CH" w:eastAsia="en-CH"/>
              <w14:ligatures w14:val="standardContextual"/>
            </w:rPr>
          </w:pPr>
          <w:hyperlink w:anchor="_Toc190680691" w:history="1">
            <w:r w:rsidRPr="00F41C7B">
              <w:rPr>
                <w:rStyle w:val="Hyperlink"/>
                <w:noProof/>
              </w:rPr>
              <w:t>2.1 Grundlagen</w:t>
            </w:r>
            <w:r>
              <w:rPr>
                <w:noProof/>
                <w:webHidden/>
              </w:rPr>
              <w:tab/>
            </w:r>
            <w:r>
              <w:rPr>
                <w:noProof/>
                <w:webHidden/>
              </w:rPr>
              <w:fldChar w:fldCharType="begin"/>
            </w:r>
            <w:r>
              <w:rPr>
                <w:noProof/>
                <w:webHidden/>
              </w:rPr>
              <w:instrText xml:space="preserve"> PAGEREF _Toc190680691 \h </w:instrText>
            </w:r>
            <w:r>
              <w:rPr>
                <w:noProof/>
                <w:webHidden/>
              </w:rPr>
            </w:r>
            <w:r>
              <w:rPr>
                <w:noProof/>
                <w:webHidden/>
              </w:rPr>
              <w:fldChar w:fldCharType="separate"/>
            </w:r>
            <w:r>
              <w:rPr>
                <w:noProof/>
                <w:webHidden/>
              </w:rPr>
              <w:t>7</w:t>
            </w:r>
            <w:r>
              <w:rPr>
                <w:noProof/>
                <w:webHidden/>
              </w:rPr>
              <w:fldChar w:fldCharType="end"/>
            </w:r>
          </w:hyperlink>
        </w:p>
        <w:p w14:paraId="20FFE531" w14:textId="4CD069EE" w:rsidR="00E0656D" w:rsidRDefault="00E0656D">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692" w:history="1">
            <w:r w:rsidRPr="00F41C7B">
              <w:rPr>
                <w:rStyle w:val="Hyperlink"/>
                <w:noProof/>
              </w:rPr>
              <w:t>2.1.1 Set Reconciliation Problem</w:t>
            </w:r>
            <w:r>
              <w:rPr>
                <w:noProof/>
                <w:webHidden/>
              </w:rPr>
              <w:tab/>
            </w:r>
            <w:r>
              <w:rPr>
                <w:noProof/>
                <w:webHidden/>
              </w:rPr>
              <w:fldChar w:fldCharType="begin"/>
            </w:r>
            <w:r>
              <w:rPr>
                <w:noProof/>
                <w:webHidden/>
              </w:rPr>
              <w:instrText xml:space="preserve"> PAGEREF _Toc190680692 \h </w:instrText>
            </w:r>
            <w:r>
              <w:rPr>
                <w:noProof/>
                <w:webHidden/>
              </w:rPr>
            </w:r>
            <w:r>
              <w:rPr>
                <w:noProof/>
                <w:webHidden/>
              </w:rPr>
              <w:fldChar w:fldCharType="separate"/>
            </w:r>
            <w:r>
              <w:rPr>
                <w:noProof/>
                <w:webHidden/>
              </w:rPr>
              <w:t>7</w:t>
            </w:r>
            <w:r>
              <w:rPr>
                <w:noProof/>
                <w:webHidden/>
              </w:rPr>
              <w:fldChar w:fldCharType="end"/>
            </w:r>
          </w:hyperlink>
        </w:p>
        <w:p w14:paraId="14083E14" w14:textId="31C5B654" w:rsidR="00E0656D" w:rsidRDefault="00E0656D">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693" w:history="1">
            <w:r w:rsidRPr="00F41C7B">
              <w:rPr>
                <w:rStyle w:val="Hyperlink"/>
                <w:noProof/>
              </w:rPr>
              <w:t>2.1.2 CAP Theorem</w:t>
            </w:r>
            <w:r>
              <w:rPr>
                <w:noProof/>
                <w:webHidden/>
              </w:rPr>
              <w:tab/>
            </w:r>
            <w:r>
              <w:rPr>
                <w:noProof/>
                <w:webHidden/>
              </w:rPr>
              <w:fldChar w:fldCharType="begin"/>
            </w:r>
            <w:r>
              <w:rPr>
                <w:noProof/>
                <w:webHidden/>
              </w:rPr>
              <w:instrText xml:space="preserve"> PAGEREF _Toc190680693 \h </w:instrText>
            </w:r>
            <w:r>
              <w:rPr>
                <w:noProof/>
                <w:webHidden/>
              </w:rPr>
            </w:r>
            <w:r>
              <w:rPr>
                <w:noProof/>
                <w:webHidden/>
              </w:rPr>
              <w:fldChar w:fldCharType="separate"/>
            </w:r>
            <w:r>
              <w:rPr>
                <w:noProof/>
                <w:webHidden/>
              </w:rPr>
              <w:t>7</w:t>
            </w:r>
            <w:r>
              <w:rPr>
                <w:noProof/>
                <w:webHidden/>
              </w:rPr>
              <w:fldChar w:fldCharType="end"/>
            </w:r>
          </w:hyperlink>
        </w:p>
        <w:p w14:paraId="1B423E5D" w14:textId="4FC1CAB4" w:rsidR="00E0656D" w:rsidRDefault="00E0656D">
          <w:pPr>
            <w:pStyle w:val="TOC2"/>
            <w:rPr>
              <w:rFonts w:asciiTheme="minorHAnsi" w:eastAsiaTheme="minorEastAsia" w:hAnsiTheme="minorHAnsi" w:cstheme="minorBidi"/>
              <w:noProof/>
              <w:kern w:val="2"/>
              <w:sz w:val="24"/>
              <w:szCs w:val="24"/>
              <w:lang w:val="en-CH" w:eastAsia="en-CH"/>
              <w14:ligatures w14:val="standardContextual"/>
            </w:rPr>
          </w:pPr>
          <w:hyperlink w:anchor="_Toc190680694" w:history="1">
            <w:r w:rsidRPr="00F41C7B">
              <w:rPr>
                <w:rStyle w:val="Hyperlink"/>
                <w:noProof/>
              </w:rPr>
              <w:t>2.2 Entwurfsmuster für die Datensynchronisation in mobilen Anwendungen</w:t>
            </w:r>
            <w:r>
              <w:rPr>
                <w:noProof/>
                <w:webHidden/>
              </w:rPr>
              <w:tab/>
            </w:r>
            <w:r>
              <w:rPr>
                <w:noProof/>
                <w:webHidden/>
              </w:rPr>
              <w:fldChar w:fldCharType="begin"/>
            </w:r>
            <w:r>
              <w:rPr>
                <w:noProof/>
                <w:webHidden/>
              </w:rPr>
              <w:instrText xml:space="preserve"> PAGEREF _Toc190680694 \h </w:instrText>
            </w:r>
            <w:r>
              <w:rPr>
                <w:noProof/>
                <w:webHidden/>
              </w:rPr>
            </w:r>
            <w:r>
              <w:rPr>
                <w:noProof/>
                <w:webHidden/>
              </w:rPr>
              <w:fldChar w:fldCharType="separate"/>
            </w:r>
            <w:r>
              <w:rPr>
                <w:noProof/>
                <w:webHidden/>
              </w:rPr>
              <w:t>8</w:t>
            </w:r>
            <w:r>
              <w:rPr>
                <w:noProof/>
                <w:webHidden/>
              </w:rPr>
              <w:fldChar w:fldCharType="end"/>
            </w:r>
          </w:hyperlink>
        </w:p>
        <w:p w14:paraId="575F38FF" w14:textId="7ECF9119" w:rsidR="00E0656D" w:rsidRDefault="00E0656D">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695" w:history="1">
            <w:r w:rsidRPr="00F41C7B">
              <w:rPr>
                <w:rStyle w:val="Hyperlink"/>
                <w:noProof/>
              </w:rPr>
              <w:t>2.2.1 Datensynchronisation</w:t>
            </w:r>
            <w:r>
              <w:rPr>
                <w:noProof/>
                <w:webHidden/>
              </w:rPr>
              <w:tab/>
            </w:r>
            <w:r>
              <w:rPr>
                <w:noProof/>
                <w:webHidden/>
              </w:rPr>
              <w:fldChar w:fldCharType="begin"/>
            </w:r>
            <w:r>
              <w:rPr>
                <w:noProof/>
                <w:webHidden/>
              </w:rPr>
              <w:instrText xml:space="preserve"> PAGEREF _Toc190680695 \h </w:instrText>
            </w:r>
            <w:r>
              <w:rPr>
                <w:noProof/>
                <w:webHidden/>
              </w:rPr>
            </w:r>
            <w:r>
              <w:rPr>
                <w:noProof/>
                <w:webHidden/>
              </w:rPr>
              <w:fldChar w:fldCharType="separate"/>
            </w:r>
            <w:r>
              <w:rPr>
                <w:noProof/>
                <w:webHidden/>
              </w:rPr>
              <w:t>8</w:t>
            </w:r>
            <w:r>
              <w:rPr>
                <w:noProof/>
                <w:webHidden/>
              </w:rPr>
              <w:fldChar w:fldCharType="end"/>
            </w:r>
          </w:hyperlink>
        </w:p>
        <w:p w14:paraId="7B1A65DA" w14:textId="37F4337F" w:rsidR="00E0656D" w:rsidRDefault="00E0656D">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696" w:history="1">
            <w:r w:rsidRPr="00F41C7B">
              <w:rPr>
                <w:rStyle w:val="Hyperlink"/>
                <w:noProof/>
              </w:rPr>
              <w:t>2.2.2 Datenspeicher und Verfügbarkeit</w:t>
            </w:r>
            <w:r>
              <w:rPr>
                <w:noProof/>
                <w:webHidden/>
              </w:rPr>
              <w:tab/>
            </w:r>
            <w:r>
              <w:rPr>
                <w:noProof/>
                <w:webHidden/>
              </w:rPr>
              <w:fldChar w:fldCharType="begin"/>
            </w:r>
            <w:r>
              <w:rPr>
                <w:noProof/>
                <w:webHidden/>
              </w:rPr>
              <w:instrText xml:space="preserve"> PAGEREF _Toc190680696 \h </w:instrText>
            </w:r>
            <w:r>
              <w:rPr>
                <w:noProof/>
                <w:webHidden/>
              </w:rPr>
            </w:r>
            <w:r>
              <w:rPr>
                <w:noProof/>
                <w:webHidden/>
              </w:rPr>
              <w:fldChar w:fldCharType="separate"/>
            </w:r>
            <w:r>
              <w:rPr>
                <w:noProof/>
                <w:webHidden/>
              </w:rPr>
              <w:t>10</w:t>
            </w:r>
            <w:r>
              <w:rPr>
                <w:noProof/>
                <w:webHidden/>
              </w:rPr>
              <w:fldChar w:fldCharType="end"/>
            </w:r>
          </w:hyperlink>
        </w:p>
        <w:p w14:paraId="3EC24685" w14:textId="3B9EF647" w:rsidR="00E0656D" w:rsidRDefault="00E0656D">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697" w:history="1">
            <w:r w:rsidRPr="00F41C7B">
              <w:rPr>
                <w:rStyle w:val="Hyperlink"/>
                <w:noProof/>
              </w:rPr>
              <w:t>2.2.3 Datenübertragung</w:t>
            </w:r>
            <w:r>
              <w:rPr>
                <w:noProof/>
                <w:webHidden/>
              </w:rPr>
              <w:tab/>
            </w:r>
            <w:r>
              <w:rPr>
                <w:noProof/>
                <w:webHidden/>
              </w:rPr>
              <w:fldChar w:fldCharType="begin"/>
            </w:r>
            <w:r>
              <w:rPr>
                <w:noProof/>
                <w:webHidden/>
              </w:rPr>
              <w:instrText xml:space="preserve"> PAGEREF _Toc190680697 \h </w:instrText>
            </w:r>
            <w:r>
              <w:rPr>
                <w:noProof/>
                <w:webHidden/>
              </w:rPr>
            </w:r>
            <w:r>
              <w:rPr>
                <w:noProof/>
                <w:webHidden/>
              </w:rPr>
              <w:fldChar w:fldCharType="separate"/>
            </w:r>
            <w:r>
              <w:rPr>
                <w:noProof/>
                <w:webHidden/>
              </w:rPr>
              <w:t>11</w:t>
            </w:r>
            <w:r>
              <w:rPr>
                <w:noProof/>
                <w:webHidden/>
              </w:rPr>
              <w:fldChar w:fldCharType="end"/>
            </w:r>
          </w:hyperlink>
        </w:p>
        <w:p w14:paraId="3E182C91" w14:textId="203E558C" w:rsidR="00E0656D" w:rsidRDefault="00E0656D">
          <w:pPr>
            <w:pStyle w:val="TOC1"/>
            <w:rPr>
              <w:rFonts w:asciiTheme="minorHAnsi" w:eastAsiaTheme="minorEastAsia" w:hAnsiTheme="minorHAnsi" w:cstheme="minorBidi"/>
              <w:noProof/>
              <w:kern w:val="2"/>
              <w:sz w:val="24"/>
              <w:szCs w:val="24"/>
              <w:lang w:val="en-CH" w:eastAsia="en-CH"/>
              <w14:ligatures w14:val="standardContextual"/>
            </w:rPr>
          </w:pPr>
          <w:hyperlink w:anchor="_Toc190680698" w:history="1">
            <w:r w:rsidRPr="00F41C7B">
              <w:rPr>
                <w:rStyle w:val="Hyperlink"/>
                <w:noProof/>
              </w:rPr>
              <w:t>3</w:t>
            </w:r>
            <w:r>
              <w:rPr>
                <w:rFonts w:asciiTheme="minorHAnsi" w:eastAsiaTheme="minorEastAsia" w:hAnsiTheme="minorHAnsi" w:cstheme="minorBidi"/>
                <w:noProof/>
                <w:kern w:val="2"/>
                <w:sz w:val="24"/>
                <w:szCs w:val="24"/>
                <w:lang w:val="en-CH" w:eastAsia="en-CH"/>
                <w14:ligatures w14:val="standardContextual"/>
              </w:rPr>
              <w:tab/>
            </w:r>
            <w:r w:rsidRPr="00F41C7B">
              <w:rPr>
                <w:rStyle w:val="Hyperlink"/>
                <w:noProof/>
              </w:rPr>
              <w:t>Methodik</w:t>
            </w:r>
            <w:r>
              <w:rPr>
                <w:noProof/>
                <w:webHidden/>
              </w:rPr>
              <w:tab/>
            </w:r>
            <w:r>
              <w:rPr>
                <w:noProof/>
                <w:webHidden/>
              </w:rPr>
              <w:fldChar w:fldCharType="begin"/>
            </w:r>
            <w:r>
              <w:rPr>
                <w:noProof/>
                <w:webHidden/>
              </w:rPr>
              <w:instrText xml:space="preserve"> PAGEREF _Toc190680698 \h </w:instrText>
            </w:r>
            <w:r>
              <w:rPr>
                <w:noProof/>
                <w:webHidden/>
              </w:rPr>
            </w:r>
            <w:r>
              <w:rPr>
                <w:noProof/>
                <w:webHidden/>
              </w:rPr>
              <w:fldChar w:fldCharType="separate"/>
            </w:r>
            <w:r>
              <w:rPr>
                <w:noProof/>
                <w:webHidden/>
              </w:rPr>
              <w:t>14</w:t>
            </w:r>
            <w:r>
              <w:rPr>
                <w:noProof/>
                <w:webHidden/>
              </w:rPr>
              <w:fldChar w:fldCharType="end"/>
            </w:r>
          </w:hyperlink>
        </w:p>
        <w:p w14:paraId="40727EC2" w14:textId="29995EB3" w:rsidR="00E0656D" w:rsidRDefault="00E0656D">
          <w:pPr>
            <w:pStyle w:val="TOC2"/>
            <w:rPr>
              <w:rFonts w:asciiTheme="minorHAnsi" w:eastAsiaTheme="minorEastAsia" w:hAnsiTheme="minorHAnsi" w:cstheme="minorBidi"/>
              <w:noProof/>
              <w:kern w:val="2"/>
              <w:sz w:val="24"/>
              <w:szCs w:val="24"/>
              <w:lang w:val="en-CH" w:eastAsia="en-CH"/>
              <w14:ligatures w14:val="standardContextual"/>
            </w:rPr>
          </w:pPr>
          <w:hyperlink w:anchor="_Toc190680699" w:history="1">
            <w:r w:rsidRPr="00F41C7B">
              <w:rPr>
                <w:rStyle w:val="Hyperlink"/>
                <w:noProof/>
              </w:rPr>
              <w:t>3.1 Projektmanagement</w:t>
            </w:r>
            <w:r>
              <w:rPr>
                <w:noProof/>
                <w:webHidden/>
              </w:rPr>
              <w:tab/>
            </w:r>
            <w:r>
              <w:rPr>
                <w:noProof/>
                <w:webHidden/>
              </w:rPr>
              <w:fldChar w:fldCharType="begin"/>
            </w:r>
            <w:r>
              <w:rPr>
                <w:noProof/>
                <w:webHidden/>
              </w:rPr>
              <w:instrText xml:space="preserve"> PAGEREF _Toc190680699 \h </w:instrText>
            </w:r>
            <w:r>
              <w:rPr>
                <w:noProof/>
                <w:webHidden/>
              </w:rPr>
            </w:r>
            <w:r>
              <w:rPr>
                <w:noProof/>
                <w:webHidden/>
              </w:rPr>
              <w:fldChar w:fldCharType="separate"/>
            </w:r>
            <w:r>
              <w:rPr>
                <w:noProof/>
                <w:webHidden/>
              </w:rPr>
              <w:t>14</w:t>
            </w:r>
            <w:r>
              <w:rPr>
                <w:noProof/>
                <w:webHidden/>
              </w:rPr>
              <w:fldChar w:fldCharType="end"/>
            </w:r>
          </w:hyperlink>
        </w:p>
        <w:p w14:paraId="0375A847" w14:textId="29590CC0" w:rsidR="00E0656D" w:rsidRDefault="00E0656D">
          <w:pPr>
            <w:pStyle w:val="TOC2"/>
            <w:rPr>
              <w:rFonts w:asciiTheme="minorHAnsi" w:eastAsiaTheme="minorEastAsia" w:hAnsiTheme="minorHAnsi" w:cstheme="minorBidi"/>
              <w:noProof/>
              <w:kern w:val="2"/>
              <w:sz w:val="24"/>
              <w:szCs w:val="24"/>
              <w:lang w:val="en-CH" w:eastAsia="en-CH"/>
              <w14:ligatures w14:val="standardContextual"/>
            </w:rPr>
          </w:pPr>
          <w:hyperlink w:anchor="_Toc190680700" w:history="1">
            <w:r w:rsidRPr="00F41C7B">
              <w:rPr>
                <w:rStyle w:val="Hyperlink"/>
                <w:noProof/>
              </w:rPr>
              <w:t>3.2 Masterthesis Zeitplan</w:t>
            </w:r>
            <w:r>
              <w:rPr>
                <w:noProof/>
                <w:webHidden/>
              </w:rPr>
              <w:tab/>
            </w:r>
            <w:r>
              <w:rPr>
                <w:noProof/>
                <w:webHidden/>
              </w:rPr>
              <w:fldChar w:fldCharType="begin"/>
            </w:r>
            <w:r>
              <w:rPr>
                <w:noProof/>
                <w:webHidden/>
              </w:rPr>
              <w:instrText xml:space="preserve"> PAGEREF _Toc190680700 \h </w:instrText>
            </w:r>
            <w:r>
              <w:rPr>
                <w:noProof/>
                <w:webHidden/>
              </w:rPr>
            </w:r>
            <w:r>
              <w:rPr>
                <w:noProof/>
                <w:webHidden/>
              </w:rPr>
              <w:fldChar w:fldCharType="separate"/>
            </w:r>
            <w:r>
              <w:rPr>
                <w:noProof/>
                <w:webHidden/>
              </w:rPr>
              <w:t>15</w:t>
            </w:r>
            <w:r>
              <w:rPr>
                <w:noProof/>
                <w:webHidden/>
              </w:rPr>
              <w:fldChar w:fldCharType="end"/>
            </w:r>
          </w:hyperlink>
        </w:p>
        <w:p w14:paraId="53C5706D" w14:textId="3552B339" w:rsidR="00E0656D" w:rsidRDefault="00E0656D">
          <w:pPr>
            <w:pStyle w:val="TOC2"/>
            <w:rPr>
              <w:rFonts w:asciiTheme="minorHAnsi" w:eastAsiaTheme="minorEastAsia" w:hAnsiTheme="minorHAnsi" w:cstheme="minorBidi"/>
              <w:noProof/>
              <w:kern w:val="2"/>
              <w:sz w:val="24"/>
              <w:szCs w:val="24"/>
              <w:lang w:val="en-CH" w:eastAsia="en-CH"/>
              <w14:ligatures w14:val="standardContextual"/>
            </w:rPr>
          </w:pPr>
          <w:hyperlink w:anchor="_Toc190680701" w:history="1">
            <w:r w:rsidRPr="00F41C7B">
              <w:rPr>
                <w:rStyle w:val="Hyperlink"/>
                <w:noProof/>
              </w:rPr>
              <w:t>3.3 Entwurf der Lösungsarchitektur</w:t>
            </w:r>
            <w:r>
              <w:rPr>
                <w:noProof/>
                <w:webHidden/>
              </w:rPr>
              <w:tab/>
            </w:r>
            <w:r>
              <w:rPr>
                <w:noProof/>
                <w:webHidden/>
              </w:rPr>
              <w:fldChar w:fldCharType="begin"/>
            </w:r>
            <w:r>
              <w:rPr>
                <w:noProof/>
                <w:webHidden/>
              </w:rPr>
              <w:instrText xml:space="preserve"> PAGEREF _Toc190680701 \h </w:instrText>
            </w:r>
            <w:r>
              <w:rPr>
                <w:noProof/>
                <w:webHidden/>
              </w:rPr>
            </w:r>
            <w:r>
              <w:rPr>
                <w:noProof/>
                <w:webHidden/>
              </w:rPr>
              <w:fldChar w:fldCharType="separate"/>
            </w:r>
            <w:r>
              <w:rPr>
                <w:noProof/>
                <w:webHidden/>
              </w:rPr>
              <w:t>16</w:t>
            </w:r>
            <w:r>
              <w:rPr>
                <w:noProof/>
                <w:webHidden/>
              </w:rPr>
              <w:fldChar w:fldCharType="end"/>
            </w:r>
          </w:hyperlink>
        </w:p>
        <w:p w14:paraId="5876EE1F" w14:textId="52DE75BB" w:rsidR="00E0656D" w:rsidRDefault="00E0656D">
          <w:pPr>
            <w:pStyle w:val="TOC2"/>
            <w:rPr>
              <w:rFonts w:asciiTheme="minorHAnsi" w:eastAsiaTheme="minorEastAsia" w:hAnsiTheme="minorHAnsi" w:cstheme="minorBidi"/>
              <w:noProof/>
              <w:kern w:val="2"/>
              <w:sz w:val="24"/>
              <w:szCs w:val="24"/>
              <w:lang w:val="en-CH" w:eastAsia="en-CH"/>
              <w14:ligatures w14:val="standardContextual"/>
            </w:rPr>
          </w:pPr>
          <w:hyperlink w:anchor="_Toc190680702" w:history="1">
            <w:r w:rsidRPr="00F41C7B">
              <w:rPr>
                <w:rStyle w:val="Hyperlink"/>
                <w:noProof/>
              </w:rPr>
              <w:t>3.4 Analyse der Datensynchronisation</w:t>
            </w:r>
            <w:r>
              <w:rPr>
                <w:noProof/>
                <w:webHidden/>
              </w:rPr>
              <w:tab/>
            </w:r>
            <w:r>
              <w:rPr>
                <w:noProof/>
                <w:webHidden/>
              </w:rPr>
              <w:fldChar w:fldCharType="begin"/>
            </w:r>
            <w:r>
              <w:rPr>
                <w:noProof/>
                <w:webHidden/>
              </w:rPr>
              <w:instrText xml:space="preserve"> PAGEREF _Toc190680702 \h </w:instrText>
            </w:r>
            <w:r>
              <w:rPr>
                <w:noProof/>
                <w:webHidden/>
              </w:rPr>
            </w:r>
            <w:r>
              <w:rPr>
                <w:noProof/>
                <w:webHidden/>
              </w:rPr>
              <w:fldChar w:fldCharType="separate"/>
            </w:r>
            <w:r>
              <w:rPr>
                <w:noProof/>
                <w:webHidden/>
              </w:rPr>
              <w:t>16</w:t>
            </w:r>
            <w:r>
              <w:rPr>
                <w:noProof/>
                <w:webHidden/>
              </w:rPr>
              <w:fldChar w:fldCharType="end"/>
            </w:r>
          </w:hyperlink>
        </w:p>
        <w:p w14:paraId="659A0402" w14:textId="404AECFC" w:rsidR="00E0656D" w:rsidRDefault="00E0656D">
          <w:pPr>
            <w:pStyle w:val="TOC2"/>
            <w:rPr>
              <w:rFonts w:asciiTheme="minorHAnsi" w:eastAsiaTheme="minorEastAsia" w:hAnsiTheme="minorHAnsi" w:cstheme="minorBidi"/>
              <w:noProof/>
              <w:kern w:val="2"/>
              <w:sz w:val="24"/>
              <w:szCs w:val="24"/>
              <w:lang w:val="en-CH" w:eastAsia="en-CH"/>
              <w14:ligatures w14:val="standardContextual"/>
            </w:rPr>
          </w:pPr>
          <w:hyperlink w:anchor="_Toc190680703" w:history="1">
            <w:r w:rsidRPr="00F41C7B">
              <w:rPr>
                <w:rStyle w:val="Hyperlink"/>
                <w:noProof/>
              </w:rPr>
              <w:t>3.5 Umsetzung der Baustellen App als PoC</w:t>
            </w:r>
            <w:r>
              <w:rPr>
                <w:noProof/>
                <w:webHidden/>
              </w:rPr>
              <w:tab/>
            </w:r>
            <w:r>
              <w:rPr>
                <w:noProof/>
                <w:webHidden/>
              </w:rPr>
              <w:fldChar w:fldCharType="begin"/>
            </w:r>
            <w:r>
              <w:rPr>
                <w:noProof/>
                <w:webHidden/>
              </w:rPr>
              <w:instrText xml:space="preserve"> PAGEREF _Toc190680703 \h </w:instrText>
            </w:r>
            <w:r>
              <w:rPr>
                <w:noProof/>
                <w:webHidden/>
              </w:rPr>
            </w:r>
            <w:r>
              <w:rPr>
                <w:noProof/>
                <w:webHidden/>
              </w:rPr>
              <w:fldChar w:fldCharType="separate"/>
            </w:r>
            <w:r>
              <w:rPr>
                <w:noProof/>
                <w:webHidden/>
              </w:rPr>
              <w:t>16</w:t>
            </w:r>
            <w:r>
              <w:rPr>
                <w:noProof/>
                <w:webHidden/>
              </w:rPr>
              <w:fldChar w:fldCharType="end"/>
            </w:r>
          </w:hyperlink>
        </w:p>
        <w:p w14:paraId="6098BE61" w14:textId="139A36C1" w:rsidR="00E0656D" w:rsidRDefault="00E0656D">
          <w:pPr>
            <w:pStyle w:val="TOC1"/>
            <w:rPr>
              <w:rFonts w:asciiTheme="minorHAnsi" w:eastAsiaTheme="minorEastAsia" w:hAnsiTheme="minorHAnsi" w:cstheme="minorBidi"/>
              <w:noProof/>
              <w:kern w:val="2"/>
              <w:sz w:val="24"/>
              <w:szCs w:val="24"/>
              <w:lang w:val="en-CH" w:eastAsia="en-CH"/>
              <w14:ligatures w14:val="standardContextual"/>
            </w:rPr>
          </w:pPr>
          <w:hyperlink w:anchor="_Toc190680704" w:history="1">
            <w:r w:rsidRPr="00F41C7B">
              <w:rPr>
                <w:rStyle w:val="Hyperlink"/>
                <w:noProof/>
              </w:rPr>
              <w:t>4</w:t>
            </w:r>
            <w:r>
              <w:rPr>
                <w:rFonts w:asciiTheme="minorHAnsi" w:eastAsiaTheme="minorEastAsia" w:hAnsiTheme="minorHAnsi" w:cstheme="minorBidi"/>
                <w:noProof/>
                <w:kern w:val="2"/>
                <w:sz w:val="24"/>
                <w:szCs w:val="24"/>
                <w:lang w:val="en-CH" w:eastAsia="en-CH"/>
                <w14:ligatures w14:val="standardContextual"/>
              </w:rPr>
              <w:tab/>
            </w:r>
            <w:r w:rsidRPr="00F41C7B">
              <w:rPr>
                <w:rStyle w:val="Hyperlink"/>
                <w:noProof/>
              </w:rPr>
              <w:t>Ergebnisse</w:t>
            </w:r>
            <w:r>
              <w:rPr>
                <w:noProof/>
                <w:webHidden/>
              </w:rPr>
              <w:tab/>
            </w:r>
            <w:r>
              <w:rPr>
                <w:noProof/>
                <w:webHidden/>
              </w:rPr>
              <w:fldChar w:fldCharType="begin"/>
            </w:r>
            <w:r>
              <w:rPr>
                <w:noProof/>
                <w:webHidden/>
              </w:rPr>
              <w:instrText xml:space="preserve"> PAGEREF _Toc190680704 \h </w:instrText>
            </w:r>
            <w:r>
              <w:rPr>
                <w:noProof/>
                <w:webHidden/>
              </w:rPr>
            </w:r>
            <w:r>
              <w:rPr>
                <w:noProof/>
                <w:webHidden/>
              </w:rPr>
              <w:fldChar w:fldCharType="separate"/>
            </w:r>
            <w:r>
              <w:rPr>
                <w:noProof/>
                <w:webHidden/>
              </w:rPr>
              <w:t>17</w:t>
            </w:r>
            <w:r>
              <w:rPr>
                <w:noProof/>
                <w:webHidden/>
              </w:rPr>
              <w:fldChar w:fldCharType="end"/>
            </w:r>
          </w:hyperlink>
        </w:p>
        <w:p w14:paraId="5ECC8087" w14:textId="70B69329" w:rsidR="00E0656D" w:rsidRDefault="00E0656D">
          <w:pPr>
            <w:pStyle w:val="TOC2"/>
            <w:rPr>
              <w:rFonts w:asciiTheme="minorHAnsi" w:eastAsiaTheme="minorEastAsia" w:hAnsiTheme="minorHAnsi" w:cstheme="minorBidi"/>
              <w:noProof/>
              <w:kern w:val="2"/>
              <w:sz w:val="24"/>
              <w:szCs w:val="24"/>
              <w:lang w:val="en-CH" w:eastAsia="en-CH"/>
              <w14:ligatures w14:val="standardContextual"/>
            </w:rPr>
          </w:pPr>
          <w:hyperlink w:anchor="_Toc190680705" w:history="1">
            <w:r w:rsidRPr="00F41C7B">
              <w:rPr>
                <w:rStyle w:val="Hyperlink"/>
                <w:noProof/>
              </w:rPr>
              <w:t>4.1 Pflichtenheft</w:t>
            </w:r>
            <w:r>
              <w:rPr>
                <w:noProof/>
                <w:webHidden/>
              </w:rPr>
              <w:tab/>
            </w:r>
            <w:r>
              <w:rPr>
                <w:noProof/>
                <w:webHidden/>
              </w:rPr>
              <w:fldChar w:fldCharType="begin"/>
            </w:r>
            <w:r>
              <w:rPr>
                <w:noProof/>
                <w:webHidden/>
              </w:rPr>
              <w:instrText xml:space="preserve"> PAGEREF _Toc190680705 \h </w:instrText>
            </w:r>
            <w:r>
              <w:rPr>
                <w:noProof/>
                <w:webHidden/>
              </w:rPr>
            </w:r>
            <w:r>
              <w:rPr>
                <w:noProof/>
                <w:webHidden/>
              </w:rPr>
              <w:fldChar w:fldCharType="separate"/>
            </w:r>
            <w:r>
              <w:rPr>
                <w:noProof/>
                <w:webHidden/>
              </w:rPr>
              <w:t>17</w:t>
            </w:r>
            <w:r>
              <w:rPr>
                <w:noProof/>
                <w:webHidden/>
              </w:rPr>
              <w:fldChar w:fldCharType="end"/>
            </w:r>
          </w:hyperlink>
        </w:p>
        <w:p w14:paraId="666BAD75" w14:textId="7C1E7AFE" w:rsidR="00E0656D" w:rsidRDefault="00E0656D">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706" w:history="1">
            <w:r w:rsidRPr="00F41C7B">
              <w:rPr>
                <w:rStyle w:val="Hyperlink"/>
                <w:noProof/>
              </w:rPr>
              <w:t>4.1.1 Authentifizierung</w:t>
            </w:r>
            <w:r>
              <w:rPr>
                <w:noProof/>
                <w:webHidden/>
              </w:rPr>
              <w:tab/>
            </w:r>
            <w:r>
              <w:rPr>
                <w:noProof/>
                <w:webHidden/>
              </w:rPr>
              <w:fldChar w:fldCharType="begin"/>
            </w:r>
            <w:r>
              <w:rPr>
                <w:noProof/>
                <w:webHidden/>
              </w:rPr>
              <w:instrText xml:space="preserve"> PAGEREF _Toc190680706 \h </w:instrText>
            </w:r>
            <w:r>
              <w:rPr>
                <w:noProof/>
                <w:webHidden/>
              </w:rPr>
            </w:r>
            <w:r>
              <w:rPr>
                <w:noProof/>
                <w:webHidden/>
              </w:rPr>
              <w:fldChar w:fldCharType="separate"/>
            </w:r>
            <w:r>
              <w:rPr>
                <w:noProof/>
                <w:webHidden/>
              </w:rPr>
              <w:t>17</w:t>
            </w:r>
            <w:r>
              <w:rPr>
                <w:noProof/>
                <w:webHidden/>
              </w:rPr>
              <w:fldChar w:fldCharType="end"/>
            </w:r>
          </w:hyperlink>
        </w:p>
        <w:p w14:paraId="4BEA495B" w14:textId="6912BB9F" w:rsidR="00E0656D" w:rsidRDefault="00E0656D">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707" w:history="1">
            <w:r w:rsidRPr="00F41C7B">
              <w:rPr>
                <w:rStyle w:val="Hyperlink"/>
                <w:noProof/>
              </w:rPr>
              <w:t>4.1.2 Projektübersicht</w:t>
            </w:r>
            <w:r>
              <w:rPr>
                <w:noProof/>
                <w:webHidden/>
              </w:rPr>
              <w:tab/>
            </w:r>
            <w:r>
              <w:rPr>
                <w:noProof/>
                <w:webHidden/>
              </w:rPr>
              <w:fldChar w:fldCharType="begin"/>
            </w:r>
            <w:r>
              <w:rPr>
                <w:noProof/>
                <w:webHidden/>
              </w:rPr>
              <w:instrText xml:space="preserve"> PAGEREF _Toc190680707 \h </w:instrText>
            </w:r>
            <w:r>
              <w:rPr>
                <w:noProof/>
                <w:webHidden/>
              </w:rPr>
            </w:r>
            <w:r>
              <w:rPr>
                <w:noProof/>
                <w:webHidden/>
              </w:rPr>
              <w:fldChar w:fldCharType="separate"/>
            </w:r>
            <w:r>
              <w:rPr>
                <w:noProof/>
                <w:webHidden/>
              </w:rPr>
              <w:t>17</w:t>
            </w:r>
            <w:r>
              <w:rPr>
                <w:noProof/>
                <w:webHidden/>
              </w:rPr>
              <w:fldChar w:fldCharType="end"/>
            </w:r>
          </w:hyperlink>
        </w:p>
        <w:p w14:paraId="760CF874" w14:textId="7C427E3A" w:rsidR="00E0656D" w:rsidRDefault="00E0656D">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708" w:history="1">
            <w:r w:rsidRPr="00F41C7B">
              <w:rPr>
                <w:rStyle w:val="Hyperlink"/>
                <w:noProof/>
              </w:rPr>
              <w:t>4.1.3 Projektdetails</w:t>
            </w:r>
            <w:r>
              <w:rPr>
                <w:noProof/>
                <w:webHidden/>
              </w:rPr>
              <w:tab/>
            </w:r>
            <w:r>
              <w:rPr>
                <w:noProof/>
                <w:webHidden/>
              </w:rPr>
              <w:fldChar w:fldCharType="begin"/>
            </w:r>
            <w:r>
              <w:rPr>
                <w:noProof/>
                <w:webHidden/>
              </w:rPr>
              <w:instrText xml:space="preserve"> PAGEREF _Toc190680708 \h </w:instrText>
            </w:r>
            <w:r>
              <w:rPr>
                <w:noProof/>
                <w:webHidden/>
              </w:rPr>
            </w:r>
            <w:r>
              <w:rPr>
                <w:noProof/>
                <w:webHidden/>
              </w:rPr>
              <w:fldChar w:fldCharType="separate"/>
            </w:r>
            <w:r>
              <w:rPr>
                <w:noProof/>
                <w:webHidden/>
              </w:rPr>
              <w:t>18</w:t>
            </w:r>
            <w:r>
              <w:rPr>
                <w:noProof/>
                <w:webHidden/>
              </w:rPr>
              <w:fldChar w:fldCharType="end"/>
            </w:r>
          </w:hyperlink>
        </w:p>
        <w:p w14:paraId="6AA47685" w14:textId="39C66FF9" w:rsidR="00E0656D" w:rsidRDefault="00E0656D">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709" w:history="1">
            <w:r w:rsidRPr="00F41C7B">
              <w:rPr>
                <w:rStyle w:val="Hyperlink"/>
                <w:noProof/>
              </w:rPr>
              <w:t>4.1.4 Notizen zum Projekt</w:t>
            </w:r>
            <w:r>
              <w:rPr>
                <w:noProof/>
                <w:webHidden/>
              </w:rPr>
              <w:tab/>
            </w:r>
            <w:r>
              <w:rPr>
                <w:noProof/>
                <w:webHidden/>
              </w:rPr>
              <w:fldChar w:fldCharType="begin"/>
            </w:r>
            <w:r>
              <w:rPr>
                <w:noProof/>
                <w:webHidden/>
              </w:rPr>
              <w:instrText xml:space="preserve"> PAGEREF _Toc190680709 \h </w:instrText>
            </w:r>
            <w:r>
              <w:rPr>
                <w:noProof/>
                <w:webHidden/>
              </w:rPr>
            </w:r>
            <w:r>
              <w:rPr>
                <w:noProof/>
                <w:webHidden/>
              </w:rPr>
              <w:fldChar w:fldCharType="separate"/>
            </w:r>
            <w:r>
              <w:rPr>
                <w:noProof/>
                <w:webHidden/>
              </w:rPr>
              <w:t>19</w:t>
            </w:r>
            <w:r>
              <w:rPr>
                <w:noProof/>
                <w:webHidden/>
              </w:rPr>
              <w:fldChar w:fldCharType="end"/>
            </w:r>
          </w:hyperlink>
        </w:p>
        <w:p w14:paraId="4263BA3D" w14:textId="764C8034" w:rsidR="00E0656D" w:rsidRDefault="00E0656D">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710" w:history="1">
            <w:r w:rsidRPr="00F41C7B">
              <w:rPr>
                <w:rStyle w:val="Hyperlink"/>
                <w:noProof/>
              </w:rPr>
              <w:t>4.1.5 Inbetriebnahme</w:t>
            </w:r>
            <w:r>
              <w:rPr>
                <w:noProof/>
                <w:webHidden/>
              </w:rPr>
              <w:tab/>
            </w:r>
            <w:r>
              <w:rPr>
                <w:noProof/>
                <w:webHidden/>
              </w:rPr>
              <w:fldChar w:fldCharType="begin"/>
            </w:r>
            <w:r>
              <w:rPr>
                <w:noProof/>
                <w:webHidden/>
              </w:rPr>
              <w:instrText xml:space="preserve"> PAGEREF _Toc190680710 \h </w:instrText>
            </w:r>
            <w:r>
              <w:rPr>
                <w:noProof/>
                <w:webHidden/>
              </w:rPr>
            </w:r>
            <w:r>
              <w:rPr>
                <w:noProof/>
                <w:webHidden/>
              </w:rPr>
              <w:fldChar w:fldCharType="separate"/>
            </w:r>
            <w:r>
              <w:rPr>
                <w:noProof/>
                <w:webHidden/>
              </w:rPr>
              <w:t>19</w:t>
            </w:r>
            <w:r>
              <w:rPr>
                <w:noProof/>
                <w:webHidden/>
              </w:rPr>
              <w:fldChar w:fldCharType="end"/>
            </w:r>
          </w:hyperlink>
        </w:p>
        <w:p w14:paraId="06EC7B8C" w14:textId="77D766C3" w:rsidR="00E0656D" w:rsidRDefault="00E0656D">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711" w:history="1">
            <w:r w:rsidRPr="00F41C7B">
              <w:rPr>
                <w:rStyle w:val="Hyperlink"/>
                <w:noProof/>
              </w:rPr>
              <w:t>4.1.6 Mockups zur Benutzeroberfläche der mobilen Applikation</w:t>
            </w:r>
            <w:r>
              <w:rPr>
                <w:noProof/>
                <w:webHidden/>
              </w:rPr>
              <w:tab/>
            </w:r>
            <w:r>
              <w:rPr>
                <w:noProof/>
                <w:webHidden/>
              </w:rPr>
              <w:fldChar w:fldCharType="begin"/>
            </w:r>
            <w:r>
              <w:rPr>
                <w:noProof/>
                <w:webHidden/>
              </w:rPr>
              <w:instrText xml:space="preserve"> PAGEREF _Toc190680711 \h </w:instrText>
            </w:r>
            <w:r>
              <w:rPr>
                <w:noProof/>
                <w:webHidden/>
              </w:rPr>
            </w:r>
            <w:r>
              <w:rPr>
                <w:noProof/>
                <w:webHidden/>
              </w:rPr>
              <w:fldChar w:fldCharType="separate"/>
            </w:r>
            <w:r>
              <w:rPr>
                <w:noProof/>
                <w:webHidden/>
              </w:rPr>
              <w:t>20</w:t>
            </w:r>
            <w:r>
              <w:rPr>
                <w:noProof/>
                <w:webHidden/>
              </w:rPr>
              <w:fldChar w:fldCharType="end"/>
            </w:r>
          </w:hyperlink>
        </w:p>
        <w:p w14:paraId="394C64FB" w14:textId="7E58F33C" w:rsidR="00E0656D" w:rsidRDefault="00E0656D">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712" w:history="1">
            <w:r w:rsidRPr="00F41C7B">
              <w:rPr>
                <w:rStyle w:val="Hyperlink"/>
                <w:noProof/>
              </w:rPr>
              <w:t>4.1.7 Nicht Funktionale Anforderungen</w:t>
            </w:r>
            <w:r>
              <w:rPr>
                <w:noProof/>
                <w:webHidden/>
              </w:rPr>
              <w:tab/>
            </w:r>
            <w:r>
              <w:rPr>
                <w:noProof/>
                <w:webHidden/>
              </w:rPr>
              <w:fldChar w:fldCharType="begin"/>
            </w:r>
            <w:r>
              <w:rPr>
                <w:noProof/>
                <w:webHidden/>
              </w:rPr>
              <w:instrText xml:space="preserve"> PAGEREF _Toc190680712 \h </w:instrText>
            </w:r>
            <w:r>
              <w:rPr>
                <w:noProof/>
                <w:webHidden/>
              </w:rPr>
            </w:r>
            <w:r>
              <w:rPr>
                <w:noProof/>
                <w:webHidden/>
              </w:rPr>
              <w:fldChar w:fldCharType="separate"/>
            </w:r>
            <w:r>
              <w:rPr>
                <w:noProof/>
                <w:webHidden/>
              </w:rPr>
              <w:t>23</w:t>
            </w:r>
            <w:r>
              <w:rPr>
                <w:noProof/>
                <w:webHidden/>
              </w:rPr>
              <w:fldChar w:fldCharType="end"/>
            </w:r>
          </w:hyperlink>
        </w:p>
        <w:p w14:paraId="42CAB0B9" w14:textId="4283906F" w:rsidR="00E0656D" w:rsidRDefault="00E0656D">
          <w:pPr>
            <w:pStyle w:val="TOC2"/>
            <w:rPr>
              <w:rFonts w:asciiTheme="minorHAnsi" w:eastAsiaTheme="minorEastAsia" w:hAnsiTheme="minorHAnsi" w:cstheme="minorBidi"/>
              <w:noProof/>
              <w:kern w:val="2"/>
              <w:sz w:val="24"/>
              <w:szCs w:val="24"/>
              <w:lang w:val="en-CH" w:eastAsia="en-CH"/>
              <w14:ligatures w14:val="standardContextual"/>
            </w:rPr>
          </w:pPr>
          <w:hyperlink w:anchor="_Toc190680713" w:history="1">
            <w:r w:rsidRPr="00F41C7B">
              <w:rPr>
                <w:rStyle w:val="Hyperlink"/>
                <w:noProof/>
              </w:rPr>
              <w:t>4.2 Anwendungsfälle Baustellen App</w:t>
            </w:r>
            <w:r>
              <w:rPr>
                <w:noProof/>
                <w:webHidden/>
              </w:rPr>
              <w:tab/>
            </w:r>
            <w:r>
              <w:rPr>
                <w:noProof/>
                <w:webHidden/>
              </w:rPr>
              <w:fldChar w:fldCharType="begin"/>
            </w:r>
            <w:r>
              <w:rPr>
                <w:noProof/>
                <w:webHidden/>
              </w:rPr>
              <w:instrText xml:space="preserve"> PAGEREF _Toc190680713 \h </w:instrText>
            </w:r>
            <w:r>
              <w:rPr>
                <w:noProof/>
                <w:webHidden/>
              </w:rPr>
            </w:r>
            <w:r>
              <w:rPr>
                <w:noProof/>
                <w:webHidden/>
              </w:rPr>
              <w:fldChar w:fldCharType="separate"/>
            </w:r>
            <w:r>
              <w:rPr>
                <w:noProof/>
                <w:webHidden/>
              </w:rPr>
              <w:t>25</w:t>
            </w:r>
            <w:r>
              <w:rPr>
                <w:noProof/>
                <w:webHidden/>
              </w:rPr>
              <w:fldChar w:fldCharType="end"/>
            </w:r>
          </w:hyperlink>
        </w:p>
        <w:p w14:paraId="74EA843E" w14:textId="01CBD041" w:rsidR="00E0656D" w:rsidRDefault="00E0656D">
          <w:pPr>
            <w:pStyle w:val="TOC2"/>
            <w:rPr>
              <w:rFonts w:asciiTheme="minorHAnsi" w:eastAsiaTheme="minorEastAsia" w:hAnsiTheme="minorHAnsi" w:cstheme="minorBidi"/>
              <w:noProof/>
              <w:kern w:val="2"/>
              <w:sz w:val="24"/>
              <w:szCs w:val="24"/>
              <w:lang w:val="en-CH" w:eastAsia="en-CH"/>
              <w14:ligatures w14:val="standardContextual"/>
            </w:rPr>
          </w:pPr>
          <w:hyperlink w:anchor="_Toc190680714" w:history="1">
            <w:r w:rsidRPr="00F41C7B">
              <w:rPr>
                <w:rStyle w:val="Hyperlink"/>
                <w:noProof/>
              </w:rPr>
              <w:t>4.3 Lösungsarchitektur</w:t>
            </w:r>
            <w:r>
              <w:rPr>
                <w:noProof/>
                <w:webHidden/>
              </w:rPr>
              <w:tab/>
            </w:r>
            <w:r>
              <w:rPr>
                <w:noProof/>
                <w:webHidden/>
              </w:rPr>
              <w:fldChar w:fldCharType="begin"/>
            </w:r>
            <w:r>
              <w:rPr>
                <w:noProof/>
                <w:webHidden/>
              </w:rPr>
              <w:instrText xml:space="preserve"> PAGEREF _Toc190680714 \h </w:instrText>
            </w:r>
            <w:r>
              <w:rPr>
                <w:noProof/>
                <w:webHidden/>
              </w:rPr>
            </w:r>
            <w:r>
              <w:rPr>
                <w:noProof/>
                <w:webHidden/>
              </w:rPr>
              <w:fldChar w:fldCharType="separate"/>
            </w:r>
            <w:r>
              <w:rPr>
                <w:noProof/>
                <w:webHidden/>
              </w:rPr>
              <w:t>26</w:t>
            </w:r>
            <w:r>
              <w:rPr>
                <w:noProof/>
                <w:webHidden/>
              </w:rPr>
              <w:fldChar w:fldCharType="end"/>
            </w:r>
          </w:hyperlink>
        </w:p>
        <w:p w14:paraId="63E032F6" w14:textId="7550B2EB" w:rsidR="00E0656D" w:rsidRDefault="00E0656D">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715" w:history="1">
            <w:r w:rsidRPr="00F41C7B">
              <w:rPr>
                <w:rStyle w:val="Hyperlink"/>
                <w:noProof/>
              </w:rPr>
              <w:t>4.3.1 Einführung und Ziele</w:t>
            </w:r>
            <w:r>
              <w:rPr>
                <w:noProof/>
                <w:webHidden/>
              </w:rPr>
              <w:tab/>
            </w:r>
            <w:r>
              <w:rPr>
                <w:noProof/>
                <w:webHidden/>
              </w:rPr>
              <w:fldChar w:fldCharType="begin"/>
            </w:r>
            <w:r>
              <w:rPr>
                <w:noProof/>
                <w:webHidden/>
              </w:rPr>
              <w:instrText xml:space="preserve"> PAGEREF _Toc190680715 \h </w:instrText>
            </w:r>
            <w:r>
              <w:rPr>
                <w:noProof/>
                <w:webHidden/>
              </w:rPr>
            </w:r>
            <w:r>
              <w:rPr>
                <w:noProof/>
                <w:webHidden/>
              </w:rPr>
              <w:fldChar w:fldCharType="separate"/>
            </w:r>
            <w:r>
              <w:rPr>
                <w:noProof/>
                <w:webHidden/>
              </w:rPr>
              <w:t>26</w:t>
            </w:r>
            <w:r>
              <w:rPr>
                <w:noProof/>
                <w:webHidden/>
              </w:rPr>
              <w:fldChar w:fldCharType="end"/>
            </w:r>
          </w:hyperlink>
        </w:p>
        <w:p w14:paraId="2B0FEBB3" w14:textId="15E42A8D" w:rsidR="00E0656D" w:rsidRDefault="00E0656D">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716" w:history="1">
            <w:r w:rsidRPr="00F41C7B">
              <w:rPr>
                <w:rStyle w:val="Hyperlink"/>
                <w:noProof/>
              </w:rPr>
              <w:t>4.3.2 Qualitätsziele</w:t>
            </w:r>
            <w:r>
              <w:rPr>
                <w:noProof/>
                <w:webHidden/>
              </w:rPr>
              <w:tab/>
            </w:r>
            <w:r>
              <w:rPr>
                <w:noProof/>
                <w:webHidden/>
              </w:rPr>
              <w:fldChar w:fldCharType="begin"/>
            </w:r>
            <w:r>
              <w:rPr>
                <w:noProof/>
                <w:webHidden/>
              </w:rPr>
              <w:instrText xml:space="preserve"> PAGEREF _Toc190680716 \h </w:instrText>
            </w:r>
            <w:r>
              <w:rPr>
                <w:noProof/>
                <w:webHidden/>
              </w:rPr>
            </w:r>
            <w:r>
              <w:rPr>
                <w:noProof/>
                <w:webHidden/>
              </w:rPr>
              <w:fldChar w:fldCharType="separate"/>
            </w:r>
            <w:r>
              <w:rPr>
                <w:noProof/>
                <w:webHidden/>
              </w:rPr>
              <w:t>26</w:t>
            </w:r>
            <w:r>
              <w:rPr>
                <w:noProof/>
                <w:webHidden/>
              </w:rPr>
              <w:fldChar w:fldCharType="end"/>
            </w:r>
          </w:hyperlink>
        </w:p>
        <w:p w14:paraId="1CD1EDD3" w14:textId="1C63A4B2" w:rsidR="00E0656D" w:rsidRDefault="00E0656D">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717" w:history="1">
            <w:r w:rsidRPr="00F41C7B">
              <w:rPr>
                <w:rStyle w:val="Hyperlink"/>
                <w:noProof/>
              </w:rPr>
              <w:t>4.3.3 Stakeholder</w:t>
            </w:r>
            <w:r>
              <w:rPr>
                <w:noProof/>
                <w:webHidden/>
              </w:rPr>
              <w:tab/>
            </w:r>
            <w:r>
              <w:rPr>
                <w:noProof/>
                <w:webHidden/>
              </w:rPr>
              <w:fldChar w:fldCharType="begin"/>
            </w:r>
            <w:r>
              <w:rPr>
                <w:noProof/>
                <w:webHidden/>
              </w:rPr>
              <w:instrText xml:space="preserve"> PAGEREF _Toc190680717 \h </w:instrText>
            </w:r>
            <w:r>
              <w:rPr>
                <w:noProof/>
                <w:webHidden/>
              </w:rPr>
            </w:r>
            <w:r>
              <w:rPr>
                <w:noProof/>
                <w:webHidden/>
              </w:rPr>
              <w:fldChar w:fldCharType="separate"/>
            </w:r>
            <w:r>
              <w:rPr>
                <w:noProof/>
                <w:webHidden/>
              </w:rPr>
              <w:t>27</w:t>
            </w:r>
            <w:r>
              <w:rPr>
                <w:noProof/>
                <w:webHidden/>
              </w:rPr>
              <w:fldChar w:fldCharType="end"/>
            </w:r>
          </w:hyperlink>
        </w:p>
        <w:p w14:paraId="3C9D692E" w14:textId="08AD4569" w:rsidR="00E0656D" w:rsidRDefault="00E0656D">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718" w:history="1">
            <w:r w:rsidRPr="00F41C7B">
              <w:rPr>
                <w:rStyle w:val="Hyperlink"/>
                <w:noProof/>
              </w:rPr>
              <w:t>4.3.4 Randbedingungen</w:t>
            </w:r>
            <w:r>
              <w:rPr>
                <w:noProof/>
                <w:webHidden/>
              </w:rPr>
              <w:tab/>
            </w:r>
            <w:r>
              <w:rPr>
                <w:noProof/>
                <w:webHidden/>
              </w:rPr>
              <w:fldChar w:fldCharType="begin"/>
            </w:r>
            <w:r>
              <w:rPr>
                <w:noProof/>
                <w:webHidden/>
              </w:rPr>
              <w:instrText xml:space="preserve"> PAGEREF _Toc190680718 \h </w:instrText>
            </w:r>
            <w:r>
              <w:rPr>
                <w:noProof/>
                <w:webHidden/>
              </w:rPr>
            </w:r>
            <w:r>
              <w:rPr>
                <w:noProof/>
                <w:webHidden/>
              </w:rPr>
              <w:fldChar w:fldCharType="separate"/>
            </w:r>
            <w:r>
              <w:rPr>
                <w:noProof/>
                <w:webHidden/>
              </w:rPr>
              <w:t>27</w:t>
            </w:r>
            <w:r>
              <w:rPr>
                <w:noProof/>
                <w:webHidden/>
              </w:rPr>
              <w:fldChar w:fldCharType="end"/>
            </w:r>
          </w:hyperlink>
        </w:p>
        <w:p w14:paraId="7DD8E605" w14:textId="76A5F4FB" w:rsidR="00E0656D" w:rsidRDefault="00E0656D">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719" w:history="1">
            <w:r w:rsidRPr="00F41C7B">
              <w:rPr>
                <w:rStyle w:val="Hyperlink"/>
                <w:noProof/>
              </w:rPr>
              <w:t>4.3.5 Kontextabgrenzung</w:t>
            </w:r>
            <w:r>
              <w:rPr>
                <w:noProof/>
                <w:webHidden/>
              </w:rPr>
              <w:tab/>
            </w:r>
            <w:r>
              <w:rPr>
                <w:noProof/>
                <w:webHidden/>
              </w:rPr>
              <w:fldChar w:fldCharType="begin"/>
            </w:r>
            <w:r>
              <w:rPr>
                <w:noProof/>
                <w:webHidden/>
              </w:rPr>
              <w:instrText xml:space="preserve"> PAGEREF _Toc190680719 \h </w:instrText>
            </w:r>
            <w:r>
              <w:rPr>
                <w:noProof/>
                <w:webHidden/>
              </w:rPr>
            </w:r>
            <w:r>
              <w:rPr>
                <w:noProof/>
                <w:webHidden/>
              </w:rPr>
              <w:fldChar w:fldCharType="separate"/>
            </w:r>
            <w:r>
              <w:rPr>
                <w:noProof/>
                <w:webHidden/>
              </w:rPr>
              <w:t>28</w:t>
            </w:r>
            <w:r>
              <w:rPr>
                <w:noProof/>
                <w:webHidden/>
              </w:rPr>
              <w:fldChar w:fldCharType="end"/>
            </w:r>
          </w:hyperlink>
        </w:p>
        <w:p w14:paraId="04FD45A1" w14:textId="29F0CE24" w:rsidR="00E0656D" w:rsidRDefault="00E0656D">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720" w:history="1">
            <w:r w:rsidRPr="00F41C7B">
              <w:rPr>
                <w:rStyle w:val="Hyperlink"/>
                <w:noProof/>
              </w:rPr>
              <w:t>4.3.6 Lösungsstrategie</w:t>
            </w:r>
            <w:r>
              <w:rPr>
                <w:noProof/>
                <w:webHidden/>
              </w:rPr>
              <w:tab/>
            </w:r>
            <w:r>
              <w:rPr>
                <w:noProof/>
                <w:webHidden/>
              </w:rPr>
              <w:fldChar w:fldCharType="begin"/>
            </w:r>
            <w:r>
              <w:rPr>
                <w:noProof/>
                <w:webHidden/>
              </w:rPr>
              <w:instrText xml:space="preserve"> PAGEREF _Toc190680720 \h </w:instrText>
            </w:r>
            <w:r>
              <w:rPr>
                <w:noProof/>
                <w:webHidden/>
              </w:rPr>
            </w:r>
            <w:r>
              <w:rPr>
                <w:noProof/>
                <w:webHidden/>
              </w:rPr>
              <w:fldChar w:fldCharType="separate"/>
            </w:r>
            <w:r>
              <w:rPr>
                <w:noProof/>
                <w:webHidden/>
              </w:rPr>
              <w:t>29</w:t>
            </w:r>
            <w:r>
              <w:rPr>
                <w:noProof/>
                <w:webHidden/>
              </w:rPr>
              <w:fldChar w:fldCharType="end"/>
            </w:r>
          </w:hyperlink>
        </w:p>
        <w:p w14:paraId="0364F60D" w14:textId="13A1065B" w:rsidR="00E0656D" w:rsidRDefault="00E0656D">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721" w:history="1">
            <w:r w:rsidRPr="00F41C7B">
              <w:rPr>
                <w:rStyle w:val="Hyperlink"/>
                <w:noProof/>
              </w:rPr>
              <w:t>4.3.7 Bausteinsicht</w:t>
            </w:r>
            <w:r>
              <w:rPr>
                <w:noProof/>
                <w:webHidden/>
              </w:rPr>
              <w:tab/>
            </w:r>
            <w:r>
              <w:rPr>
                <w:noProof/>
                <w:webHidden/>
              </w:rPr>
              <w:fldChar w:fldCharType="begin"/>
            </w:r>
            <w:r>
              <w:rPr>
                <w:noProof/>
                <w:webHidden/>
              </w:rPr>
              <w:instrText xml:space="preserve"> PAGEREF _Toc190680721 \h </w:instrText>
            </w:r>
            <w:r>
              <w:rPr>
                <w:noProof/>
                <w:webHidden/>
              </w:rPr>
            </w:r>
            <w:r>
              <w:rPr>
                <w:noProof/>
                <w:webHidden/>
              </w:rPr>
              <w:fldChar w:fldCharType="separate"/>
            </w:r>
            <w:r>
              <w:rPr>
                <w:noProof/>
                <w:webHidden/>
              </w:rPr>
              <w:t>30</w:t>
            </w:r>
            <w:r>
              <w:rPr>
                <w:noProof/>
                <w:webHidden/>
              </w:rPr>
              <w:fldChar w:fldCharType="end"/>
            </w:r>
          </w:hyperlink>
        </w:p>
        <w:p w14:paraId="53400BEA" w14:textId="70E2323F" w:rsidR="00E0656D" w:rsidRDefault="00E0656D">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722" w:history="1">
            <w:r w:rsidRPr="00F41C7B">
              <w:rPr>
                <w:rStyle w:val="Hyperlink"/>
                <w:noProof/>
              </w:rPr>
              <w:t>4.3.8 Laufzeitsicht</w:t>
            </w:r>
            <w:r>
              <w:rPr>
                <w:noProof/>
                <w:webHidden/>
              </w:rPr>
              <w:tab/>
            </w:r>
            <w:r>
              <w:rPr>
                <w:noProof/>
                <w:webHidden/>
              </w:rPr>
              <w:fldChar w:fldCharType="begin"/>
            </w:r>
            <w:r>
              <w:rPr>
                <w:noProof/>
                <w:webHidden/>
              </w:rPr>
              <w:instrText xml:space="preserve"> PAGEREF _Toc190680722 \h </w:instrText>
            </w:r>
            <w:r>
              <w:rPr>
                <w:noProof/>
                <w:webHidden/>
              </w:rPr>
            </w:r>
            <w:r>
              <w:rPr>
                <w:noProof/>
                <w:webHidden/>
              </w:rPr>
              <w:fldChar w:fldCharType="separate"/>
            </w:r>
            <w:r>
              <w:rPr>
                <w:noProof/>
                <w:webHidden/>
              </w:rPr>
              <w:t>41</w:t>
            </w:r>
            <w:r>
              <w:rPr>
                <w:noProof/>
                <w:webHidden/>
              </w:rPr>
              <w:fldChar w:fldCharType="end"/>
            </w:r>
          </w:hyperlink>
        </w:p>
        <w:p w14:paraId="5B15FCE1" w14:textId="46ACEBBA" w:rsidR="00E0656D" w:rsidRDefault="00E0656D">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723" w:history="1">
            <w:r w:rsidRPr="00F41C7B">
              <w:rPr>
                <w:rStyle w:val="Hyperlink"/>
                <w:noProof/>
              </w:rPr>
              <w:t>4.3.9 Verteilungssicht</w:t>
            </w:r>
            <w:r>
              <w:rPr>
                <w:noProof/>
                <w:webHidden/>
              </w:rPr>
              <w:tab/>
            </w:r>
            <w:r>
              <w:rPr>
                <w:noProof/>
                <w:webHidden/>
              </w:rPr>
              <w:fldChar w:fldCharType="begin"/>
            </w:r>
            <w:r>
              <w:rPr>
                <w:noProof/>
                <w:webHidden/>
              </w:rPr>
              <w:instrText xml:space="preserve"> PAGEREF _Toc190680723 \h </w:instrText>
            </w:r>
            <w:r>
              <w:rPr>
                <w:noProof/>
                <w:webHidden/>
              </w:rPr>
            </w:r>
            <w:r>
              <w:rPr>
                <w:noProof/>
                <w:webHidden/>
              </w:rPr>
              <w:fldChar w:fldCharType="separate"/>
            </w:r>
            <w:r>
              <w:rPr>
                <w:noProof/>
                <w:webHidden/>
              </w:rPr>
              <w:t>45</w:t>
            </w:r>
            <w:r>
              <w:rPr>
                <w:noProof/>
                <w:webHidden/>
              </w:rPr>
              <w:fldChar w:fldCharType="end"/>
            </w:r>
          </w:hyperlink>
        </w:p>
        <w:p w14:paraId="75931AA7" w14:textId="41F439F9" w:rsidR="00E0656D" w:rsidRDefault="00E0656D">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724" w:history="1">
            <w:r w:rsidRPr="00F41C7B">
              <w:rPr>
                <w:rStyle w:val="Hyperlink"/>
                <w:noProof/>
              </w:rPr>
              <w:t>4.3.10 Querschnittliche Konzepte</w:t>
            </w:r>
            <w:r>
              <w:rPr>
                <w:noProof/>
                <w:webHidden/>
              </w:rPr>
              <w:tab/>
            </w:r>
            <w:r>
              <w:rPr>
                <w:noProof/>
                <w:webHidden/>
              </w:rPr>
              <w:fldChar w:fldCharType="begin"/>
            </w:r>
            <w:r>
              <w:rPr>
                <w:noProof/>
                <w:webHidden/>
              </w:rPr>
              <w:instrText xml:space="preserve"> PAGEREF _Toc190680724 \h </w:instrText>
            </w:r>
            <w:r>
              <w:rPr>
                <w:noProof/>
                <w:webHidden/>
              </w:rPr>
            </w:r>
            <w:r>
              <w:rPr>
                <w:noProof/>
                <w:webHidden/>
              </w:rPr>
              <w:fldChar w:fldCharType="separate"/>
            </w:r>
            <w:r>
              <w:rPr>
                <w:noProof/>
                <w:webHidden/>
              </w:rPr>
              <w:t>47</w:t>
            </w:r>
            <w:r>
              <w:rPr>
                <w:noProof/>
                <w:webHidden/>
              </w:rPr>
              <w:fldChar w:fldCharType="end"/>
            </w:r>
          </w:hyperlink>
        </w:p>
        <w:p w14:paraId="27726D7C" w14:textId="7E4C9EFF" w:rsidR="00E0656D" w:rsidRDefault="00E0656D">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725" w:history="1">
            <w:r w:rsidRPr="00F41C7B">
              <w:rPr>
                <w:rStyle w:val="Hyperlink"/>
                <w:noProof/>
              </w:rPr>
              <w:t>4.3.11 Architekturentscheidungen</w:t>
            </w:r>
            <w:r>
              <w:rPr>
                <w:noProof/>
                <w:webHidden/>
              </w:rPr>
              <w:tab/>
            </w:r>
            <w:r>
              <w:rPr>
                <w:noProof/>
                <w:webHidden/>
              </w:rPr>
              <w:fldChar w:fldCharType="begin"/>
            </w:r>
            <w:r>
              <w:rPr>
                <w:noProof/>
                <w:webHidden/>
              </w:rPr>
              <w:instrText xml:space="preserve"> PAGEREF _Toc190680725 \h </w:instrText>
            </w:r>
            <w:r>
              <w:rPr>
                <w:noProof/>
                <w:webHidden/>
              </w:rPr>
            </w:r>
            <w:r>
              <w:rPr>
                <w:noProof/>
                <w:webHidden/>
              </w:rPr>
              <w:fldChar w:fldCharType="separate"/>
            </w:r>
            <w:r>
              <w:rPr>
                <w:noProof/>
                <w:webHidden/>
              </w:rPr>
              <w:t>52</w:t>
            </w:r>
            <w:r>
              <w:rPr>
                <w:noProof/>
                <w:webHidden/>
              </w:rPr>
              <w:fldChar w:fldCharType="end"/>
            </w:r>
          </w:hyperlink>
        </w:p>
        <w:p w14:paraId="6BDEE86A" w14:textId="0DBC7E31" w:rsidR="00E0656D" w:rsidRDefault="00E0656D">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726" w:history="1">
            <w:r w:rsidRPr="00F41C7B">
              <w:rPr>
                <w:rStyle w:val="Hyperlink"/>
                <w:noProof/>
              </w:rPr>
              <w:t>4.3.12 Qualitätsanforderungen</w:t>
            </w:r>
            <w:r>
              <w:rPr>
                <w:noProof/>
                <w:webHidden/>
              </w:rPr>
              <w:tab/>
            </w:r>
            <w:r>
              <w:rPr>
                <w:noProof/>
                <w:webHidden/>
              </w:rPr>
              <w:fldChar w:fldCharType="begin"/>
            </w:r>
            <w:r>
              <w:rPr>
                <w:noProof/>
                <w:webHidden/>
              </w:rPr>
              <w:instrText xml:space="preserve"> PAGEREF _Toc190680726 \h </w:instrText>
            </w:r>
            <w:r>
              <w:rPr>
                <w:noProof/>
                <w:webHidden/>
              </w:rPr>
            </w:r>
            <w:r>
              <w:rPr>
                <w:noProof/>
                <w:webHidden/>
              </w:rPr>
              <w:fldChar w:fldCharType="separate"/>
            </w:r>
            <w:r>
              <w:rPr>
                <w:noProof/>
                <w:webHidden/>
              </w:rPr>
              <w:t>60</w:t>
            </w:r>
            <w:r>
              <w:rPr>
                <w:noProof/>
                <w:webHidden/>
              </w:rPr>
              <w:fldChar w:fldCharType="end"/>
            </w:r>
          </w:hyperlink>
        </w:p>
        <w:p w14:paraId="61871774" w14:textId="6326DB29" w:rsidR="00E0656D" w:rsidRDefault="00E0656D">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727" w:history="1">
            <w:r w:rsidRPr="00F41C7B">
              <w:rPr>
                <w:rStyle w:val="Hyperlink"/>
                <w:noProof/>
              </w:rPr>
              <w:t>4.3.13 Risiken</w:t>
            </w:r>
            <w:r>
              <w:rPr>
                <w:noProof/>
                <w:webHidden/>
              </w:rPr>
              <w:tab/>
            </w:r>
            <w:r>
              <w:rPr>
                <w:noProof/>
                <w:webHidden/>
              </w:rPr>
              <w:fldChar w:fldCharType="begin"/>
            </w:r>
            <w:r>
              <w:rPr>
                <w:noProof/>
                <w:webHidden/>
              </w:rPr>
              <w:instrText xml:space="preserve"> PAGEREF _Toc190680727 \h </w:instrText>
            </w:r>
            <w:r>
              <w:rPr>
                <w:noProof/>
                <w:webHidden/>
              </w:rPr>
            </w:r>
            <w:r>
              <w:rPr>
                <w:noProof/>
                <w:webHidden/>
              </w:rPr>
              <w:fldChar w:fldCharType="separate"/>
            </w:r>
            <w:r>
              <w:rPr>
                <w:noProof/>
                <w:webHidden/>
              </w:rPr>
              <w:t>61</w:t>
            </w:r>
            <w:r>
              <w:rPr>
                <w:noProof/>
                <w:webHidden/>
              </w:rPr>
              <w:fldChar w:fldCharType="end"/>
            </w:r>
          </w:hyperlink>
        </w:p>
        <w:p w14:paraId="169B9B2E" w14:textId="5678D11B" w:rsidR="00E0656D" w:rsidRDefault="00E0656D">
          <w:pPr>
            <w:pStyle w:val="TOC3"/>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728" w:history="1">
            <w:r w:rsidRPr="00F41C7B">
              <w:rPr>
                <w:rStyle w:val="Hyperlink"/>
                <w:noProof/>
              </w:rPr>
              <w:t>4.3.14 Risiko Zuverlässigkeit - Verfügbarkeit</w:t>
            </w:r>
            <w:r>
              <w:rPr>
                <w:noProof/>
                <w:webHidden/>
              </w:rPr>
              <w:tab/>
            </w:r>
            <w:r>
              <w:rPr>
                <w:noProof/>
                <w:webHidden/>
              </w:rPr>
              <w:fldChar w:fldCharType="begin"/>
            </w:r>
            <w:r>
              <w:rPr>
                <w:noProof/>
                <w:webHidden/>
              </w:rPr>
              <w:instrText xml:space="preserve"> PAGEREF _Toc190680728 \h </w:instrText>
            </w:r>
            <w:r>
              <w:rPr>
                <w:noProof/>
                <w:webHidden/>
              </w:rPr>
            </w:r>
            <w:r>
              <w:rPr>
                <w:noProof/>
                <w:webHidden/>
              </w:rPr>
              <w:fldChar w:fldCharType="separate"/>
            </w:r>
            <w:r>
              <w:rPr>
                <w:noProof/>
                <w:webHidden/>
              </w:rPr>
              <w:t>62</w:t>
            </w:r>
            <w:r>
              <w:rPr>
                <w:noProof/>
                <w:webHidden/>
              </w:rPr>
              <w:fldChar w:fldCharType="end"/>
            </w:r>
          </w:hyperlink>
        </w:p>
        <w:p w14:paraId="6A9CE59C" w14:textId="0CBCF85E" w:rsidR="00E0656D" w:rsidRDefault="00E0656D">
          <w:pPr>
            <w:pStyle w:val="TOC2"/>
            <w:rPr>
              <w:rFonts w:asciiTheme="minorHAnsi" w:eastAsiaTheme="minorEastAsia" w:hAnsiTheme="minorHAnsi" w:cstheme="minorBidi"/>
              <w:noProof/>
              <w:kern w:val="2"/>
              <w:sz w:val="24"/>
              <w:szCs w:val="24"/>
              <w:lang w:val="en-CH" w:eastAsia="en-CH"/>
              <w14:ligatures w14:val="standardContextual"/>
            </w:rPr>
          </w:pPr>
          <w:hyperlink w:anchor="_Toc190680729" w:history="1">
            <w:r w:rsidRPr="00F41C7B">
              <w:rPr>
                <w:rStyle w:val="Hyperlink"/>
                <w:noProof/>
              </w:rPr>
              <w:t>4.4 Umsetzung der «Baustellen App» als PoC</w:t>
            </w:r>
            <w:r>
              <w:rPr>
                <w:noProof/>
                <w:webHidden/>
              </w:rPr>
              <w:tab/>
            </w:r>
            <w:r>
              <w:rPr>
                <w:noProof/>
                <w:webHidden/>
              </w:rPr>
              <w:fldChar w:fldCharType="begin"/>
            </w:r>
            <w:r>
              <w:rPr>
                <w:noProof/>
                <w:webHidden/>
              </w:rPr>
              <w:instrText xml:space="preserve"> PAGEREF _Toc190680729 \h </w:instrText>
            </w:r>
            <w:r>
              <w:rPr>
                <w:noProof/>
                <w:webHidden/>
              </w:rPr>
            </w:r>
            <w:r>
              <w:rPr>
                <w:noProof/>
                <w:webHidden/>
              </w:rPr>
              <w:fldChar w:fldCharType="separate"/>
            </w:r>
            <w:r>
              <w:rPr>
                <w:noProof/>
                <w:webHidden/>
              </w:rPr>
              <w:t>62</w:t>
            </w:r>
            <w:r>
              <w:rPr>
                <w:noProof/>
                <w:webHidden/>
              </w:rPr>
              <w:fldChar w:fldCharType="end"/>
            </w:r>
          </w:hyperlink>
        </w:p>
        <w:p w14:paraId="202190D4" w14:textId="5086A4FE" w:rsidR="00E0656D" w:rsidRDefault="00E0656D">
          <w:pPr>
            <w:pStyle w:val="TOC1"/>
            <w:rPr>
              <w:rFonts w:asciiTheme="minorHAnsi" w:eastAsiaTheme="minorEastAsia" w:hAnsiTheme="minorHAnsi" w:cstheme="minorBidi"/>
              <w:noProof/>
              <w:kern w:val="2"/>
              <w:sz w:val="24"/>
              <w:szCs w:val="24"/>
              <w:lang w:val="en-CH" w:eastAsia="en-CH"/>
              <w14:ligatures w14:val="standardContextual"/>
            </w:rPr>
          </w:pPr>
          <w:hyperlink w:anchor="_Toc190680730" w:history="1">
            <w:r w:rsidRPr="00F41C7B">
              <w:rPr>
                <w:rStyle w:val="Hyperlink"/>
                <w:noProof/>
              </w:rPr>
              <w:t>5</w:t>
            </w:r>
            <w:r>
              <w:rPr>
                <w:rFonts w:asciiTheme="minorHAnsi" w:eastAsiaTheme="minorEastAsia" w:hAnsiTheme="minorHAnsi" w:cstheme="minorBidi"/>
                <w:noProof/>
                <w:kern w:val="2"/>
                <w:sz w:val="24"/>
                <w:szCs w:val="24"/>
                <w:lang w:val="en-CH" w:eastAsia="en-CH"/>
                <w14:ligatures w14:val="standardContextual"/>
              </w:rPr>
              <w:tab/>
            </w:r>
            <w:r w:rsidRPr="00F41C7B">
              <w:rPr>
                <w:rStyle w:val="Hyperlink"/>
                <w:noProof/>
              </w:rPr>
              <w:t>Diskussion / Zusammenfassung</w:t>
            </w:r>
            <w:r>
              <w:rPr>
                <w:noProof/>
                <w:webHidden/>
              </w:rPr>
              <w:tab/>
            </w:r>
            <w:r>
              <w:rPr>
                <w:noProof/>
                <w:webHidden/>
              </w:rPr>
              <w:fldChar w:fldCharType="begin"/>
            </w:r>
            <w:r>
              <w:rPr>
                <w:noProof/>
                <w:webHidden/>
              </w:rPr>
              <w:instrText xml:space="preserve"> PAGEREF _Toc190680730 \h </w:instrText>
            </w:r>
            <w:r>
              <w:rPr>
                <w:noProof/>
                <w:webHidden/>
              </w:rPr>
            </w:r>
            <w:r>
              <w:rPr>
                <w:noProof/>
                <w:webHidden/>
              </w:rPr>
              <w:fldChar w:fldCharType="separate"/>
            </w:r>
            <w:r>
              <w:rPr>
                <w:noProof/>
                <w:webHidden/>
              </w:rPr>
              <w:t>63</w:t>
            </w:r>
            <w:r>
              <w:rPr>
                <w:noProof/>
                <w:webHidden/>
              </w:rPr>
              <w:fldChar w:fldCharType="end"/>
            </w:r>
          </w:hyperlink>
        </w:p>
        <w:p w14:paraId="42BDD1DC" w14:textId="1A4AEEFE" w:rsidR="00E0656D" w:rsidRDefault="00E0656D">
          <w:pPr>
            <w:pStyle w:val="TOC1"/>
            <w:rPr>
              <w:rFonts w:asciiTheme="minorHAnsi" w:eastAsiaTheme="minorEastAsia" w:hAnsiTheme="minorHAnsi" w:cstheme="minorBidi"/>
              <w:noProof/>
              <w:kern w:val="2"/>
              <w:sz w:val="24"/>
              <w:szCs w:val="24"/>
              <w:lang w:val="en-CH" w:eastAsia="en-CH"/>
              <w14:ligatures w14:val="standardContextual"/>
            </w:rPr>
          </w:pPr>
          <w:hyperlink w:anchor="_Toc190680731" w:history="1">
            <w:r w:rsidRPr="00F41C7B">
              <w:rPr>
                <w:rStyle w:val="Hyperlink"/>
                <w:noProof/>
              </w:rPr>
              <w:t>6</w:t>
            </w:r>
            <w:r>
              <w:rPr>
                <w:rFonts w:asciiTheme="minorHAnsi" w:eastAsiaTheme="minorEastAsia" w:hAnsiTheme="minorHAnsi" w:cstheme="minorBidi"/>
                <w:noProof/>
                <w:kern w:val="2"/>
                <w:sz w:val="24"/>
                <w:szCs w:val="24"/>
                <w:lang w:val="en-CH" w:eastAsia="en-CH"/>
                <w14:ligatures w14:val="standardContextual"/>
              </w:rPr>
              <w:tab/>
            </w:r>
            <w:r w:rsidRPr="00F41C7B">
              <w:rPr>
                <w:rStyle w:val="Hyperlink"/>
                <w:noProof/>
              </w:rPr>
              <w:t>Abbildungsverzeichnis</w:t>
            </w:r>
            <w:r>
              <w:rPr>
                <w:noProof/>
                <w:webHidden/>
              </w:rPr>
              <w:tab/>
            </w:r>
            <w:r>
              <w:rPr>
                <w:noProof/>
                <w:webHidden/>
              </w:rPr>
              <w:fldChar w:fldCharType="begin"/>
            </w:r>
            <w:r>
              <w:rPr>
                <w:noProof/>
                <w:webHidden/>
              </w:rPr>
              <w:instrText xml:space="preserve"> PAGEREF _Toc190680731 \h </w:instrText>
            </w:r>
            <w:r>
              <w:rPr>
                <w:noProof/>
                <w:webHidden/>
              </w:rPr>
            </w:r>
            <w:r>
              <w:rPr>
                <w:noProof/>
                <w:webHidden/>
              </w:rPr>
              <w:fldChar w:fldCharType="separate"/>
            </w:r>
            <w:r>
              <w:rPr>
                <w:noProof/>
                <w:webHidden/>
              </w:rPr>
              <w:t>64</w:t>
            </w:r>
            <w:r>
              <w:rPr>
                <w:noProof/>
                <w:webHidden/>
              </w:rPr>
              <w:fldChar w:fldCharType="end"/>
            </w:r>
          </w:hyperlink>
        </w:p>
        <w:p w14:paraId="0728AB49" w14:textId="2E7E4D4E" w:rsidR="00E0656D" w:rsidRDefault="00E0656D">
          <w:pPr>
            <w:pStyle w:val="TOC1"/>
            <w:rPr>
              <w:rFonts w:asciiTheme="minorHAnsi" w:eastAsiaTheme="minorEastAsia" w:hAnsiTheme="minorHAnsi" w:cstheme="minorBidi"/>
              <w:noProof/>
              <w:kern w:val="2"/>
              <w:sz w:val="24"/>
              <w:szCs w:val="24"/>
              <w:lang w:val="en-CH" w:eastAsia="en-CH"/>
              <w14:ligatures w14:val="standardContextual"/>
            </w:rPr>
          </w:pPr>
          <w:hyperlink w:anchor="_Toc190680732" w:history="1">
            <w:r w:rsidRPr="00F41C7B">
              <w:rPr>
                <w:rStyle w:val="Hyperlink"/>
                <w:noProof/>
              </w:rPr>
              <w:t>7</w:t>
            </w:r>
            <w:r>
              <w:rPr>
                <w:rFonts w:asciiTheme="minorHAnsi" w:eastAsiaTheme="minorEastAsia" w:hAnsiTheme="minorHAnsi" w:cstheme="minorBidi"/>
                <w:noProof/>
                <w:kern w:val="2"/>
                <w:sz w:val="24"/>
                <w:szCs w:val="24"/>
                <w:lang w:val="en-CH" w:eastAsia="en-CH"/>
                <w14:ligatures w14:val="standardContextual"/>
              </w:rPr>
              <w:tab/>
            </w:r>
            <w:r w:rsidRPr="00F41C7B">
              <w:rPr>
                <w:rStyle w:val="Hyperlink"/>
                <w:noProof/>
              </w:rPr>
              <w:t>Tabellenverzeichnis</w:t>
            </w:r>
            <w:r>
              <w:rPr>
                <w:noProof/>
                <w:webHidden/>
              </w:rPr>
              <w:tab/>
            </w:r>
            <w:r>
              <w:rPr>
                <w:noProof/>
                <w:webHidden/>
              </w:rPr>
              <w:fldChar w:fldCharType="begin"/>
            </w:r>
            <w:r>
              <w:rPr>
                <w:noProof/>
                <w:webHidden/>
              </w:rPr>
              <w:instrText xml:space="preserve"> PAGEREF _Toc190680732 \h </w:instrText>
            </w:r>
            <w:r>
              <w:rPr>
                <w:noProof/>
                <w:webHidden/>
              </w:rPr>
            </w:r>
            <w:r>
              <w:rPr>
                <w:noProof/>
                <w:webHidden/>
              </w:rPr>
              <w:fldChar w:fldCharType="separate"/>
            </w:r>
            <w:r>
              <w:rPr>
                <w:noProof/>
                <w:webHidden/>
              </w:rPr>
              <w:t>65</w:t>
            </w:r>
            <w:r>
              <w:rPr>
                <w:noProof/>
                <w:webHidden/>
              </w:rPr>
              <w:fldChar w:fldCharType="end"/>
            </w:r>
          </w:hyperlink>
        </w:p>
        <w:p w14:paraId="3E3FB223" w14:textId="5E326282" w:rsidR="00E0656D" w:rsidRDefault="00E0656D">
          <w:pPr>
            <w:pStyle w:val="TOC1"/>
            <w:rPr>
              <w:rFonts w:asciiTheme="minorHAnsi" w:eastAsiaTheme="minorEastAsia" w:hAnsiTheme="minorHAnsi" w:cstheme="minorBidi"/>
              <w:noProof/>
              <w:kern w:val="2"/>
              <w:sz w:val="24"/>
              <w:szCs w:val="24"/>
              <w:lang w:val="en-CH" w:eastAsia="en-CH"/>
              <w14:ligatures w14:val="standardContextual"/>
            </w:rPr>
          </w:pPr>
          <w:hyperlink w:anchor="_Toc190680733" w:history="1">
            <w:r w:rsidRPr="00F41C7B">
              <w:rPr>
                <w:rStyle w:val="Hyperlink"/>
                <w:noProof/>
              </w:rPr>
              <w:t>8</w:t>
            </w:r>
            <w:r>
              <w:rPr>
                <w:rFonts w:asciiTheme="minorHAnsi" w:eastAsiaTheme="minorEastAsia" w:hAnsiTheme="minorHAnsi" w:cstheme="minorBidi"/>
                <w:noProof/>
                <w:kern w:val="2"/>
                <w:sz w:val="24"/>
                <w:szCs w:val="24"/>
                <w:lang w:val="en-CH" w:eastAsia="en-CH"/>
                <w14:ligatures w14:val="standardContextual"/>
              </w:rPr>
              <w:tab/>
            </w:r>
            <w:r w:rsidRPr="00F41C7B">
              <w:rPr>
                <w:rStyle w:val="Hyperlink"/>
                <w:noProof/>
              </w:rPr>
              <w:t>Glossar</w:t>
            </w:r>
            <w:r>
              <w:rPr>
                <w:noProof/>
                <w:webHidden/>
              </w:rPr>
              <w:tab/>
            </w:r>
            <w:r>
              <w:rPr>
                <w:noProof/>
                <w:webHidden/>
              </w:rPr>
              <w:fldChar w:fldCharType="begin"/>
            </w:r>
            <w:r>
              <w:rPr>
                <w:noProof/>
                <w:webHidden/>
              </w:rPr>
              <w:instrText xml:space="preserve"> PAGEREF _Toc190680733 \h </w:instrText>
            </w:r>
            <w:r>
              <w:rPr>
                <w:noProof/>
                <w:webHidden/>
              </w:rPr>
            </w:r>
            <w:r>
              <w:rPr>
                <w:noProof/>
                <w:webHidden/>
              </w:rPr>
              <w:fldChar w:fldCharType="separate"/>
            </w:r>
            <w:r>
              <w:rPr>
                <w:noProof/>
                <w:webHidden/>
              </w:rPr>
              <w:t>66</w:t>
            </w:r>
            <w:r>
              <w:rPr>
                <w:noProof/>
                <w:webHidden/>
              </w:rPr>
              <w:fldChar w:fldCharType="end"/>
            </w:r>
          </w:hyperlink>
        </w:p>
        <w:p w14:paraId="2CA1BF69" w14:textId="488B20C0" w:rsidR="00E0656D" w:rsidRDefault="00E0656D">
          <w:pPr>
            <w:pStyle w:val="TOC1"/>
            <w:rPr>
              <w:rFonts w:asciiTheme="minorHAnsi" w:eastAsiaTheme="minorEastAsia" w:hAnsiTheme="minorHAnsi" w:cstheme="minorBidi"/>
              <w:noProof/>
              <w:kern w:val="2"/>
              <w:sz w:val="24"/>
              <w:szCs w:val="24"/>
              <w:lang w:val="en-CH" w:eastAsia="en-CH"/>
              <w14:ligatures w14:val="standardContextual"/>
            </w:rPr>
          </w:pPr>
          <w:hyperlink w:anchor="_Toc190680734" w:history="1">
            <w:r w:rsidRPr="00F41C7B">
              <w:rPr>
                <w:rStyle w:val="Hyperlink"/>
                <w:noProof/>
                <w:lang w:val="en-US"/>
              </w:rPr>
              <w:t>Literaturverzeichnis</w:t>
            </w:r>
            <w:r>
              <w:rPr>
                <w:noProof/>
                <w:webHidden/>
              </w:rPr>
              <w:tab/>
            </w:r>
            <w:r>
              <w:rPr>
                <w:noProof/>
                <w:webHidden/>
              </w:rPr>
              <w:fldChar w:fldCharType="begin"/>
            </w:r>
            <w:r>
              <w:rPr>
                <w:noProof/>
                <w:webHidden/>
              </w:rPr>
              <w:instrText xml:space="preserve"> PAGEREF _Toc190680734 \h </w:instrText>
            </w:r>
            <w:r>
              <w:rPr>
                <w:noProof/>
                <w:webHidden/>
              </w:rPr>
            </w:r>
            <w:r>
              <w:rPr>
                <w:noProof/>
                <w:webHidden/>
              </w:rPr>
              <w:fldChar w:fldCharType="separate"/>
            </w:r>
            <w:r>
              <w:rPr>
                <w:noProof/>
                <w:webHidden/>
              </w:rPr>
              <w:t>67</w:t>
            </w:r>
            <w:r>
              <w:rPr>
                <w:noProof/>
                <w:webHidden/>
              </w:rPr>
              <w:fldChar w:fldCharType="end"/>
            </w:r>
          </w:hyperlink>
        </w:p>
        <w:p w14:paraId="5438D8B0" w14:textId="00111CF9" w:rsidR="00E0656D" w:rsidRDefault="00E0656D">
          <w:pPr>
            <w:pStyle w:val="TOC1"/>
            <w:rPr>
              <w:rFonts w:asciiTheme="minorHAnsi" w:eastAsiaTheme="minorEastAsia" w:hAnsiTheme="minorHAnsi" w:cstheme="minorBidi"/>
              <w:noProof/>
              <w:kern w:val="2"/>
              <w:sz w:val="24"/>
              <w:szCs w:val="24"/>
              <w:lang w:val="en-CH" w:eastAsia="en-CH"/>
              <w14:ligatures w14:val="standardContextual"/>
            </w:rPr>
          </w:pPr>
          <w:hyperlink w:anchor="_Toc190680735" w:history="1">
            <w:r w:rsidRPr="00F41C7B">
              <w:rPr>
                <w:rStyle w:val="Hyperlink"/>
                <w:noProof/>
              </w:rPr>
              <w:t>9</w:t>
            </w:r>
            <w:r>
              <w:rPr>
                <w:rFonts w:asciiTheme="minorHAnsi" w:eastAsiaTheme="minorEastAsia" w:hAnsiTheme="minorHAnsi" w:cstheme="minorBidi"/>
                <w:noProof/>
                <w:kern w:val="2"/>
                <w:sz w:val="24"/>
                <w:szCs w:val="24"/>
                <w:lang w:val="en-CH" w:eastAsia="en-CH"/>
                <w14:ligatures w14:val="standardContextual"/>
              </w:rPr>
              <w:tab/>
            </w:r>
            <w:r w:rsidRPr="00F41C7B">
              <w:rPr>
                <w:rStyle w:val="Hyperlink"/>
                <w:noProof/>
              </w:rPr>
              <w:t>Anhang</w:t>
            </w:r>
            <w:r>
              <w:rPr>
                <w:noProof/>
                <w:webHidden/>
              </w:rPr>
              <w:tab/>
            </w:r>
            <w:r>
              <w:rPr>
                <w:noProof/>
                <w:webHidden/>
              </w:rPr>
              <w:fldChar w:fldCharType="begin"/>
            </w:r>
            <w:r>
              <w:rPr>
                <w:noProof/>
                <w:webHidden/>
              </w:rPr>
              <w:instrText xml:space="preserve"> PAGEREF _Toc190680735 \h </w:instrText>
            </w:r>
            <w:r>
              <w:rPr>
                <w:noProof/>
                <w:webHidden/>
              </w:rPr>
            </w:r>
            <w:r>
              <w:rPr>
                <w:noProof/>
                <w:webHidden/>
              </w:rPr>
              <w:fldChar w:fldCharType="separate"/>
            </w:r>
            <w:r>
              <w:rPr>
                <w:noProof/>
                <w:webHidden/>
              </w:rPr>
              <w:t>68</w:t>
            </w:r>
            <w:r>
              <w:rPr>
                <w:noProof/>
                <w:webHidden/>
              </w:rPr>
              <w:fldChar w:fldCharType="end"/>
            </w:r>
          </w:hyperlink>
        </w:p>
        <w:p w14:paraId="23DDC4F6" w14:textId="60D990C4" w:rsidR="00E0656D" w:rsidRDefault="00E0656D">
          <w:pPr>
            <w:pStyle w:val="TOC2"/>
            <w:rPr>
              <w:rFonts w:asciiTheme="minorHAnsi" w:eastAsiaTheme="minorEastAsia" w:hAnsiTheme="minorHAnsi" w:cstheme="minorBidi"/>
              <w:noProof/>
              <w:kern w:val="2"/>
              <w:sz w:val="24"/>
              <w:szCs w:val="24"/>
              <w:lang w:val="en-CH" w:eastAsia="en-CH"/>
              <w14:ligatures w14:val="standardContextual"/>
            </w:rPr>
          </w:pPr>
          <w:hyperlink w:anchor="_Toc190680736" w:history="1">
            <w:r w:rsidRPr="00F41C7B">
              <w:rPr>
                <w:rStyle w:val="Hyperlink"/>
                <w:noProof/>
              </w:rPr>
              <w:t>9.1 Sourcecode</w:t>
            </w:r>
            <w:r>
              <w:rPr>
                <w:noProof/>
                <w:webHidden/>
              </w:rPr>
              <w:tab/>
            </w:r>
            <w:r>
              <w:rPr>
                <w:noProof/>
                <w:webHidden/>
              </w:rPr>
              <w:fldChar w:fldCharType="begin"/>
            </w:r>
            <w:r>
              <w:rPr>
                <w:noProof/>
                <w:webHidden/>
              </w:rPr>
              <w:instrText xml:space="preserve"> PAGEREF _Toc190680736 \h </w:instrText>
            </w:r>
            <w:r>
              <w:rPr>
                <w:noProof/>
                <w:webHidden/>
              </w:rPr>
            </w:r>
            <w:r>
              <w:rPr>
                <w:noProof/>
                <w:webHidden/>
              </w:rPr>
              <w:fldChar w:fldCharType="separate"/>
            </w:r>
            <w:r>
              <w:rPr>
                <w:noProof/>
                <w:webHidden/>
              </w:rPr>
              <w:t>68</w:t>
            </w:r>
            <w:r>
              <w:rPr>
                <w:noProof/>
                <w:webHidden/>
              </w:rPr>
              <w:fldChar w:fldCharType="end"/>
            </w:r>
          </w:hyperlink>
        </w:p>
        <w:p w14:paraId="0DD9CFDC" w14:textId="5B795806" w:rsidR="00E0656D" w:rsidRDefault="00E0656D">
          <w:pPr>
            <w:pStyle w:val="TOC1"/>
            <w:rPr>
              <w:rFonts w:asciiTheme="minorHAnsi" w:eastAsiaTheme="minorEastAsia" w:hAnsiTheme="minorHAnsi" w:cstheme="minorBidi"/>
              <w:noProof/>
              <w:kern w:val="2"/>
              <w:sz w:val="24"/>
              <w:szCs w:val="24"/>
              <w:lang w:val="en-CH" w:eastAsia="en-CH"/>
              <w14:ligatures w14:val="standardContextual"/>
            </w:rPr>
          </w:pPr>
          <w:hyperlink w:anchor="_Toc190680737" w:history="1">
            <w:r w:rsidRPr="00F41C7B">
              <w:rPr>
                <w:rStyle w:val="Hyperlink"/>
                <w:noProof/>
              </w:rPr>
              <w:t>10</w:t>
            </w:r>
            <w:r>
              <w:rPr>
                <w:rFonts w:asciiTheme="minorHAnsi" w:eastAsiaTheme="minorEastAsia" w:hAnsiTheme="minorHAnsi" w:cstheme="minorBidi"/>
                <w:noProof/>
                <w:kern w:val="2"/>
                <w:sz w:val="24"/>
                <w:szCs w:val="24"/>
                <w:lang w:val="en-CH" w:eastAsia="en-CH"/>
                <w14:ligatures w14:val="standardContextual"/>
              </w:rPr>
              <w:tab/>
            </w:r>
            <w:r w:rsidRPr="00F41C7B">
              <w:rPr>
                <w:rStyle w:val="Hyperlink"/>
                <w:noProof/>
              </w:rPr>
              <w:t>Verwendung von KI</w:t>
            </w:r>
            <w:r>
              <w:rPr>
                <w:noProof/>
                <w:webHidden/>
              </w:rPr>
              <w:tab/>
            </w:r>
            <w:r>
              <w:rPr>
                <w:noProof/>
                <w:webHidden/>
              </w:rPr>
              <w:fldChar w:fldCharType="begin"/>
            </w:r>
            <w:r>
              <w:rPr>
                <w:noProof/>
                <w:webHidden/>
              </w:rPr>
              <w:instrText xml:space="preserve"> PAGEREF _Toc190680737 \h </w:instrText>
            </w:r>
            <w:r>
              <w:rPr>
                <w:noProof/>
                <w:webHidden/>
              </w:rPr>
            </w:r>
            <w:r>
              <w:rPr>
                <w:noProof/>
                <w:webHidden/>
              </w:rPr>
              <w:fldChar w:fldCharType="separate"/>
            </w:r>
            <w:r>
              <w:rPr>
                <w:noProof/>
                <w:webHidden/>
              </w:rPr>
              <w:t>69</w:t>
            </w:r>
            <w:r>
              <w:rPr>
                <w:noProof/>
                <w:webHidden/>
              </w:rPr>
              <w:fldChar w:fldCharType="end"/>
            </w:r>
          </w:hyperlink>
        </w:p>
        <w:p w14:paraId="7807F120" w14:textId="463CA144" w:rsidR="00E0656D" w:rsidRDefault="00E0656D">
          <w:pPr>
            <w:pStyle w:val="TOC1"/>
            <w:rPr>
              <w:rFonts w:asciiTheme="minorHAnsi" w:eastAsiaTheme="minorEastAsia" w:hAnsiTheme="minorHAnsi" w:cstheme="minorBidi"/>
              <w:noProof/>
              <w:kern w:val="2"/>
              <w:sz w:val="24"/>
              <w:szCs w:val="24"/>
              <w:lang w:val="en-CH" w:eastAsia="en-CH"/>
              <w14:ligatures w14:val="standardContextual"/>
            </w:rPr>
          </w:pPr>
          <w:hyperlink w:anchor="_Toc190680738" w:history="1">
            <w:r w:rsidRPr="00F41C7B">
              <w:rPr>
                <w:rStyle w:val="Hyperlink"/>
                <w:noProof/>
              </w:rPr>
              <w:t>11</w:t>
            </w:r>
            <w:r>
              <w:rPr>
                <w:rFonts w:asciiTheme="minorHAnsi" w:eastAsiaTheme="minorEastAsia" w:hAnsiTheme="minorHAnsi" w:cstheme="minorBidi"/>
                <w:noProof/>
                <w:kern w:val="2"/>
                <w:sz w:val="24"/>
                <w:szCs w:val="24"/>
                <w:lang w:val="en-CH" w:eastAsia="en-CH"/>
                <w14:ligatures w14:val="standardContextual"/>
              </w:rPr>
              <w:tab/>
            </w:r>
            <w:r w:rsidRPr="00F41C7B">
              <w:rPr>
                <w:rStyle w:val="Hyperlink"/>
                <w:noProof/>
              </w:rPr>
              <w:t>Selbständigkeitserklärung</w:t>
            </w:r>
            <w:r>
              <w:rPr>
                <w:noProof/>
                <w:webHidden/>
              </w:rPr>
              <w:tab/>
            </w:r>
            <w:r>
              <w:rPr>
                <w:noProof/>
                <w:webHidden/>
              </w:rPr>
              <w:fldChar w:fldCharType="begin"/>
            </w:r>
            <w:r>
              <w:rPr>
                <w:noProof/>
                <w:webHidden/>
              </w:rPr>
              <w:instrText xml:space="preserve"> PAGEREF _Toc190680738 \h </w:instrText>
            </w:r>
            <w:r>
              <w:rPr>
                <w:noProof/>
                <w:webHidden/>
              </w:rPr>
            </w:r>
            <w:r>
              <w:rPr>
                <w:noProof/>
                <w:webHidden/>
              </w:rPr>
              <w:fldChar w:fldCharType="separate"/>
            </w:r>
            <w:r>
              <w:rPr>
                <w:noProof/>
                <w:webHidden/>
              </w:rPr>
              <w:t>70</w:t>
            </w:r>
            <w:r>
              <w:rPr>
                <w:noProof/>
                <w:webHidden/>
              </w:rPr>
              <w:fldChar w:fldCharType="end"/>
            </w:r>
          </w:hyperlink>
        </w:p>
        <w:p w14:paraId="083F2344" w14:textId="63BA6065" w:rsidR="00776FA1" w:rsidRPr="00936713" w:rsidRDefault="00776FA1">
          <w:r w:rsidRPr="00936713">
            <w:rPr>
              <w:b/>
              <w:bCs/>
            </w:rPr>
            <w:fldChar w:fldCharType="end"/>
          </w:r>
        </w:p>
      </w:sdtContent>
    </w:sdt>
    <w:p w14:paraId="690CB1FB" w14:textId="62932145" w:rsidR="006312CC" w:rsidRPr="00936713" w:rsidRDefault="006312CC" w:rsidP="007D2E51">
      <w:pPr>
        <w:pStyle w:val="Heading1"/>
      </w:pPr>
      <w:r w:rsidRPr="00936713">
        <w:br w:type="page"/>
      </w:r>
      <w:bookmarkStart w:id="2" w:name="_Toc188879059"/>
      <w:bookmarkStart w:id="3" w:name="_Toc190680684"/>
      <w:r w:rsidR="008D0BD6" w:rsidRPr="00936713">
        <w:lastRenderedPageBreak/>
        <w:t>Einleitung</w:t>
      </w:r>
      <w:bookmarkEnd w:id="2"/>
      <w:bookmarkEnd w:id="3"/>
    </w:p>
    <w:p w14:paraId="0ABC5F94" w14:textId="0FB25249" w:rsidR="00311FA7" w:rsidRPr="00936713" w:rsidRDefault="00311FA7" w:rsidP="00311FA7">
      <w:pPr>
        <w:pStyle w:val="Heading2"/>
      </w:pPr>
      <w:bookmarkStart w:id="4" w:name="_Toc190680685"/>
      <w:r w:rsidRPr="00936713">
        <w:t>Ausganslage und Motivation</w:t>
      </w:r>
      <w:bookmarkEnd w:id="4"/>
    </w:p>
    <w:p w14:paraId="377095A2" w14:textId="35BF7BEA" w:rsidR="00311FA7" w:rsidRPr="00936713" w:rsidRDefault="007D2E51" w:rsidP="008D0BD6">
      <w:r w:rsidRPr="00936713">
        <w:t xml:space="preserve">Für die Versorgung ihrer Mitarbeitenden mit projektrelevanten Informationen, hat die Helion AG die </w:t>
      </w:r>
      <w:proofErr w:type="spellStart"/>
      <w:r w:rsidRPr="00936713">
        <w:t>Isolutions</w:t>
      </w:r>
      <w:proofErr w:type="spellEnd"/>
      <w:r w:rsidRPr="00936713">
        <w:t xml:space="preserve"> AG angefragt, eine Offerte für eine Mobile Applikation namens «THEIA Baustellen App» zu erstellen. Diese Applikation sollte mit einer API </w:t>
      </w:r>
      <w:proofErr w:type="gramStart"/>
      <w:r w:rsidRPr="00936713">
        <w:t>eines bestehende Systems</w:t>
      </w:r>
      <w:proofErr w:type="gramEnd"/>
      <w:r w:rsidRPr="00936713">
        <w:t xml:space="preserve"> kommunizieren. Eine erwähnenswerte Anforderung an die Applikation ist die erwartete offline Fähigkeit.</w:t>
      </w:r>
    </w:p>
    <w:p w14:paraId="3A74C00D" w14:textId="77777777" w:rsidR="00311FA7" w:rsidRPr="00936713" w:rsidRDefault="00311FA7" w:rsidP="008D0BD6"/>
    <w:p w14:paraId="7743F85B" w14:textId="39FB3E7A" w:rsidR="00311FA7" w:rsidRPr="00936713" w:rsidRDefault="00311FA7" w:rsidP="008D0BD6">
      <w:r w:rsidRPr="00936713">
        <w:t xml:space="preserve">Die Helion AG ist eine Expertin für Energielösungen in der Schweiz und hat sich </w:t>
      </w:r>
      <w:r w:rsidR="008231B2" w:rsidRPr="00936713">
        <w:t xml:space="preserve">zum Ziel gesetzt die Energiewelt voranzutreiben. Helion AG bietet Lösungen im Bereich Photovoltaik, Stromspeicher, Smart Energy, Wärmepumpen und </w:t>
      </w:r>
      <w:proofErr w:type="spellStart"/>
      <w:r w:rsidR="008231B2" w:rsidRPr="00936713">
        <w:t>Ladesationen</w:t>
      </w:r>
      <w:proofErr w:type="spellEnd"/>
      <w:r w:rsidR="008231B2" w:rsidRPr="00936713">
        <w:t xml:space="preserve"> für Elektrofahrzeuge. Die Dienstleistungen umfassen die Beratung, Verkauf, Montage und Wartung und wird von einem Team von über 500 Mitarbeitenden ausgeführt.</w:t>
      </w:r>
    </w:p>
    <w:p w14:paraId="7020C6E0" w14:textId="77777777" w:rsidR="00311FA7" w:rsidRPr="00936713" w:rsidRDefault="00311FA7" w:rsidP="008D0BD6"/>
    <w:p w14:paraId="6CDFBDDE" w14:textId="4ED0CD98" w:rsidR="00311FA7" w:rsidRPr="00936713" w:rsidRDefault="00311FA7" w:rsidP="008D0BD6">
      <w:r w:rsidRPr="00936713">
        <w:t>Heute ist es</w:t>
      </w:r>
      <w:r w:rsidR="008231B2" w:rsidRPr="00936713">
        <w:t xml:space="preserve"> besonders</w:t>
      </w:r>
      <w:r w:rsidRPr="00936713">
        <w:t xml:space="preserve"> für die Mitarbeitenden auf der Baustelle schwierig auf die benötigten Informationen zum Projekt zu zugreifen. Ausserdem gibt es im Projektablauf Prozesse, welche die Interaktion der Mitarbeitenden erfordern. </w:t>
      </w:r>
      <w:proofErr w:type="gramStart"/>
      <w:r w:rsidRPr="00936713">
        <w:t>Zum Beispiel,</w:t>
      </w:r>
      <w:proofErr w:type="gramEnd"/>
      <w:r w:rsidRPr="00936713">
        <w:t xml:space="preserve"> wird für den Abschluss des Projekts ein </w:t>
      </w:r>
      <w:proofErr w:type="spellStart"/>
      <w:r w:rsidRPr="00936713">
        <w:t>Inbetribenahmeprotokoll</w:t>
      </w:r>
      <w:proofErr w:type="spellEnd"/>
      <w:r w:rsidRPr="00936713">
        <w:t xml:space="preserve"> mit einer vorgegebenen Checkliste verlangt. Weitere Prozesse sind Materialbestellungen, Informationsaustausch mit dem Projektmanagement oder Backoffice, usw. Heute werden diese Prozesse zum grossen Teil auf Papier durchgeführt.</w:t>
      </w:r>
    </w:p>
    <w:p w14:paraId="3D9ADE56" w14:textId="77777777" w:rsidR="008231B2" w:rsidRPr="00936713" w:rsidRDefault="008231B2" w:rsidP="008D0BD6"/>
    <w:p w14:paraId="1C0A0D66" w14:textId="1BBBC39A" w:rsidR="008231B2" w:rsidRPr="00936713" w:rsidRDefault="008231B2" w:rsidP="008D0BD6">
      <w:r w:rsidRPr="00936713">
        <w:t xml:space="preserve">Da die Anzahl der Mitarbeitenden und das Auftragsvolumen in den letzten Jahren gewachsen ist, stellt sich der Helion AG auch die Herausforderung ihre Prozesse in der Projektumsetzung zu überarbeiten. Deshalb hat sich die Helion AG dazu entschieden </w:t>
      </w:r>
      <w:proofErr w:type="gramStart"/>
      <w:r w:rsidRPr="00936713">
        <w:t>einen mobile Applikation</w:t>
      </w:r>
      <w:proofErr w:type="gramEnd"/>
      <w:r w:rsidRPr="00936713">
        <w:t xml:space="preserve"> für Ihre Mitarbeitenden umzusetzen.</w:t>
      </w:r>
    </w:p>
    <w:p w14:paraId="562A7460" w14:textId="77777777" w:rsidR="00311FA7" w:rsidRPr="00936713" w:rsidRDefault="00311FA7" w:rsidP="008D0BD6"/>
    <w:p w14:paraId="7E8AA0BD" w14:textId="08A50103" w:rsidR="007D2E51" w:rsidRPr="00936713" w:rsidRDefault="007D2E51" w:rsidP="008D0BD6">
      <w:r w:rsidRPr="00936713">
        <w:t xml:space="preserve">Im Verlauf der Antragstellung dieser Master Thesis, hat sich die Helion AG dazu </w:t>
      </w:r>
      <w:proofErr w:type="gramStart"/>
      <w:r w:rsidRPr="00936713">
        <w:t>entschieden ,</w:t>
      </w:r>
      <w:proofErr w:type="gramEnd"/>
      <w:r w:rsidRPr="00936713">
        <w:t xml:space="preserve"> die «THEIA Baustellen App» nicht in </w:t>
      </w:r>
      <w:proofErr w:type="spellStart"/>
      <w:r w:rsidRPr="00936713">
        <w:t>zusammenarbeit</w:t>
      </w:r>
      <w:proofErr w:type="spellEnd"/>
      <w:r w:rsidRPr="00936713">
        <w:t xml:space="preserve"> mit </w:t>
      </w:r>
      <w:proofErr w:type="spellStart"/>
      <w:r w:rsidRPr="00936713">
        <w:t>Isolutions</w:t>
      </w:r>
      <w:proofErr w:type="spellEnd"/>
      <w:r w:rsidRPr="00936713">
        <w:t xml:space="preserve"> zu erstellen. In Absprache mit den Experten und der Studienleitenden der </w:t>
      </w:r>
      <w:proofErr w:type="gramStart"/>
      <w:r w:rsidRPr="00936713">
        <w:t>Master Thesis</w:t>
      </w:r>
      <w:proofErr w:type="gramEnd"/>
      <w:r w:rsidRPr="00936713">
        <w:t xml:space="preserve">, wurde entschieden, </w:t>
      </w:r>
      <w:r w:rsidR="00B9673E" w:rsidRPr="00936713">
        <w:t>die Arbeit trotzdem auf Basis der Anforderungen der Helion AG durchzuführen</w:t>
      </w:r>
      <w:r w:rsidR="00D05DA7" w:rsidRPr="00936713">
        <w:t>.</w:t>
      </w:r>
    </w:p>
    <w:p w14:paraId="1B654E5F" w14:textId="125971C7" w:rsidR="00311FA7" w:rsidRPr="00936713" w:rsidRDefault="00311FA7" w:rsidP="00311FA7">
      <w:pPr>
        <w:pStyle w:val="Heading2"/>
      </w:pPr>
      <w:bookmarkStart w:id="5" w:name="_Toc190680686"/>
      <w:r w:rsidRPr="00936713">
        <w:t>Problemstellung</w:t>
      </w:r>
      <w:bookmarkEnd w:id="5"/>
    </w:p>
    <w:p w14:paraId="2630A16B" w14:textId="32AD56A5" w:rsidR="00335199" w:rsidRPr="00936713" w:rsidRDefault="008231B2" w:rsidP="00311FA7">
      <w:r w:rsidRPr="00936713">
        <w:t xml:space="preserve">Die bestehende Lösung THEIA besteht aus einem Desktop Client und einem Backendsystem. Der Kontext in dem </w:t>
      </w:r>
      <w:proofErr w:type="gramStart"/>
      <w:r w:rsidRPr="00936713">
        <w:t>dieses Client</w:t>
      </w:r>
      <w:proofErr w:type="gramEnd"/>
      <w:r w:rsidRPr="00936713">
        <w:t xml:space="preserve">/Server System arbeitet, zeichnet sich durch </w:t>
      </w:r>
      <w:r w:rsidR="00335199" w:rsidRPr="00936713">
        <w:t xml:space="preserve">eine </w:t>
      </w:r>
      <w:r w:rsidRPr="00936713">
        <w:t>stabile Netzwerkverbindung</w:t>
      </w:r>
      <w:r w:rsidR="00335199" w:rsidRPr="00936713">
        <w:t xml:space="preserve"> aus und der Speicher im Client ist keine limitierende Ressource. Ausserdem werden Daten höchstens lokal zwischengespeichert aber nicht persistiert, da von einem permanent verfügbaren Backen ausgegangen werden kann.</w:t>
      </w:r>
    </w:p>
    <w:p w14:paraId="77200400" w14:textId="77777777" w:rsidR="00335199" w:rsidRPr="00936713" w:rsidRDefault="00335199" w:rsidP="00311FA7"/>
    <w:p w14:paraId="011BE0B7" w14:textId="1D1EE854" w:rsidR="00335199" w:rsidRPr="00936713" w:rsidRDefault="00335199" w:rsidP="00311FA7">
      <w:r w:rsidRPr="00936713">
        <w:t xml:space="preserve">Mit der Implementierung einer mobilen Applikation werden diese zwei Vorteile der Desktop Lösung negiert. In einer mobilen Applikation kann nicht von einer </w:t>
      </w:r>
      <w:proofErr w:type="spellStart"/>
      <w:r w:rsidRPr="00936713">
        <w:t>durchgehenenden</w:t>
      </w:r>
      <w:proofErr w:type="spellEnd"/>
      <w:r w:rsidRPr="00936713">
        <w:t xml:space="preserve"> Netzwerkkonnektivität ausgegangen werden und der Speicher auf dem Gerät ist limitiert und meistens nicht erweiterbar. Tatsächlich ist eine spezifische Anforderung an die mobile App, die offline </w:t>
      </w:r>
      <w:proofErr w:type="spellStart"/>
      <w:r w:rsidRPr="00936713">
        <w:t>fähigkeit</w:t>
      </w:r>
      <w:proofErr w:type="spellEnd"/>
      <w:r w:rsidRPr="00936713">
        <w:t>. Da gemäss Helion AG die Verbindung in das Internet auf der Baustelle oft nicht gewährleistet ist.</w:t>
      </w:r>
    </w:p>
    <w:p w14:paraId="7B5A0838" w14:textId="77777777" w:rsidR="00335199" w:rsidRPr="00936713" w:rsidRDefault="00335199" w:rsidP="00311FA7"/>
    <w:p w14:paraId="64E7D02E" w14:textId="694273B6" w:rsidR="00335199" w:rsidRPr="00936713" w:rsidRDefault="00335199" w:rsidP="00311FA7">
      <w:r w:rsidRPr="00936713">
        <w:t xml:space="preserve">Aufgrund dieser Ausgangslage ist die klar, dass auf die Verfügbarkeit der Projektdaten, Funktionalität der App ohne Internet, und Konsistenz der Daten ein spezielles Augenmerk gelegt werden muss. Es gibt unterschiedliche </w:t>
      </w:r>
      <w:proofErr w:type="spellStart"/>
      <w:r w:rsidRPr="00936713">
        <w:t>Ansatze</w:t>
      </w:r>
      <w:proofErr w:type="spellEnd"/>
      <w:r w:rsidRPr="00936713">
        <w:t xml:space="preserve">, Entwurfsmuster und </w:t>
      </w:r>
      <w:proofErr w:type="spellStart"/>
      <w:r w:rsidRPr="00936713">
        <w:t>Mehtoden</w:t>
      </w:r>
      <w:proofErr w:type="spellEnd"/>
      <w:r w:rsidRPr="00936713">
        <w:t xml:space="preserve"> für die Synchronisierung von Daten, Sicherstellung von Verfügbarkeit und Konsistenz. Es stellt sich die Frage, welches Entwurfsmuster ist am besten geeignet, um die Anforderungen der Helion AG an diese Applikation </w:t>
      </w:r>
      <w:r w:rsidR="00133169" w:rsidRPr="00936713">
        <w:t>zu erfüllen.</w:t>
      </w:r>
    </w:p>
    <w:p w14:paraId="763EC134" w14:textId="434ACEAC" w:rsidR="00335199" w:rsidRPr="00936713" w:rsidRDefault="00133169" w:rsidP="00133169">
      <w:pPr>
        <w:pStyle w:val="Heading2"/>
      </w:pPr>
      <w:bookmarkStart w:id="6" w:name="_Toc190680687"/>
      <w:r w:rsidRPr="00936713">
        <w:t>Ziel der Arbeit</w:t>
      </w:r>
      <w:bookmarkEnd w:id="6"/>
    </w:p>
    <w:p w14:paraId="7333164E" w14:textId="77777777" w:rsidR="00133169" w:rsidRPr="00936713" w:rsidRDefault="00133169" w:rsidP="00133169">
      <w:r w:rsidRPr="00936713">
        <w:t>Das Ziel dieser Arbeit ist es in einem Softwarearchitekturdokument (SAD) eine mögliche Lösungsarchitektur aufzuzeigen. Folgende Lieferobjekte werden erarbeitet, um die Fragen der Problemstellung zu beantworten.</w:t>
      </w:r>
    </w:p>
    <w:p w14:paraId="770EF02C" w14:textId="7C6AE2E9" w:rsidR="00133169" w:rsidRPr="00936713" w:rsidRDefault="00133169">
      <w:pPr>
        <w:pStyle w:val="ListParagraph"/>
        <w:numPr>
          <w:ilvl w:val="0"/>
          <w:numId w:val="8"/>
        </w:numPr>
      </w:pPr>
      <w:r w:rsidRPr="00936713">
        <w:lastRenderedPageBreak/>
        <w:t>Lösungsarchitektur für die «Baustellen App» nach Arc42.</w:t>
      </w:r>
    </w:p>
    <w:p w14:paraId="2D3C8FFB" w14:textId="7D1B9402" w:rsidR="00133169" w:rsidRPr="00936713" w:rsidRDefault="00133169">
      <w:pPr>
        <w:pStyle w:val="ListParagraph"/>
        <w:numPr>
          <w:ilvl w:val="0"/>
          <w:numId w:val="8"/>
        </w:numPr>
      </w:pPr>
      <w:r w:rsidRPr="00936713">
        <w:t>Architekturentscheid für die Umsetzung der Datensynchronisation.</w:t>
      </w:r>
    </w:p>
    <w:p w14:paraId="68AEA96F" w14:textId="20EE909B" w:rsidR="00133169" w:rsidRPr="00936713" w:rsidRDefault="00C15032">
      <w:pPr>
        <w:pStyle w:val="ListParagraph"/>
        <w:numPr>
          <w:ilvl w:val="0"/>
          <w:numId w:val="8"/>
        </w:numPr>
        <w:rPr>
          <w:strike/>
        </w:rPr>
      </w:pPr>
      <w:r w:rsidRPr="00936713">
        <w:rPr>
          <w:strike/>
        </w:rPr>
        <w:t xml:space="preserve">Minimum Viable </w:t>
      </w:r>
      <w:proofErr w:type="spellStart"/>
      <w:r w:rsidRPr="00936713">
        <w:rPr>
          <w:strike/>
        </w:rPr>
        <w:t>Product</w:t>
      </w:r>
      <w:proofErr w:type="spellEnd"/>
      <w:r w:rsidRPr="00936713">
        <w:rPr>
          <w:strike/>
        </w:rPr>
        <w:t xml:space="preserve"> (MVP) der Baustellen App umsetzen</w:t>
      </w:r>
      <w:r w:rsidR="00133169" w:rsidRPr="00936713">
        <w:rPr>
          <w:strike/>
        </w:rPr>
        <w:t>.</w:t>
      </w:r>
    </w:p>
    <w:p w14:paraId="6F96C13B" w14:textId="77777777" w:rsidR="000255BB" w:rsidRPr="00936713" w:rsidRDefault="000255BB" w:rsidP="000255BB">
      <w:pPr>
        <w:rPr>
          <w:strike/>
        </w:rPr>
      </w:pPr>
    </w:p>
    <w:p w14:paraId="5DB1D894" w14:textId="62166F48" w:rsidR="000255BB" w:rsidRPr="00936713" w:rsidRDefault="007F5B4E" w:rsidP="000255BB">
      <w:r w:rsidRPr="00936713">
        <w:t>I</w:t>
      </w:r>
      <w:r w:rsidR="000255BB" w:rsidRPr="00936713">
        <w:t>n Absprache mit dem Expertengremium</w:t>
      </w:r>
      <w:r w:rsidRPr="00936713">
        <w:t xml:space="preserve"> wurde</w:t>
      </w:r>
      <w:r w:rsidR="000255BB" w:rsidRPr="00936713">
        <w:t xml:space="preserve"> am 27.01.2025 entschieden, die Zielsetzung „ein MVP der Baustellen App umzusetzen“ angepasst. Neu </w:t>
      </w:r>
      <w:proofErr w:type="gramStart"/>
      <w:r w:rsidR="000255BB" w:rsidRPr="00936713">
        <w:t>Lautet</w:t>
      </w:r>
      <w:proofErr w:type="gramEnd"/>
      <w:r w:rsidR="000255BB" w:rsidRPr="00936713">
        <w:t xml:space="preserve"> das Ziel:</w:t>
      </w:r>
    </w:p>
    <w:p w14:paraId="18133E23" w14:textId="3E886FFF" w:rsidR="000255BB" w:rsidRPr="00936713" w:rsidRDefault="000255BB">
      <w:pPr>
        <w:pStyle w:val="ListParagraph"/>
        <w:numPr>
          <w:ilvl w:val="0"/>
          <w:numId w:val="11"/>
        </w:numPr>
      </w:pPr>
      <w:r w:rsidRPr="00936713">
        <w:t>Ein PoC der Baustellen App umsetzen.</w:t>
      </w:r>
    </w:p>
    <w:p w14:paraId="362F24B5" w14:textId="4E80E40E" w:rsidR="000255BB" w:rsidRPr="00936713" w:rsidRDefault="000255BB" w:rsidP="000255BB">
      <w:r w:rsidRPr="00936713">
        <w:t>Der PoC muss folgende Anforderungen erfüllen:</w:t>
      </w:r>
    </w:p>
    <w:p w14:paraId="0F78BF1E" w14:textId="7BB472EC" w:rsidR="000255BB" w:rsidRPr="00936713" w:rsidRDefault="000255BB">
      <w:pPr>
        <w:pStyle w:val="ListParagraph"/>
        <w:numPr>
          <w:ilvl w:val="0"/>
          <w:numId w:val="11"/>
        </w:numPr>
      </w:pPr>
      <w:r w:rsidRPr="00936713">
        <w:t>Er zeigt die Funktion des eingesetzten Entwurfsmusters für die Datensynchronisation.</w:t>
      </w:r>
    </w:p>
    <w:p w14:paraId="7B023448" w14:textId="6691F36F" w:rsidR="000255BB" w:rsidRPr="00936713" w:rsidRDefault="000255BB">
      <w:pPr>
        <w:pStyle w:val="ListParagraph"/>
        <w:numPr>
          <w:ilvl w:val="0"/>
          <w:numId w:val="11"/>
        </w:numPr>
      </w:pPr>
      <w:r w:rsidRPr="00936713">
        <w:t>Er demonstriert den Zugriff eines Benutzers auf Projektdaten.</w:t>
      </w:r>
    </w:p>
    <w:p w14:paraId="1D2EE680" w14:textId="1C0F8C22" w:rsidR="00133169" w:rsidRPr="00936713" w:rsidRDefault="00133169" w:rsidP="00133169">
      <w:pPr>
        <w:pStyle w:val="Heading2"/>
      </w:pPr>
      <w:bookmarkStart w:id="7" w:name="_Toc190680688"/>
      <w:r w:rsidRPr="00936713">
        <w:t>Abgrenzung</w:t>
      </w:r>
      <w:bookmarkEnd w:id="7"/>
    </w:p>
    <w:p w14:paraId="0B08A52F" w14:textId="75BD7EE9" w:rsidR="00133169" w:rsidRPr="00936713" w:rsidRDefault="00133169" w:rsidP="00133169">
      <w:r w:rsidRPr="00936713">
        <w:t>Folgende Punkte sind nicht Teil der Masterthesis:</w:t>
      </w:r>
    </w:p>
    <w:p w14:paraId="31F04DA1" w14:textId="7F082300" w:rsidR="00133169" w:rsidRPr="00936713" w:rsidRDefault="00133169">
      <w:pPr>
        <w:pStyle w:val="ListParagraph"/>
        <w:numPr>
          <w:ilvl w:val="0"/>
          <w:numId w:val="9"/>
        </w:numPr>
      </w:pPr>
      <w:r w:rsidRPr="00936713">
        <w:t xml:space="preserve">Die Lösungsarchitektur konzentriert sich auf die Frage der </w:t>
      </w:r>
      <w:proofErr w:type="spellStart"/>
      <w:r w:rsidRPr="00936713">
        <w:t>Datensychnronisation</w:t>
      </w:r>
      <w:proofErr w:type="spellEnd"/>
      <w:r w:rsidRPr="00936713">
        <w:t xml:space="preserve"> und offline Modus. Eine vollständige Implementierung der Funktionalen Anforderungen ist nicht Teil dieser Arbeit.</w:t>
      </w:r>
    </w:p>
    <w:p w14:paraId="38615F24" w14:textId="63BA5544" w:rsidR="00133169" w:rsidRPr="00936713" w:rsidRDefault="00133169">
      <w:pPr>
        <w:pStyle w:val="ListParagraph"/>
        <w:numPr>
          <w:ilvl w:val="0"/>
          <w:numId w:val="9"/>
        </w:numPr>
      </w:pPr>
      <w:r w:rsidRPr="00936713">
        <w:t xml:space="preserve">Auf Grund der vorhandenen Infrastruktur </w:t>
      </w:r>
      <w:r w:rsidR="00B9673E" w:rsidRPr="00936713">
        <w:t>beschränkt sich der PoC auf die Plattform Apple iOS.</w:t>
      </w:r>
    </w:p>
    <w:p w14:paraId="277CFFFF" w14:textId="3ECC2EF8" w:rsidR="00B9673E" w:rsidRPr="00936713" w:rsidRDefault="00B9673E">
      <w:pPr>
        <w:pStyle w:val="ListParagraph"/>
        <w:numPr>
          <w:ilvl w:val="0"/>
          <w:numId w:val="9"/>
        </w:numPr>
      </w:pPr>
      <w:r w:rsidRPr="00936713">
        <w:t xml:space="preserve">Eine Integration in die IT-Landschaft der Helion AG ist nicht </w:t>
      </w:r>
      <w:proofErr w:type="spellStart"/>
      <w:r w:rsidRPr="00936713">
        <w:t>teil</w:t>
      </w:r>
      <w:proofErr w:type="spellEnd"/>
      <w:r w:rsidRPr="00936713">
        <w:t xml:space="preserve"> dieser Masterthesis.</w:t>
      </w:r>
    </w:p>
    <w:p w14:paraId="48DA0310" w14:textId="34C8DCAB" w:rsidR="00B9673E" w:rsidRPr="00936713" w:rsidRDefault="00B9673E" w:rsidP="00B9673E">
      <w:r w:rsidRPr="00936713">
        <w:t>Wie bereits in der Ausgangslage erwähnt, hat sich die Helion AG aus dem Projekt zurückgezogen. Das führt zu einigen Einschränkungen:</w:t>
      </w:r>
    </w:p>
    <w:p w14:paraId="0B206420" w14:textId="46B200C6" w:rsidR="00B9673E" w:rsidRPr="00936713" w:rsidRDefault="00B9673E">
      <w:pPr>
        <w:pStyle w:val="ListParagraph"/>
        <w:numPr>
          <w:ilvl w:val="0"/>
          <w:numId w:val="10"/>
        </w:numPr>
      </w:pPr>
      <w:r w:rsidRPr="00936713">
        <w:t xml:space="preserve">Es steht kein Backend mehr zur Verfügung. Deshalb muss für den </w:t>
      </w:r>
      <w:r w:rsidR="00A27498" w:rsidRPr="00936713">
        <w:t>MVP</w:t>
      </w:r>
      <w:r w:rsidRPr="00936713">
        <w:t xml:space="preserve"> ein </w:t>
      </w:r>
      <w:r w:rsidR="00A27498" w:rsidRPr="00936713">
        <w:t xml:space="preserve">eigenes </w:t>
      </w:r>
      <w:r w:rsidRPr="00936713">
        <w:t>Backend erstellt werden.</w:t>
      </w:r>
    </w:p>
    <w:p w14:paraId="1EC0BEC6" w14:textId="70907E88" w:rsidR="00B9673E" w:rsidRPr="00936713" w:rsidRDefault="00B9673E">
      <w:pPr>
        <w:pStyle w:val="ListParagraph"/>
        <w:numPr>
          <w:ilvl w:val="0"/>
          <w:numId w:val="10"/>
        </w:numPr>
      </w:pPr>
      <w:r w:rsidRPr="00936713">
        <w:t>Auf Grund der zeitlichen Einschränkung ist Sicherheit kein Bestandteil dieser Arbeit</w:t>
      </w:r>
      <w:r w:rsidR="007F5B4E" w:rsidRPr="00936713">
        <w:t>.</w:t>
      </w:r>
    </w:p>
    <w:p w14:paraId="2963BBAD" w14:textId="502D38C6" w:rsidR="00D05DA7" w:rsidRPr="00936713" w:rsidRDefault="00B9673E">
      <w:pPr>
        <w:pStyle w:val="ListParagraph"/>
        <w:numPr>
          <w:ilvl w:val="0"/>
          <w:numId w:val="10"/>
        </w:numPr>
      </w:pPr>
      <w:r w:rsidRPr="00936713">
        <w:t xml:space="preserve">Die Lösungsarchitektur beschreibt den MVP entsprechend </w:t>
      </w:r>
      <w:proofErr w:type="gramStart"/>
      <w:r w:rsidRPr="00936713">
        <w:t>der Anforderungen</w:t>
      </w:r>
      <w:proofErr w:type="gramEnd"/>
      <w:r w:rsidRPr="00936713">
        <w:t xml:space="preserve"> der Helion AG</w:t>
      </w:r>
      <w:r w:rsidR="00D05DA7" w:rsidRPr="00936713">
        <w:t>.</w:t>
      </w:r>
    </w:p>
    <w:p w14:paraId="0B1DCBF3" w14:textId="77777777" w:rsidR="007F5B4E" w:rsidRPr="00936713" w:rsidRDefault="007F5B4E" w:rsidP="007F5B4E"/>
    <w:p w14:paraId="1C87A72D" w14:textId="32240C80" w:rsidR="007F5B4E" w:rsidRPr="00936713" w:rsidRDefault="007F5B4E" w:rsidP="007F5B4E">
      <w:r w:rsidRPr="00936713">
        <w:t>In Absprache mit dem Expertengremium wurde am 27.01.2025 die Zielsetzung für die „Umsetzung eines MVP der Baustellen App“ angepasst. Deshalb ergeben sich zusätzliche Abgrenzungen:</w:t>
      </w:r>
    </w:p>
    <w:p w14:paraId="262A4E60" w14:textId="725315D9" w:rsidR="007F5B4E" w:rsidRPr="00936713" w:rsidRDefault="007F5B4E">
      <w:pPr>
        <w:pStyle w:val="ListParagraph"/>
        <w:numPr>
          <w:ilvl w:val="0"/>
          <w:numId w:val="12"/>
        </w:numPr>
      </w:pPr>
      <w:r w:rsidRPr="00936713">
        <w:t>Der PoC hat keine Benutzerverwaltung. Es wird ein statischer Benutzer hinterlegt.</w:t>
      </w:r>
    </w:p>
    <w:p w14:paraId="65B09287" w14:textId="064B7065" w:rsidR="007F5B4E" w:rsidRPr="00936713" w:rsidRDefault="007F5B4E">
      <w:pPr>
        <w:pStyle w:val="ListParagraph"/>
        <w:numPr>
          <w:ilvl w:val="0"/>
          <w:numId w:val="12"/>
        </w:numPr>
      </w:pPr>
      <w:r w:rsidRPr="00936713">
        <w:t>Der PoC wird nicht den Funktionsumfang enthalten, wie er in der Lösungsarchitektur beschrieben wird.</w:t>
      </w:r>
    </w:p>
    <w:p w14:paraId="511AF817" w14:textId="7AFD0CCD" w:rsidR="00D05DA7" w:rsidRPr="00936713" w:rsidRDefault="00D05DA7" w:rsidP="00D05DA7">
      <w:pPr>
        <w:pStyle w:val="Heading2"/>
      </w:pPr>
      <w:bookmarkStart w:id="8" w:name="_Toc190680689"/>
      <w:r w:rsidRPr="00936713">
        <w:t>Aufbau der Arbeit</w:t>
      </w:r>
      <w:bookmarkEnd w:id="8"/>
    </w:p>
    <w:p w14:paraId="3723BFA1" w14:textId="0CBE2A92" w:rsidR="0011235C" w:rsidRPr="00936713" w:rsidRDefault="0011235C" w:rsidP="0011235C">
      <w:r w:rsidRPr="00936713">
        <w:t xml:space="preserve">Die Masterarbeit ist folgendermassen aufgebaut. Zuerst wird in einer Einführung die Ausgangslage, Motivation, Problemstellung und die Zielsetzung erläutert. </w:t>
      </w:r>
    </w:p>
    <w:p w14:paraId="56CB02AC" w14:textId="77777777" w:rsidR="0011235C" w:rsidRPr="00936713" w:rsidRDefault="0011235C" w:rsidP="0011235C"/>
    <w:p w14:paraId="3B1E4D07" w14:textId="71D04D36" w:rsidR="0011235C" w:rsidRPr="00936713" w:rsidRDefault="0011235C" w:rsidP="0011235C">
      <w:r w:rsidRPr="00936713">
        <w:t xml:space="preserve">Das zweite Kapitel beschäftigt sich mit dem Literaturreview rund um das Thema Datensynchronisation. Der Autor setzt sich mit der Beziehung und Problematik von Partitionstoleranz, Konsistenz und Verfügbarkeit in einem Verteilten System </w:t>
      </w:r>
      <w:proofErr w:type="spellStart"/>
      <w:r w:rsidRPr="00936713">
        <w:t>ausseinander</w:t>
      </w:r>
      <w:proofErr w:type="spellEnd"/>
      <w:r w:rsidRPr="00936713">
        <w:t xml:space="preserve"> und beleuchtet Datenübertragung, -synchronisation und -speicherung für mobile Applikationen.</w:t>
      </w:r>
    </w:p>
    <w:p w14:paraId="28ED7956" w14:textId="77777777" w:rsidR="0011235C" w:rsidRPr="00936713" w:rsidRDefault="0011235C" w:rsidP="0011235C"/>
    <w:p w14:paraId="7C753885" w14:textId="734F82E7" w:rsidR="0011235C" w:rsidRPr="00936713" w:rsidRDefault="0011235C" w:rsidP="0011235C">
      <w:r w:rsidRPr="00936713">
        <w:t>Im dritten Kapitel geht der Autor auf die Methodik ein. Durch Transparenz in der Methodik soll die Reproduzierbarkeit gewährleistet werden und die Grundlage für eine kritische Bewertung legen.</w:t>
      </w:r>
    </w:p>
    <w:p w14:paraId="44FA08E0" w14:textId="77777777" w:rsidR="0011235C" w:rsidRPr="00936713" w:rsidRDefault="0011235C" w:rsidP="0011235C"/>
    <w:p w14:paraId="150F6D8C" w14:textId="7C19EF6A" w:rsidR="0011235C" w:rsidRPr="00936713" w:rsidRDefault="0011235C" w:rsidP="0011235C">
      <w:r w:rsidRPr="00936713">
        <w:t xml:space="preserve">Im vierten Kapitel ist das Pflichtenheft aus der Anfrage der Helion AG an die </w:t>
      </w:r>
      <w:proofErr w:type="spellStart"/>
      <w:r w:rsidRPr="00936713">
        <w:t>Isolutions</w:t>
      </w:r>
      <w:proofErr w:type="spellEnd"/>
      <w:r w:rsidRPr="00936713">
        <w:t xml:space="preserve"> AG aufgeführt. Dieses Pflichtenheft ist die Grundlage für die Lösungsarchitektur.</w:t>
      </w:r>
    </w:p>
    <w:p w14:paraId="2283B594" w14:textId="77777777" w:rsidR="0011235C" w:rsidRPr="00936713" w:rsidRDefault="0011235C" w:rsidP="0011235C"/>
    <w:p w14:paraId="31E8B3E1" w14:textId="0B80A974" w:rsidR="00CB4DB0" w:rsidRPr="00936713" w:rsidRDefault="0011235C" w:rsidP="0011235C">
      <w:r w:rsidRPr="00936713">
        <w:t xml:space="preserve">Im fünften Kapitel werden die Lieferobjekte beschrieben. Im ersten Teil wird die Lösungsarchitektur aufgezeigt. </w:t>
      </w:r>
      <w:r w:rsidR="00CB4DB0" w:rsidRPr="00936713">
        <w:t xml:space="preserve">Der zweite Teil befasst sich </w:t>
      </w:r>
      <w:proofErr w:type="spellStart"/>
      <w:r w:rsidR="00CB4DB0" w:rsidRPr="00936713">
        <w:t>bessonders</w:t>
      </w:r>
      <w:proofErr w:type="spellEnd"/>
      <w:r w:rsidR="00CB4DB0" w:rsidRPr="00936713">
        <w:t xml:space="preserve"> mit der Datensynchronisation und des gewählten Entwurfsmusters. Die Validierung de</w:t>
      </w:r>
      <w:r w:rsidR="00101B32" w:rsidRPr="00936713">
        <w:t xml:space="preserve">r Umsetzung des MVPs </w:t>
      </w:r>
      <w:r w:rsidR="00CB4DB0" w:rsidRPr="00936713">
        <w:t>schliesst dieses Kapitel ab.</w:t>
      </w:r>
    </w:p>
    <w:p w14:paraId="54C5D40F" w14:textId="329C84EC" w:rsidR="00432DB1" w:rsidRPr="00936713" w:rsidRDefault="00432DB1">
      <w:pPr>
        <w:spacing w:line="240" w:lineRule="auto"/>
      </w:pPr>
      <w:r w:rsidRPr="00936713">
        <w:br w:type="page"/>
      </w:r>
    </w:p>
    <w:p w14:paraId="2CF24AAF" w14:textId="5B8E42F4" w:rsidR="007872DC" w:rsidRPr="00936713" w:rsidRDefault="0095577C" w:rsidP="007872DC">
      <w:pPr>
        <w:pStyle w:val="Heading1"/>
      </w:pPr>
      <w:bookmarkStart w:id="9" w:name="_Toc188879060"/>
      <w:bookmarkStart w:id="10" w:name="_Toc190680690"/>
      <w:r w:rsidRPr="00936713">
        <w:lastRenderedPageBreak/>
        <w:t>Literaturreview</w:t>
      </w:r>
      <w:bookmarkEnd w:id="9"/>
      <w:bookmarkEnd w:id="10"/>
    </w:p>
    <w:p w14:paraId="6627F69C" w14:textId="78113CBE" w:rsidR="007872DC" w:rsidRPr="00936713" w:rsidRDefault="0095577C" w:rsidP="007872DC">
      <w:r w:rsidRPr="00936713">
        <w:t>Dieses Kapitel beinhaltet die Grundlagen zur Datensynchronisation und Datenkonsistenz.</w:t>
      </w:r>
    </w:p>
    <w:p w14:paraId="262CB31D" w14:textId="69FC8EA1" w:rsidR="007872DC" w:rsidRPr="00936713" w:rsidRDefault="00EF6F67" w:rsidP="007872DC">
      <w:pPr>
        <w:pStyle w:val="Heading2"/>
      </w:pPr>
      <w:bookmarkStart w:id="11" w:name="_Toc190680691"/>
      <w:r w:rsidRPr="00936713">
        <w:t>Grundlagen</w:t>
      </w:r>
      <w:bookmarkEnd w:id="11"/>
    </w:p>
    <w:p w14:paraId="0535A86B" w14:textId="5DC4B5C6" w:rsidR="009F745A" w:rsidRPr="00936713" w:rsidRDefault="00EF6F67" w:rsidP="00EF6F67">
      <w:r w:rsidRPr="00936713">
        <w:t xml:space="preserve">In einem Multiusersystem mit verteilten Komponenten, wie beispielsweise einer Webapplikation mit einer Frontendkomponente als Client und dem Backend als Server, gibt es zum einen den Aspekt der Synchronisation von Daten zwischen den Komponenten und zum anderen den simultanen Zugriff von </w:t>
      </w:r>
      <w:proofErr w:type="spellStart"/>
      <w:r w:rsidRPr="00936713">
        <w:t>meheren</w:t>
      </w:r>
      <w:proofErr w:type="spellEnd"/>
      <w:r w:rsidRPr="00936713">
        <w:t xml:space="preserve"> Clients auf die möglicherweise gleichen Datensätze. Der Aspekt der Datensynchronisation hat vor allem Einfluss auf die Verfügbarkeit der Anwendung und </w:t>
      </w:r>
      <w:r w:rsidR="009F745A" w:rsidRPr="00936713">
        <w:t xml:space="preserve">damit auf </w:t>
      </w:r>
      <w:r w:rsidRPr="00936713">
        <w:t xml:space="preserve">das Benutzererlebnis. Der zweite Aspekt beeinflusst primär die </w:t>
      </w:r>
      <w:r w:rsidR="009F745A" w:rsidRPr="00936713">
        <w:t>Konsistenz der Daten, welche für eine Geschäftsapplikation wie in diesem Fall, von grosser Bedeutung ist.</w:t>
      </w:r>
    </w:p>
    <w:p w14:paraId="7FE9C70C" w14:textId="522D992A" w:rsidR="0040451C" w:rsidRPr="00936713" w:rsidRDefault="0040451C" w:rsidP="0040451C">
      <w:pPr>
        <w:pStyle w:val="Heading3"/>
      </w:pPr>
      <w:bookmarkStart w:id="12" w:name="_Toc190680692"/>
      <w:r w:rsidRPr="00936713">
        <w:t>Set Reconciliation Problem</w:t>
      </w:r>
      <w:bookmarkEnd w:id="12"/>
    </w:p>
    <w:p w14:paraId="5E53DC0C" w14:textId="2547D206" w:rsidR="0040451C" w:rsidRPr="00936713" w:rsidRDefault="0040451C" w:rsidP="0040451C">
      <w:r w:rsidRPr="00936713">
        <w:t xml:space="preserve">Das «Set Reconciliation Problem» beschreibt den Umstand, dass in einem System mit verteilten Knoten, ein Datenset sich auf einem Knoten über die Zeit verändert und die Änderungen an einem bestimmten Punkt wieder zusammengeführt werden sollen </w:t>
      </w:r>
      <w:r w:rsidRPr="00936713">
        <w:fldChar w:fldCharType="begin"/>
      </w:r>
      <w:r w:rsidRPr="00936713">
        <w:instrText xml:space="preserve"> ADDIN ZOTERO_ITEM CSL_CITATION {"citationID":"sXqBRFd6","properties":{"formattedCitation":"[1]","plainCitation":"[1]","noteIndex":0},"citationItems":[{"id":46,"uris":["http://zotero.org/users/15041600/items/2CVJ2M9J"],"itemData":{"id":46,"type":"post-weblog","language":"en-US","title":"Data Syncing in Core Data Based iOS Apps | DENIVIP Media","URL":"http://blog.denivip.ru/index.php/2014/04/data-syncing-in-core-data-based-ios-apps/?lang=en","accessed":{"date-parts":[["2024",10,19]]},"issued":{"date-parts":[["2014",4,3]]},"citation-key":"DataSyncingCore2014"}}],"schema":"https://github.com/citation-style-language/schema/raw/master/csl-citation.json"} </w:instrText>
      </w:r>
      <w:r w:rsidRPr="00936713">
        <w:fldChar w:fldCharType="separate"/>
      </w:r>
      <w:r w:rsidRPr="00936713">
        <w:t>[1]</w:t>
      </w:r>
      <w:r w:rsidRPr="00936713">
        <w:fldChar w:fldCharType="end"/>
      </w:r>
      <w:r w:rsidRPr="00936713">
        <w:t xml:space="preserve">. </w:t>
      </w:r>
      <w:proofErr w:type="gramStart"/>
      <w:r w:rsidR="001F13D3" w:rsidRPr="00936713">
        <w:t>Jedes Client</w:t>
      </w:r>
      <w:proofErr w:type="gramEnd"/>
      <w:r w:rsidR="001F13D3" w:rsidRPr="00936713">
        <w:t xml:space="preserve">/Server System oder ein System bestehend aus Backend/Server und mobilen Clients wird mit diesem Problem konfrontiert. Eine einfache Lösung wäre ein </w:t>
      </w:r>
      <w:proofErr w:type="spellStart"/>
      <w:r w:rsidR="001F13D3" w:rsidRPr="00936713">
        <w:t>Reset</w:t>
      </w:r>
      <w:proofErr w:type="spellEnd"/>
      <w:r w:rsidR="001F13D3" w:rsidRPr="00936713">
        <w:t xml:space="preserve"> der Datensets von einem Masterset aus </w:t>
      </w:r>
      <w:r w:rsidR="001F13D3" w:rsidRPr="00936713">
        <w:fldChar w:fldCharType="begin"/>
      </w:r>
      <w:r w:rsidR="001F13D3" w:rsidRPr="00936713">
        <w:instrText xml:space="preserve"> ADDIN ZOTERO_ITEM CSL_CITATION {"citationID":"K51OzVW5","properties":{"formattedCitation":"[1]","plainCitation":"[1]","noteIndex":0},"citationItems":[{"id":46,"uris":["http://zotero.org/users/15041600/items/2CVJ2M9J"],"itemData":{"id":46,"type":"post-weblog","language":"en-US","title":"Data Syncing in Core Data Based iOS Apps | DENIVIP Media","URL":"http://blog.denivip.ru/index.php/2014/04/data-syncing-in-core-data-based-ios-apps/?lang=en","accessed":{"date-parts":[["2024",10,19]]},"issued":{"date-parts":[["2014",4,3]]},"citation-key":"DataSyncingCore2014"}}],"schema":"https://github.com/citation-style-language/schema/raw/master/csl-citation.json"} </w:instrText>
      </w:r>
      <w:r w:rsidR="001F13D3" w:rsidRPr="00936713">
        <w:fldChar w:fldCharType="separate"/>
      </w:r>
      <w:r w:rsidR="001F13D3" w:rsidRPr="00936713">
        <w:t>[1]</w:t>
      </w:r>
      <w:r w:rsidR="001F13D3" w:rsidRPr="00936713">
        <w:fldChar w:fldCharType="end"/>
      </w:r>
      <w:r w:rsidR="001F13D3" w:rsidRPr="00936713">
        <w:t xml:space="preserve">. Komplexere Lösungen verwenden Algorithmen um die Differenz der Datensets zu bestimmen und zusammenzuführen </w:t>
      </w:r>
      <w:r w:rsidR="001F13D3" w:rsidRPr="00936713">
        <w:fldChar w:fldCharType="begin"/>
      </w:r>
      <w:r w:rsidR="001F13D3" w:rsidRPr="00936713">
        <w:instrText xml:space="preserve"> ADDIN ZOTERO_ITEM CSL_CITATION {"citationID":"MJGpHGgP","properties":{"formattedCitation":"[2]","plainCitation":"[2]","noteIndex":0},"citationItems":[{"id":88,"uris":["http://zotero.org/users/15041600/items/8LZBNVBR"],"itemData":{"id":88,"type":"paper-conference","abstract":"Set reconciliation between nodes without prior context is an interesting problem that has numerous applications. Finding the set difference between two sets forms the basis of set reconciliation and de-duplication problems. As the number of devices spread across diverse networks required to be kept in sync is increasing, the cost of communication is increasingly proportionately. In this paper, I propose an effective scheme in terms of communication cost to reconcile the distributed data on all the nodes that don't have any prior context of the other nodes.","container-title":"2013 Fourth International Conference on Computing, Communications and Networking Technologies (ICCCNT)","DOI":"10.1109/ICCCNT.2013.6726730","event-title":"2013 Fourth International Conference on Computing, Communications and Networking Technologies (ICCCNT)","page":"1-4","source":"IEEE Xplore","title":"Set reconciliation in multi-node environment","URL":"https://ieeexplore.ieee.org/document/6726730/?arnumber=6726730","author":[{"family":"Selvan","given":"Aravind"}],"accessed":{"date-parts":[["2025",1,29]]},"issued":{"date-parts":[["2013",7]]},"citation-key":"selvanSetReconciliationMultinode2013"}}],"schema":"https://github.com/citation-style-language/schema/raw/master/csl-citation.json"} </w:instrText>
      </w:r>
      <w:r w:rsidR="001F13D3" w:rsidRPr="00936713">
        <w:fldChar w:fldCharType="separate"/>
      </w:r>
      <w:r w:rsidR="001F13D3" w:rsidRPr="00936713">
        <w:t>[2]</w:t>
      </w:r>
      <w:r w:rsidR="001F13D3" w:rsidRPr="00936713">
        <w:fldChar w:fldCharType="end"/>
      </w:r>
      <w:r w:rsidR="001F13D3" w:rsidRPr="00936713">
        <w:t xml:space="preserve">. Primär hängt die Wahl der verwendeten Lösung ab von den Anforderungen an das System, die für die Umsetzung verfügbare Zeit und Budget und der verfügbaren Infrastruktur (Speicher, Netzwerkbandbreite, Rechenleistung) ab </w:t>
      </w:r>
      <w:r w:rsidR="001F13D3" w:rsidRPr="00936713">
        <w:fldChar w:fldCharType="begin"/>
      </w:r>
      <w:r w:rsidR="001F13D3" w:rsidRPr="00936713">
        <w:instrText xml:space="preserve"> ADDIN ZOTERO_ITEM CSL_CITATION {"citationID":"Pk6flDJv","properties":{"formattedCitation":"[1]","plainCitation":"[1]","noteIndex":0},"citationItems":[{"id":46,"uris":["http://zotero.org/users/15041600/items/2CVJ2M9J"],"itemData":{"id":46,"type":"post-weblog","language":"en-US","title":"Data Syncing in Core Data Based iOS Apps | DENIVIP Media","URL":"http://blog.denivip.ru/index.php/2014/04/data-syncing-in-core-data-based-ios-apps/?lang=en","accessed":{"date-parts":[["2024",10,19]]},"issued":{"date-parts":[["2014",4,3]]},"citation-key":"DataSyncingCore2014"}}],"schema":"https://github.com/citation-style-language/schema/raw/master/csl-citation.json"} </w:instrText>
      </w:r>
      <w:r w:rsidR="001F13D3" w:rsidRPr="00936713">
        <w:fldChar w:fldCharType="separate"/>
      </w:r>
      <w:r w:rsidR="001F13D3" w:rsidRPr="00936713">
        <w:t>[1]</w:t>
      </w:r>
      <w:r w:rsidR="001F13D3" w:rsidRPr="00936713">
        <w:fldChar w:fldCharType="end"/>
      </w:r>
      <w:r w:rsidR="001F13D3" w:rsidRPr="00936713">
        <w:t>.</w:t>
      </w:r>
    </w:p>
    <w:p w14:paraId="458FB103" w14:textId="39763E9C" w:rsidR="009F745A" w:rsidRPr="00936713" w:rsidRDefault="009F745A" w:rsidP="0040451C">
      <w:pPr>
        <w:pStyle w:val="Heading3"/>
      </w:pPr>
      <w:bookmarkStart w:id="13" w:name="_Toc190680693"/>
      <w:proofErr w:type="gramStart"/>
      <w:r w:rsidRPr="00936713">
        <w:t>CAP Theorem</w:t>
      </w:r>
      <w:bookmarkEnd w:id="13"/>
      <w:proofErr w:type="gramEnd"/>
    </w:p>
    <w:p w14:paraId="1BE01D5B" w14:textId="02CD752B" w:rsidR="00DA60F9" w:rsidRPr="00936713" w:rsidRDefault="006B3B18" w:rsidP="00DA60F9">
      <w:r w:rsidRPr="00936713">
        <w:t xml:space="preserve">Gemäss </w:t>
      </w:r>
      <w:r w:rsidRPr="00936713">
        <w:fldChar w:fldCharType="begin"/>
      </w:r>
      <w:r w:rsidR="001F13D3" w:rsidRPr="00936713">
        <w:instrText xml:space="preserve"> ADDIN ZOTERO_ITEM CSL_CITATION {"citationID":"ZgU2avxZ","properties":{"formattedCitation":"[3]","plainCitation":"[3]","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schema":"https://github.com/citation-style-language/schema/raw/master/csl-citation.json"} </w:instrText>
      </w:r>
      <w:r w:rsidRPr="00936713">
        <w:fldChar w:fldCharType="separate"/>
      </w:r>
      <w:r w:rsidR="001F13D3" w:rsidRPr="00936713">
        <w:t>[3]</w:t>
      </w:r>
      <w:r w:rsidRPr="00936713">
        <w:fldChar w:fldCharType="end"/>
      </w:r>
      <w:r w:rsidRPr="00936713">
        <w:t xml:space="preserve"> </w:t>
      </w:r>
      <w:r w:rsidR="009822B8" w:rsidRPr="00936713">
        <w:t>spielt in einem verteilten System das CAP Theorem eine Rolle</w:t>
      </w:r>
      <w:r w:rsidR="0073130A" w:rsidRPr="00936713">
        <w:t xml:space="preserve">. Das CAP Theorem wurde als erstes von Eric Brewer im Kontext eines Webservices implementiert von einem Set an Servern, in geografisch verteilten Datencentren </w:t>
      </w:r>
      <w:r w:rsidR="0073130A" w:rsidRPr="00936713">
        <w:fldChar w:fldCharType="begin"/>
      </w:r>
      <w:r w:rsidR="0073130A" w:rsidRPr="00936713">
        <w:instrText xml:space="preserve"> ADDIN ZOTERO_ITEM CSL_CITATION {"citationID":"6sn4sicP","properties":{"formattedCitation":"[3]","plainCitation":"[3]","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schema":"https://github.com/citation-style-language/schema/raw/master/csl-citation.json"} </w:instrText>
      </w:r>
      <w:r w:rsidR="0073130A" w:rsidRPr="00936713">
        <w:fldChar w:fldCharType="separate"/>
      </w:r>
      <w:r w:rsidR="0073130A" w:rsidRPr="00936713">
        <w:t>[3]</w:t>
      </w:r>
      <w:r w:rsidR="0073130A" w:rsidRPr="00936713">
        <w:fldChar w:fldCharType="end"/>
      </w:r>
      <w:r w:rsidR="009822B8" w:rsidRPr="00936713">
        <w:t xml:space="preserve">. </w:t>
      </w:r>
      <w:r w:rsidR="0073130A" w:rsidRPr="00936713">
        <w:t xml:space="preserve">Der Einflussbereich des CAP Theorems ist anwendbar auf jedes System welches gemeinsame Datensets in verteilten Konten verwendet </w:t>
      </w:r>
      <w:r w:rsidR="0073130A" w:rsidRPr="00936713">
        <w:fldChar w:fldCharType="begin"/>
      </w:r>
      <w:r w:rsidR="0073130A" w:rsidRPr="00936713">
        <w:instrText xml:space="preserve"> ADDIN ZOTERO_ITEM CSL_CITATION {"citationID":"avlhIES0","properties":{"formattedCitation":"[3]","plainCitation":"[3]","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schema":"https://github.com/citation-style-language/schema/raw/master/csl-citation.json"} </w:instrText>
      </w:r>
      <w:r w:rsidR="0073130A" w:rsidRPr="00936713">
        <w:fldChar w:fldCharType="separate"/>
      </w:r>
      <w:r w:rsidR="0073130A" w:rsidRPr="00936713">
        <w:t>[3]</w:t>
      </w:r>
      <w:r w:rsidR="0073130A" w:rsidRPr="00936713">
        <w:fldChar w:fldCharType="end"/>
      </w:r>
      <w:r w:rsidR="0073130A" w:rsidRPr="00936713">
        <w:t xml:space="preserve">. In den nächsten </w:t>
      </w:r>
      <w:proofErr w:type="spellStart"/>
      <w:r w:rsidR="0073130A" w:rsidRPr="00936713">
        <w:t>Abnschitten</w:t>
      </w:r>
      <w:proofErr w:type="spellEnd"/>
      <w:r w:rsidR="0073130A" w:rsidRPr="00936713">
        <w:t xml:space="preserve"> werden die drei Komponenten des Cap Theorems erläutert.</w:t>
      </w:r>
    </w:p>
    <w:p w14:paraId="31D72205" w14:textId="22C99AE9" w:rsidR="00DA60F9" w:rsidRPr="00936713" w:rsidRDefault="00DA60F9" w:rsidP="0040451C">
      <w:pPr>
        <w:pStyle w:val="Heading4"/>
      </w:pPr>
      <w:r w:rsidRPr="00936713">
        <w:t>Konsistenz</w:t>
      </w:r>
    </w:p>
    <w:p w14:paraId="1ED58CFF" w14:textId="0B23FA7C" w:rsidR="00DA60F9" w:rsidRPr="00936713" w:rsidRDefault="00DA60F9" w:rsidP="00DA60F9">
      <w:r w:rsidRPr="00936713">
        <w:t xml:space="preserve">Consistency bzw. Konsistenz beschreibt die Eigenschaft, dass der Informationsgehalt von Daten für alle Komponenten oder Teilnehmer in einem System zu jedem Zeitpunkt gleich ist </w:t>
      </w:r>
      <w:r w:rsidRPr="00936713">
        <w:fldChar w:fldCharType="begin"/>
      </w:r>
      <w:r w:rsidR="008A4F20" w:rsidRPr="00936713">
        <w:instrText xml:space="preserve"> ADDIN ZOTERO_ITEM CSL_CITATION {"citationID":"7VUKpjuV","properties":{"formattedCitation":"[2], [3]","plainCitation":"[2], [3]","dontUpdate":true,"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id":67,"uris":["http://zotero.org/users/15041600/items/ZU6R8LCS"],"itemData":{"id":67,"type":"webpage","abstract":"Das CAP-Theorem besagt, dass ein verteiltes System nur zwei von drei gewünschten Eigenschaften erfüllen kann: Konsistenz, Verfügbarkeit und Partitionstoleranz.","language":"de","title":"Was ist das CAP-Theorem? | IBM","title-short":"Was ist das CAP-Theorem?","URL":"https://www.ibm.com/de-de/topics/cap-theorem","accessed":{"date-parts":[["2025",1,25]]},"issued":{"date-parts":[["2021",9,28]]},"citation-key":"WasIstCAPTheorem2021"}}],"schema":"https://github.com/citation-style-language/schema/raw/master/csl-citation.json"} </w:instrText>
      </w:r>
      <w:r w:rsidRPr="00936713">
        <w:fldChar w:fldCharType="separate"/>
      </w:r>
      <w:r w:rsidRPr="00936713">
        <w:t>[3]</w:t>
      </w:r>
      <w:r w:rsidRPr="00936713">
        <w:fldChar w:fldCharType="end"/>
      </w:r>
      <w:r w:rsidRPr="00936713">
        <w:t>.</w:t>
      </w:r>
    </w:p>
    <w:p w14:paraId="1386C9E3" w14:textId="77777777" w:rsidR="00F57B58" w:rsidRPr="00936713" w:rsidRDefault="00F57B58" w:rsidP="00F57B58">
      <w:pPr>
        <w:keepNext/>
        <w:jc w:val="center"/>
      </w:pPr>
      <w:r w:rsidRPr="00936713">
        <w:rPr>
          <w:noProof/>
        </w:rPr>
        <w:drawing>
          <wp:inline distT="0" distB="0" distL="0" distR="0" wp14:anchorId="165109C9" wp14:editId="6FEEA6B8">
            <wp:extent cx="1525713" cy="1525713"/>
            <wp:effectExtent l="0" t="0" r="0" b="0"/>
            <wp:docPr id="962703313" name="Picture 4"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2703313" name="Picture 4" descr="A diagram of a server&#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1531131" cy="1531131"/>
                    </a:xfrm>
                    <a:prstGeom prst="rect">
                      <a:avLst/>
                    </a:prstGeom>
                  </pic:spPr>
                </pic:pic>
              </a:graphicData>
            </a:graphic>
          </wp:inline>
        </w:drawing>
      </w:r>
    </w:p>
    <w:p w14:paraId="7C944C9F" w14:textId="1A9A63A5" w:rsidR="00F57B58" w:rsidRPr="00936713" w:rsidRDefault="00F57B58" w:rsidP="00F57B58">
      <w:pPr>
        <w:pStyle w:val="Caption"/>
        <w:jc w:val="center"/>
      </w:pPr>
      <w:bookmarkStart w:id="14" w:name="_Ref188710911"/>
      <w:bookmarkStart w:id="15" w:name="_Ref188710903"/>
      <w:bookmarkStart w:id="16" w:name="_Toc188879473"/>
      <w:bookmarkStart w:id="17" w:name="_Toc190680579"/>
      <w:r w:rsidRPr="00936713">
        <w:t xml:space="preserve">Abbildung </w:t>
      </w:r>
      <w:fldSimple w:instr=" SEQ Abbildung \* ARABIC ">
        <w:r w:rsidR="00460E0F">
          <w:rPr>
            <w:noProof/>
          </w:rPr>
          <w:t>1</w:t>
        </w:r>
      </w:fldSimple>
      <w:bookmarkEnd w:id="14"/>
      <w:r w:rsidRPr="00936713">
        <w:t xml:space="preserve"> Konsistentes System</w:t>
      </w:r>
      <w:bookmarkEnd w:id="15"/>
      <w:bookmarkEnd w:id="16"/>
      <w:bookmarkEnd w:id="17"/>
    </w:p>
    <w:p w14:paraId="7552648F" w14:textId="77777777" w:rsidR="00F57B58" w:rsidRPr="00936713" w:rsidRDefault="00F57B58" w:rsidP="00F57B58">
      <w:pPr>
        <w:keepNext/>
        <w:jc w:val="center"/>
      </w:pPr>
      <w:r w:rsidRPr="00936713">
        <w:rPr>
          <w:noProof/>
        </w:rPr>
        <w:lastRenderedPageBreak/>
        <w:drawing>
          <wp:inline distT="0" distB="0" distL="0" distR="0" wp14:anchorId="363330C1" wp14:editId="30ADB9C1">
            <wp:extent cx="1525270" cy="1525270"/>
            <wp:effectExtent l="0" t="0" r="0" b="0"/>
            <wp:docPr id="1737194950" name="Picture 5" descr="A diagram of a serv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194950" name="Picture 5" descr="A diagram of a server&#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1539311" cy="1539311"/>
                    </a:xfrm>
                    <a:prstGeom prst="rect">
                      <a:avLst/>
                    </a:prstGeom>
                  </pic:spPr>
                </pic:pic>
              </a:graphicData>
            </a:graphic>
          </wp:inline>
        </w:drawing>
      </w:r>
    </w:p>
    <w:p w14:paraId="789A4A46" w14:textId="27F0CB5A" w:rsidR="00B5002F" w:rsidRPr="00936713" w:rsidRDefault="00F57B58" w:rsidP="00F57B58">
      <w:pPr>
        <w:pStyle w:val="Caption"/>
        <w:jc w:val="center"/>
      </w:pPr>
      <w:bookmarkStart w:id="18" w:name="_Ref188711079"/>
      <w:bookmarkStart w:id="19" w:name="_Toc188879474"/>
      <w:bookmarkStart w:id="20" w:name="_Toc190680580"/>
      <w:r w:rsidRPr="00936713">
        <w:t xml:space="preserve">Abbildung </w:t>
      </w:r>
      <w:fldSimple w:instr=" SEQ Abbildung \* ARABIC ">
        <w:r w:rsidR="00460E0F">
          <w:rPr>
            <w:noProof/>
          </w:rPr>
          <w:t>2</w:t>
        </w:r>
      </w:fldSimple>
      <w:bookmarkEnd w:id="18"/>
      <w:r w:rsidRPr="00936713">
        <w:t xml:space="preserve"> Inkonsistentes System</w:t>
      </w:r>
      <w:bookmarkEnd w:id="19"/>
      <w:bookmarkEnd w:id="20"/>
    </w:p>
    <w:p w14:paraId="41BA883F" w14:textId="135B3C02" w:rsidR="00F57B58" w:rsidRPr="00936713" w:rsidRDefault="00F57B58" w:rsidP="00DA60F9">
      <w:r w:rsidRPr="00936713">
        <w:fldChar w:fldCharType="begin"/>
      </w:r>
      <w:r w:rsidRPr="00936713">
        <w:instrText xml:space="preserve"> REF _Ref188710911 \h </w:instrText>
      </w:r>
      <w:r w:rsidRPr="00936713">
        <w:fldChar w:fldCharType="separate"/>
      </w:r>
      <w:r w:rsidRPr="00936713">
        <w:t>Abbildung 7</w:t>
      </w:r>
      <w:r w:rsidRPr="00936713">
        <w:fldChar w:fldCharType="end"/>
      </w:r>
      <w:r w:rsidRPr="00936713">
        <w:t xml:space="preserve"> zeigt ein verteiltes System von drei Clients, welche den Datensatz {p} vom Server abfragen. {p} ist in diesem Fall konsistent, da alle Komponenten im System mit {p1} den gleichen Informationsgehalt von {p} haben.</w:t>
      </w:r>
    </w:p>
    <w:p w14:paraId="0CFA65A6" w14:textId="3FA17ACB" w:rsidR="00F57B58" w:rsidRPr="00936713" w:rsidRDefault="00F57B58" w:rsidP="00DA60F9">
      <w:r w:rsidRPr="00936713">
        <w:fldChar w:fldCharType="begin"/>
      </w:r>
      <w:r w:rsidRPr="00936713">
        <w:instrText xml:space="preserve"> REF _Ref188711079 \h </w:instrText>
      </w:r>
      <w:r w:rsidRPr="00936713">
        <w:fldChar w:fldCharType="separate"/>
      </w:r>
      <w:r w:rsidRPr="00936713">
        <w:t>Abbildung 8</w:t>
      </w:r>
      <w:r w:rsidRPr="00936713">
        <w:fldChar w:fldCharType="end"/>
      </w:r>
      <w:r w:rsidRPr="00936713">
        <w:t xml:space="preserve"> zeigt ein inkonsistentes System. Dies ist beispielsweise in dem Moment der Fall, wenn der Client A den Datensatz {p} </w:t>
      </w:r>
      <w:r w:rsidR="00850397" w:rsidRPr="00936713">
        <w:t xml:space="preserve">bearbeitet und an den Server sendet, mit der Anweisung den Datensatz {p} anzupassen zu {p2}. Der Datensatz {p} ist nicht mehr </w:t>
      </w:r>
      <w:proofErr w:type="gramStart"/>
      <w:r w:rsidR="00850397" w:rsidRPr="00936713">
        <w:t>Konsistent</w:t>
      </w:r>
      <w:proofErr w:type="gramEnd"/>
      <w:r w:rsidR="00850397" w:rsidRPr="00936713">
        <w:t xml:space="preserve"> da der Client B und C den Datensatz {p1} haben, </w:t>
      </w:r>
      <w:proofErr w:type="spellStart"/>
      <w:r w:rsidR="00850397" w:rsidRPr="00936713">
        <w:t>wärend</w:t>
      </w:r>
      <w:proofErr w:type="spellEnd"/>
      <w:r w:rsidR="00850397" w:rsidRPr="00936713">
        <w:t xml:space="preserve"> Client A und der Server den Datensatz {p2} haben. </w:t>
      </w:r>
    </w:p>
    <w:p w14:paraId="18EE676D" w14:textId="11387597" w:rsidR="00850397" w:rsidRPr="00936713" w:rsidRDefault="00850397" w:rsidP="00DA60F9">
      <w:r w:rsidRPr="00936713">
        <w:t>Um die Konsistenz wieder herzustellen, muss Client B und C den Datensatz {p} abfragen, um die Version {p2} zu erhalten.</w:t>
      </w:r>
    </w:p>
    <w:p w14:paraId="35A2DDF7" w14:textId="62C90EDB" w:rsidR="00850397" w:rsidRPr="00936713" w:rsidRDefault="00850397" w:rsidP="0040451C">
      <w:pPr>
        <w:pStyle w:val="Heading4"/>
      </w:pPr>
      <w:r w:rsidRPr="00936713">
        <w:t>Verfügbarkeit</w:t>
      </w:r>
    </w:p>
    <w:p w14:paraId="388E3AF2" w14:textId="2AF23452" w:rsidR="00850397" w:rsidRPr="00936713" w:rsidRDefault="008A4F20" w:rsidP="00850397">
      <w:r w:rsidRPr="00936713">
        <w:t xml:space="preserve">Als </w:t>
      </w:r>
      <w:proofErr w:type="gramStart"/>
      <w:r w:rsidRPr="00936713">
        <w:t>Verfügbar</w:t>
      </w:r>
      <w:proofErr w:type="gramEnd"/>
      <w:r w:rsidRPr="00936713">
        <w:t xml:space="preserve"> bzw. </w:t>
      </w:r>
      <w:proofErr w:type="spellStart"/>
      <w:r w:rsidRPr="00936713">
        <w:t>Available</w:t>
      </w:r>
      <w:proofErr w:type="spellEnd"/>
      <w:r w:rsidRPr="00936713">
        <w:t xml:space="preserve"> gilt ein Service, wenn der Service auf eine Anfrage eine Antwort zurücksendet. Je nach Art des Systems ist die Zeitspanne von der Anfrage bis zu der Antwort auch von Bedeutung. In einem Echtzeit-System oder einer Benutzeranwendung ist eine Antwort welche zu lange braucht genau so schlecht wie keine Antwort </w:t>
      </w:r>
      <w:r w:rsidRPr="00936713">
        <w:fldChar w:fldCharType="begin"/>
      </w:r>
      <w:r w:rsidR="001F13D3" w:rsidRPr="00936713">
        <w:instrText xml:space="preserve"> ADDIN ZOTERO_ITEM CSL_CITATION {"citationID":"rnTLSIbl","properties":{"formattedCitation":"[3]","plainCitation":"[3]","noteIndex":0},"citationItems":[{"id":64,"uris":["http://zotero.org/users/15041600/items/I2KZ3N3E"],"itemData":{"id":64,"type":"article-journal","abstract":"The CAP theorem is one example of a more general tradeoff between safety and liveness in unreliable systems. Viewing CAP in this context provides insight into the inherent tradeoffs and the manner in which they can be circumvented in practice.","container-title":"Computer","DOI":"10.1109/MC.2011.389","ISSN":"1558-0814","issue":"2","note":"event-title: Computer","page":"30-36","source":"IEEE Xplore","title":"Perspectives on the CAP Theorem","volume":"45","author":[{"family":"Gilbert","given":"Seth"},{"family":"Lynch","given":"Nancy"}],"issued":{"date-parts":[["2012",2]]},"citation-key":"gilbertPerspectivesCAPTheorem2012"}}],"schema":"https://github.com/citation-style-language/schema/raw/master/csl-citation.json"} </w:instrText>
      </w:r>
      <w:r w:rsidRPr="00936713">
        <w:fldChar w:fldCharType="separate"/>
      </w:r>
      <w:r w:rsidR="001F13D3" w:rsidRPr="00936713">
        <w:t>[3]</w:t>
      </w:r>
      <w:r w:rsidRPr="00936713">
        <w:fldChar w:fldCharType="end"/>
      </w:r>
      <w:r w:rsidRPr="00936713">
        <w:t>.</w:t>
      </w:r>
    </w:p>
    <w:p w14:paraId="6CD4914F" w14:textId="4CA9AD0C" w:rsidR="008A4F20" w:rsidRPr="00936713" w:rsidRDefault="008A4F20" w:rsidP="0040451C">
      <w:pPr>
        <w:pStyle w:val="Heading4"/>
      </w:pPr>
      <w:r w:rsidRPr="00936713">
        <w:t>Partitionstoleranz</w:t>
      </w:r>
    </w:p>
    <w:p w14:paraId="6230ACAE" w14:textId="551D961E" w:rsidR="00D76B8F" w:rsidRPr="00936713" w:rsidRDefault="00D76B8F" w:rsidP="00D76B8F">
      <w:r w:rsidRPr="00936713">
        <w:t xml:space="preserve">Die </w:t>
      </w:r>
      <w:proofErr w:type="spellStart"/>
      <w:r w:rsidRPr="00936713">
        <w:t>Partionstoleranz</w:t>
      </w:r>
      <w:proofErr w:type="spellEnd"/>
      <w:r w:rsidRPr="00936713">
        <w:t xml:space="preserve"> bzw. Partition </w:t>
      </w:r>
      <w:proofErr w:type="spellStart"/>
      <w:r w:rsidRPr="00936713">
        <w:t>Tolerance</w:t>
      </w:r>
      <w:proofErr w:type="spellEnd"/>
      <w:r w:rsidRPr="00936713">
        <w:t xml:space="preserve"> beschreibt </w:t>
      </w:r>
      <w:r w:rsidR="00D210D2" w:rsidRPr="00936713">
        <w:t xml:space="preserve">die Fähigkeit eines verteilten Systems, mit Kommunikationsausfällen oder -verzögerungen umzugehen. Ein System ist partitionstolerant, wenn es trotz Kommunikationsausfall zwischen Knoten im System weiter arbeiten kann </w:t>
      </w:r>
      <w:r w:rsidR="00D210D2" w:rsidRPr="00936713">
        <w:fldChar w:fldCharType="begin"/>
      </w:r>
      <w:r w:rsidR="001F13D3" w:rsidRPr="00936713">
        <w:instrText xml:space="preserve"> ADDIN ZOTERO_ITEM CSL_CITATION {"citationID":"D91NXmyF","properties":{"formattedCitation":"[4]","plainCitation":"[4]","noteIndex":0},"citationItems":[{"id":67,"uris":["http://zotero.org/users/15041600/items/ZU6R8LCS"],"itemData":{"id":67,"type":"webpage","abstract":"Das CAP-Theorem besagt, dass ein verteiltes System nur zwei von drei gewünschten Eigenschaften erfüllen kann: Konsistenz, Verfügbarkeit und Partitionstoleranz.","language":"de","title":"Was ist das CAP-Theorem? | IBM","title-short":"Was ist das CAP-Theorem?","URL":"https://www.ibm.com/de-de/topics/cap-theorem","accessed":{"date-parts":[["2025",1,25]]},"issued":{"date-parts":[["2021",9,28]]},"citation-key":"WasIstCAPTheorem2021"}}],"schema":"https://github.com/citation-style-language/schema/raw/master/csl-citation.json"} </w:instrText>
      </w:r>
      <w:r w:rsidR="00D210D2" w:rsidRPr="00936713">
        <w:fldChar w:fldCharType="separate"/>
      </w:r>
      <w:r w:rsidR="001F13D3" w:rsidRPr="00936713">
        <w:t>[4]</w:t>
      </w:r>
      <w:r w:rsidR="00D210D2" w:rsidRPr="00936713">
        <w:fldChar w:fldCharType="end"/>
      </w:r>
      <w:r w:rsidR="00D210D2" w:rsidRPr="00936713">
        <w:t>.</w:t>
      </w:r>
    </w:p>
    <w:p w14:paraId="2C4E26CB" w14:textId="1DCEC794" w:rsidR="004F7FA6" w:rsidRPr="00936713" w:rsidRDefault="004F7FA6" w:rsidP="004F7FA6">
      <w:pPr>
        <w:pStyle w:val="Heading2"/>
      </w:pPr>
      <w:bookmarkStart w:id="21" w:name="_Toc190680694"/>
      <w:r w:rsidRPr="00936713">
        <w:t>Entwurfsmuster für die Datensynchronisation</w:t>
      </w:r>
      <w:r w:rsidR="00C222F0" w:rsidRPr="00936713">
        <w:t xml:space="preserve"> in mobilen Anwendungen</w:t>
      </w:r>
      <w:bookmarkEnd w:id="21"/>
    </w:p>
    <w:p w14:paraId="7F8EDD3B" w14:textId="373AEDD8" w:rsidR="004F7FA6" w:rsidRPr="00936713" w:rsidRDefault="004F7FA6" w:rsidP="004F7FA6">
      <w:r w:rsidRPr="00936713">
        <w:t xml:space="preserve">Gemäss </w:t>
      </w:r>
      <w:r w:rsidRPr="00936713">
        <w:fldChar w:fldCharType="begin"/>
      </w:r>
      <w:r w:rsidR="001F13D3" w:rsidRPr="00936713">
        <w:instrText xml:space="preserve"> ADDIN ZOTERO_ITEM CSL_CITATION {"citationID":"4AwqIrxf","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001F13D3" w:rsidRPr="00936713">
        <w:t>[5]</w:t>
      </w:r>
      <w:r w:rsidRPr="00936713">
        <w:fldChar w:fldCharType="end"/>
      </w:r>
      <w:r w:rsidRPr="00936713">
        <w:t xml:space="preserve"> gibt es einige Design Pattern für die </w:t>
      </w:r>
      <w:proofErr w:type="spellStart"/>
      <w:r w:rsidRPr="00936713">
        <w:t>synchronisation</w:t>
      </w:r>
      <w:proofErr w:type="spellEnd"/>
      <w:r w:rsidRPr="00936713">
        <w:t xml:space="preserve"> von Daten im mobilen Applikationsdesign. Diese Entwurfsmuster werden in diesem Abschnitt beschrieben. Sie lassen sich grob in 3 Bereiche aufteilen, „Datensynchronisation“, „Datenspeicher und Verfügbarkeit“ und „Datenübertragung“ </w:t>
      </w:r>
      <w:r w:rsidRPr="00936713">
        <w:fldChar w:fldCharType="begin"/>
      </w:r>
      <w:r w:rsidR="001F13D3" w:rsidRPr="00936713">
        <w:instrText xml:space="preserve"> ADDIN ZOTERO_ITEM CSL_CITATION {"citationID":"MZ9i9oiK","properties":{"formattedCitation":"[6]","plainCitation":"[6]","noteIndex":0},"citationItems":[{"id":12,"uris":["http://zotero.org/users/15041600/items/FUV96IPV"],"itemData":{"id":12,"type":"post-weblog","abstract":"A software design pattern is a general, reusable solution to a commonly occurring problem within a given context in software design. A…","container-title":"Medium","language":"en","title":"Data Synchronization Patterns","URL":"https://hasanenko.medium.com/data-synchronization-patterns-c222bd749f99","author":[{"family":"Hasanenko","given":"Denis"}],"accessed":{"date-parts":[["2024",7,1]]},"issued":{"date-parts":[["2023",8,4]]},"citation-key":"hasanenkoDataSynchronizationPatterns2023"}}],"schema":"https://github.com/citation-style-language/schema/raw/master/csl-citation.json"} </w:instrText>
      </w:r>
      <w:r w:rsidRPr="00936713">
        <w:fldChar w:fldCharType="separate"/>
      </w:r>
      <w:r w:rsidR="001F13D3" w:rsidRPr="00936713">
        <w:t>[6]</w:t>
      </w:r>
      <w:r w:rsidRPr="00936713">
        <w:fldChar w:fldCharType="end"/>
      </w:r>
      <w:r w:rsidRPr="00936713">
        <w:t>.</w:t>
      </w:r>
    </w:p>
    <w:p w14:paraId="4AA0B0A5" w14:textId="77EA5A96" w:rsidR="004F7FA6" w:rsidRPr="00936713" w:rsidRDefault="004F7FA6" w:rsidP="004F7FA6">
      <w:pPr>
        <w:pStyle w:val="Heading3"/>
      </w:pPr>
      <w:bookmarkStart w:id="22" w:name="_Ref189041130"/>
      <w:bookmarkStart w:id="23" w:name="_Toc190680695"/>
      <w:r w:rsidRPr="00936713">
        <w:t>Datensynchronisation</w:t>
      </w:r>
      <w:bookmarkEnd w:id="22"/>
      <w:bookmarkEnd w:id="23"/>
    </w:p>
    <w:p w14:paraId="08BCA6E7" w14:textId="793D5BF4" w:rsidR="00905EEC" w:rsidRPr="00936713" w:rsidRDefault="00905EEC" w:rsidP="00905EEC">
      <w:r w:rsidRPr="00936713">
        <w:t xml:space="preserve">Dieser Bereich lässt sich in zwei Entwurfsmuster einteilen. Synchrone und Asynchrone Datensynchronisation. </w:t>
      </w:r>
      <w:r w:rsidR="007E61EA" w:rsidRPr="00936713">
        <w:t>Beide Varianten haben Vor- und Nachteile und eignen sich für spezifische Einsatzgebiete.</w:t>
      </w:r>
    </w:p>
    <w:p w14:paraId="01BD3CD5" w14:textId="1147368D" w:rsidR="00372702" w:rsidRPr="00936713" w:rsidRDefault="00372702" w:rsidP="00372702">
      <w:pPr>
        <w:pStyle w:val="Heading4"/>
      </w:pPr>
      <w:bookmarkStart w:id="24" w:name="_Ref189042108"/>
      <w:r w:rsidRPr="00936713">
        <w:lastRenderedPageBreak/>
        <w:t>Synchrone Datenübertragung</w:t>
      </w:r>
      <w:bookmarkEnd w:id="24"/>
    </w:p>
    <w:p w14:paraId="09ADBE0F" w14:textId="77777777" w:rsidR="007378AE" w:rsidRPr="00936713" w:rsidRDefault="007378AE" w:rsidP="007378AE">
      <w:pPr>
        <w:keepNext/>
        <w:jc w:val="center"/>
      </w:pPr>
      <w:r w:rsidRPr="00936713">
        <w:rPr>
          <w:noProof/>
        </w:rPr>
        <w:drawing>
          <wp:inline distT="0" distB="0" distL="0" distR="0" wp14:anchorId="685D3FA8" wp14:editId="4FA2A830">
            <wp:extent cx="1875926" cy="1861155"/>
            <wp:effectExtent l="0" t="0" r="0" b="6350"/>
            <wp:docPr id="75779287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7792870" name="Picture 2"/>
                    <pic:cNvPicPr/>
                  </pic:nvPicPr>
                  <pic:blipFill>
                    <a:blip r:embed="rId18">
                      <a:extLst>
                        <a:ext uri="{28A0092B-C50C-407E-A947-70E740481C1C}">
                          <a14:useLocalDpi xmlns:a14="http://schemas.microsoft.com/office/drawing/2010/main" val="0"/>
                        </a:ext>
                      </a:extLst>
                    </a:blip>
                    <a:stretch>
                      <a:fillRect/>
                    </a:stretch>
                  </pic:blipFill>
                  <pic:spPr>
                    <a:xfrm>
                      <a:off x="0" y="0"/>
                      <a:ext cx="1875926" cy="1861155"/>
                    </a:xfrm>
                    <a:prstGeom prst="rect">
                      <a:avLst/>
                    </a:prstGeom>
                  </pic:spPr>
                </pic:pic>
              </a:graphicData>
            </a:graphic>
          </wp:inline>
        </w:drawing>
      </w:r>
    </w:p>
    <w:p w14:paraId="3B963FDF" w14:textId="0F10907F" w:rsidR="007E61EA" w:rsidRPr="00936713" w:rsidRDefault="007378AE" w:rsidP="007378AE">
      <w:pPr>
        <w:pStyle w:val="Caption"/>
        <w:jc w:val="center"/>
      </w:pPr>
      <w:bookmarkStart w:id="25" w:name="_Ref188784958"/>
      <w:bookmarkStart w:id="26" w:name="_Toc188879475"/>
      <w:bookmarkStart w:id="27" w:name="_Toc190680581"/>
      <w:r w:rsidRPr="00936713">
        <w:t xml:space="preserve">Abbildung </w:t>
      </w:r>
      <w:fldSimple w:instr=" SEQ Abbildung \* ARABIC ">
        <w:r w:rsidR="00460E0F">
          <w:rPr>
            <w:noProof/>
          </w:rPr>
          <w:t>3</w:t>
        </w:r>
      </w:fldSimple>
      <w:bookmarkEnd w:id="25"/>
      <w:r w:rsidRPr="00936713">
        <w:t xml:space="preserve"> Datensynchronisation als synchroner Fluss</w:t>
      </w:r>
      <w:bookmarkEnd w:id="26"/>
      <w:r w:rsidR="00C222F0" w:rsidRPr="00936713">
        <w:t xml:space="preserve"> </w:t>
      </w:r>
      <w:r w:rsidR="00C222F0" w:rsidRPr="00936713">
        <w:fldChar w:fldCharType="begin"/>
      </w:r>
      <w:r w:rsidR="001F13D3" w:rsidRPr="00936713">
        <w:instrText xml:space="preserve"> ADDIN ZOTERO_ITEM CSL_CITATION {"citationID":"7gPodZC3","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C222F0" w:rsidRPr="00936713">
        <w:fldChar w:fldCharType="separate"/>
      </w:r>
      <w:r w:rsidR="001F13D3" w:rsidRPr="00936713">
        <w:t>[5]</w:t>
      </w:r>
      <w:bookmarkEnd w:id="27"/>
      <w:r w:rsidR="00C222F0" w:rsidRPr="00936713">
        <w:fldChar w:fldCharType="end"/>
      </w:r>
    </w:p>
    <w:p w14:paraId="6BCD7662" w14:textId="37F27488" w:rsidR="00372702" w:rsidRPr="00936713" w:rsidRDefault="007378AE" w:rsidP="007378AE">
      <w:r w:rsidRPr="00936713">
        <w:t xml:space="preserve">In </w:t>
      </w:r>
      <w:r w:rsidRPr="00936713">
        <w:fldChar w:fldCharType="begin"/>
      </w:r>
      <w:r w:rsidRPr="00936713">
        <w:instrText xml:space="preserve"> REF _Ref188784958 \h </w:instrText>
      </w:r>
      <w:r w:rsidRPr="00936713">
        <w:fldChar w:fldCharType="separate"/>
      </w:r>
      <w:r w:rsidR="00EE0335" w:rsidRPr="00936713">
        <w:t>Abbildung 3</w:t>
      </w:r>
      <w:r w:rsidRPr="00936713">
        <w:fldChar w:fldCharType="end"/>
      </w:r>
      <w:r w:rsidRPr="00936713">
        <w:t xml:space="preserve"> wird ein synchroner Datenfluss in</w:t>
      </w:r>
      <w:r w:rsidR="00372702" w:rsidRPr="00936713">
        <w:t xml:space="preserve"> </w:t>
      </w:r>
      <w:r w:rsidRPr="00936713">
        <w:t>einer mobilen App dargestellt.</w:t>
      </w:r>
      <w:r w:rsidR="00372702" w:rsidRPr="00936713">
        <w:t xml:space="preserve"> Eine Synchrone Datenübertragung führt in jedem Softwaresystem dazu, dass der Prozess der Anfragenden Komponente auf die Antwort wartet.</w:t>
      </w:r>
      <w:r w:rsidRPr="00936713">
        <w:t xml:space="preserve"> </w:t>
      </w:r>
      <w:r w:rsidR="00372702" w:rsidRPr="00936713">
        <w:t xml:space="preserve">Im Kontext einer Mobilen Applikation </w:t>
      </w:r>
      <w:r w:rsidR="00B0209A" w:rsidRPr="00936713">
        <w:t xml:space="preserve">bedeutet dies, dass die Benutzeroberfläche blockiert wird. </w:t>
      </w:r>
      <w:r w:rsidR="00864716" w:rsidRPr="00936713">
        <w:t>Erst wenn die Synchronisation der Daten abgeschlossen ist, kehrt die Applikation wieder in einen benutzbaren Zustand zurück</w:t>
      </w:r>
      <w:r w:rsidR="00B0209A" w:rsidRPr="00936713">
        <w:t>. Die synchrone Datenübertragung kommt in folgenden Fällen zur Anwendung:</w:t>
      </w:r>
    </w:p>
    <w:p w14:paraId="415CB5EB" w14:textId="600FB720" w:rsidR="00B0209A" w:rsidRPr="00936713" w:rsidRDefault="00B0209A">
      <w:pPr>
        <w:pStyle w:val="ListParagraph"/>
        <w:numPr>
          <w:ilvl w:val="0"/>
          <w:numId w:val="17"/>
        </w:numPr>
      </w:pPr>
      <w:r w:rsidRPr="00936713">
        <w:t xml:space="preserve">Ein komplettes Datenset ist für die Funktion der Applikation dringend nötig </w:t>
      </w:r>
      <w:r w:rsidRPr="00936713">
        <w:fldChar w:fldCharType="begin"/>
      </w:r>
      <w:r w:rsidR="001F13D3" w:rsidRPr="00936713">
        <w:instrText xml:space="preserve"> ADDIN ZOTERO_ITEM CSL_CITATION {"citationID":"TzBfJi11","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001F13D3" w:rsidRPr="00936713">
        <w:t>[5]</w:t>
      </w:r>
      <w:r w:rsidRPr="00936713">
        <w:fldChar w:fldCharType="end"/>
      </w:r>
      <w:r w:rsidRPr="00936713">
        <w:t>.</w:t>
      </w:r>
    </w:p>
    <w:p w14:paraId="46917DF3" w14:textId="014D1BA3" w:rsidR="00B0209A" w:rsidRPr="00936713" w:rsidRDefault="00B0209A">
      <w:pPr>
        <w:pStyle w:val="ListParagraph"/>
        <w:numPr>
          <w:ilvl w:val="0"/>
          <w:numId w:val="17"/>
        </w:numPr>
      </w:pPr>
      <w:r w:rsidRPr="00936713">
        <w:t xml:space="preserve">Wenn die Antwort nötig ist um zu bestimmen in welchen Status die Applikation vorrücken soll </w:t>
      </w:r>
      <w:r w:rsidRPr="00936713">
        <w:fldChar w:fldCharType="begin"/>
      </w:r>
      <w:r w:rsidR="001F13D3" w:rsidRPr="00936713">
        <w:instrText xml:space="preserve"> ADDIN ZOTERO_ITEM CSL_CITATION {"citationID":"xsHKqfq0","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001F13D3" w:rsidRPr="00936713">
        <w:t>[5]</w:t>
      </w:r>
      <w:r w:rsidRPr="00936713">
        <w:fldChar w:fldCharType="end"/>
      </w:r>
      <w:r w:rsidRPr="00936713">
        <w:t>.</w:t>
      </w:r>
    </w:p>
    <w:p w14:paraId="3EC4D148" w14:textId="77777777" w:rsidR="00B2123D" w:rsidRPr="00936713" w:rsidRDefault="00B2123D" w:rsidP="00B1614A"/>
    <w:p w14:paraId="3D0A0103" w14:textId="665065D1" w:rsidR="00C222F0" w:rsidRPr="00936713" w:rsidRDefault="00C222F0" w:rsidP="007378AE">
      <w:pPr>
        <w:rPr>
          <w:b/>
        </w:rPr>
      </w:pPr>
      <w:r w:rsidRPr="00936713">
        <w:rPr>
          <w:b/>
        </w:rPr>
        <w:t>Vorteile:</w:t>
      </w:r>
    </w:p>
    <w:p w14:paraId="0FDDEF99" w14:textId="0713E38D" w:rsidR="007378AE" w:rsidRPr="00936713" w:rsidRDefault="00C222F0">
      <w:pPr>
        <w:pStyle w:val="ListParagraph"/>
        <w:numPr>
          <w:ilvl w:val="0"/>
          <w:numId w:val="27"/>
        </w:numPr>
      </w:pPr>
      <w:r w:rsidRPr="00936713">
        <w:t xml:space="preserve">Das Statusmanagement der Anwendung ist simpel. Da der Statuswechsel strikt </w:t>
      </w:r>
      <w:proofErr w:type="spellStart"/>
      <w:r w:rsidRPr="00936713">
        <w:t>seqeunziell</w:t>
      </w:r>
      <w:proofErr w:type="spellEnd"/>
      <w:r w:rsidRPr="00936713">
        <w:t xml:space="preserve"> ist, werden zusätzliche </w:t>
      </w:r>
      <w:r w:rsidR="00D84FF2" w:rsidRPr="00936713">
        <w:t>Zustände</w:t>
      </w:r>
      <w:r w:rsidRPr="00936713">
        <w:t xml:space="preserve">, wie sie in der asynchronen Datenübertragung verwendet werden, nicht benötigt </w:t>
      </w:r>
      <w:r w:rsidR="005346F4" w:rsidRPr="00936713">
        <w:fldChar w:fldCharType="begin"/>
      </w:r>
      <w:r w:rsidR="001F13D3" w:rsidRPr="00936713">
        <w:instrText xml:space="preserve"> ADDIN ZOTERO_ITEM CSL_CITATION {"citationID":"68WsxxlB","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346F4" w:rsidRPr="00936713">
        <w:fldChar w:fldCharType="separate"/>
      </w:r>
      <w:r w:rsidR="001F13D3" w:rsidRPr="00936713">
        <w:t>[5]</w:t>
      </w:r>
      <w:r w:rsidR="005346F4" w:rsidRPr="00936713">
        <w:fldChar w:fldCharType="end"/>
      </w:r>
      <w:r w:rsidR="00864716" w:rsidRPr="00936713">
        <w:t>.</w:t>
      </w:r>
    </w:p>
    <w:p w14:paraId="2BD148BB" w14:textId="77777777" w:rsidR="00C222F0" w:rsidRPr="00936713" w:rsidRDefault="00C222F0" w:rsidP="00C222F0"/>
    <w:p w14:paraId="27D1340F" w14:textId="1A157ADB" w:rsidR="00C222F0" w:rsidRPr="00936713" w:rsidRDefault="00C222F0" w:rsidP="00C222F0">
      <w:pPr>
        <w:rPr>
          <w:b/>
        </w:rPr>
      </w:pPr>
      <w:r w:rsidRPr="00936713">
        <w:rPr>
          <w:b/>
        </w:rPr>
        <w:t>Nachteil:</w:t>
      </w:r>
    </w:p>
    <w:p w14:paraId="4E1C14C7" w14:textId="7D465288" w:rsidR="00C222F0" w:rsidRPr="00936713" w:rsidRDefault="00C222F0">
      <w:pPr>
        <w:pStyle w:val="ListParagraph"/>
        <w:numPr>
          <w:ilvl w:val="0"/>
          <w:numId w:val="27"/>
        </w:numPr>
      </w:pPr>
      <w:r w:rsidRPr="00936713">
        <w:t xml:space="preserve">Wie bereits in der Erklärung beschreiben, ist die Benutzeroberfläche für den Benutzer </w:t>
      </w:r>
      <w:r w:rsidR="00EE0335" w:rsidRPr="00936713">
        <w:t xml:space="preserve">gesperrt, weil der darunterliegen Prozess auf die </w:t>
      </w:r>
      <w:proofErr w:type="spellStart"/>
      <w:r w:rsidR="00EE0335" w:rsidRPr="00936713">
        <w:t>Anwtort</w:t>
      </w:r>
      <w:proofErr w:type="spellEnd"/>
      <w:r w:rsidR="00EE0335" w:rsidRPr="00936713">
        <w:t xml:space="preserve"> der Datensynchronisation wartet. Entsprechend leidet die Benutzererfahrung </w:t>
      </w:r>
      <w:r w:rsidR="00EE0335" w:rsidRPr="00936713">
        <w:fldChar w:fldCharType="begin"/>
      </w:r>
      <w:r w:rsidR="001F13D3" w:rsidRPr="00936713">
        <w:instrText xml:space="preserve"> ADDIN ZOTERO_ITEM CSL_CITATION {"citationID":"ZpycbZOX","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EE0335" w:rsidRPr="00936713">
        <w:fldChar w:fldCharType="separate"/>
      </w:r>
      <w:r w:rsidR="001F13D3" w:rsidRPr="00936713">
        <w:t>[5]</w:t>
      </w:r>
      <w:r w:rsidR="00EE0335" w:rsidRPr="00936713">
        <w:fldChar w:fldCharType="end"/>
      </w:r>
      <w:r w:rsidR="00EE0335" w:rsidRPr="00936713">
        <w:t>.</w:t>
      </w:r>
    </w:p>
    <w:p w14:paraId="7E81DDCF" w14:textId="26773B8D" w:rsidR="00B2123D" w:rsidRPr="00936713" w:rsidRDefault="00B2123D" w:rsidP="00B2123D">
      <w:pPr>
        <w:pStyle w:val="Heading4"/>
      </w:pPr>
      <w:bookmarkStart w:id="28" w:name="_Ref189042257"/>
      <w:r w:rsidRPr="00936713">
        <w:t>Asynchrone Datenübertragung</w:t>
      </w:r>
      <w:bookmarkEnd w:id="28"/>
    </w:p>
    <w:p w14:paraId="67F37BAB" w14:textId="66A90DC3" w:rsidR="00864716" w:rsidRPr="00936713" w:rsidRDefault="00864716" w:rsidP="00864716">
      <w:pPr>
        <w:keepNext/>
        <w:jc w:val="center"/>
      </w:pPr>
      <w:r w:rsidRPr="00936713">
        <w:rPr>
          <w:noProof/>
        </w:rPr>
        <w:drawing>
          <wp:inline distT="0" distB="0" distL="0" distR="0" wp14:anchorId="1AF8BDC9" wp14:editId="64412577">
            <wp:extent cx="1973484" cy="2113612"/>
            <wp:effectExtent l="0" t="0" r="8255" b="1270"/>
            <wp:docPr id="1017294609" name="Picture 4"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7294609" name="Picture 4" descr="A screenshot of a phone&#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1983599" cy="2124445"/>
                    </a:xfrm>
                    <a:prstGeom prst="rect">
                      <a:avLst/>
                    </a:prstGeom>
                  </pic:spPr>
                </pic:pic>
              </a:graphicData>
            </a:graphic>
          </wp:inline>
        </w:drawing>
      </w:r>
    </w:p>
    <w:p w14:paraId="2FA9FF73" w14:textId="6AF6FA0D" w:rsidR="00864716" w:rsidRPr="00936713" w:rsidRDefault="00864716" w:rsidP="00864716">
      <w:pPr>
        <w:pStyle w:val="Caption"/>
        <w:jc w:val="center"/>
      </w:pPr>
      <w:bookmarkStart w:id="29" w:name="_Ref188786092"/>
      <w:bookmarkStart w:id="30" w:name="_Toc188879476"/>
      <w:bookmarkStart w:id="31" w:name="_Toc190680582"/>
      <w:r w:rsidRPr="00936713">
        <w:t xml:space="preserve">Abbildung </w:t>
      </w:r>
      <w:fldSimple w:instr=" SEQ Abbildung \* ARABIC ">
        <w:r w:rsidR="00460E0F">
          <w:rPr>
            <w:noProof/>
          </w:rPr>
          <w:t>4</w:t>
        </w:r>
      </w:fldSimple>
      <w:bookmarkEnd w:id="29"/>
      <w:r w:rsidRPr="00936713">
        <w:t xml:space="preserve"> Darstellung einer asynchronen Datensynchronisation</w:t>
      </w:r>
      <w:bookmarkEnd w:id="30"/>
      <w:bookmarkEnd w:id="31"/>
    </w:p>
    <w:p w14:paraId="42E67130" w14:textId="77777777" w:rsidR="00B1614A" w:rsidRPr="00936713" w:rsidRDefault="00864716" w:rsidP="00864716">
      <w:r w:rsidRPr="00936713">
        <w:t xml:space="preserve">In der </w:t>
      </w:r>
      <w:r w:rsidR="005346F4" w:rsidRPr="00936713">
        <w:fldChar w:fldCharType="begin"/>
      </w:r>
      <w:r w:rsidR="005346F4" w:rsidRPr="00936713">
        <w:instrText xml:space="preserve"> REF _Ref188786092 \h </w:instrText>
      </w:r>
      <w:r w:rsidR="005346F4" w:rsidRPr="00936713">
        <w:fldChar w:fldCharType="separate"/>
      </w:r>
      <w:r w:rsidR="005346F4" w:rsidRPr="00936713">
        <w:t>Abbildung 10</w:t>
      </w:r>
      <w:r w:rsidR="005346F4" w:rsidRPr="00936713">
        <w:fldChar w:fldCharType="end"/>
      </w:r>
      <w:r w:rsidR="005346F4" w:rsidRPr="00936713">
        <w:t xml:space="preserve"> ist der </w:t>
      </w:r>
      <w:proofErr w:type="spellStart"/>
      <w:r w:rsidR="005346F4" w:rsidRPr="00936713">
        <w:t>Abblauf</w:t>
      </w:r>
      <w:proofErr w:type="spellEnd"/>
      <w:r w:rsidR="005346F4" w:rsidRPr="00936713">
        <w:t xml:space="preserve"> einer asynchronen Datensynchronisation zu sehen. Der Unterschied zur synchronen Datensynchronisation ist, dass sich die Applikation bei der Initiierung der Synchronisation in zwei </w:t>
      </w:r>
      <w:r w:rsidR="00B1614A" w:rsidRPr="00936713">
        <w:t>verschiedene Zustände</w:t>
      </w:r>
      <w:r w:rsidR="005346F4" w:rsidRPr="00936713">
        <w:t xml:space="preserve"> begibt. Die Benutzeroberfläche kehrt in den </w:t>
      </w:r>
      <w:r w:rsidR="005346F4" w:rsidRPr="00936713">
        <w:lastRenderedPageBreak/>
        <w:t xml:space="preserve">benutzbaren </w:t>
      </w:r>
      <w:r w:rsidR="00B1614A" w:rsidRPr="00936713">
        <w:t>Zustand</w:t>
      </w:r>
      <w:r w:rsidR="005346F4" w:rsidRPr="00936713">
        <w:t xml:space="preserve"> zurück, </w:t>
      </w:r>
      <w:proofErr w:type="spellStart"/>
      <w:r w:rsidR="005346F4" w:rsidRPr="00936713">
        <w:t>wärend</w:t>
      </w:r>
      <w:proofErr w:type="spellEnd"/>
      <w:r w:rsidR="005346F4" w:rsidRPr="00936713">
        <w:t xml:space="preserve"> gleichzeitig die Datensynchronisation im Hintergrund läuft</w:t>
      </w:r>
      <w:r w:rsidR="008D01E6" w:rsidRPr="00936713">
        <w:t xml:space="preserve"> </w:t>
      </w:r>
      <w:r w:rsidR="008D01E6" w:rsidRPr="00936713">
        <w:fldChar w:fldCharType="begin"/>
      </w:r>
      <w:r w:rsidR="001F13D3" w:rsidRPr="00936713">
        <w:instrText xml:space="preserve"> ADDIN ZOTERO_ITEM CSL_CITATION {"citationID":"EY1rcqBC","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D01E6" w:rsidRPr="00936713">
        <w:fldChar w:fldCharType="separate"/>
      </w:r>
      <w:r w:rsidR="001F13D3" w:rsidRPr="00936713">
        <w:t>[5]</w:t>
      </w:r>
      <w:r w:rsidR="008D01E6" w:rsidRPr="00936713">
        <w:fldChar w:fldCharType="end"/>
      </w:r>
      <w:r w:rsidR="00B1614A" w:rsidRPr="00936713">
        <w:t xml:space="preserve"> dargestellt als Zustand „Synchronisieren“</w:t>
      </w:r>
      <w:r w:rsidR="005346F4" w:rsidRPr="00936713">
        <w:t>.</w:t>
      </w:r>
    </w:p>
    <w:p w14:paraId="7F7964CB" w14:textId="77777777" w:rsidR="00B1614A" w:rsidRPr="00936713" w:rsidRDefault="00B1614A" w:rsidP="00864716"/>
    <w:p w14:paraId="75428F97" w14:textId="158B8839" w:rsidR="00B1614A" w:rsidRPr="00936713" w:rsidRDefault="00B1614A" w:rsidP="00864716">
      <w:pPr>
        <w:rPr>
          <w:b/>
        </w:rPr>
      </w:pPr>
      <w:r w:rsidRPr="00936713">
        <w:rPr>
          <w:b/>
        </w:rPr>
        <w:t>Vorteil:</w:t>
      </w:r>
    </w:p>
    <w:p w14:paraId="23B3EEFD" w14:textId="0965B98C" w:rsidR="00095E66" w:rsidRPr="00936713" w:rsidRDefault="00D84FF2">
      <w:pPr>
        <w:pStyle w:val="ListParagraph"/>
        <w:numPr>
          <w:ilvl w:val="0"/>
          <w:numId w:val="27"/>
        </w:numPr>
      </w:pPr>
      <w:r w:rsidRPr="00936713">
        <w:t>D</w:t>
      </w:r>
      <w:r w:rsidR="005346F4" w:rsidRPr="00936713">
        <w:t xml:space="preserve">ie Applikation </w:t>
      </w:r>
      <w:r w:rsidRPr="00936713">
        <w:t xml:space="preserve">bleibt </w:t>
      </w:r>
      <w:r w:rsidR="005346F4" w:rsidRPr="00936713">
        <w:t>für den Benutzer benutzbar</w:t>
      </w:r>
      <w:r w:rsidR="00095E66" w:rsidRPr="00936713">
        <w:t xml:space="preserve"> </w:t>
      </w:r>
      <w:r w:rsidR="00095E66" w:rsidRPr="00936713">
        <w:fldChar w:fldCharType="begin"/>
      </w:r>
      <w:r w:rsidR="00095E66" w:rsidRPr="00936713">
        <w:instrText xml:space="preserve"> ADDIN ZOTERO_ITEM CSL_CITATION {"citationID":"lHUXutks","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095E66" w:rsidRPr="00936713">
        <w:fldChar w:fldCharType="separate"/>
      </w:r>
      <w:r w:rsidR="00095E66" w:rsidRPr="00936713">
        <w:t>[5]</w:t>
      </w:r>
      <w:r w:rsidR="00095E66" w:rsidRPr="00936713">
        <w:fldChar w:fldCharType="end"/>
      </w:r>
      <w:r w:rsidR="005346F4" w:rsidRPr="00936713">
        <w:t>.</w:t>
      </w:r>
    </w:p>
    <w:p w14:paraId="14497ADD" w14:textId="1396121C" w:rsidR="00D84FF2" w:rsidRPr="00936713" w:rsidRDefault="005346F4">
      <w:pPr>
        <w:pStyle w:val="ListParagraph"/>
        <w:numPr>
          <w:ilvl w:val="0"/>
          <w:numId w:val="27"/>
        </w:numPr>
      </w:pPr>
      <w:r w:rsidRPr="00936713">
        <w:t xml:space="preserve">Ausserdem erlaubt eine asynchrone Datensynchronisation den Austausch von Daten </w:t>
      </w:r>
      <w:r w:rsidR="00095E66" w:rsidRPr="00936713">
        <w:t xml:space="preserve">auch wenn die mobile App nicht im Vordergrund ist </w:t>
      </w:r>
      <w:r w:rsidR="00D84FF2" w:rsidRPr="00936713">
        <w:fldChar w:fldCharType="begin"/>
      </w:r>
      <w:r w:rsidR="00D84FF2" w:rsidRPr="00936713">
        <w:instrText xml:space="preserve"> ADDIN ZOTERO_ITEM CSL_CITATION {"citationID":"mxKctsWK","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D84FF2" w:rsidRPr="00936713">
        <w:fldChar w:fldCharType="separate"/>
      </w:r>
      <w:r w:rsidR="00D84FF2" w:rsidRPr="00936713">
        <w:t>[5]</w:t>
      </w:r>
      <w:r w:rsidR="00D84FF2" w:rsidRPr="00936713">
        <w:fldChar w:fldCharType="end"/>
      </w:r>
      <w:r w:rsidRPr="00936713">
        <w:t>.</w:t>
      </w:r>
    </w:p>
    <w:p w14:paraId="7A52C49D" w14:textId="77777777" w:rsidR="00D84FF2" w:rsidRPr="00936713" w:rsidRDefault="00D84FF2" w:rsidP="00864716"/>
    <w:p w14:paraId="4296C19E" w14:textId="3C196E11" w:rsidR="00D84FF2" w:rsidRPr="00936713" w:rsidRDefault="00D84FF2" w:rsidP="00864716">
      <w:pPr>
        <w:rPr>
          <w:b/>
        </w:rPr>
      </w:pPr>
      <w:r w:rsidRPr="00936713">
        <w:rPr>
          <w:b/>
        </w:rPr>
        <w:t>Nachteile:</w:t>
      </w:r>
    </w:p>
    <w:p w14:paraId="322CA804" w14:textId="0D88429D" w:rsidR="00864716" w:rsidRPr="00936713" w:rsidRDefault="00AD703F">
      <w:pPr>
        <w:pStyle w:val="ListParagraph"/>
        <w:numPr>
          <w:ilvl w:val="0"/>
          <w:numId w:val="28"/>
        </w:numPr>
      </w:pPr>
      <w:r w:rsidRPr="00936713">
        <w:t>Mehrere konkurrierende Anfragen an ein Datenset können auftreten</w:t>
      </w:r>
      <w:r w:rsidR="008D01E6" w:rsidRPr="00936713">
        <w:t xml:space="preserve"> und müssen behandelt werden </w:t>
      </w:r>
      <w:r w:rsidR="008D01E6" w:rsidRPr="00936713">
        <w:fldChar w:fldCharType="begin"/>
      </w:r>
      <w:r w:rsidR="001F13D3" w:rsidRPr="00936713">
        <w:instrText xml:space="preserve"> ADDIN ZOTERO_ITEM CSL_CITATION {"citationID":"auSZQOI0","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D01E6" w:rsidRPr="00936713">
        <w:fldChar w:fldCharType="separate"/>
      </w:r>
      <w:r w:rsidR="001F13D3" w:rsidRPr="00936713">
        <w:t>[5]</w:t>
      </w:r>
      <w:r w:rsidR="008D01E6" w:rsidRPr="00936713">
        <w:fldChar w:fldCharType="end"/>
      </w:r>
      <w:r w:rsidR="008D01E6" w:rsidRPr="00936713">
        <w:t xml:space="preserve">. </w:t>
      </w:r>
      <w:r w:rsidR="004B2E9C" w:rsidRPr="00936713">
        <w:t>Eine mögliche Lösung ist die asynchrone Übertragung von Transaktionen, welche nach der Übertragung synchron angewendet werden</w:t>
      </w:r>
      <w:r w:rsidR="008D01E6" w:rsidRPr="00936713">
        <w:t xml:space="preserve"> </w:t>
      </w:r>
      <w:r w:rsidR="008D01E6" w:rsidRPr="00936713">
        <w:fldChar w:fldCharType="begin"/>
      </w:r>
      <w:r w:rsidR="001F13D3" w:rsidRPr="00936713">
        <w:instrText xml:space="preserve"> ADDIN ZOTERO_ITEM CSL_CITATION {"citationID":"EIfhegF6","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D01E6" w:rsidRPr="00936713">
        <w:fldChar w:fldCharType="separate"/>
      </w:r>
      <w:r w:rsidR="001F13D3" w:rsidRPr="00936713">
        <w:t>[5]</w:t>
      </w:r>
      <w:r w:rsidR="008D01E6" w:rsidRPr="00936713">
        <w:fldChar w:fldCharType="end"/>
      </w:r>
      <w:r w:rsidR="008D01E6" w:rsidRPr="00936713">
        <w:t>.</w:t>
      </w:r>
    </w:p>
    <w:p w14:paraId="4F2DF0AA" w14:textId="085618E6" w:rsidR="00095E66" w:rsidRPr="00936713" w:rsidRDefault="00095E66">
      <w:pPr>
        <w:pStyle w:val="ListParagraph"/>
        <w:numPr>
          <w:ilvl w:val="0"/>
          <w:numId w:val="28"/>
        </w:numPr>
      </w:pPr>
      <w:r w:rsidRPr="00936713">
        <w:t>Die übertragene Datenmenge kann nicht vorausgesagt werden. Das kann</w:t>
      </w:r>
      <w:r w:rsidR="00F70442" w:rsidRPr="00936713">
        <w:t xml:space="preserve"> einen</w:t>
      </w:r>
      <w:r w:rsidRPr="00936713">
        <w:t xml:space="preserve"> negativen Einfluss auf </w:t>
      </w:r>
      <w:r w:rsidR="00F70442" w:rsidRPr="00936713">
        <w:t xml:space="preserve">die Kosten der Netzwerkbandbreite und deren Verfügbarkeit haben </w:t>
      </w:r>
      <w:r w:rsidR="00F70442" w:rsidRPr="00936713">
        <w:fldChar w:fldCharType="begin"/>
      </w:r>
      <w:r w:rsidR="00F70442" w:rsidRPr="00936713">
        <w:instrText xml:space="preserve"> ADDIN ZOTERO_ITEM CSL_CITATION {"citationID":"6Po8kwe7","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F70442" w:rsidRPr="00936713">
        <w:fldChar w:fldCharType="separate"/>
      </w:r>
      <w:r w:rsidR="00F70442" w:rsidRPr="00936713">
        <w:t>[5]</w:t>
      </w:r>
      <w:r w:rsidR="00F70442" w:rsidRPr="00936713">
        <w:fldChar w:fldCharType="end"/>
      </w:r>
      <w:r w:rsidR="00F70442" w:rsidRPr="00936713">
        <w:t>.</w:t>
      </w:r>
    </w:p>
    <w:p w14:paraId="1A45689E" w14:textId="368F68BF" w:rsidR="004F7FA6" w:rsidRPr="00936713" w:rsidRDefault="00906923" w:rsidP="004F7FA6">
      <w:pPr>
        <w:pStyle w:val="Heading3"/>
      </w:pPr>
      <w:bookmarkStart w:id="32" w:name="_Toc190680696"/>
      <w:r w:rsidRPr="00936713">
        <w:t>Datenspeicher und Verfügbarkeit</w:t>
      </w:r>
      <w:bookmarkEnd w:id="32"/>
    </w:p>
    <w:p w14:paraId="2328BCD2" w14:textId="557B78D8" w:rsidR="00865CBB" w:rsidRPr="00936713" w:rsidRDefault="004B3039" w:rsidP="00865CBB">
      <w:r w:rsidRPr="00936713">
        <w:t xml:space="preserve">In diesem Bereich gibt es ebenfalls zwei Entwurfsmuster, welche sich auf die lokale Verfügbarkeit auf dem Gerät auswirken. Bei der Wahl dieser Entwurfsmuster sind </w:t>
      </w:r>
      <w:proofErr w:type="spellStart"/>
      <w:r w:rsidRPr="00936713">
        <w:t>bessonders</w:t>
      </w:r>
      <w:proofErr w:type="spellEnd"/>
      <w:r w:rsidRPr="00936713">
        <w:t xml:space="preserve"> der verfügbare Speicherplatz auf dem Gerät und die Netzwerkbandbreite von Bedeutung </w:t>
      </w:r>
      <w:r w:rsidRPr="00936713">
        <w:fldChar w:fldCharType="begin"/>
      </w:r>
      <w:r w:rsidRPr="00936713">
        <w:instrText xml:space="preserve"> ADDIN ZOTERO_ITEM CSL_CITATION {"citationID":"aOYVx1iN","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54BE828A" w14:textId="6BE4342C" w:rsidR="00865CBB" w:rsidRPr="00936713" w:rsidRDefault="00865CBB" w:rsidP="00865CBB">
      <w:pPr>
        <w:pStyle w:val="Heading4"/>
      </w:pPr>
      <w:bookmarkStart w:id="33" w:name="_Ref189053272"/>
      <w:proofErr w:type="spellStart"/>
      <w:r w:rsidRPr="00936713">
        <w:t>Parial</w:t>
      </w:r>
      <w:proofErr w:type="spellEnd"/>
      <w:r w:rsidRPr="00936713">
        <w:t xml:space="preserve"> Storage</w:t>
      </w:r>
      <w:bookmarkEnd w:id="33"/>
    </w:p>
    <w:p w14:paraId="137A50F8" w14:textId="77777777" w:rsidR="004B3039" w:rsidRPr="00936713" w:rsidRDefault="004B3039" w:rsidP="00865CBB">
      <w:r w:rsidRPr="00936713">
        <w:t xml:space="preserve">Das erste Entwurfsmuster ist „Partial Storage“ </w:t>
      </w:r>
      <w:proofErr w:type="spellStart"/>
      <w:r w:rsidRPr="00936713">
        <w:t>bzw</w:t>
      </w:r>
      <w:proofErr w:type="spellEnd"/>
      <w:r w:rsidRPr="00936713">
        <w:t xml:space="preserve"> Teilspeicher. Dieses Entwurfsmuster reduziert den Speicherbedarf der Daten auf dem Gerät, da mit diesem Muster nur die gerade benötigten Daten vom Backend geladen werden.</w:t>
      </w:r>
    </w:p>
    <w:p w14:paraId="15BD2C4F" w14:textId="77777777" w:rsidR="002F382F" w:rsidRPr="00936713" w:rsidRDefault="002F382F" w:rsidP="00865CBB"/>
    <w:p w14:paraId="15683F0F" w14:textId="77777777" w:rsidR="002F382F" w:rsidRPr="00936713" w:rsidRDefault="002F382F" w:rsidP="002F382F">
      <w:pPr>
        <w:keepNext/>
        <w:jc w:val="center"/>
      </w:pPr>
      <w:r w:rsidRPr="00936713">
        <w:rPr>
          <w:noProof/>
        </w:rPr>
        <w:drawing>
          <wp:inline distT="0" distB="0" distL="0" distR="0" wp14:anchorId="32193B58" wp14:editId="0CA4814C">
            <wp:extent cx="4391025" cy="2676525"/>
            <wp:effectExtent l="0" t="0" r="9525" b="9525"/>
            <wp:docPr id="14785711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571143" name="Picture 2"/>
                    <pic:cNvPicPr/>
                  </pic:nvPicPr>
                  <pic:blipFill>
                    <a:blip r:embed="rId20">
                      <a:extLst>
                        <a:ext uri="{28A0092B-C50C-407E-A947-70E740481C1C}">
                          <a14:useLocalDpi xmlns:a14="http://schemas.microsoft.com/office/drawing/2010/main" val="0"/>
                        </a:ext>
                      </a:extLst>
                    </a:blip>
                    <a:stretch>
                      <a:fillRect/>
                    </a:stretch>
                  </pic:blipFill>
                  <pic:spPr>
                    <a:xfrm>
                      <a:off x="0" y="0"/>
                      <a:ext cx="4391025" cy="2676525"/>
                    </a:xfrm>
                    <a:prstGeom prst="rect">
                      <a:avLst/>
                    </a:prstGeom>
                  </pic:spPr>
                </pic:pic>
              </a:graphicData>
            </a:graphic>
          </wp:inline>
        </w:drawing>
      </w:r>
    </w:p>
    <w:p w14:paraId="2B9406CC" w14:textId="4FB38F8F" w:rsidR="004B3039" w:rsidRPr="00936713" w:rsidRDefault="002F382F" w:rsidP="002F382F">
      <w:pPr>
        <w:pStyle w:val="Caption"/>
        <w:jc w:val="center"/>
      </w:pPr>
      <w:bookmarkStart w:id="34" w:name="_Ref189137975"/>
      <w:bookmarkStart w:id="35" w:name="_Toc190680583"/>
      <w:r w:rsidRPr="00936713">
        <w:t xml:space="preserve">Abbildung </w:t>
      </w:r>
      <w:fldSimple w:instr=" SEQ Abbildung \* ARABIC ">
        <w:r w:rsidR="00460E0F">
          <w:rPr>
            <w:noProof/>
          </w:rPr>
          <w:t>5</w:t>
        </w:r>
      </w:fldSimple>
      <w:bookmarkEnd w:id="34"/>
      <w:r w:rsidRPr="00936713">
        <w:t xml:space="preserve"> Ablauf von Partial Storage Datenabfragen</w:t>
      </w:r>
      <w:bookmarkEnd w:id="35"/>
    </w:p>
    <w:p w14:paraId="464BF8EA" w14:textId="77777777" w:rsidR="004B3039" w:rsidRPr="00936713" w:rsidRDefault="004B3039" w:rsidP="00865CBB"/>
    <w:p w14:paraId="7ED1B8A9" w14:textId="3B9DFE46" w:rsidR="00865CBB" w:rsidRPr="00936713" w:rsidRDefault="002F382F" w:rsidP="00865CBB">
      <w:r w:rsidRPr="00936713">
        <w:t xml:space="preserve">In </w:t>
      </w:r>
      <w:r w:rsidRPr="00936713">
        <w:fldChar w:fldCharType="begin"/>
      </w:r>
      <w:r w:rsidRPr="00936713">
        <w:instrText xml:space="preserve"> REF _Ref189137975 \h </w:instrText>
      </w:r>
      <w:r w:rsidRPr="00936713">
        <w:fldChar w:fldCharType="separate"/>
      </w:r>
      <w:r w:rsidRPr="00936713">
        <w:t>Abbildung 5</w:t>
      </w:r>
      <w:r w:rsidRPr="00936713">
        <w:fldChar w:fldCharType="end"/>
      </w:r>
      <w:r w:rsidRPr="00936713">
        <w:t xml:space="preserve"> ist der Ablauf und das Prinzip von „Partial Storage“ zu sehen. Oft wird das Muster „Partial Storage“ mit der Implementierung des „Virtual Proxy“ und des „Data Access </w:t>
      </w:r>
      <w:proofErr w:type="spellStart"/>
      <w:r w:rsidRPr="00936713">
        <w:t>Object</w:t>
      </w:r>
      <w:proofErr w:type="spellEnd"/>
      <w:r w:rsidRPr="00936713">
        <w:t xml:space="preserve">“ </w:t>
      </w:r>
      <w:proofErr w:type="spellStart"/>
      <w:r w:rsidRPr="00936713">
        <w:t>Entwurfmusters</w:t>
      </w:r>
      <w:proofErr w:type="spellEnd"/>
      <w:r w:rsidRPr="00936713">
        <w:t xml:space="preserve"> umgesetzt </w:t>
      </w:r>
      <w:r w:rsidRPr="00936713">
        <w:fldChar w:fldCharType="begin"/>
      </w:r>
      <w:r w:rsidRPr="00936713">
        <w:instrText xml:space="preserve"> ADDIN ZOTERO_ITEM CSL_CITATION {"citationID":"sC0d2mQq","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xml:space="preserve">. </w:t>
      </w:r>
      <w:r w:rsidR="00D345F8" w:rsidRPr="00936713">
        <w:t xml:space="preserve">Der „Virtual Proxy“ imitiert </w:t>
      </w:r>
      <w:r w:rsidR="00EC7D96" w:rsidRPr="00936713">
        <w:t>das eigentliche Datenobjekt, in dem es das gleiche Interface wie das Datenobjekt implementiert</w:t>
      </w:r>
      <w:r w:rsidR="00AF00D4" w:rsidRPr="00936713">
        <w:t xml:space="preserve"> </w:t>
      </w:r>
      <w:r w:rsidR="00AF00D4" w:rsidRPr="00936713">
        <w:fldChar w:fldCharType="begin"/>
      </w:r>
      <w:r w:rsidR="00AF00D4" w:rsidRPr="00936713">
        <w:instrText xml:space="preserve"> ADDIN ZOTERO_ITEM CSL_CITATION {"citationID":"xN6yPVrV","properties":{"formattedCitation":"[7]","plainCitation":"[7]","noteIndex":0},"citationItems":[{"id":106,"uris":["http://zotero.org/users/15041600/items/Y5FFZ7RR"],"itemData":{"id":106,"type":"book","call-number":"444.082 FREEM","edition":"Second edition","event-place":"Sebastopol, CA","ISBN":"978-1-4920-7800-5","language":"eng","publisher":"O'Reilly Media","publisher-place":"Sebastopol, CA","source":"swisscovery.bfh.ch","title":"Head first design patterns: building extensible &amp; maintainable object-oriented software","title-short":"Head first design patterns","author":[{"family":"Freeman","given":"Eric"},{"family":"Robson","given":"Elisabeth 19-"},{"family":"Sierra","given":"Kathy ca 20/21 Jahrhundert"},{"family":"Bates","given":"Bert ca 20/21 Jahrhundert"},{"family":"Robson","given":"Elisabeth"},{"family":"Sierra","given":"Kathy"},{"family":"Freeman","given":"Eric"}],"issued":{"date-parts":[["2020"]]},"citation-key":"freemanHeadFirstDesign2020"}}],"schema":"https://github.com/citation-style-language/schema/raw/master/csl-citation.json"} </w:instrText>
      </w:r>
      <w:r w:rsidR="00AF00D4" w:rsidRPr="00936713">
        <w:fldChar w:fldCharType="separate"/>
      </w:r>
      <w:r w:rsidR="00AF00D4" w:rsidRPr="00936713">
        <w:t>[7]</w:t>
      </w:r>
      <w:r w:rsidR="00AF00D4" w:rsidRPr="00936713">
        <w:fldChar w:fldCharType="end"/>
      </w:r>
      <w:r w:rsidR="00AF00D4" w:rsidRPr="00936713">
        <w:t xml:space="preserve">. </w:t>
      </w:r>
      <w:r w:rsidR="008F4084" w:rsidRPr="00936713">
        <w:t>Der virtuelle Proxy fängt Methoden Calls und Zugriffe auf Objekt Attribute ab</w:t>
      </w:r>
      <w:r w:rsidR="0055645D" w:rsidRPr="00936713">
        <w:t xml:space="preserve"> und</w:t>
      </w:r>
      <w:r w:rsidR="008F4084" w:rsidRPr="00936713">
        <w:t xml:space="preserve"> erlaubt</w:t>
      </w:r>
      <w:r w:rsidR="0055645D" w:rsidRPr="00936713">
        <w:t xml:space="preserve"> so eine</w:t>
      </w:r>
      <w:r w:rsidR="008F4084" w:rsidRPr="00936713">
        <w:t xml:space="preserve"> gezielte Initialisierung von Feldern </w:t>
      </w:r>
      <w:r w:rsidR="0055645D" w:rsidRPr="00936713">
        <w:t>in dem Moment wenn sie gebraucht werden, dieses Vorgehen nennt sich auf „</w:t>
      </w:r>
      <w:proofErr w:type="spellStart"/>
      <w:r w:rsidR="0055645D" w:rsidRPr="00936713">
        <w:t>Lazy</w:t>
      </w:r>
      <w:proofErr w:type="spellEnd"/>
      <w:r w:rsidR="0055645D" w:rsidRPr="00936713">
        <w:t xml:space="preserve"> </w:t>
      </w:r>
      <w:proofErr w:type="spellStart"/>
      <w:r w:rsidR="0055645D" w:rsidRPr="00936713">
        <w:t>Loading</w:t>
      </w:r>
      <w:proofErr w:type="spellEnd"/>
      <w:r w:rsidR="0055645D" w:rsidRPr="00936713">
        <w:t>“</w:t>
      </w:r>
      <w:r w:rsidR="008F4084" w:rsidRPr="00936713">
        <w:t xml:space="preserve"> </w:t>
      </w:r>
      <w:r w:rsidR="008F4084" w:rsidRPr="00936713">
        <w:fldChar w:fldCharType="begin"/>
      </w:r>
      <w:r w:rsidR="008F4084" w:rsidRPr="00936713">
        <w:instrText xml:space="preserve"> ADDIN ZOTERO_ITEM CSL_CITATION {"citationID":"3WikVpJ0","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F4084" w:rsidRPr="00936713">
        <w:fldChar w:fldCharType="separate"/>
      </w:r>
      <w:r w:rsidR="008F4084" w:rsidRPr="00936713">
        <w:t>[5]</w:t>
      </w:r>
      <w:r w:rsidR="008F4084" w:rsidRPr="00936713">
        <w:fldChar w:fldCharType="end"/>
      </w:r>
      <w:r w:rsidR="008F4084" w:rsidRPr="00936713">
        <w:t xml:space="preserve">. Das „Data Access </w:t>
      </w:r>
      <w:proofErr w:type="spellStart"/>
      <w:r w:rsidR="008F4084" w:rsidRPr="00936713">
        <w:t>Object</w:t>
      </w:r>
      <w:proofErr w:type="spellEnd"/>
      <w:r w:rsidR="008F4084" w:rsidRPr="00936713">
        <w:t xml:space="preserve">“ bzw. DAO ist für die Abfrage der Daten zuständig </w:t>
      </w:r>
      <w:r w:rsidR="008F4084" w:rsidRPr="00936713">
        <w:fldChar w:fldCharType="begin"/>
      </w:r>
      <w:r w:rsidR="008F4084" w:rsidRPr="00936713">
        <w:instrText xml:space="preserve"> ADDIN ZOTERO_ITEM CSL_CITATION {"citationID":"yEjHwsYE","properties":{"formattedCitation":"[7]","plainCitation":"[7]","noteIndex":0},"citationItems":[{"id":106,"uris":["http://zotero.org/users/15041600/items/Y5FFZ7RR"],"itemData":{"id":106,"type":"book","call-number":"444.082 FREEM","edition":"Second edition","event-place":"Sebastopol, CA","ISBN":"978-1-4920-7800-5","language":"eng","publisher":"O'Reilly Media","publisher-place":"Sebastopol, CA","source":"swisscovery.bfh.ch","title":"Head first design patterns: building extensible &amp; maintainable object-oriented software","title-short":"Head first design patterns","author":[{"family":"Freeman","given":"Eric"},{"family":"Robson","given":"Elisabeth 19-"},{"family":"Sierra","given":"Kathy ca 20/21 Jahrhundert"},{"family":"Bates","given":"Bert ca 20/21 Jahrhundert"},{"family":"Robson","given":"Elisabeth"},{"family":"Sierra","given":"Kathy"},{"family":"Freeman","given":"Eric"}],"issued":{"date-parts":[["2020"]]},"citation-key":"freemanHeadFirstDesign2020"}}],"schema":"https://github.com/citation-style-language/schema/raw/master/csl-citation.json"} </w:instrText>
      </w:r>
      <w:r w:rsidR="008F4084" w:rsidRPr="00936713">
        <w:fldChar w:fldCharType="separate"/>
      </w:r>
      <w:r w:rsidR="008F4084" w:rsidRPr="00936713">
        <w:t>[7]</w:t>
      </w:r>
      <w:r w:rsidR="008F4084" w:rsidRPr="00936713">
        <w:fldChar w:fldCharType="end"/>
      </w:r>
      <w:r w:rsidR="008F4084" w:rsidRPr="00936713">
        <w:t xml:space="preserve"> in dem es den Zugriff auf Daten abstrahiert. Sind die angefragten Daten im lokalen Speicher oder einem Cache verfügbar, antwortet das DAO mit einer Kopie der Daten aus dem lokalen Speicher. Ansonsten </w:t>
      </w:r>
      <w:proofErr w:type="spellStart"/>
      <w:r w:rsidR="008F4084" w:rsidRPr="00936713">
        <w:t>initiert</w:t>
      </w:r>
      <w:proofErr w:type="spellEnd"/>
      <w:r w:rsidR="008F4084" w:rsidRPr="00936713">
        <w:t xml:space="preserve"> das DAO eine Datenabfrage über das Netzwerk an das Backend </w:t>
      </w:r>
      <w:r w:rsidR="008F4084" w:rsidRPr="00936713">
        <w:fldChar w:fldCharType="begin"/>
      </w:r>
      <w:r w:rsidR="008F4084" w:rsidRPr="00936713">
        <w:instrText xml:space="preserve"> ADDIN ZOTERO_ITEM CSL_CITATION {"citationID":"vBn7Csge","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8F4084" w:rsidRPr="00936713">
        <w:fldChar w:fldCharType="separate"/>
      </w:r>
      <w:r w:rsidR="008F4084" w:rsidRPr="00936713">
        <w:t>[5]</w:t>
      </w:r>
      <w:r w:rsidR="008F4084" w:rsidRPr="00936713">
        <w:fldChar w:fldCharType="end"/>
      </w:r>
      <w:r w:rsidR="008F4084" w:rsidRPr="00936713">
        <w:t>.</w:t>
      </w:r>
    </w:p>
    <w:p w14:paraId="18DA32D8" w14:textId="77777777" w:rsidR="008F4084" w:rsidRPr="00936713" w:rsidRDefault="008F4084" w:rsidP="00865CBB"/>
    <w:p w14:paraId="14207B47" w14:textId="6F7BACCE" w:rsidR="008F4084" w:rsidRPr="00936713" w:rsidRDefault="008F4084" w:rsidP="00865CBB">
      <w:pPr>
        <w:rPr>
          <w:b/>
        </w:rPr>
      </w:pPr>
      <w:r w:rsidRPr="00936713">
        <w:rPr>
          <w:b/>
        </w:rPr>
        <w:t>Vorteil</w:t>
      </w:r>
      <w:r w:rsidR="00ED7CCC" w:rsidRPr="00936713">
        <w:rPr>
          <w:b/>
        </w:rPr>
        <w:t>e</w:t>
      </w:r>
      <w:r w:rsidRPr="00936713">
        <w:rPr>
          <w:b/>
        </w:rPr>
        <w:t>:</w:t>
      </w:r>
    </w:p>
    <w:p w14:paraId="55FBC1C9" w14:textId="0AA8AA5E" w:rsidR="008F4084" w:rsidRPr="00936713" w:rsidRDefault="00766801">
      <w:pPr>
        <w:pStyle w:val="ListParagraph"/>
        <w:numPr>
          <w:ilvl w:val="0"/>
          <w:numId w:val="29"/>
        </w:numPr>
      </w:pPr>
      <w:r w:rsidRPr="00936713">
        <w:t>Der benötigte Speicher auf den mobilen Gerät ist reduziert</w:t>
      </w:r>
      <w:r w:rsidR="0055645D" w:rsidRPr="00936713">
        <w:t xml:space="preserve">, da nur die benötigten Teile eines Datensatzes in den lokalen Speicher geladen werden </w:t>
      </w:r>
      <w:r w:rsidR="0055645D" w:rsidRPr="00936713">
        <w:fldChar w:fldCharType="begin"/>
      </w:r>
      <w:r w:rsidR="0055645D" w:rsidRPr="00936713">
        <w:instrText xml:space="preserve"> ADDIN ZOTERO_ITEM CSL_CITATION {"citationID":"4MuBuD6b","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5645D" w:rsidRPr="00936713">
        <w:fldChar w:fldCharType="separate"/>
      </w:r>
      <w:r w:rsidR="0055645D" w:rsidRPr="00936713">
        <w:t>[5]</w:t>
      </w:r>
      <w:r w:rsidR="0055645D" w:rsidRPr="00936713">
        <w:fldChar w:fldCharType="end"/>
      </w:r>
      <w:r w:rsidR="0055645D" w:rsidRPr="00936713">
        <w:t xml:space="preserve">. Dieser Umstand erlaubt auch die Verwendung von weitaus umfangreicheren Datensätzen </w:t>
      </w:r>
      <w:r w:rsidR="0055645D" w:rsidRPr="00936713">
        <w:fldChar w:fldCharType="begin"/>
      </w:r>
      <w:r w:rsidR="0055645D" w:rsidRPr="00936713">
        <w:instrText xml:space="preserve"> ADDIN ZOTERO_ITEM CSL_CITATION {"citationID":"q9wV8NNQ","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5645D" w:rsidRPr="00936713">
        <w:fldChar w:fldCharType="separate"/>
      </w:r>
      <w:r w:rsidR="0055645D" w:rsidRPr="00936713">
        <w:t>[5]</w:t>
      </w:r>
      <w:r w:rsidR="0055645D" w:rsidRPr="00936713">
        <w:fldChar w:fldCharType="end"/>
      </w:r>
      <w:r w:rsidR="0055645D" w:rsidRPr="00936713">
        <w:t>.</w:t>
      </w:r>
    </w:p>
    <w:p w14:paraId="27D6289A" w14:textId="4187EF76" w:rsidR="0055645D" w:rsidRPr="00936713" w:rsidRDefault="0055645D">
      <w:pPr>
        <w:pStyle w:val="ListParagraph"/>
        <w:numPr>
          <w:ilvl w:val="0"/>
          <w:numId w:val="29"/>
        </w:numPr>
      </w:pPr>
      <w:r w:rsidRPr="00936713">
        <w:t xml:space="preserve">Dieses Muster erlaubt eine granulare Kontrolle darüber, wann welche Daten synchronisiert werden </w:t>
      </w:r>
      <w:r w:rsidRPr="00936713">
        <w:fldChar w:fldCharType="begin"/>
      </w:r>
      <w:r w:rsidRPr="00936713">
        <w:instrText xml:space="preserve"> ADDIN ZOTERO_ITEM CSL_CITATION {"citationID":"VkfWa0El","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097FA449" w14:textId="77777777" w:rsidR="008F4084" w:rsidRPr="00936713" w:rsidRDefault="008F4084" w:rsidP="00865CBB"/>
    <w:p w14:paraId="3D4AE1DB" w14:textId="76A141DC" w:rsidR="008F4084" w:rsidRPr="00936713" w:rsidRDefault="008F4084" w:rsidP="00865CBB">
      <w:pPr>
        <w:rPr>
          <w:b/>
        </w:rPr>
      </w:pPr>
      <w:r w:rsidRPr="00936713">
        <w:rPr>
          <w:b/>
        </w:rPr>
        <w:t>Nachteil</w:t>
      </w:r>
      <w:r w:rsidR="00ED7CCC" w:rsidRPr="00936713">
        <w:rPr>
          <w:b/>
        </w:rPr>
        <w:t>e</w:t>
      </w:r>
      <w:r w:rsidRPr="00936713">
        <w:rPr>
          <w:b/>
        </w:rPr>
        <w:t>:</w:t>
      </w:r>
    </w:p>
    <w:p w14:paraId="50C370EB" w14:textId="517A140B" w:rsidR="008F4084" w:rsidRPr="00936713" w:rsidRDefault="00941E4D">
      <w:pPr>
        <w:pStyle w:val="ListParagraph"/>
        <w:numPr>
          <w:ilvl w:val="0"/>
          <w:numId w:val="30"/>
        </w:numPr>
      </w:pPr>
      <w:r w:rsidRPr="00936713">
        <w:t xml:space="preserve">Die Netzwerkverbindung ist für dieses Muster ein Schwachpunkt. Da das </w:t>
      </w:r>
      <w:proofErr w:type="spellStart"/>
      <w:r w:rsidRPr="00936713">
        <w:t>Lazy-Loading</w:t>
      </w:r>
      <w:proofErr w:type="spellEnd"/>
      <w:r w:rsidRPr="00936713">
        <w:t xml:space="preserve"> eine Netzwerkverbindung erfordert um Daten nachzuladen, kann ein Unterbruch des Netzwerks die mobile App unbrauchbar machen </w:t>
      </w:r>
      <w:r w:rsidRPr="00936713">
        <w:fldChar w:fldCharType="begin"/>
      </w:r>
      <w:r w:rsidRPr="00936713">
        <w:instrText xml:space="preserve"> ADDIN ZOTERO_ITEM CSL_CITATION {"citationID":"bJ90qHs0","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692B01D5" w14:textId="22828903" w:rsidR="00DF6FE3" w:rsidRPr="00936713" w:rsidRDefault="00F65013" w:rsidP="00CA7C0A">
      <w:pPr>
        <w:pStyle w:val="Heading4"/>
      </w:pPr>
      <w:bookmarkStart w:id="36" w:name="_Ref189053347"/>
      <w:proofErr w:type="spellStart"/>
      <w:r w:rsidRPr="00936713">
        <w:t>Complete</w:t>
      </w:r>
      <w:proofErr w:type="spellEnd"/>
      <w:r w:rsidR="00865CBB" w:rsidRPr="00936713">
        <w:t xml:space="preserve"> Storage</w:t>
      </w:r>
      <w:bookmarkEnd w:id="36"/>
    </w:p>
    <w:p w14:paraId="1A5C0C43" w14:textId="77777777" w:rsidR="00941E4D" w:rsidRPr="00936713" w:rsidRDefault="00DF6FE3" w:rsidP="00906923">
      <w:r w:rsidRPr="00936713">
        <w:t xml:space="preserve">Das zweite Entwurfsmuster ist der </w:t>
      </w:r>
      <w:proofErr w:type="spellStart"/>
      <w:r w:rsidRPr="00936713">
        <w:t>Complete</w:t>
      </w:r>
      <w:proofErr w:type="spellEnd"/>
      <w:r w:rsidRPr="00936713">
        <w:t xml:space="preserve"> Storage bzw. Komplettspeicher. </w:t>
      </w:r>
      <w:r w:rsidR="0050649D" w:rsidRPr="00936713">
        <w:t xml:space="preserve">Im Gegensatz zum Partial Storage wird in diesem Muster der </w:t>
      </w:r>
      <w:proofErr w:type="spellStart"/>
      <w:r w:rsidR="0050649D" w:rsidRPr="00936713">
        <w:t>komplete</w:t>
      </w:r>
      <w:proofErr w:type="spellEnd"/>
      <w:r w:rsidR="0050649D" w:rsidRPr="00936713">
        <w:t xml:space="preserve"> Datensatz auf ein mobiles Gerät geladen. Dieser Prozess wird üblicherweise beim Start der Applikation ausgeführt, damit subsequente Datenanfragen immer aus dem lokalen Speicher beantwortet werden können.</w:t>
      </w:r>
    </w:p>
    <w:p w14:paraId="724A02CC" w14:textId="77777777" w:rsidR="00941E4D" w:rsidRPr="00936713" w:rsidRDefault="00941E4D" w:rsidP="00906923"/>
    <w:p w14:paraId="5A2B897D" w14:textId="77777777" w:rsidR="00B81EA9" w:rsidRPr="00936713" w:rsidRDefault="00B81EA9" w:rsidP="00B81EA9">
      <w:pPr>
        <w:keepNext/>
        <w:jc w:val="center"/>
      </w:pPr>
      <w:r w:rsidRPr="00936713">
        <w:rPr>
          <w:noProof/>
        </w:rPr>
        <w:drawing>
          <wp:inline distT="0" distB="0" distL="0" distR="0" wp14:anchorId="150245B6" wp14:editId="287AE0D1">
            <wp:extent cx="3248025" cy="2295525"/>
            <wp:effectExtent l="0" t="0" r="9525" b="9525"/>
            <wp:docPr id="166750573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505735" name="Picture 3"/>
                    <pic:cNvPicPr/>
                  </pic:nvPicPr>
                  <pic:blipFill>
                    <a:blip r:embed="rId21">
                      <a:extLst>
                        <a:ext uri="{28A0092B-C50C-407E-A947-70E740481C1C}">
                          <a14:useLocalDpi xmlns:a14="http://schemas.microsoft.com/office/drawing/2010/main" val="0"/>
                        </a:ext>
                      </a:extLst>
                    </a:blip>
                    <a:stretch>
                      <a:fillRect/>
                    </a:stretch>
                  </pic:blipFill>
                  <pic:spPr>
                    <a:xfrm>
                      <a:off x="0" y="0"/>
                      <a:ext cx="3248025" cy="2295525"/>
                    </a:xfrm>
                    <a:prstGeom prst="rect">
                      <a:avLst/>
                    </a:prstGeom>
                  </pic:spPr>
                </pic:pic>
              </a:graphicData>
            </a:graphic>
          </wp:inline>
        </w:drawing>
      </w:r>
    </w:p>
    <w:p w14:paraId="0B1FEE1E" w14:textId="5E5F3F5A" w:rsidR="00941E4D" w:rsidRPr="00936713" w:rsidRDefault="00B81EA9" w:rsidP="00B81EA9">
      <w:pPr>
        <w:pStyle w:val="Caption"/>
        <w:jc w:val="center"/>
      </w:pPr>
      <w:bookmarkStart w:id="37" w:name="_Ref189150361"/>
      <w:bookmarkStart w:id="38" w:name="_Toc190680584"/>
      <w:r w:rsidRPr="00936713">
        <w:t xml:space="preserve">Abbildung </w:t>
      </w:r>
      <w:fldSimple w:instr=" SEQ Abbildung \* ARABIC ">
        <w:r w:rsidR="00460E0F">
          <w:rPr>
            <w:noProof/>
          </w:rPr>
          <w:t>6</w:t>
        </w:r>
      </w:fldSimple>
      <w:bookmarkEnd w:id="37"/>
      <w:r w:rsidRPr="00936713">
        <w:t xml:space="preserve"> Darstellung der </w:t>
      </w:r>
      <w:proofErr w:type="spellStart"/>
      <w:r w:rsidRPr="00936713">
        <w:t>Complete</w:t>
      </w:r>
      <w:proofErr w:type="spellEnd"/>
      <w:r w:rsidRPr="00936713">
        <w:t xml:space="preserve"> Storage Datenabfrage</w:t>
      </w:r>
      <w:bookmarkEnd w:id="38"/>
    </w:p>
    <w:p w14:paraId="0C4C52B4" w14:textId="69102B71" w:rsidR="00941E4D" w:rsidRPr="00936713" w:rsidRDefault="00B81EA9" w:rsidP="00906923">
      <w:r w:rsidRPr="00936713">
        <w:t xml:space="preserve">In der </w:t>
      </w:r>
      <w:r w:rsidRPr="00936713">
        <w:fldChar w:fldCharType="begin"/>
      </w:r>
      <w:r w:rsidRPr="00936713">
        <w:instrText xml:space="preserve"> REF _Ref189150361 \h </w:instrText>
      </w:r>
      <w:r w:rsidRPr="00936713">
        <w:fldChar w:fldCharType="separate"/>
      </w:r>
      <w:r w:rsidRPr="00936713">
        <w:t>Abbildung 6</w:t>
      </w:r>
      <w:r w:rsidRPr="00936713">
        <w:fldChar w:fldCharType="end"/>
      </w:r>
      <w:r w:rsidRPr="00936713">
        <w:t xml:space="preserve"> ist zu erkennen, dass der Datentransfer initial gestartet wird und das DAO alle Datensätze aus dem Backend abfragt. Die Daten werden im lokalen Gerätespeicher abgelegt und subsequente Datenzugriffe erfolgen aus dem lokalen Speicher </w:t>
      </w:r>
      <w:r w:rsidRPr="00936713">
        <w:fldChar w:fldCharType="begin"/>
      </w:r>
      <w:r w:rsidRPr="00936713">
        <w:instrText xml:space="preserve"> ADDIN ZOTERO_ITEM CSL_CITATION {"citationID":"CyzSzLWz","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6250EF47" w14:textId="77777777" w:rsidR="00B81EA9" w:rsidRPr="00936713" w:rsidRDefault="00B81EA9" w:rsidP="00906923"/>
    <w:p w14:paraId="322049B0" w14:textId="653E421B" w:rsidR="00B81EA9" w:rsidRPr="00936713" w:rsidRDefault="00B81EA9" w:rsidP="00906923">
      <w:pPr>
        <w:rPr>
          <w:b/>
        </w:rPr>
      </w:pPr>
      <w:r w:rsidRPr="00936713">
        <w:rPr>
          <w:b/>
        </w:rPr>
        <w:t>Vorteil:</w:t>
      </w:r>
    </w:p>
    <w:p w14:paraId="250566E4" w14:textId="1D3775E1" w:rsidR="007371C0" w:rsidRPr="00936713" w:rsidRDefault="007371C0">
      <w:pPr>
        <w:pStyle w:val="ListParagraph"/>
        <w:numPr>
          <w:ilvl w:val="0"/>
          <w:numId w:val="30"/>
        </w:numPr>
        <w:rPr>
          <w:b/>
        </w:rPr>
      </w:pPr>
      <w:r w:rsidRPr="00936713">
        <w:t xml:space="preserve">Die Abhängigkeit zur Netzwerkkonnektivität ist gering. Nachdem die Daten initial synchronisiert wurden, kann die Applikation auch ohne Konnektivität verwendet werden. </w:t>
      </w:r>
      <w:r w:rsidRPr="00936713">
        <w:fldChar w:fldCharType="begin"/>
      </w:r>
      <w:r w:rsidRPr="00936713">
        <w:instrText xml:space="preserve"> ADDIN ZOTERO_ITEM CSL_CITATION {"citationID":"kdCKBRgm","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p>
    <w:p w14:paraId="26BCC389" w14:textId="77777777" w:rsidR="00B81EA9" w:rsidRPr="00936713" w:rsidRDefault="00B81EA9" w:rsidP="00906923"/>
    <w:p w14:paraId="27A0156C" w14:textId="42F852CD" w:rsidR="00B81EA9" w:rsidRPr="00936713" w:rsidRDefault="00B81EA9" w:rsidP="00906923">
      <w:pPr>
        <w:rPr>
          <w:b/>
        </w:rPr>
      </w:pPr>
      <w:r w:rsidRPr="00936713">
        <w:rPr>
          <w:b/>
        </w:rPr>
        <w:t>Nachteil:</w:t>
      </w:r>
    </w:p>
    <w:p w14:paraId="39DBBB51" w14:textId="5A23364F" w:rsidR="00B81EA9" w:rsidRPr="00936713" w:rsidRDefault="007371C0">
      <w:pPr>
        <w:pStyle w:val="ListParagraph"/>
        <w:numPr>
          <w:ilvl w:val="0"/>
          <w:numId w:val="30"/>
        </w:numPr>
      </w:pPr>
      <w:r w:rsidRPr="00936713">
        <w:t xml:space="preserve">Es wird mehr </w:t>
      </w:r>
      <w:proofErr w:type="spellStart"/>
      <w:r w:rsidRPr="00936713">
        <w:t>Specher</w:t>
      </w:r>
      <w:proofErr w:type="spellEnd"/>
      <w:r w:rsidRPr="00936713">
        <w:t xml:space="preserve"> auf dem mobilen Gerät vorausgesetzt </w:t>
      </w:r>
      <w:r w:rsidRPr="00936713">
        <w:fldChar w:fldCharType="begin"/>
      </w:r>
      <w:r w:rsidRPr="00936713">
        <w:instrText xml:space="preserve"> ADDIN ZOTERO_ITEM CSL_CITATION {"citationID":"mah4t6yM","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56168584" w14:textId="4B36321A" w:rsidR="007371C0" w:rsidRPr="00936713" w:rsidRDefault="007371C0">
      <w:pPr>
        <w:pStyle w:val="ListParagraph"/>
        <w:numPr>
          <w:ilvl w:val="0"/>
          <w:numId w:val="30"/>
        </w:numPr>
      </w:pPr>
      <w:r w:rsidRPr="00936713">
        <w:t xml:space="preserve">Die Datenübertragung ist </w:t>
      </w:r>
      <w:proofErr w:type="gramStart"/>
      <w:r w:rsidRPr="00936713">
        <w:t>verschwenderisch</w:t>
      </w:r>
      <w:proofErr w:type="gramEnd"/>
      <w:r w:rsidRPr="00936713">
        <w:t xml:space="preserve"> was die Netzwerkbandbreite anbelangt. Weil beim Synchronisationsereignis alle Daten auf </w:t>
      </w:r>
      <w:proofErr w:type="spellStart"/>
      <w:r w:rsidRPr="00936713">
        <w:t>einemal</w:t>
      </w:r>
      <w:proofErr w:type="spellEnd"/>
      <w:r w:rsidRPr="00936713">
        <w:t xml:space="preserve"> übertragen werden </w:t>
      </w:r>
      <w:r w:rsidRPr="00936713">
        <w:fldChar w:fldCharType="begin"/>
      </w:r>
      <w:r w:rsidRPr="00936713">
        <w:instrText xml:space="preserve"> ADDIN ZOTERO_ITEM CSL_CITATION {"citationID":"CDIPpNje","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6C4424DB" w14:textId="1EBB7041" w:rsidR="00906923" w:rsidRPr="00936713" w:rsidRDefault="00906923" w:rsidP="00906923">
      <w:pPr>
        <w:pStyle w:val="Heading3"/>
      </w:pPr>
      <w:bookmarkStart w:id="39" w:name="_Toc190680697"/>
      <w:r w:rsidRPr="00936713">
        <w:t>Datenübertragung</w:t>
      </w:r>
      <w:bookmarkEnd w:id="39"/>
    </w:p>
    <w:p w14:paraId="2C59CB38" w14:textId="006FA34A" w:rsidR="00424770" w:rsidRPr="00936713" w:rsidRDefault="007237CC" w:rsidP="00424770">
      <w:r w:rsidRPr="00936713">
        <w:t xml:space="preserve">Dieser Abschnitt behandelt das Thema Datenübertragung. Das Ziel ist die optimierte Übertragung von Daten aus dem Backend zu der mobilen Applikation und zurück. Bei der Wahl des </w:t>
      </w:r>
      <w:proofErr w:type="spellStart"/>
      <w:r w:rsidRPr="00936713">
        <w:t>Entwurfmuster</w:t>
      </w:r>
      <w:proofErr w:type="spellEnd"/>
      <w:r w:rsidRPr="00936713">
        <w:t xml:space="preserve"> zur Datenübertragung, muss primär der Typ der zu übertragenden Daten, die verfügbare Netzwerkbandbreite in Betracht gezogen werden </w:t>
      </w:r>
      <w:r w:rsidRPr="00936713">
        <w:fldChar w:fldCharType="begin"/>
      </w:r>
      <w:r w:rsidRPr="00936713">
        <w:instrText xml:space="preserve"> ADDIN ZOTERO_ITEM CSL_CITATION {"citationID":"C2gPqAZk","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75649AF9" w14:textId="2B91CEC3" w:rsidR="00424770" w:rsidRPr="00936713" w:rsidRDefault="00424770" w:rsidP="00424770">
      <w:pPr>
        <w:pStyle w:val="Heading4"/>
      </w:pPr>
      <w:bookmarkStart w:id="40" w:name="_Ref189055548"/>
      <w:proofErr w:type="spellStart"/>
      <w:r w:rsidRPr="00936713">
        <w:lastRenderedPageBreak/>
        <w:t>Full</w:t>
      </w:r>
      <w:proofErr w:type="spellEnd"/>
      <w:r w:rsidRPr="00936713">
        <w:t xml:space="preserve"> Transfer</w:t>
      </w:r>
      <w:bookmarkEnd w:id="40"/>
    </w:p>
    <w:p w14:paraId="6391E41C" w14:textId="460BD245" w:rsidR="007237CC" w:rsidRPr="00936713" w:rsidRDefault="007237CC" w:rsidP="00424770">
      <w:r w:rsidRPr="00936713">
        <w:t xml:space="preserve">Für kleine Datensätze oder Daten, welche jeweils als </w:t>
      </w:r>
      <w:proofErr w:type="spellStart"/>
      <w:r w:rsidRPr="00936713">
        <w:t>ganzes</w:t>
      </w:r>
      <w:proofErr w:type="spellEnd"/>
      <w:r w:rsidRPr="00936713">
        <w:t xml:space="preserve"> verändert werden, beispielsweise ganze Dateien, eignet sich das Entwurfsmuster „</w:t>
      </w:r>
      <w:proofErr w:type="spellStart"/>
      <w:r w:rsidRPr="00936713">
        <w:t>Full</w:t>
      </w:r>
      <w:proofErr w:type="spellEnd"/>
      <w:r w:rsidRPr="00936713">
        <w:t xml:space="preserve"> Transfer“. Das Entwurfsmuster zeichnet sich dadurch aus, dass der </w:t>
      </w:r>
      <w:proofErr w:type="spellStart"/>
      <w:r w:rsidRPr="00936713">
        <w:t>komplete</w:t>
      </w:r>
      <w:proofErr w:type="spellEnd"/>
      <w:r w:rsidRPr="00936713">
        <w:t xml:space="preserve"> Datensatz übertragen wird und den aktuellen Datensatz auf dem mobilen Gerät ersetzt.</w:t>
      </w:r>
    </w:p>
    <w:p w14:paraId="49736B94" w14:textId="77777777" w:rsidR="007237CC" w:rsidRPr="00936713" w:rsidRDefault="007237CC" w:rsidP="00424770"/>
    <w:p w14:paraId="490AF31F" w14:textId="77777777" w:rsidR="006D46A6" w:rsidRPr="00936713" w:rsidRDefault="006D46A6" w:rsidP="006D46A6">
      <w:pPr>
        <w:keepNext/>
        <w:jc w:val="center"/>
      </w:pPr>
      <w:r w:rsidRPr="00936713">
        <w:rPr>
          <w:noProof/>
        </w:rPr>
        <w:drawing>
          <wp:inline distT="0" distB="0" distL="0" distR="0" wp14:anchorId="55242AE3" wp14:editId="10E658B8">
            <wp:extent cx="3248025" cy="1000125"/>
            <wp:effectExtent l="0" t="0" r="9525" b="0"/>
            <wp:docPr id="1706041460" name="Picture 4" descr="A black background with white squar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6041460" name="Picture 4" descr="A black background with white squares&#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3248025" cy="1000125"/>
                    </a:xfrm>
                    <a:prstGeom prst="rect">
                      <a:avLst/>
                    </a:prstGeom>
                  </pic:spPr>
                </pic:pic>
              </a:graphicData>
            </a:graphic>
          </wp:inline>
        </w:drawing>
      </w:r>
    </w:p>
    <w:p w14:paraId="63823794" w14:textId="5BC8F1E0" w:rsidR="007237CC" w:rsidRPr="00936713" w:rsidRDefault="006D46A6" w:rsidP="006D46A6">
      <w:pPr>
        <w:pStyle w:val="Caption"/>
        <w:jc w:val="center"/>
      </w:pPr>
      <w:bookmarkStart w:id="41" w:name="_Ref189152288"/>
      <w:bookmarkStart w:id="42" w:name="_Toc190680585"/>
      <w:r w:rsidRPr="00936713">
        <w:t xml:space="preserve">Abbildung </w:t>
      </w:r>
      <w:fldSimple w:instr=" SEQ Abbildung \* ARABIC ">
        <w:r w:rsidR="00460E0F">
          <w:rPr>
            <w:noProof/>
          </w:rPr>
          <w:t>7</w:t>
        </w:r>
      </w:fldSimple>
      <w:bookmarkEnd w:id="41"/>
      <w:r w:rsidRPr="00936713">
        <w:t xml:space="preserve"> Darstellung des </w:t>
      </w:r>
      <w:proofErr w:type="spellStart"/>
      <w:r w:rsidRPr="00936713">
        <w:t>Full</w:t>
      </w:r>
      <w:proofErr w:type="spellEnd"/>
      <w:r w:rsidRPr="00936713">
        <w:t xml:space="preserve"> Transfer Übertragungsmuster</w:t>
      </w:r>
      <w:bookmarkEnd w:id="42"/>
    </w:p>
    <w:p w14:paraId="7AEE9655" w14:textId="6B9F8C00" w:rsidR="007237CC" w:rsidRPr="00936713" w:rsidRDefault="006D46A6" w:rsidP="00424770">
      <w:r w:rsidRPr="00936713">
        <w:t xml:space="preserve">In der </w:t>
      </w:r>
      <w:r w:rsidRPr="00936713">
        <w:fldChar w:fldCharType="begin"/>
      </w:r>
      <w:r w:rsidRPr="00936713">
        <w:instrText xml:space="preserve"> REF _Ref189152288 \h </w:instrText>
      </w:r>
      <w:r w:rsidRPr="00936713">
        <w:fldChar w:fldCharType="separate"/>
      </w:r>
      <w:r w:rsidRPr="00936713">
        <w:t>Abbildung 7</w:t>
      </w:r>
      <w:r w:rsidRPr="00936713">
        <w:fldChar w:fldCharType="end"/>
      </w:r>
      <w:r w:rsidRPr="00936713">
        <w:t xml:space="preserve"> ist zu erkennen, dass der „</w:t>
      </w:r>
      <w:proofErr w:type="spellStart"/>
      <w:r w:rsidRPr="00936713">
        <w:t>Full</w:t>
      </w:r>
      <w:proofErr w:type="spellEnd"/>
      <w:r w:rsidRPr="00936713">
        <w:t xml:space="preserve"> Transfer“ ein sehr einfaches Entwurfsmuster ist. Der Transfer wird für das gesamte Datenset </w:t>
      </w:r>
      <w:proofErr w:type="spellStart"/>
      <w:r w:rsidRPr="00936713">
        <w:t>initiert</w:t>
      </w:r>
      <w:proofErr w:type="spellEnd"/>
      <w:r w:rsidRPr="00936713">
        <w:t xml:space="preserve"> </w:t>
      </w:r>
      <w:r w:rsidRPr="00936713">
        <w:fldChar w:fldCharType="begin"/>
      </w:r>
      <w:r w:rsidRPr="00936713">
        <w:instrText xml:space="preserve"> ADDIN ZOTERO_ITEM CSL_CITATION {"citationID":"JBRrXSKN","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7FB1968E" w14:textId="77777777" w:rsidR="006D46A6" w:rsidRPr="00936713" w:rsidRDefault="006D46A6" w:rsidP="00424770"/>
    <w:p w14:paraId="528CC834" w14:textId="188CD2EB" w:rsidR="006D46A6" w:rsidRPr="00936713" w:rsidRDefault="006D46A6" w:rsidP="00424770">
      <w:pPr>
        <w:rPr>
          <w:b/>
        </w:rPr>
      </w:pPr>
      <w:r w:rsidRPr="00936713">
        <w:rPr>
          <w:b/>
        </w:rPr>
        <w:t>Vorteile:</w:t>
      </w:r>
    </w:p>
    <w:p w14:paraId="03066303" w14:textId="17C10B2F" w:rsidR="006D46A6" w:rsidRPr="00936713" w:rsidRDefault="007237CC">
      <w:pPr>
        <w:pStyle w:val="ListParagraph"/>
        <w:numPr>
          <w:ilvl w:val="0"/>
          <w:numId w:val="31"/>
        </w:numPr>
      </w:pPr>
      <w:r w:rsidRPr="00936713">
        <w:t>„</w:t>
      </w:r>
      <w:proofErr w:type="spellStart"/>
      <w:r w:rsidRPr="00936713">
        <w:t>Full</w:t>
      </w:r>
      <w:proofErr w:type="spellEnd"/>
      <w:r w:rsidRPr="00936713">
        <w:t xml:space="preserve"> Transfer“ hat den Vorteil, dass es ein einfach zu implementierendes Entwurfsmuster ist</w:t>
      </w:r>
      <w:r w:rsidR="006D46A6" w:rsidRPr="00936713">
        <w:t xml:space="preserve"> </w:t>
      </w:r>
      <w:r w:rsidR="006D46A6" w:rsidRPr="00936713">
        <w:fldChar w:fldCharType="begin"/>
      </w:r>
      <w:r w:rsidR="006D46A6" w:rsidRPr="00936713">
        <w:instrText xml:space="preserve"> ADDIN ZOTERO_ITEM CSL_CITATION {"citationID":"YmWOPHVl","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6D46A6" w:rsidRPr="00936713">
        <w:fldChar w:fldCharType="separate"/>
      </w:r>
      <w:r w:rsidR="006D46A6" w:rsidRPr="00936713">
        <w:t>[5]</w:t>
      </w:r>
      <w:r w:rsidR="006D46A6" w:rsidRPr="00936713">
        <w:fldChar w:fldCharType="end"/>
      </w:r>
      <w:r w:rsidRPr="00936713">
        <w:t>.</w:t>
      </w:r>
    </w:p>
    <w:p w14:paraId="57998A7C" w14:textId="77777777" w:rsidR="006D46A6" w:rsidRPr="00936713" w:rsidRDefault="006D46A6" w:rsidP="00424770"/>
    <w:p w14:paraId="3B9BE0C3" w14:textId="536659B8" w:rsidR="006D46A6" w:rsidRPr="00936713" w:rsidRDefault="006D46A6" w:rsidP="00424770">
      <w:pPr>
        <w:rPr>
          <w:b/>
        </w:rPr>
      </w:pPr>
      <w:r w:rsidRPr="00936713">
        <w:rPr>
          <w:b/>
        </w:rPr>
        <w:t>Nachteile:</w:t>
      </w:r>
    </w:p>
    <w:p w14:paraId="4458D0A2" w14:textId="3862A68A" w:rsidR="00424770" w:rsidRPr="00936713" w:rsidRDefault="007237CC">
      <w:pPr>
        <w:pStyle w:val="ListParagraph"/>
        <w:numPr>
          <w:ilvl w:val="0"/>
          <w:numId w:val="31"/>
        </w:numPr>
      </w:pPr>
      <w:r w:rsidRPr="00936713">
        <w:t xml:space="preserve">Der Nachteil ist, dass die Daten redundant gesendet werden und dadurch wird Bandbreite verschwendet </w:t>
      </w:r>
      <w:r w:rsidRPr="00936713">
        <w:fldChar w:fldCharType="begin"/>
      </w:r>
      <w:r w:rsidRPr="00936713">
        <w:instrText xml:space="preserve"> ADDIN ZOTERO_ITEM CSL_CITATION {"citationID":"wFBXHJP0","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6647A11E" w14:textId="03CFED9A" w:rsidR="00424770" w:rsidRPr="00936713" w:rsidRDefault="00424770" w:rsidP="00424770">
      <w:pPr>
        <w:pStyle w:val="Heading4"/>
      </w:pPr>
      <w:bookmarkStart w:id="43" w:name="_Ref189055590"/>
      <w:proofErr w:type="spellStart"/>
      <w:r w:rsidRPr="00936713">
        <w:t>Timestamp</w:t>
      </w:r>
      <w:proofErr w:type="spellEnd"/>
      <w:r w:rsidRPr="00936713">
        <w:t xml:space="preserve"> Transfer</w:t>
      </w:r>
      <w:bookmarkEnd w:id="43"/>
    </w:p>
    <w:p w14:paraId="3D7EDFC5" w14:textId="06E8325D" w:rsidR="00EB16FD" w:rsidRPr="00936713" w:rsidRDefault="006D46A6" w:rsidP="006D46A6">
      <w:r w:rsidRPr="00936713">
        <w:t>Das Muster „</w:t>
      </w:r>
      <w:proofErr w:type="spellStart"/>
      <w:r w:rsidRPr="00936713">
        <w:t>Timestamp</w:t>
      </w:r>
      <w:proofErr w:type="spellEnd"/>
      <w:r w:rsidRPr="00936713">
        <w:t xml:space="preserve"> Transfer“</w:t>
      </w:r>
      <w:r w:rsidR="00EB16FD" w:rsidRPr="00936713">
        <w:t xml:space="preserve"> basiert auf dem Vergleich von Zeitstempeln in einem Datensatz.</w:t>
      </w:r>
    </w:p>
    <w:p w14:paraId="16290073" w14:textId="77777777" w:rsidR="00EB16FD" w:rsidRPr="00936713" w:rsidRDefault="00EB16FD" w:rsidP="006D46A6"/>
    <w:p w14:paraId="335EB452" w14:textId="77777777" w:rsidR="00D76756" w:rsidRPr="00936713" w:rsidRDefault="00D76756" w:rsidP="00D76756">
      <w:pPr>
        <w:keepNext/>
        <w:jc w:val="center"/>
      </w:pPr>
      <w:r w:rsidRPr="00936713">
        <w:rPr>
          <w:noProof/>
        </w:rPr>
        <w:drawing>
          <wp:inline distT="0" distB="0" distL="0" distR="0" wp14:anchorId="37C02A97" wp14:editId="1C8CA109">
            <wp:extent cx="3762375" cy="2290141"/>
            <wp:effectExtent l="0" t="0" r="0" b="0"/>
            <wp:docPr id="2147188778"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7188778" name="Picture 2" descr="A screenshot of a cell phone&#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3769255" cy="2294329"/>
                    </a:xfrm>
                    <a:prstGeom prst="rect">
                      <a:avLst/>
                    </a:prstGeom>
                  </pic:spPr>
                </pic:pic>
              </a:graphicData>
            </a:graphic>
          </wp:inline>
        </w:drawing>
      </w:r>
    </w:p>
    <w:p w14:paraId="0F9CC9C4" w14:textId="23C4CF1C" w:rsidR="00EB16FD" w:rsidRPr="00936713" w:rsidRDefault="00D76756" w:rsidP="00D76756">
      <w:pPr>
        <w:pStyle w:val="Caption"/>
        <w:jc w:val="center"/>
      </w:pPr>
      <w:bookmarkStart w:id="44" w:name="_Toc190680586"/>
      <w:r w:rsidRPr="00936713">
        <w:t xml:space="preserve">Abbildung </w:t>
      </w:r>
      <w:fldSimple w:instr=" SEQ Abbildung \* ARABIC ">
        <w:r w:rsidR="00460E0F">
          <w:rPr>
            <w:noProof/>
          </w:rPr>
          <w:t>8</w:t>
        </w:r>
      </w:fldSimple>
      <w:r w:rsidRPr="00936713">
        <w:t xml:space="preserve"> Darstellung des Musters </w:t>
      </w:r>
      <w:proofErr w:type="spellStart"/>
      <w:r w:rsidRPr="00936713">
        <w:t>Timestamp</w:t>
      </w:r>
      <w:proofErr w:type="spellEnd"/>
      <w:r w:rsidRPr="00936713">
        <w:t xml:space="preserve"> Transfer</w:t>
      </w:r>
      <w:bookmarkEnd w:id="44"/>
    </w:p>
    <w:p w14:paraId="11A1624A" w14:textId="2D9E370D" w:rsidR="00EB16FD" w:rsidRPr="00936713" w:rsidRDefault="00D76756" w:rsidP="006D46A6">
      <w:r w:rsidRPr="00936713">
        <w:t xml:space="preserve">Die </w:t>
      </w:r>
      <w:r w:rsidRPr="00936713">
        <w:fldChar w:fldCharType="begin"/>
      </w:r>
      <w:r w:rsidRPr="00936713">
        <w:instrText xml:space="preserve"> REF _Ref189152288 \h </w:instrText>
      </w:r>
      <w:r w:rsidRPr="00936713">
        <w:fldChar w:fldCharType="separate"/>
      </w:r>
      <w:r w:rsidRPr="00936713">
        <w:t>Abbildung 7</w:t>
      </w:r>
      <w:r w:rsidRPr="00936713">
        <w:fldChar w:fldCharType="end"/>
      </w:r>
      <w:r w:rsidRPr="00936713">
        <w:t xml:space="preserve"> </w:t>
      </w:r>
      <w:r w:rsidR="00B21795" w:rsidRPr="00936713">
        <w:t>ist dargestellt, wie die prinzipielle Logik eines „</w:t>
      </w:r>
      <w:proofErr w:type="spellStart"/>
      <w:r w:rsidR="00B21795" w:rsidRPr="00936713">
        <w:t>Timestamp</w:t>
      </w:r>
      <w:proofErr w:type="spellEnd"/>
      <w:r w:rsidR="00B21795" w:rsidRPr="00936713">
        <w:t xml:space="preserve"> Transfers“ aussieht</w:t>
      </w:r>
      <w:r w:rsidR="006E5EF6" w:rsidRPr="00936713">
        <w:t xml:space="preserve">. Damit dieser Vergleich möglich ist, muss der Datensatz mit zusätzlichen Felder mit dem Zeitstempel der letzten Mutation und der Erstellung des Datensatzes erweitert werden </w:t>
      </w:r>
      <w:r w:rsidR="006E5EF6" w:rsidRPr="00936713">
        <w:fldChar w:fldCharType="begin"/>
      </w:r>
      <w:r w:rsidR="006E5EF6" w:rsidRPr="00936713">
        <w:instrText xml:space="preserve"> ADDIN ZOTERO_ITEM CSL_CITATION {"citationID":"18diCDsd","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6E5EF6" w:rsidRPr="00936713">
        <w:fldChar w:fldCharType="separate"/>
      </w:r>
      <w:r w:rsidR="006E5EF6" w:rsidRPr="00936713">
        <w:t>[5]</w:t>
      </w:r>
      <w:r w:rsidR="006E5EF6" w:rsidRPr="00936713">
        <w:fldChar w:fldCharType="end"/>
      </w:r>
      <w:r w:rsidR="006E5EF6" w:rsidRPr="00936713">
        <w:t xml:space="preserve">. Die mobile Applikation sendet die Zeitstempel an den Server. Dieser </w:t>
      </w:r>
      <w:proofErr w:type="spellStart"/>
      <w:r w:rsidR="006E5EF6" w:rsidRPr="00936713">
        <w:t>vergliecht</w:t>
      </w:r>
      <w:proofErr w:type="spellEnd"/>
      <w:r w:rsidR="006E5EF6" w:rsidRPr="00936713">
        <w:t xml:space="preserve"> die Zeitstempel von der mobilen Applikation mit den eigenen Datensätzen und sendet aktuellere Datensätze an den Client </w:t>
      </w:r>
      <w:r w:rsidR="006E5EF6" w:rsidRPr="00936713">
        <w:fldChar w:fldCharType="begin"/>
      </w:r>
      <w:r w:rsidR="006E5EF6" w:rsidRPr="00936713">
        <w:instrText xml:space="preserve"> ADDIN ZOTERO_ITEM CSL_CITATION {"citationID":"c9cHJmWD","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6E5EF6" w:rsidRPr="00936713">
        <w:fldChar w:fldCharType="separate"/>
      </w:r>
      <w:r w:rsidR="006E5EF6" w:rsidRPr="00936713">
        <w:t>[5]</w:t>
      </w:r>
      <w:r w:rsidR="006E5EF6" w:rsidRPr="00936713">
        <w:fldChar w:fldCharType="end"/>
      </w:r>
      <w:r w:rsidR="006E5EF6" w:rsidRPr="00936713">
        <w:t>.</w:t>
      </w:r>
      <w:r w:rsidR="006F73E6" w:rsidRPr="00936713">
        <w:t xml:space="preserve"> Es werden jeweils ganze Datensätze übermittelt.</w:t>
      </w:r>
    </w:p>
    <w:p w14:paraId="0216AA84" w14:textId="77777777" w:rsidR="006E5EF6" w:rsidRPr="00936713" w:rsidRDefault="006E5EF6" w:rsidP="006D46A6"/>
    <w:p w14:paraId="7B4BCFB9" w14:textId="3B102C15" w:rsidR="006E5EF6" w:rsidRPr="00936713" w:rsidRDefault="006E5EF6" w:rsidP="006D46A6">
      <w:pPr>
        <w:rPr>
          <w:b/>
          <w:bCs/>
        </w:rPr>
      </w:pPr>
      <w:r w:rsidRPr="00936713">
        <w:rPr>
          <w:b/>
          <w:bCs/>
        </w:rPr>
        <w:t>Vorteile:</w:t>
      </w:r>
    </w:p>
    <w:p w14:paraId="75C8A750" w14:textId="2A5CC1AC" w:rsidR="006E5EF6" w:rsidRPr="00936713" w:rsidRDefault="006E5EF6">
      <w:pPr>
        <w:pStyle w:val="ListParagraph"/>
        <w:numPr>
          <w:ilvl w:val="0"/>
          <w:numId w:val="31"/>
        </w:numPr>
      </w:pPr>
      <w:r w:rsidRPr="00936713">
        <w:t xml:space="preserve">Die zu synchronisierenden Daten können gezielt anhand ihrer </w:t>
      </w:r>
      <w:proofErr w:type="spellStart"/>
      <w:r w:rsidRPr="00936713">
        <w:t>aktualität</w:t>
      </w:r>
      <w:proofErr w:type="spellEnd"/>
      <w:r w:rsidRPr="00936713">
        <w:t xml:space="preserve"> ausgewählt werden. Sowohl für den Upload wie auch für den Download. Dadurch wird die Menge an zu übertragenden Daten verringert </w:t>
      </w:r>
      <w:r w:rsidRPr="00936713">
        <w:fldChar w:fldCharType="begin"/>
      </w:r>
      <w:r w:rsidRPr="00936713">
        <w:instrText xml:space="preserve"> ADDIN ZOTERO_ITEM CSL_CITATION {"citationID":"KW41WhK9","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178FAE94" w14:textId="77777777" w:rsidR="004040BE" w:rsidRPr="00936713" w:rsidRDefault="004040BE" w:rsidP="004040BE"/>
    <w:p w14:paraId="2B0AEA8D" w14:textId="3D50F901" w:rsidR="004040BE" w:rsidRPr="00936713" w:rsidRDefault="004040BE" w:rsidP="004040BE">
      <w:pPr>
        <w:rPr>
          <w:b/>
          <w:bCs/>
        </w:rPr>
      </w:pPr>
      <w:r w:rsidRPr="00936713">
        <w:rPr>
          <w:b/>
          <w:bCs/>
        </w:rPr>
        <w:t>Nachteile:</w:t>
      </w:r>
    </w:p>
    <w:p w14:paraId="6B32C45F" w14:textId="38323ED7" w:rsidR="006E5EF6" w:rsidRPr="00936713" w:rsidRDefault="004040BE">
      <w:pPr>
        <w:pStyle w:val="ListParagraph"/>
        <w:numPr>
          <w:ilvl w:val="0"/>
          <w:numId w:val="31"/>
        </w:numPr>
      </w:pPr>
      <w:r w:rsidRPr="00936713">
        <w:t>Die Löschung von Datensätzen benötigt zusätzliche Logik. Da in diesem Fall der gelöschte Datensatz nicht mehr für den Zeitstempelvergleich zur Verfügung steht</w:t>
      </w:r>
      <w:r w:rsidRPr="00936713">
        <w:fldChar w:fldCharType="begin"/>
      </w:r>
      <w:r w:rsidRPr="00936713">
        <w:instrText xml:space="preserve"> ADDIN ZOTERO_ITEM CSL_CITATION {"citationID":"YQWrH6Gt","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21E4EC65" w14:textId="3A119E9B" w:rsidR="004040BE" w:rsidRPr="00936713" w:rsidRDefault="004040BE">
      <w:pPr>
        <w:pStyle w:val="ListParagraph"/>
        <w:numPr>
          <w:ilvl w:val="0"/>
          <w:numId w:val="31"/>
        </w:numPr>
      </w:pPr>
      <w:r w:rsidRPr="00936713">
        <w:t xml:space="preserve">Die Quelle für den Zeitstempel muss konsistent sein, damit die Zeitstempel vergleichbar bleiben </w:t>
      </w:r>
      <w:r w:rsidRPr="00936713">
        <w:fldChar w:fldCharType="begin"/>
      </w:r>
      <w:r w:rsidRPr="00936713">
        <w:instrText xml:space="preserve"> ADDIN ZOTERO_ITEM CSL_CITATION {"citationID":"sLNIL2rS","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54640907" w14:textId="1F125C4D" w:rsidR="00424770" w:rsidRPr="00936713" w:rsidRDefault="00424770" w:rsidP="00424770">
      <w:pPr>
        <w:pStyle w:val="Heading4"/>
      </w:pPr>
      <w:bookmarkStart w:id="45" w:name="_Ref189055616"/>
      <w:proofErr w:type="spellStart"/>
      <w:r w:rsidRPr="00936713">
        <w:t>Mathematical</w:t>
      </w:r>
      <w:proofErr w:type="spellEnd"/>
      <w:r w:rsidRPr="00936713">
        <w:t xml:space="preserve"> Transfer</w:t>
      </w:r>
      <w:bookmarkEnd w:id="45"/>
    </w:p>
    <w:p w14:paraId="1D37B973" w14:textId="77777777" w:rsidR="00534E68" w:rsidRPr="00936713" w:rsidRDefault="00BA43B2" w:rsidP="00C573F2">
      <w:r w:rsidRPr="00936713">
        <w:t xml:space="preserve">Das dritte Entwurfsmuster </w:t>
      </w:r>
      <w:r w:rsidR="006F73E6" w:rsidRPr="00936713">
        <w:t xml:space="preserve">macht sich mathematische Algorithmen zu Nutze, um zu bestimmen welche Teile eines Datensatzes übermittelt werden sollen </w:t>
      </w:r>
      <w:r w:rsidR="006F73E6" w:rsidRPr="00936713">
        <w:fldChar w:fldCharType="begin"/>
      </w:r>
      <w:r w:rsidR="006F73E6" w:rsidRPr="00936713">
        <w:instrText xml:space="preserve"> ADDIN ZOTERO_ITEM CSL_CITATION {"citationID":"x3BKLmaa","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6F73E6" w:rsidRPr="00936713">
        <w:fldChar w:fldCharType="separate"/>
      </w:r>
      <w:r w:rsidR="006F73E6" w:rsidRPr="00936713">
        <w:t>[5]</w:t>
      </w:r>
      <w:r w:rsidR="006F73E6" w:rsidRPr="00936713">
        <w:fldChar w:fldCharType="end"/>
      </w:r>
      <w:r w:rsidR="006F73E6" w:rsidRPr="00936713">
        <w:t xml:space="preserve">. Es werden nur Daten ausgetauscht, welche geändert wurden. Die mathematischen Algorithmen sind in der Lage, Änderungen effizienter zusammen zu führen </w:t>
      </w:r>
      <w:r w:rsidR="000A3D94" w:rsidRPr="00936713">
        <w:t xml:space="preserve">und die Menge an Daten in einer Übertragung auf ein </w:t>
      </w:r>
      <w:proofErr w:type="spellStart"/>
      <w:r w:rsidR="000A3D94" w:rsidRPr="00936713">
        <w:t>minimum</w:t>
      </w:r>
      <w:proofErr w:type="spellEnd"/>
      <w:r w:rsidR="000A3D94" w:rsidRPr="00936713">
        <w:t xml:space="preserve"> zu reduzieren </w:t>
      </w:r>
      <w:r w:rsidR="000A3D94" w:rsidRPr="00936713">
        <w:fldChar w:fldCharType="begin"/>
      </w:r>
      <w:r w:rsidR="000A3D94" w:rsidRPr="00936713">
        <w:instrText xml:space="preserve"> ADDIN ZOTERO_ITEM CSL_CITATION {"citationID":"6CicP9RB","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0A3D94" w:rsidRPr="00936713">
        <w:fldChar w:fldCharType="separate"/>
      </w:r>
      <w:r w:rsidR="000A3D94" w:rsidRPr="00936713">
        <w:t>[5]</w:t>
      </w:r>
      <w:r w:rsidR="000A3D94" w:rsidRPr="00936713">
        <w:fldChar w:fldCharType="end"/>
      </w:r>
      <w:r w:rsidRPr="00936713">
        <w:t>. Beispiel</w:t>
      </w:r>
      <w:r w:rsidR="00534E68" w:rsidRPr="00936713">
        <w:t>e für mathematische Methoden sind:</w:t>
      </w:r>
    </w:p>
    <w:p w14:paraId="02D2B999" w14:textId="77777777" w:rsidR="00534E68" w:rsidRPr="00936713" w:rsidRDefault="00534E68">
      <w:pPr>
        <w:pStyle w:val="ListParagraph"/>
        <w:numPr>
          <w:ilvl w:val="0"/>
          <w:numId w:val="32"/>
        </w:numPr>
      </w:pPr>
      <w:r w:rsidRPr="00936713">
        <w:t>D</w:t>
      </w:r>
      <w:r w:rsidR="00BA43B2" w:rsidRPr="00936713">
        <w:t>er Vergleich von Checksummen</w:t>
      </w:r>
      <w:r w:rsidRPr="00936713">
        <w:t xml:space="preserve"> </w:t>
      </w:r>
      <w:r w:rsidRPr="00936713">
        <w:fldChar w:fldCharType="begin"/>
      </w:r>
      <w:r w:rsidRPr="00936713">
        <w:instrText xml:space="preserve"> ADDIN ZOTERO_ITEM CSL_CITATION {"citationID":"mOeqrvNa","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p>
    <w:p w14:paraId="2CFAD3FB" w14:textId="7591B92A" w:rsidR="00BA43B2" w:rsidRPr="00295D9C" w:rsidRDefault="00534E68">
      <w:pPr>
        <w:pStyle w:val="ListParagraph"/>
        <w:numPr>
          <w:ilvl w:val="0"/>
          <w:numId w:val="32"/>
        </w:numPr>
        <w:rPr>
          <w:lang w:val="en-US"/>
        </w:rPr>
      </w:pPr>
      <w:r w:rsidRPr="00295D9C">
        <w:rPr>
          <w:lang w:val="en-US"/>
        </w:rPr>
        <w:t xml:space="preserve">„Invertible Bloom Lookup Tables“ (IBLTs) </w:t>
      </w:r>
      <w:r w:rsidRPr="00936713">
        <w:fldChar w:fldCharType="begin"/>
      </w:r>
      <w:r w:rsidRPr="00295D9C">
        <w:rPr>
          <w:lang w:val="en-US"/>
        </w:rPr>
        <w:instrText xml:space="preserve"> ADDIN ZOTERO_ITEM CSL_CITATION {"citationID":"5z5cRcfk","properties":{"formattedCitation":"[8]","plainCitation":"[8]","noteIndex":0},"citationItems":[{"id":91,"uris":["http://zotero.org/users/15041600/items/IH34XPA2"],"itemData":{"id":91,"type":"article-journal","abstract":"Many distributed cloud-based services use multiple loosely consistent replicas of user information to avoid the high overhead of more tightly coupled synchronization. Periodically, the information must be synchronized, or reconciled. One can place this problem in the theoretical framework of set reconciliation: two parties $$A_1$$and $$A_2$$each hold a set of keys, named $$S_1$$and $$S_2$$respectively, and the goal is for both parties to obtain $$S_1 \\cup S_2$$. Typically, set reconciliation is interesting algorithmically when sets are large but the set difference $$|S_1-S_2|+|S_2-S_1|$$is small. In this setting the focus is on accomplishing reconciliation efficiently in terms of communication; ideally, the communication should depend on the size of the set difference, and not on the size of the sets. In this paper, we extend recent approaches using Invertible Bloom Lookup Tables (IBLTs) for set reconciliation to the multi-party setting. There are three or more parties $$A_1,A_2,\\ldots ,A_n$$holding sets of keys $$S_1,S_2,\\ldots ,S_n$$respectively, and the goal is for all parties to obtain $$\\cup _i S_i$$. While this could be done by pairwise reconciliations, we seek more effective methods. Our general approach can function even if the number of parties is not exactly known in advance, and with some additional cost can be used to determine which other parties hold missing keys. Our methodology uses network coding techniques in conjunction with IBLTs, allowing efficiency in network utilization along with efficiency obtained by passing messages of size $$O(|\\cup _i S_i - \\cap _i S_i|)$$. By connecting reconciliation with network coding, we can provide efficient reconciliation methods for a number of natural distributed settings.","container-title":"Distributed Computing","DOI":"10.1007/s00446-017-0316-0","ISSN":"1432-0452","issue":"6","journalAbbreviation":"Distrib. Comput.","language":"en","page":"441-453","source":"Springer Link","title":"Simple multi-party set reconciliation","volume":"31","author":[{"family":"Mitzenmacher","given":"Michael"},{"family":"Pagh","given":"Rasmus"}],"issued":{"date-parts":[["2018",11,1]]},"citation-key":"mitzenmacherSimpleMultipartySet2018"}}],"schema":"https://github.com/citation-style-language/schema/raw/master/csl-citation.json"} </w:instrText>
      </w:r>
      <w:r w:rsidRPr="00936713">
        <w:fldChar w:fldCharType="separate"/>
      </w:r>
      <w:r w:rsidRPr="00295D9C">
        <w:rPr>
          <w:lang w:val="en-US"/>
        </w:rPr>
        <w:t>[8]</w:t>
      </w:r>
      <w:r w:rsidRPr="00936713">
        <w:fldChar w:fldCharType="end"/>
      </w:r>
    </w:p>
    <w:p w14:paraId="611D6D7F" w14:textId="0C24A9C6" w:rsidR="00534E68" w:rsidRPr="00936713" w:rsidRDefault="00534E68">
      <w:pPr>
        <w:pStyle w:val="ListParagraph"/>
        <w:numPr>
          <w:ilvl w:val="0"/>
          <w:numId w:val="32"/>
        </w:numPr>
      </w:pPr>
      <w:r w:rsidRPr="00936713">
        <w:t>“</w:t>
      </w:r>
      <w:proofErr w:type="spellStart"/>
      <w:r w:rsidRPr="00936713">
        <w:t>Characteristic</w:t>
      </w:r>
      <w:proofErr w:type="spellEnd"/>
      <w:r w:rsidRPr="00936713">
        <w:t xml:space="preserve"> Polynomial Interpolation” </w:t>
      </w:r>
      <w:r w:rsidRPr="00936713">
        <w:fldChar w:fldCharType="begin"/>
      </w:r>
      <w:r w:rsidRPr="00936713">
        <w:instrText xml:space="preserve"> ADDIN ZOTERO_ITEM CSL_CITATION {"citationID":"VE1TJsLc","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p>
    <w:p w14:paraId="379E7EEE" w14:textId="77777777" w:rsidR="00534E68" w:rsidRPr="00936713" w:rsidRDefault="00534E68" w:rsidP="00534E68"/>
    <w:p w14:paraId="32A99D76" w14:textId="77777777" w:rsidR="00534E68" w:rsidRPr="00936713" w:rsidRDefault="00534E68" w:rsidP="00534E68">
      <w:pPr>
        <w:keepNext/>
        <w:jc w:val="center"/>
      </w:pPr>
      <w:r w:rsidRPr="00936713">
        <w:rPr>
          <w:noProof/>
        </w:rPr>
        <w:drawing>
          <wp:inline distT="0" distB="0" distL="0" distR="0" wp14:anchorId="0EBD0C75" wp14:editId="03149B02">
            <wp:extent cx="3725870" cy="2847975"/>
            <wp:effectExtent l="0" t="0" r="8255" b="0"/>
            <wp:docPr id="632511726" name="Picture 3"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511726" name="Picture 3" descr="A screenshot of a computer screen&#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3729422" cy="2850690"/>
                    </a:xfrm>
                    <a:prstGeom prst="rect">
                      <a:avLst/>
                    </a:prstGeom>
                  </pic:spPr>
                </pic:pic>
              </a:graphicData>
            </a:graphic>
          </wp:inline>
        </w:drawing>
      </w:r>
    </w:p>
    <w:p w14:paraId="3B95177F" w14:textId="64C89DFE" w:rsidR="00534E68" w:rsidRPr="00936713" w:rsidRDefault="00534E68" w:rsidP="00534E68">
      <w:pPr>
        <w:pStyle w:val="Caption"/>
        <w:jc w:val="center"/>
      </w:pPr>
      <w:bookmarkStart w:id="46" w:name="_Ref189321070"/>
      <w:bookmarkStart w:id="47" w:name="_Toc190680587"/>
      <w:r w:rsidRPr="00936713">
        <w:t xml:space="preserve">Abbildung </w:t>
      </w:r>
      <w:fldSimple w:instr=" SEQ Abbildung \* ARABIC ">
        <w:r w:rsidR="00460E0F">
          <w:rPr>
            <w:noProof/>
          </w:rPr>
          <w:t>9</w:t>
        </w:r>
      </w:fldSimple>
      <w:bookmarkEnd w:id="46"/>
      <w:r w:rsidRPr="00936713">
        <w:t xml:space="preserve"> Darstellung des Musters Mathematischer Transfer</w:t>
      </w:r>
      <w:bookmarkEnd w:id="47"/>
    </w:p>
    <w:p w14:paraId="6BFB356F" w14:textId="2D2A5028" w:rsidR="00D406C9" w:rsidRPr="00936713" w:rsidRDefault="00D406C9" w:rsidP="00534E68">
      <w:r w:rsidRPr="00936713">
        <w:t xml:space="preserve">Wie in </w:t>
      </w:r>
      <w:r w:rsidRPr="00936713">
        <w:fldChar w:fldCharType="begin"/>
      </w:r>
      <w:r w:rsidRPr="00936713">
        <w:instrText xml:space="preserve"> REF _Ref189321070 \h </w:instrText>
      </w:r>
      <w:r w:rsidRPr="00936713">
        <w:fldChar w:fldCharType="separate"/>
      </w:r>
      <w:r w:rsidRPr="00936713">
        <w:t>Abbildung 9</w:t>
      </w:r>
      <w:r w:rsidRPr="00936713">
        <w:fldChar w:fldCharType="end"/>
      </w:r>
      <w:r w:rsidRPr="00936713">
        <w:t xml:space="preserve"> zu sehen ist, weist das Muster „mathematischer Transfer“ Ähnlichkeiten zum „</w:t>
      </w:r>
      <w:proofErr w:type="spellStart"/>
      <w:r w:rsidRPr="00936713">
        <w:t>Timestamp</w:t>
      </w:r>
      <w:proofErr w:type="spellEnd"/>
      <w:r w:rsidRPr="00936713">
        <w:t xml:space="preserve"> Transfer“ Muster auf. Der Unterschied ist die mathematische Berechnung der Änderungen </w:t>
      </w:r>
      <w:r w:rsidRPr="00936713">
        <w:fldChar w:fldCharType="begin"/>
      </w:r>
      <w:r w:rsidRPr="00936713">
        <w:instrText xml:space="preserve"> ADDIN ZOTERO_ITEM CSL_CITATION {"citationID":"SVNledm1","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51ACD99B" w14:textId="77777777" w:rsidR="00534E68" w:rsidRPr="00936713" w:rsidRDefault="00534E68" w:rsidP="00C573F2"/>
    <w:p w14:paraId="202F977B" w14:textId="66C8BBAA" w:rsidR="00D406C9" w:rsidRPr="00936713" w:rsidRDefault="00D406C9" w:rsidP="00C573F2">
      <w:r w:rsidRPr="00936713">
        <w:t>Vorteile:</w:t>
      </w:r>
    </w:p>
    <w:p w14:paraId="18781ACB" w14:textId="24992925" w:rsidR="00D406C9" w:rsidRPr="00936713" w:rsidRDefault="00D406C9">
      <w:pPr>
        <w:pStyle w:val="ListParagraph"/>
        <w:numPr>
          <w:ilvl w:val="0"/>
          <w:numId w:val="33"/>
        </w:numPr>
      </w:pPr>
      <w:r w:rsidRPr="00936713">
        <w:t xml:space="preserve">Mit diesem Muster kann die benötigte Bandbreite auf ein Minimum reduziert werden </w:t>
      </w:r>
      <w:r w:rsidRPr="00936713">
        <w:fldChar w:fldCharType="begin"/>
      </w:r>
      <w:r w:rsidRPr="00936713">
        <w:instrText xml:space="preserve"> ADDIN ZOTERO_ITEM CSL_CITATION {"citationID":"1jcvRSGL","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Das Muster kommt in Frage, wenn die effiziente Nutzung der verfügbaren Bandbreite kritisch ist.</w:t>
      </w:r>
    </w:p>
    <w:p w14:paraId="28706287" w14:textId="77777777" w:rsidR="00D406C9" w:rsidRPr="00936713" w:rsidRDefault="00D406C9" w:rsidP="00C573F2"/>
    <w:p w14:paraId="31B43476" w14:textId="2A8B9A4B" w:rsidR="00D406C9" w:rsidRPr="00936713" w:rsidRDefault="00D406C9" w:rsidP="00C573F2">
      <w:r w:rsidRPr="00936713">
        <w:t>Nachteile:</w:t>
      </w:r>
    </w:p>
    <w:p w14:paraId="617A85D7" w14:textId="0EB43002" w:rsidR="00D406C9" w:rsidRPr="00936713" w:rsidRDefault="00D406C9">
      <w:pPr>
        <w:pStyle w:val="ListParagraph"/>
        <w:numPr>
          <w:ilvl w:val="0"/>
          <w:numId w:val="33"/>
        </w:numPr>
      </w:pPr>
      <w:r w:rsidRPr="00936713">
        <w:t xml:space="preserve">Mathematische </w:t>
      </w:r>
      <w:proofErr w:type="spellStart"/>
      <w:r w:rsidRPr="00936713">
        <w:t>methoden</w:t>
      </w:r>
      <w:proofErr w:type="spellEnd"/>
      <w:r w:rsidRPr="00936713">
        <w:t xml:space="preserve"> für die Berechnung sind oft stark abhängig vom Kontext der Daten </w:t>
      </w:r>
      <w:r w:rsidRPr="00936713">
        <w:fldChar w:fldCharType="begin"/>
      </w:r>
      <w:r w:rsidRPr="00936713">
        <w:instrText xml:space="preserve"> ADDIN ZOTERO_ITEM CSL_CITATION {"citationID":"Ft0FEId0","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Ändert der Datenkontext muss auch der Algorithmus angepasst werden.</w:t>
      </w:r>
    </w:p>
    <w:p w14:paraId="3FCE4B87" w14:textId="7CECAD3F" w:rsidR="00D406C9" w:rsidRPr="00936713" w:rsidRDefault="00D406C9">
      <w:pPr>
        <w:pStyle w:val="ListParagraph"/>
        <w:numPr>
          <w:ilvl w:val="0"/>
          <w:numId w:val="33"/>
        </w:numPr>
      </w:pPr>
      <w:r w:rsidRPr="00936713">
        <w:t xml:space="preserve">Die Komplexität von Mathematischen Methoden ist hoch. Entsprechend wird für die Implementierung mehr Zeit benötigt </w:t>
      </w:r>
      <w:r w:rsidRPr="00936713">
        <w:fldChar w:fldCharType="begin"/>
      </w:r>
      <w:r w:rsidRPr="00936713">
        <w:instrText xml:space="preserve"> ADDIN ZOTERO_ITEM CSL_CITATION {"citationID":"vbekNK6k","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1EBD4282" w14:textId="75F07F6D" w:rsidR="00432DB1" w:rsidRPr="00936713" w:rsidRDefault="00432DB1">
      <w:pPr>
        <w:spacing w:line="240" w:lineRule="auto"/>
      </w:pPr>
      <w:r w:rsidRPr="00936713">
        <w:br w:type="page"/>
      </w:r>
    </w:p>
    <w:p w14:paraId="6740CBCE" w14:textId="77777777" w:rsidR="0011235C" w:rsidRPr="00936713" w:rsidRDefault="0011235C" w:rsidP="0011235C">
      <w:pPr>
        <w:pStyle w:val="Heading1"/>
      </w:pPr>
      <w:bookmarkStart w:id="48" w:name="_Toc188879061"/>
      <w:bookmarkStart w:id="49" w:name="_Toc190680698"/>
      <w:r w:rsidRPr="00936713">
        <w:lastRenderedPageBreak/>
        <w:t>Methodik</w:t>
      </w:r>
      <w:bookmarkEnd w:id="48"/>
      <w:bookmarkEnd w:id="49"/>
    </w:p>
    <w:p w14:paraId="083194BC" w14:textId="77777777" w:rsidR="00B23358" w:rsidRPr="00936713" w:rsidRDefault="00B23358" w:rsidP="0011235C">
      <w:r w:rsidRPr="00936713">
        <w:t>In diesem Kapitel wird die verwendete Methodik beschrieben Durch die Transparenz in der Methodik wird nicht nur die Reproduzierbarkeit gewährleistet, sondern auch die Grundlage für eine kritische Bewertung der Arbeit gelegt.</w:t>
      </w:r>
    </w:p>
    <w:p w14:paraId="5890CBA3" w14:textId="22130F08" w:rsidR="00B23358" w:rsidRPr="00936713" w:rsidRDefault="00B23358" w:rsidP="00B23358">
      <w:pPr>
        <w:pStyle w:val="Heading2"/>
      </w:pPr>
      <w:bookmarkStart w:id="50" w:name="_Toc190680699"/>
      <w:r w:rsidRPr="00936713">
        <w:t>Projektmanagement</w:t>
      </w:r>
      <w:bookmarkEnd w:id="50"/>
    </w:p>
    <w:p w14:paraId="39DE7A80" w14:textId="3D7E47B2" w:rsidR="00B23358" w:rsidRPr="00936713" w:rsidRDefault="00B23358" w:rsidP="00B23358">
      <w:r w:rsidRPr="00936713">
        <w:t>Für die Umsetzung wurde eine Agile Vorgehensweise gewählt.</w:t>
      </w:r>
      <w:r w:rsidR="00DD788E" w:rsidRPr="00936713">
        <w:t xml:space="preserve"> In einem Projektboard in </w:t>
      </w:r>
      <w:proofErr w:type="spellStart"/>
      <w:r w:rsidR="00DD788E" w:rsidRPr="00936713">
        <w:t>Github</w:t>
      </w:r>
      <w:proofErr w:type="spellEnd"/>
      <w:r w:rsidR="00DD788E" w:rsidRPr="00936713">
        <w:t xml:space="preserve"> werden Tasks erfasst und iterativ abgearbeitet. Die Tasks sind primär auf die Lieferobjekte zugeschnitten. Das Projektboard orientiert sich dabei an der Kanban Methode </w:t>
      </w:r>
      <w:r w:rsidR="00DD788E" w:rsidRPr="00936713">
        <w:fldChar w:fldCharType="begin"/>
      </w:r>
      <w:r w:rsidR="00534E68" w:rsidRPr="00936713">
        <w:instrText xml:space="preserve"> ADDIN ZOTERO_ITEM CSL_CITATION {"citationID":"XKKERxBN","properties":{"formattedCitation":"[9]","plainCitation":"[9]","noteIndex":0},"citationItems":[{"id":72,"uris":["http://zotero.org/users/15041600/items/Z379XBT9"],"itemData":{"id":72,"type":"entry-encyclopedia","abstract":"Kanban ist eine Methode der Produktionsprozesssteuerung. Das Vorgehen orientiert sich ausschließlich am tatsächlichen Verbrauch von Materialien am Bereitstell- und Verbrauchsort. Kanban ermöglicht eine Reduktion der lokalen Bestände von Vorprodukten in und nahe der Produktion, die dort in Produkten der nächsten Integrationsstufe verbaut werden.\nZiel der Kanban-Methode ist es, die Wertschöpfungskette auf jeder Fertigungs- bzw. Produktionsstufe einer mehrstufigen Integrationskette kostenoptimal zu steuern. Dabei erfolgen die Entnahmen aus den jeweiligen Pufferlagern und das Nachliefern in dieselben Pufferlager asynchron. Durch das Verteilen der Pufferlager in der Produktion entlang der Integrationskette wird mit einfachen Informationsmitteln und kurzen Transportwegen eine einfache Lösung erreicht.\nKanban entstammt dem Japanischen bzw. dem Chinesischen. Im Japanischen heißt </w:instrText>
      </w:r>
      <w:r w:rsidR="00534E68" w:rsidRPr="00936713">
        <w:rPr>
          <w:rFonts w:ascii="MS Gothic" w:eastAsia="MS Gothic" w:hAnsi="MS Gothic" w:cs="MS Gothic"/>
        </w:rPr>
        <w:instrText>かんばん</w:instrText>
      </w:r>
      <w:r w:rsidR="00534E68" w:rsidRPr="00936713">
        <w:instrText xml:space="preserve"> (</w:instrText>
      </w:r>
      <w:r w:rsidR="00534E68" w:rsidRPr="00936713">
        <w:rPr>
          <w:rFonts w:ascii="MS Gothic" w:eastAsia="MS Gothic" w:hAnsi="MS Gothic" w:cs="MS Gothic"/>
        </w:rPr>
        <w:instrText>看板</w:instrText>
      </w:r>
      <w:r w:rsidR="00534E68" w:rsidRPr="00936713">
        <w:instrText xml:space="preserve">) so viel wie „Karte“, „Tafel“ oder „Beleg“ und im Chinesischen entspricht Kanban dem Pinyin für dieselben Zeichen </w:instrText>
      </w:r>
      <w:r w:rsidR="00534E68" w:rsidRPr="00936713">
        <w:rPr>
          <w:rFonts w:ascii="MS Gothic" w:eastAsia="MS Gothic" w:hAnsi="MS Gothic" w:cs="MS Gothic"/>
        </w:rPr>
        <w:instrText>看板</w:instrText>
      </w:r>
      <w:r w:rsidR="00534E68" w:rsidRPr="00936713">
        <w:instrText xml:space="preserve">. Kanban ist eine Umsetzung des unter den Synonymen Hol-, Zuruf- oder Pull-Prinzip bekannten Steuerungsverfahrens.","container-title":"Wikipedia","language":"de","license":"Creative Commons Attribution-ShareAlike License","note":"Page Version ID: 252173638","source":"Wikipedia","title":"Kanban","URL":"https://de.wikipedia.org/w/index.php?title=Kanban&amp;oldid=252173638","accessed":{"date-parts":[["2025",1,27]]},"issued":{"date-parts":[["2025",1,12]]},"citation-key":"Kanban2025"}}],"schema":"https://github.com/citation-style-language/schema/raw/master/csl-citation.json"} </w:instrText>
      </w:r>
      <w:r w:rsidR="00DD788E" w:rsidRPr="00936713">
        <w:fldChar w:fldCharType="separate"/>
      </w:r>
      <w:r w:rsidR="00534E68" w:rsidRPr="00936713">
        <w:t>[9]</w:t>
      </w:r>
      <w:r w:rsidR="00DD788E" w:rsidRPr="00936713">
        <w:fldChar w:fldCharType="end"/>
      </w:r>
      <w:r w:rsidR="00DD788E" w:rsidRPr="00936713">
        <w:t xml:space="preserve">. Das Projektboard befindet sich auf </w:t>
      </w:r>
      <w:proofErr w:type="spellStart"/>
      <w:r w:rsidR="00DD788E" w:rsidRPr="00936713">
        <w:t>Github</w:t>
      </w:r>
      <w:proofErr w:type="spellEnd"/>
      <w:r w:rsidR="00DD788E" w:rsidRPr="00936713">
        <w:t>:</w:t>
      </w:r>
    </w:p>
    <w:p w14:paraId="6008CBC2" w14:textId="77777777" w:rsidR="00DD788E" w:rsidRPr="00936713" w:rsidRDefault="00DD788E" w:rsidP="00B23358"/>
    <w:p w14:paraId="113DF942" w14:textId="594F8989" w:rsidR="00DD788E" w:rsidRPr="00936713" w:rsidRDefault="00DD788E" w:rsidP="00B23358">
      <w:hyperlink r:id="rId25" w:history="1">
        <w:r w:rsidRPr="00936713">
          <w:rPr>
            <w:rStyle w:val="Hyperlink"/>
          </w:rPr>
          <w:t>https://github.com/users/zuercheram/projects/2/views/3</w:t>
        </w:r>
      </w:hyperlink>
    </w:p>
    <w:p w14:paraId="54B105F0" w14:textId="77777777" w:rsidR="00DD788E" w:rsidRPr="00936713" w:rsidRDefault="00DD788E" w:rsidP="00B23358"/>
    <w:p w14:paraId="1AE0D21C" w14:textId="7FFA6A9D" w:rsidR="00DD788E" w:rsidRPr="00936713" w:rsidRDefault="00DD788E" w:rsidP="00B23358">
      <w:r w:rsidRPr="00936713">
        <w:t xml:space="preserve">Der </w:t>
      </w:r>
      <w:proofErr w:type="spellStart"/>
      <w:r w:rsidRPr="00936713">
        <w:t>Gesamtvortschritt</w:t>
      </w:r>
      <w:proofErr w:type="spellEnd"/>
      <w:r w:rsidRPr="00936713">
        <w:t xml:space="preserve"> der Masterthesis ist in einem übergeordneten Projektplan dargestellt. Er zeigt die Termine, Meilensteine und geplante Umsetzungsabschnitte für die Masterthesis.</w:t>
      </w:r>
    </w:p>
    <w:p w14:paraId="065013CA" w14:textId="77777777" w:rsidR="00DD788E" w:rsidRPr="00936713" w:rsidRDefault="00DD788E" w:rsidP="00B23358">
      <w:pPr>
        <w:sectPr w:rsidR="00DD788E" w:rsidRPr="00936713" w:rsidSect="00A54C2F">
          <w:pgSz w:w="11906" w:h="16838" w:code="9"/>
          <w:pgMar w:top="1758" w:right="1004" w:bottom="680" w:left="1435" w:header="709" w:footer="510" w:gutter="0"/>
          <w:cols w:space="708"/>
          <w:docGrid w:linePitch="360"/>
        </w:sectPr>
      </w:pPr>
    </w:p>
    <w:p w14:paraId="0EB8CBE0" w14:textId="2C94879C" w:rsidR="00692428" w:rsidRPr="00936713" w:rsidRDefault="00692428" w:rsidP="00692428">
      <w:pPr>
        <w:pStyle w:val="Heading2"/>
      </w:pPr>
      <w:bookmarkStart w:id="51" w:name="_Toc190680700"/>
      <w:r w:rsidRPr="00936713">
        <w:lastRenderedPageBreak/>
        <w:t>Masterthesis Zeitplan</w:t>
      </w:r>
      <w:bookmarkEnd w:id="51"/>
    </w:p>
    <w:p w14:paraId="52E8F35A" w14:textId="64B4FF73" w:rsidR="00DD788E" w:rsidRPr="00936713" w:rsidRDefault="00692428">
      <w:pPr>
        <w:spacing w:line="240" w:lineRule="auto"/>
      </w:pPr>
      <w:r w:rsidRPr="00936713">
        <w:rPr>
          <w:noProof/>
        </w:rPr>
        <w:drawing>
          <wp:inline distT="0" distB="0" distL="0" distR="0" wp14:anchorId="079858DE" wp14:editId="0E761FF7">
            <wp:extent cx="9144000" cy="3074035"/>
            <wp:effectExtent l="0" t="0" r="0" b="0"/>
            <wp:docPr id="265930130"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9144000" cy="3074035"/>
                    </a:xfrm>
                    <a:prstGeom prst="rect">
                      <a:avLst/>
                    </a:prstGeom>
                    <a:noFill/>
                    <a:ln>
                      <a:noFill/>
                    </a:ln>
                  </pic:spPr>
                </pic:pic>
              </a:graphicData>
            </a:graphic>
          </wp:inline>
        </w:drawing>
      </w:r>
    </w:p>
    <w:p w14:paraId="3D31C90A" w14:textId="77777777" w:rsidR="00DD788E" w:rsidRPr="00936713" w:rsidRDefault="00DD788E">
      <w:pPr>
        <w:spacing w:line="240" w:lineRule="auto"/>
      </w:pPr>
    </w:p>
    <w:p w14:paraId="1AC1E99F" w14:textId="77777777" w:rsidR="00DD788E" w:rsidRPr="00936713" w:rsidRDefault="00DD788E">
      <w:pPr>
        <w:spacing w:line="240" w:lineRule="auto"/>
        <w:sectPr w:rsidR="00DD788E" w:rsidRPr="00936713" w:rsidSect="00DD788E">
          <w:pgSz w:w="16838" w:h="11906" w:orient="landscape" w:code="9"/>
          <w:pgMar w:top="1435" w:right="1758" w:bottom="1004" w:left="680" w:header="709" w:footer="510" w:gutter="0"/>
          <w:cols w:space="708"/>
          <w:docGrid w:linePitch="360"/>
        </w:sectPr>
      </w:pPr>
    </w:p>
    <w:p w14:paraId="75A1124B" w14:textId="0CDB3FA7" w:rsidR="00C91AB6" w:rsidRPr="00936713" w:rsidRDefault="00C91AB6" w:rsidP="00C91AB6">
      <w:pPr>
        <w:pStyle w:val="Heading2"/>
      </w:pPr>
      <w:bookmarkStart w:id="52" w:name="_Toc188879062"/>
      <w:bookmarkStart w:id="53" w:name="_Toc190680701"/>
      <w:r w:rsidRPr="00936713">
        <w:lastRenderedPageBreak/>
        <w:t>Entwurf der Lösungsarchitektur</w:t>
      </w:r>
      <w:bookmarkEnd w:id="53"/>
    </w:p>
    <w:p w14:paraId="29A6D03A" w14:textId="5B830535" w:rsidR="00C91AB6" w:rsidRPr="00936713" w:rsidRDefault="0029742F" w:rsidP="00C91AB6">
      <w:r>
        <w:t xml:space="preserve">Die Lösungsarchitektur wurde auf Basis der Qualitätsanforderungen </w:t>
      </w:r>
      <w:proofErr w:type="spellStart"/>
      <w:r>
        <w:t>erstallt</w:t>
      </w:r>
      <w:proofErr w:type="spellEnd"/>
      <w:r>
        <w:t xml:space="preserve">. </w:t>
      </w:r>
      <w:r w:rsidR="00F44F76">
        <w:t xml:space="preserve">Als Modell für das Software Architektur Dokument diente das arc42-Modell von Dr. Peter Hruschka und Dr. Gernot Starke </w:t>
      </w:r>
      <w:r w:rsidR="00F44F76">
        <w:fldChar w:fldCharType="begin"/>
      </w:r>
      <w:r w:rsidR="00F44F76">
        <w:instrText xml:space="preserve"> ADDIN ZOTERO_ITEM CSL_CITATION {"citationID":"ZMy2E6ZF","properties":{"formattedCitation":"[10]","plainCitation":"[10]","noteIndex":0},"citationItems":[{"id":74,"uris":["http://zotero.org/users/15041600/items/LIY6Y5T8"],"itemData":{"id":74,"type":"webpage","abstract":"arc42 is a template for architecture communication and documentation.","container-title":"arc42","language":"en","title":"arc42 Template Overview","URL":"https://arc42.org/overview","author":[{"family":"Starke","given":"Dr Gernot"}],"accessed":{"date-parts":[["2025",1,27]]},"citation-key":"starkeArc42TemplateOverviewa"}}],"schema":"https://github.com/citation-style-language/schema/raw/master/csl-citation.json"} </w:instrText>
      </w:r>
      <w:r w:rsidR="00F44F76">
        <w:fldChar w:fldCharType="separate"/>
      </w:r>
      <w:r w:rsidR="00F44F76" w:rsidRPr="00F44F76">
        <w:t>[10]</w:t>
      </w:r>
      <w:r w:rsidR="00F44F76">
        <w:fldChar w:fldCharType="end"/>
      </w:r>
      <w:r w:rsidR="00F44F76">
        <w:t xml:space="preserve">. Die Lösungsarchitektur beschreibt </w:t>
      </w:r>
      <w:proofErr w:type="gramStart"/>
      <w:r w:rsidR="00F44F76">
        <w:t>die statische Sichtweisen</w:t>
      </w:r>
      <w:proofErr w:type="gramEnd"/>
      <w:r w:rsidR="00F44F76">
        <w:t xml:space="preserve"> auf die Bausteine, die erwarteten Verhaltensweisen der Anwendung, Konzepte, Strategien und Architekturentscheidungen. Dies fördert eine klare Kommunikation und ein gemeinsames </w:t>
      </w:r>
      <w:proofErr w:type="spellStart"/>
      <w:r w:rsidR="00F44F76">
        <w:t>Verständins</w:t>
      </w:r>
      <w:proofErr w:type="spellEnd"/>
      <w:r w:rsidR="00F44F76">
        <w:t xml:space="preserve"> mit den Stakeholdern. Alle Diagramme und visuellen Darstellungen wurden mittels der Software «</w:t>
      </w:r>
      <w:proofErr w:type="spellStart"/>
      <w:r w:rsidR="00F44F76">
        <w:t>Draw.Io</w:t>
      </w:r>
      <w:proofErr w:type="spellEnd"/>
      <w:r w:rsidR="00F44F76">
        <w:t>» erstellt.</w:t>
      </w:r>
    </w:p>
    <w:p w14:paraId="2D33CEE8" w14:textId="7F42F02F" w:rsidR="00C91AB6" w:rsidRPr="00936713" w:rsidRDefault="00C91AB6" w:rsidP="00C91AB6">
      <w:pPr>
        <w:pStyle w:val="Heading2"/>
      </w:pPr>
      <w:bookmarkStart w:id="54" w:name="_Toc190680702"/>
      <w:r w:rsidRPr="00936713">
        <w:t>Analyse der Datensynchronisation</w:t>
      </w:r>
      <w:bookmarkEnd w:id="54"/>
    </w:p>
    <w:p w14:paraId="50025882" w14:textId="4C502067" w:rsidR="00C91AB6" w:rsidRPr="00936713" w:rsidRDefault="00F44F76" w:rsidP="00C91AB6">
      <w:r>
        <w:t xml:space="preserve">Um die Frage nach der geeignetsten Methode für die Datensynchronisation zu </w:t>
      </w:r>
      <w:proofErr w:type="gramStart"/>
      <w:r>
        <w:t>beantworten</w:t>
      </w:r>
      <w:proofErr w:type="gramEnd"/>
      <w:r w:rsidR="00A43913">
        <w:t xml:space="preserve"> wurde eine Nutzwertanalyse durchgeführt. Beurteilt wurden die drei </w:t>
      </w:r>
      <w:proofErr w:type="spellStart"/>
      <w:r w:rsidR="00A43913">
        <w:t>Varienten</w:t>
      </w:r>
      <w:proofErr w:type="spellEnd"/>
      <w:r w:rsidR="00A43913">
        <w:t xml:space="preserve"> «</w:t>
      </w:r>
      <w:proofErr w:type="spellStart"/>
      <w:r w:rsidR="00A43913">
        <w:t>Full</w:t>
      </w:r>
      <w:proofErr w:type="spellEnd"/>
      <w:r w:rsidR="00A43913">
        <w:t xml:space="preserve"> Transfer», «</w:t>
      </w:r>
      <w:proofErr w:type="spellStart"/>
      <w:r w:rsidR="00A43913">
        <w:t>Timestamp</w:t>
      </w:r>
      <w:proofErr w:type="spellEnd"/>
      <w:r w:rsidR="00A43913">
        <w:t xml:space="preserve"> Transfer» und «</w:t>
      </w:r>
      <w:proofErr w:type="spellStart"/>
      <w:r w:rsidR="00A43913">
        <w:t>Mathematical</w:t>
      </w:r>
      <w:proofErr w:type="spellEnd"/>
      <w:r w:rsidR="00A43913">
        <w:t xml:space="preserve"> Transfer».</w:t>
      </w:r>
      <w:r w:rsidR="000E2F7E">
        <w:t xml:space="preserve"> Beurteilt wurden die drei Varianten nach den Kriterien Komplexität, Speicherbedarf, Rechenleistung, Netzwerkbandbreite und wie die Variante mit Datenkonflikten umgeht. </w:t>
      </w:r>
    </w:p>
    <w:p w14:paraId="7AE74C8E" w14:textId="33FF4A67" w:rsidR="00C91AB6" w:rsidRDefault="00C91AB6" w:rsidP="00C91AB6">
      <w:pPr>
        <w:pStyle w:val="Heading2"/>
      </w:pPr>
      <w:bookmarkStart w:id="55" w:name="_Toc190680703"/>
      <w:r w:rsidRPr="00936713">
        <w:t xml:space="preserve">Umsetzung der Baustellen App als </w:t>
      </w:r>
      <w:r w:rsidR="0001344D">
        <w:t>PoC</w:t>
      </w:r>
      <w:bookmarkEnd w:id="55"/>
    </w:p>
    <w:p w14:paraId="0328DEB9" w14:textId="359E333C" w:rsidR="0001344D" w:rsidRDefault="0001344D" w:rsidP="0001344D">
      <w:r>
        <w:t xml:space="preserve">Ursprünglich wurde die Umsetzung der «Baustellen App» im </w:t>
      </w:r>
      <w:proofErr w:type="gramStart"/>
      <w:r>
        <w:t>MVP Umfang</w:t>
      </w:r>
      <w:proofErr w:type="gramEnd"/>
      <w:r>
        <w:t xml:space="preserve"> als Ziel der Arbeit gesetzt. Der MVP entspricht der in der Lösungsarchitektur wie in Kapitel </w:t>
      </w:r>
      <w:r>
        <w:fldChar w:fldCharType="begin"/>
      </w:r>
      <w:r>
        <w:instrText xml:space="preserve"> REF _Ref189387369 \r \h </w:instrText>
      </w:r>
      <w:r>
        <w:fldChar w:fldCharType="separate"/>
      </w:r>
      <w:r>
        <w:t>4.3</w:t>
      </w:r>
      <w:r>
        <w:fldChar w:fldCharType="end"/>
      </w:r>
      <w:r>
        <w:t xml:space="preserve"> beschreiben. Auf Grund des Umfangs des MVPs würde dies den Rahmen der </w:t>
      </w:r>
      <w:proofErr w:type="gramStart"/>
      <w:r>
        <w:t>Master Arbeit</w:t>
      </w:r>
      <w:proofErr w:type="gramEnd"/>
      <w:r>
        <w:t xml:space="preserve"> sprengen. Deshalb wurde entschieden, den Umzusetzenden Umfang zu reduzieren. Für die Umsetzung wird deshalb ein PoC als Ziel gesetzt. Dieser PoC soll insbesondere die folgenden Punkte aufzeigen: </w:t>
      </w:r>
    </w:p>
    <w:p w14:paraId="30E97A4D" w14:textId="77777777" w:rsidR="001F79A0" w:rsidRDefault="001F79A0" w:rsidP="0001344D"/>
    <w:p w14:paraId="1E54CD7F" w14:textId="523AE264" w:rsidR="0001344D" w:rsidRDefault="0001344D" w:rsidP="0001344D">
      <w:pPr>
        <w:pStyle w:val="ListParagraph"/>
        <w:numPr>
          <w:ilvl w:val="0"/>
          <w:numId w:val="52"/>
        </w:numPr>
      </w:pPr>
      <w:r>
        <w:t>Das Projekt Feature wurde im Backend und im Mobile Client umgesetzt.</w:t>
      </w:r>
    </w:p>
    <w:p w14:paraId="3F3CD9F2" w14:textId="19199AF2" w:rsidR="0001344D" w:rsidRDefault="0001344D" w:rsidP="0001344D">
      <w:pPr>
        <w:pStyle w:val="ListParagraph"/>
        <w:numPr>
          <w:ilvl w:val="0"/>
          <w:numId w:val="52"/>
        </w:numPr>
      </w:pPr>
      <w:r>
        <w:t xml:space="preserve">Benutzer müssen sich </w:t>
      </w:r>
      <w:proofErr w:type="gramStart"/>
      <w:r>
        <w:t>authentifizieren</w:t>
      </w:r>
      <w:proofErr w:type="gramEnd"/>
      <w:r>
        <w:t xml:space="preserve"> um auf Projekte zuzugreifen. </w:t>
      </w:r>
    </w:p>
    <w:p w14:paraId="415B9E83" w14:textId="53241BD4" w:rsidR="0001344D" w:rsidRDefault="0001344D" w:rsidP="0001344D">
      <w:pPr>
        <w:pStyle w:val="ListParagraph"/>
        <w:numPr>
          <w:ilvl w:val="0"/>
          <w:numId w:val="52"/>
        </w:numPr>
      </w:pPr>
      <w:r>
        <w:t xml:space="preserve">Die offline Funktionalität und Datensynchronisation </w:t>
      </w:r>
      <w:proofErr w:type="gramStart"/>
      <w:r>
        <w:t>muss</w:t>
      </w:r>
      <w:proofErr w:type="gramEnd"/>
      <w:r>
        <w:t xml:space="preserve"> umgesetzt sein.</w:t>
      </w:r>
    </w:p>
    <w:p w14:paraId="656B4C14" w14:textId="77777777" w:rsidR="001F79A0" w:rsidRDefault="001F79A0" w:rsidP="001F79A0"/>
    <w:p w14:paraId="3AA27AFD" w14:textId="388F0015" w:rsidR="001F79A0" w:rsidRPr="0001344D" w:rsidRDefault="001F79A0" w:rsidP="001F79A0">
      <w:r>
        <w:t>Die Backend Services werden mit ASP.NET 9 und C# umgesetzt. Die Mobile App wird mit dem multiplattform Framework .NET MAUI umgesetzt. Verwendet wird «Visual Studio 2022» als Entwicklungsumgebung.</w:t>
      </w:r>
      <w:r w:rsidR="00F43E66">
        <w:t xml:space="preserve"> Für die Quellcodeverwaltung und CI/CD Pipeline werden GitHub Workflows verwendet. Die Plattform für die «Baustellen App» wird der Public Cloud «Azure» gehostet.</w:t>
      </w:r>
    </w:p>
    <w:p w14:paraId="1217F0C5" w14:textId="77777777" w:rsidR="00C91AB6" w:rsidRPr="00936713" w:rsidRDefault="00C91AB6" w:rsidP="00C91AB6"/>
    <w:p w14:paraId="09B992B8" w14:textId="2F3E4B87" w:rsidR="00C91AB6" w:rsidRPr="00936713" w:rsidRDefault="00C91AB6">
      <w:pPr>
        <w:spacing w:line="240" w:lineRule="auto"/>
      </w:pPr>
      <w:r w:rsidRPr="00936713">
        <w:br w:type="page"/>
      </w:r>
    </w:p>
    <w:p w14:paraId="1521B426" w14:textId="420FDD14" w:rsidR="0011235C" w:rsidRPr="00936713" w:rsidRDefault="002B342E" w:rsidP="0011235C">
      <w:pPr>
        <w:pStyle w:val="Heading1"/>
      </w:pPr>
      <w:bookmarkStart w:id="56" w:name="_Toc190680704"/>
      <w:r w:rsidRPr="00936713">
        <w:lastRenderedPageBreak/>
        <w:t>Ergebnisse</w:t>
      </w:r>
      <w:bookmarkEnd w:id="52"/>
      <w:bookmarkEnd w:id="56"/>
    </w:p>
    <w:p w14:paraId="4908CEE6" w14:textId="737C7DFB" w:rsidR="0011235C" w:rsidRPr="00936713" w:rsidRDefault="009C55AB" w:rsidP="0011235C">
      <w:r w:rsidRPr="00936713">
        <w:t xml:space="preserve">In diesem Kapitel werden die Ergebnisse der Arbeit dargelegt. Zuerst werden die Anforderungen an die „Baustellen App“ dargelegt (Kapitel </w:t>
      </w:r>
      <w:r w:rsidRPr="00936713">
        <w:fldChar w:fldCharType="begin"/>
      </w:r>
      <w:r w:rsidRPr="00936713">
        <w:instrText xml:space="preserve"> REF _Ref189387333 \r \h </w:instrText>
      </w:r>
      <w:r w:rsidRPr="00936713">
        <w:fldChar w:fldCharType="separate"/>
      </w:r>
      <w:r w:rsidRPr="00936713">
        <w:t>4.1</w:t>
      </w:r>
      <w:r w:rsidRPr="00936713">
        <w:fldChar w:fldCharType="end"/>
      </w:r>
      <w:r w:rsidRPr="00936713">
        <w:t xml:space="preserve">). Anschliessend folgen die Lösungsarchitektur für den MVP (Kapitel </w:t>
      </w:r>
      <w:r w:rsidRPr="00936713">
        <w:fldChar w:fldCharType="begin"/>
      </w:r>
      <w:r w:rsidRPr="00936713">
        <w:instrText xml:space="preserve"> REF _Ref189387369 \r \h </w:instrText>
      </w:r>
      <w:r w:rsidRPr="00936713">
        <w:fldChar w:fldCharType="separate"/>
      </w:r>
      <w:r w:rsidRPr="00936713">
        <w:t>4.3</w:t>
      </w:r>
      <w:r w:rsidRPr="00936713">
        <w:fldChar w:fldCharType="end"/>
      </w:r>
      <w:r w:rsidRPr="00936713">
        <w:t xml:space="preserve">) inklusive der </w:t>
      </w:r>
      <w:proofErr w:type="spellStart"/>
      <w:r w:rsidRPr="00936713">
        <w:t>Nutzertanalyse</w:t>
      </w:r>
      <w:proofErr w:type="spellEnd"/>
      <w:r w:rsidRPr="00936713">
        <w:t xml:space="preserve"> (Kapitel </w:t>
      </w:r>
      <w:r w:rsidRPr="00936713">
        <w:fldChar w:fldCharType="begin"/>
      </w:r>
      <w:r w:rsidRPr="00936713">
        <w:instrText xml:space="preserve"> REF _Ref189387422 \r \h </w:instrText>
      </w:r>
      <w:r w:rsidRPr="00936713">
        <w:fldChar w:fldCharType="separate"/>
      </w:r>
      <w:r w:rsidRPr="00936713">
        <w:t>4.3.7.4</w:t>
      </w:r>
      <w:r w:rsidRPr="00936713">
        <w:fldChar w:fldCharType="end"/>
      </w:r>
      <w:r w:rsidRPr="00936713">
        <w:t>). Zum Abschluss wird die Implementierung beschrieben (</w:t>
      </w:r>
      <w:proofErr w:type="gramStart"/>
      <w:r w:rsidRPr="00936713">
        <w:t>Kapitel )</w:t>
      </w:r>
      <w:proofErr w:type="gramEnd"/>
      <w:r w:rsidRPr="00936713">
        <w:t>.</w:t>
      </w:r>
    </w:p>
    <w:p w14:paraId="71F63720" w14:textId="77777777" w:rsidR="0011235C" w:rsidRPr="00936713" w:rsidRDefault="0011235C" w:rsidP="0011235C">
      <w:pPr>
        <w:pStyle w:val="Heading2"/>
      </w:pPr>
      <w:bookmarkStart w:id="57" w:name="_Ref189387333"/>
      <w:bookmarkStart w:id="58" w:name="_Toc190680705"/>
      <w:r w:rsidRPr="00936713">
        <w:t>Pflichtenheft</w:t>
      </w:r>
      <w:bookmarkEnd w:id="57"/>
      <w:bookmarkEnd w:id="58"/>
    </w:p>
    <w:p w14:paraId="0DADC435" w14:textId="77777777" w:rsidR="0011235C" w:rsidRPr="00936713" w:rsidRDefault="0011235C" w:rsidP="0011235C">
      <w:r w:rsidRPr="00936713">
        <w:t xml:space="preserve">Im Pflichtenheft sind die </w:t>
      </w:r>
      <w:proofErr w:type="spellStart"/>
      <w:r w:rsidRPr="00936713">
        <w:t>buisnessrelevanten</w:t>
      </w:r>
      <w:proofErr w:type="spellEnd"/>
      <w:r w:rsidRPr="00936713">
        <w:t xml:space="preserve"> Anforderungen an die Applikation aufgeführt. Zusätzlich zu den Anforderungen sind Mockups im Pflichtenheft enthalten. Die Mockups </w:t>
      </w:r>
      <w:proofErr w:type="gramStart"/>
      <w:r w:rsidRPr="00936713">
        <w:t>visualisieren</w:t>
      </w:r>
      <w:proofErr w:type="gramEnd"/>
      <w:r w:rsidRPr="00936713">
        <w:t xml:space="preserve"> wie Anforderungen in die Benutzeroberfläche realisiert werden sollen. Die Mockups sind Illustrationen und </w:t>
      </w:r>
      <w:proofErr w:type="spellStart"/>
      <w:r w:rsidRPr="00936713">
        <w:t>fokusieren</w:t>
      </w:r>
      <w:proofErr w:type="spellEnd"/>
      <w:r w:rsidRPr="00936713">
        <w:t xml:space="preserve"> sich auf das Layout und </w:t>
      </w:r>
      <w:proofErr w:type="spellStart"/>
      <w:r w:rsidRPr="00936713">
        <w:t>positionierung</w:t>
      </w:r>
      <w:proofErr w:type="spellEnd"/>
      <w:r w:rsidRPr="00936713">
        <w:t xml:space="preserve"> von Informationen auf dem Bildschirm. Je nach Plattform werden sich die Elemente visuell von den Mockups unterscheiden.</w:t>
      </w:r>
    </w:p>
    <w:p w14:paraId="5E4CE936" w14:textId="77777777" w:rsidR="0011235C" w:rsidRPr="00936713" w:rsidRDefault="0011235C" w:rsidP="0011235C"/>
    <w:p w14:paraId="479BB327" w14:textId="57555B67" w:rsidR="0011235C" w:rsidRPr="00936713" w:rsidRDefault="0011235C" w:rsidP="0011235C">
      <w:r w:rsidRPr="00936713">
        <w:t xml:space="preserve">Die Anforderungen und Mockups sind aus dem Angebot «Konzeption THEIA für die Baustelle» für die Helion AG abgeleitet. Das Angebotsdokument wurde von der </w:t>
      </w:r>
      <w:proofErr w:type="spellStart"/>
      <w:r w:rsidRPr="00936713">
        <w:t>Isolutions</w:t>
      </w:r>
      <w:proofErr w:type="spellEnd"/>
      <w:r w:rsidRPr="00936713">
        <w:t xml:space="preserve"> AG verfasst. Da das Angebotsdokument interne Informationen enthält, wurden die Anforderungen generalisiert.</w:t>
      </w:r>
    </w:p>
    <w:p w14:paraId="21CE5481" w14:textId="77777777" w:rsidR="009C55AB" w:rsidRPr="00936713" w:rsidRDefault="009C55AB" w:rsidP="0011235C"/>
    <w:p w14:paraId="45DBF5A5" w14:textId="02B97F24" w:rsidR="009C55AB" w:rsidRPr="00936713" w:rsidRDefault="009C55AB" w:rsidP="0011235C">
      <w:r w:rsidRPr="00936713">
        <w:t>Die Helion AG will die «Baustellen App» mehreren Phasen umsetzen. Die erste Implementierung soll als MVP ausgelegt sein. Mit dieser ersten Version soll die Stossrichtung der mobilen Applikation und die Akzeptanz bei den Anwendenden überprüft werden. Weitere Funktionen werden anschliessend geplant und implementiert.</w:t>
      </w:r>
    </w:p>
    <w:p w14:paraId="3B34C6A5" w14:textId="77777777" w:rsidR="0011235C" w:rsidRPr="00936713" w:rsidRDefault="0011235C" w:rsidP="0011235C">
      <w:pPr>
        <w:pStyle w:val="Heading3"/>
      </w:pPr>
      <w:bookmarkStart w:id="59" w:name="_Toc190680706"/>
      <w:r w:rsidRPr="00936713">
        <w:t>Authentifizierung</w:t>
      </w:r>
      <w:bookmarkEnd w:id="59"/>
    </w:p>
    <w:p w14:paraId="110DA939" w14:textId="73B0E33E" w:rsidR="00B47247" w:rsidRPr="00936713" w:rsidRDefault="00B47247" w:rsidP="00B47247">
      <w:r w:rsidRPr="00936713">
        <w:t>In diesem Abschnitt sind die Anforderungen an die Authentifizierung aufgelistet.</w:t>
      </w:r>
    </w:p>
    <w:p w14:paraId="72B57BDC" w14:textId="111E6904" w:rsidR="0011235C" w:rsidRPr="00936713" w:rsidRDefault="0011235C" w:rsidP="0011235C">
      <w:pPr>
        <w:pStyle w:val="Caption"/>
        <w:keepNext/>
      </w:pPr>
      <w:bookmarkStart w:id="60" w:name="_Toc190680537"/>
      <w:r w:rsidRPr="00936713">
        <w:t xml:space="preserve">Tabelle </w:t>
      </w:r>
      <w:fldSimple w:instr=" SEQ Tabelle \* ARABIC ">
        <w:r w:rsidR="00D64016">
          <w:rPr>
            <w:noProof/>
          </w:rPr>
          <w:t>1</w:t>
        </w:r>
      </w:fldSimple>
      <w:r w:rsidRPr="00936713">
        <w:t xml:space="preserve"> Anforderungen an die Authentifizierung</w:t>
      </w:r>
      <w:bookmarkEnd w:id="60"/>
    </w:p>
    <w:tbl>
      <w:tblPr>
        <w:tblStyle w:val="TabelleBFH2"/>
        <w:tblW w:w="8852" w:type="dxa"/>
        <w:tblLook w:val="04A0" w:firstRow="1" w:lastRow="0" w:firstColumn="1" w:lastColumn="0" w:noHBand="0" w:noVBand="1"/>
      </w:tblPr>
      <w:tblGrid>
        <w:gridCol w:w="1062"/>
        <w:gridCol w:w="1910"/>
        <w:gridCol w:w="5880"/>
      </w:tblGrid>
      <w:tr w:rsidR="0011235C" w:rsidRPr="00936713" w14:paraId="0D5EAEB9"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375D918C" w14:textId="77777777" w:rsidR="0011235C" w:rsidRPr="00936713" w:rsidRDefault="0011235C" w:rsidP="001C4032">
            <w:proofErr w:type="spellStart"/>
            <w:r w:rsidRPr="00936713">
              <w:t>Nr</w:t>
            </w:r>
            <w:proofErr w:type="spellEnd"/>
          </w:p>
        </w:tc>
        <w:tc>
          <w:tcPr>
            <w:tcW w:w="1910" w:type="dxa"/>
          </w:tcPr>
          <w:p w14:paraId="1BA56D9F" w14:textId="77777777" w:rsidR="0011235C" w:rsidRPr="00936713" w:rsidRDefault="0011235C" w:rsidP="001C4032">
            <w:r w:rsidRPr="00936713">
              <w:t>Name</w:t>
            </w:r>
          </w:p>
        </w:tc>
        <w:tc>
          <w:tcPr>
            <w:tcW w:w="5880" w:type="dxa"/>
          </w:tcPr>
          <w:p w14:paraId="346B245C" w14:textId="77777777" w:rsidR="0011235C" w:rsidRPr="00936713" w:rsidRDefault="0011235C" w:rsidP="001C4032">
            <w:r w:rsidRPr="00936713">
              <w:t>Beschreibung</w:t>
            </w:r>
          </w:p>
        </w:tc>
      </w:tr>
      <w:tr w:rsidR="0011235C" w:rsidRPr="00936713" w14:paraId="04A3F956" w14:textId="77777777" w:rsidTr="002202ED">
        <w:tc>
          <w:tcPr>
            <w:tcW w:w="1062" w:type="dxa"/>
          </w:tcPr>
          <w:p w14:paraId="0461A5C2" w14:textId="677BD4DB" w:rsidR="0011235C" w:rsidRPr="00936713" w:rsidRDefault="0011235C" w:rsidP="001C4032">
            <w:r w:rsidRPr="00936713">
              <w:t>REQ-</w:t>
            </w:r>
            <w:r w:rsidR="00DA1E46" w:rsidRPr="00936713">
              <w:t>001</w:t>
            </w:r>
          </w:p>
        </w:tc>
        <w:tc>
          <w:tcPr>
            <w:tcW w:w="1910" w:type="dxa"/>
          </w:tcPr>
          <w:p w14:paraId="3120BFF2" w14:textId="77777777" w:rsidR="0011235C" w:rsidRPr="00936713" w:rsidRDefault="0011235C" w:rsidP="001C4032">
            <w:r w:rsidRPr="00936713">
              <w:t>Authentisierung</w:t>
            </w:r>
          </w:p>
        </w:tc>
        <w:tc>
          <w:tcPr>
            <w:tcW w:w="5880" w:type="dxa"/>
          </w:tcPr>
          <w:p w14:paraId="507070CB" w14:textId="77777777" w:rsidR="0011235C" w:rsidRPr="00936713" w:rsidRDefault="0011235C" w:rsidP="001C4032">
            <w:r w:rsidRPr="00936713">
              <w:t>Die Benutzer müssen sich beim Einstieg in die App als erstes authentifizieren. Erst nach Authentisierung und Autorisierung können die Benutzer auf die Inhalte zugreifen.</w:t>
            </w:r>
          </w:p>
        </w:tc>
      </w:tr>
      <w:tr w:rsidR="0011235C" w:rsidRPr="00936713" w14:paraId="3B29389C" w14:textId="77777777" w:rsidTr="002202ED">
        <w:tc>
          <w:tcPr>
            <w:tcW w:w="1062" w:type="dxa"/>
          </w:tcPr>
          <w:p w14:paraId="21A106B3" w14:textId="4A8E9CE7" w:rsidR="0011235C" w:rsidRPr="00936713" w:rsidRDefault="0011235C" w:rsidP="001C4032">
            <w:r w:rsidRPr="00936713">
              <w:t>REQ-</w:t>
            </w:r>
            <w:r w:rsidR="00DA1E46" w:rsidRPr="00936713">
              <w:t>002</w:t>
            </w:r>
          </w:p>
        </w:tc>
        <w:tc>
          <w:tcPr>
            <w:tcW w:w="1910" w:type="dxa"/>
          </w:tcPr>
          <w:p w14:paraId="398ACC2E" w14:textId="77777777" w:rsidR="0011235C" w:rsidRPr="00936713" w:rsidRDefault="0011235C" w:rsidP="001C4032">
            <w:r w:rsidRPr="00936713">
              <w:t>Speicherung der Session</w:t>
            </w:r>
          </w:p>
        </w:tc>
        <w:tc>
          <w:tcPr>
            <w:tcW w:w="5880" w:type="dxa"/>
          </w:tcPr>
          <w:p w14:paraId="1CC7E1AC" w14:textId="77777777" w:rsidR="0011235C" w:rsidRPr="00936713" w:rsidRDefault="0011235C" w:rsidP="001C4032">
            <w:r w:rsidRPr="00936713">
              <w:t>Nach dem Einloggen bleibt die Session des Benutzers in der App gespeichert, damit sich der Benutzer nicht immer wieder neu anmelden muss. Nach einer zu definierenden Zeitdauer wird die Session ungültig und der Benutzer muss sich neu anmelden.</w:t>
            </w:r>
          </w:p>
        </w:tc>
      </w:tr>
      <w:tr w:rsidR="0011235C" w:rsidRPr="00936713" w14:paraId="7DA9A9A6" w14:textId="77777777" w:rsidTr="002202ED">
        <w:tc>
          <w:tcPr>
            <w:tcW w:w="1062" w:type="dxa"/>
          </w:tcPr>
          <w:p w14:paraId="376D8A32" w14:textId="07323C54" w:rsidR="0011235C" w:rsidRPr="00936713" w:rsidRDefault="0011235C" w:rsidP="001C4032">
            <w:r w:rsidRPr="00936713">
              <w:t>REQ-</w:t>
            </w:r>
            <w:r w:rsidR="00DA1E46" w:rsidRPr="00936713">
              <w:t>003</w:t>
            </w:r>
          </w:p>
        </w:tc>
        <w:tc>
          <w:tcPr>
            <w:tcW w:w="1910" w:type="dxa"/>
          </w:tcPr>
          <w:p w14:paraId="005B6B9F" w14:textId="77777777" w:rsidR="0011235C" w:rsidRPr="00936713" w:rsidRDefault="0011235C" w:rsidP="001C4032">
            <w:r w:rsidRPr="00936713">
              <w:t>Logout</w:t>
            </w:r>
          </w:p>
        </w:tc>
        <w:tc>
          <w:tcPr>
            <w:tcW w:w="5880" w:type="dxa"/>
          </w:tcPr>
          <w:p w14:paraId="4E3C62DD" w14:textId="77777777" w:rsidR="0011235C" w:rsidRPr="00936713" w:rsidRDefault="0011235C" w:rsidP="001C4032">
            <w:pPr>
              <w:keepNext/>
            </w:pPr>
            <w:r w:rsidRPr="00936713">
              <w:t>Der Benutzer muss die Möglichkeit haben, sich wieder abzumelden.</w:t>
            </w:r>
          </w:p>
        </w:tc>
      </w:tr>
    </w:tbl>
    <w:p w14:paraId="70DE4D12" w14:textId="77777777" w:rsidR="0011235C" w:rsidRPr="00936713" w:rsidRDefault="0011235C" w:rsidP="0011235C">
      <w:pPr>
        <w:pStyle w:val="Heading3"/>
      </w:pPr>
      <w:bookmarkStart w:id="61" w:name="_Toc190680707"/>
      <w:r w:rsidRPr="00936713">
        <w:t>Projektübersicht</w:t>
      </w:r>
      <w:bookmarkEnd w:id="61"/>
    </w:p>
    <w:p w14:paraId="0821D780" w14:textId="509F2DAD" w:rsidR="00B47247" w:rsidRPr="00936713" w:rsidRDefault="00B47247" w:rsidP="00B47247">
      <w:r w:rsidRPr="00936713">
        <w:t>In diesem Abschnitt sind Anforderungen an die Projektübersicht.</w:t>
      </w:r>
    </w:p>
    <w:p w14:paraId="1B3FB0D7" w14:textId="4434C742" w:rsidR="0011235C" w:rsidRPr="00936713" w:rsidRDefault="0011235C" w:rsidP="0011235C">
      <w:pPr>
        <w:pStyle w:val="Caption"/>
        <w:keepNext/>
      </w:pPr>
      <w:bookmarkStart w:id="62" w:name="_Toc190680538"/>
      <w:r w:rsidRPr="00936713">
        <w:t xml:space="preserve">Tabelle </w:t>
      </w:r>
      <w:fldSimple w:instr=" SEQ Tabelle \* ARABIC ">
        <w:r w:rsidR="00D64016">
          <w:rPr>
            <w:noProof/>
          </w:rPr>
          <w:t>2</w:t>
        </w:r>
      </w:fldSimple>
      <w:r w:rsidRPr="00936713">
        <w:t xml:space="preserve"> Anforderungen an die Projektübersicht</w:t>
      </w:r>
      <w:bookmarkEnd w:id="62"/>
    </w:p>
    <w:tbl>
      <w:tblPr>
        <w:tblStyle w:val="TabelleBFH2"/>
        <w:tblW w:w="8852" w:type="dxa"/>
        <w:tblLook w:val="04A0" w:firstRow="1" w:lastRow="0" w:firstColumn="1" w:lastColumn="0" w:noHBand="0" w:noVBand="1"/>
      </w:tblPr>
      <w:tblGrid>
        <w:gridCol w:w="1062"/>
        <w:gridCol w:w="1910"/>
        <w:gridCol w:w="5880"/>
      </w:tblGrid>
      <w:tr w:rsidR="0011235C" w:rsidRPr="00936713" w14:paraId="6A343BD9"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756FE0F9" w14:textId="77777777" w:rsidR="0011235C" w:rsidRPr="00936713" w:rsidRDefault="0011235C" w:rsidP="001C4032">
            <w:proofErr w:type="spellStart"/>
            <w:r w:rsidRPr="00936713">
              <w:t>Nr</w:t>
            </w:r>
            <w:proofErr w:type="spellEnd"/>
          </w:p>
        </w:tc>
        <w:tc>
          <w:tcPr>
            <w:tcW w:w="1910" w:type="dxa"/>
          </w:tcPr>
          <w:p w14:paraId="6016AB7D" w14:textId="77777777" w:rsidR="0011235C" w:rsidRPr="00936713" w:rsidRDefault="0011235C" w:rsidP="001C4032">
            <w:r w:rsidRPr="00936713">
              <w:t>Name</w:t>
            </w:r>
          </w:p>
        </w:tc>
        <w:tc>
          <w:tcPr>
            <w:tcW w:w="5880" w:type="dxa"/>
          </w:tcPr>
          <w:p w14:paraId="60BDBE23" w14:textId="77777777" w:rsidR="0011235C" w:rsidRPr="00936713" w:rsidRDefault="0011235C" w:rsidP="001C4032">
            <w:r w:rsidRPr="00936713">
              <w:t>Beschreibung</w:t>
            </w:r>
          </w:p>
        </w:tc>
      </w:tr>
      <w:tr w:rsidR="0011235C" w:rsidRPr="00936713" w14:paraId="559553E7" w14:textId="77777777" w:rsidTr="002202ED">
        <w:tc>
          <w:tcPr>
            <w:tcW w:w="1062" w:type="dxa"/>
          </w:tcPr>
          <w:p w14:paraId="70E8ECB0" w14:textId="0057EF75" w:rsidR="0011235C" w:rsidRPr="00936713" w:rsidRDefault="0011235C" w:rsidP="001C4032">
            <w:r w:rsidRPr="00936713">
              <w:t>REQ-</w:t>
            </w:r>
            <w:r w:rsidR="00DA1E46" w:rsidRPr="00936713">
              <w:t>004</w:t>
            </w:r>
          </w:p>
        </w:tc>
        <w:tc>
          <w:tcPr>
            <w:tcW w:w="1910" w:type="dxa"/>
          </w:tcPr>
          <w:p w14:paraId="32CD1B9E" w14:textId="77777777" w:rsidR="0011235C" w:rsidRPr="00936713" w:rsidRDefault="0011235C" w:rsidP="001C4032">
            <w:r w:rsidRPr="00936713">
              <w:t>Projektliste</w:t>
            </w:r>
          </w:p>
        </w:tc>
        <w:tc>
          <w:tcPr>
            <w:tcW w:w="5880" w:type="dxa"/>
          </w:tcPr>
          <w:p w14:paraId="01A943A9" w14:textId="77777777" w:rsidR="0011235C" w:rsidRPr="00936713" w:rsidRDefault="0011235C" w:rsidP="001C4032">
            <w:r w:rsidRPr="00936713">
              <w:t xml:space="preserve">Nach dem Start der Applikation soll als erste Seite eine Liste mit den Projekten dargestellt werden. Vorausgesetzt der Benutzer ist eingeloggt. </w:t>
            </w:r>
          </w:p>
        </w:tc>
      </w:tr>
      <w:tr w:rsidR="0011235C" w:rsidRPr="00936713" w14:paraId="21F00FF4" w14:textId="77777777" w:rsidTr="002202ED">
        <w:tc>
          <w:tcPr>
            <w:tcW w:w="1062" w:type="dxa"/>
          </w:tcPr>
          <w:p w14:paraId="5CC0B6E2" w14:textId="59CC6B0D" w:rsidR="0011235C" w:rsidRPr="00936713" w:rsidRDefault="0011235C" w:rsidP="001C4032">
            <w:r w:rsidRPr="00936713">
              <w:t>REQ-</w:t>
            </w:r>
            <w:r w:rsidR="00DA1E46" w:rsidRPr="00936713">
              <w:t>005</w:t>
            </w:r>
          </w:p>
        </w:tc>
        <w:tc>
          <w:tcPr>
            <w:tcW w:w="1910" w:type="dxa"/>
          </w:tcPr>
          <w:p w14:paraId="6834EBF8" w14:textId="77777777" w:rsidR="0011235C" w:rsidRPr="00936713" w:rsidRDefault="0011235C" w:rsidP="001C4032">
            <w:r w:rsidRPr="00936713">
              <w:t>Personalisierte Projekte</w:t>
            </w:r>
          </w:p>
        </w:tc>
        <w:tc>
          <w:tcPr>
            <w:tcW w:w="5880" w:type="dxa"/>
          </w:tcPr>
          <w:p w14:paraId="514D6A33" w14:textId="77777777" w:rsidR="0011235C" w:rsidRPr="00936713" w:rsidRDefault="0011235C" w:rsidP="001C4032">
            <w:r w:rsidRPr="00936713">
              <w:t>In der Projektliste werden nur diejenigen Projekte angezeigt, auf die der Benutzer die Berechtigung zum Zugriff hat.</w:t>
            </w:r>
          </w:p>
        </w:tc>
      </w:tr>
      <w:tr w:rsidR="0011235C" w:rsidRPr="00936713" w14:paraId="52D96A31" w14:textId="77777777" w:rsidTr="002202ED">
        <w:tc>
          <w:tcPr>
            <w:tcW w:w="1062" w:type="dxa"/>
          </w:tcPr>
          <w:p w14:paraId="11A0CCEC" w14:textId="2161ADBA" w:rsidR="0011235C" w:rsidRPr="00936713" w:rsidRDefault="0011235C" w:rsidP="001C4032">
            <w:r w:rsidRPr="00936713">
              <w:t>REQ-</w:t>
            </w:r>
            <w:r w:rsidR="00DA1E46" w:rsidRPr="00936713">
              <w:t>006</w:t>
            </w:r>
          </w:p>
        </w:tc>
        <w:tc>
          <w:tcPr>
            <w:tcW w:w="1910" w:type="dxa"/>
          </w:tcPr>
          <w:p w14:paraId="60E245EF" w14:textId="77777777" w:rsidR="0011235C" w:rsidRPr="00936713" w:rsidRDefault="0011235C" w:rsidP="001C4032">
            <w:r w:rsidRPr="00936713">
              <w:t>Projektname</w:t>
            </w:r>
          </w:p>
        </w:tc>
        <w:tc>
          <w:tcPr>
            <w:tcW w:w="5880" w:type="dxa"/>
          </w:tcPr>
          <w:p w14:paraId="63A1D79C" w14:textId="77777777" w:rsidR="0011235C" w:rsidRPr="00936713" w:rsidRDefault="0011235C" w:rsidP="001C4032">
            <w:r w:rsidRPr="00936713">
              <w:t>Jedes Projekt ist mit dem Namen und der Ortschaft der Baustelle aufgelistet.</w:t>
            </w:r>
          </w:p>
        </w:tc>
      </w:tr>
      <w:tr w:rsidR="0011235C" w:rsidRPr="00936713" w14:paraId="1475E55D" w14:textId="77777777" w:rsidTr="002202ED">
        <w:tc>
          <w:tcPr>
            <w:tcW w:w="1062" w:type="dxa"/>
          </w:tcPr>
          <w:p w14:paraId="79CBB091" w14:textId="2AB741F2" w:rsidR="0011235C" w:rsidRPr="00936713" w:rsidRDefault="0011235C" w:rsidP="001C4032">
            <w:r w:rsidRPr="00936713">
              <w:lastRenderedPageBreak/>
              <w:t>REQ-</w:t>
            </w:r>
            <w:r w:rsidR="00DA1E46" w:rsidRPr="00936713">
              <w:t>007</w:t>
            </w:r>
          </w:p>
        </w:tc>
        <w:tc>
          <w:tcPr>
            <w:tcW w:w="1910" w:type="dxa"/>
          </w:tcPr>
          <w:p w14:paraId="1641918E" w14:textId="77777777" w:rsidR="0011235C" w:rsidRPr="00936713" w:rsidRDefault="0011235C" w:rsidP="001C4032">
            <w:r w:rsidRPr="00936713">
              <w:t>Projektsuche</w:t>
            </w:r>
          </w:p>
        </w:tc>
        <w:tc>
          <w:tcPr>
            <w:tcW w:w="5880" w:type="dxa"/>
          </w:tcPr>
          <w:p w14:paraId="6C79B732" w14:textId="77777777" w:rsidR="0011235C" w:rsidRPr="00936713" w:rsidRDefault="0011235C" w:rsidP="001C4032">
            <w:r w:rsidRPr="00936713">
              <w:t>In einem Suchfeld kann ein Projekt nach dem Namen und der Ortschaft gesucht werden. Die Liste passt sich entsprechend dem Suchbegriff laufend an. Der Suchbegriff muss wieder gelöscht werden können.</w:t>
            </w:r>
          </w:p>
        </w:tc>
      </w:tr>
      <w:tr w:rsidR="0011235C" w:rsidRPr="00936713" w14:paraId="0CF916EC" w14:textId="77777777" w:rsidTr="002202ED">
        <w:tc>
          <w:tcPr>
            <w:tcW w:w="1062" w:type="dxa"/>
          </w:tcPr>
          <w:p w14:paraId="09ECDF5B" w14:textId="1865803A" w:rsidR="0011235C" w:rsidRPr="00936713" w:rsidRDefault="0011235C" w:rsidP="001C4032">
            <w:r w:rsidRPr="00936713">
              <w:t>REQ-</w:t>
            </w:r>
            <w:r w:rsidR="00DA1E46" w:rsidRPr="00936713">
              <w:t>008</w:t>
            </w:r>
          </w:p>
        </w:tc>
        <w:tc>
          <w:tcPr>
            <w:tcW w:w="1910" w:type="dxa"/>
          </w:tcPr>
          <w:p w14:paraId="5F414CDF" w14:textId="77777777" w:rsidR="0011235C" w:rsidRPr="00936713" w:rsidRDefault="0011235C" w:rsidP="001C4032">
            <w:r w:rsidRPr="00936713">
              <w:t>Projektauswahl</w:t>
            </w:r>
          </w:p>
        </w:tc>
        <w:tc>
          <w:tcPr>
            <w:tcW w:w="5880" w:type="dxa"/>
          </w:tcPr>
          <w:p w14:paraId="672EE44C" w14:textId="77777777" w:rsidR="0011235C" w:rsidRPr="00936713" w:rsidRDefault="0011235C" w:rsidP="001C4032">
            <w:r w:rsidRPr="00936713">
              <w:t>Mittels Touch auf eines der Projekte können die Projektdetails aufgerufen werden.</w:t>
            </w:r>
          </w:p>
        </w:tc>
      </w:tr>
      <w:tr w:rsidR="0011235C" w:rsidRPr="00936713" w14:paraId="016E3C86" w14:textId="77777777" w:rsidTr="002202ED">
        <w:tc>
          <w:tcPr>
            <w:tcW w:w="1062" w:type="dxa"/>
          </w:tcPr>
          <w:p w14:paraId="4AF11102" w14:textId="24BDF3F3" w:rsidR="0011235C" w:rsidRPr="00936713" w:rsidRDefault="0011235C" w:rsidP="001C4032">
            <w:r w:rsidRPr="00936713">
              <w:t>REQ-</w:t>
            </w:r>
            <w:r w:rsidR="00DA1E46" w:rsidRPr="00936713">
              <w:t>009</w:t>
            </w:r>
          </w:p>
        </w:tc>
        <w:tc>
          <w:tcPr>
            <w:tcW w:w="1910" w:type="dxa"/>
          </w:tcPr>
          <w:p w14:paraId="1D265930" w14:textId="77777777" w:rsidR="0011235C" w:rsidRPr="00936713" w:rsidRDefault="0011235C" w:rsidP="001C4032">
            <w:r w:rsidRPr="00936713">
              <w:t>Offlinefähigkeit</w:t>
            </w:r>
          </w:p>
        </w:tc>
        <w:tc>
          <w:tcPr>
            <w:tcW w:w="5880" w:type="dxa"/>
          </w:tcPr>
          <w:p w14:paraId="633849A5" w14:textId="77777777" w:rsidR="0011235C" w:rsidRPr="00936713" w:rsidRDefault="0011235C" w:rsidP="001C4032">
            <w:pPr>
              <w:keepNext/>
            </w:pPr>
            <w:r w:rsidRPr="00936713">
              <w:t xml:space="preserve">Projekte sollen auch </w:t>
            </w:r>
            <w:proofErr w:type="gramStart"/>
            <w:r w:rsidRPr="00936713">
              <w:t>Offline</w:t>
            </w:r>
            <w:proofErr w:type="gramEnd"/>
            <w:r w:rsidRPr="00936713">
              <w:t xml:space="preserve"> verfügbar sein. Der Benutzer kann in der Projektliste Projekte </w:t>
            </w:r>
            <w:proofErr w:type="gramStart"/>
            <w:r w:rsidRPr="00936713">
              <w:t>markieren</w:t>
            </w:r>
            <w:proofErr w:type="gramEnd"/>
            <w:r w:rsidRPr="00936713">
              <w:t xml:space="preserve"> welche offline verfügbar sein sollen. Sämtliche Projektdaten zu einem markierten Projekt sollen offline verfügbar sein.</w:t>
            </w:r>
          </w:p>
        </w:tc>
      </w:tr>
    </w:tbl>
    <w:p w14:paraId="7D14A4A3" w14:textId="77777777" w:rsidR="0011235C" w:rsidRPr="00936713" w:rsidRDefault="0011235C" w:rsidP="0011235C">
      <w:pPr>
        <w:pStyle w:val="Heading3"/>
      </w:pPr>
      <w:bookmarkStart w:id="63" w:name="_Toc190680708"/>
      <w:r w:rsidRPr="00936713">
        <w:t>Projektdetails</w:t>
      </w:r>
      <w:bookmarkEnd w:id="63"/>
    </w:p>
    <w:p w14:paraId="1EB1CAA7" w14:textId="2BE82407" w:rsidR="00B47247" w:rsidRPr="00936713" w:rsidRDefault="00B47247" w:rsidP="00B47247">
      <w:r w:rsidRPr="00936713">
        <w:t>In diesem Abschnitt sind Anforderungen an die Projektdetails.</w:t>
      </w:r>
    </w:p>
    <w:p w14:paraId="1BFCF7C1" w14:textId="74435C3B" w:rsidR="0011235C" w:rsidRPr="00936713" w:rsidRDefault="0011235C" w:rsidP="0011235C">
      <w:pPr>
        <w:pStyle w:val="Caption"/>
        <w:keepNext/>
      </w:pPr>
      <w:bookmarkStart w:id="64" w:name="_Toc190680539"/>
      <w:r w:rsidRPr="00936713">
        <w:t xml:space="preserve">Tabelle </w:t>
      </w:r>
      <w:fldSimple w:instr=" SEQ Tabelle \* ARABIC ">
        <w:r w:rsidR="00D64016">
          <w:rPr>
            <w:noProof/>
          </w:rPr>
          <w:t>3</w:t>
        </w:r>
      </w:fldSimple>
      <w:r w:rsidRPr="00936713">
        <w:t xml:space="preserve"> Anforderungen an die Projektdetails</w:t>
      </w:r>
      <w:bookmarkEnd w:id="64"/>
    </w:p>
    <w:tbl>
      <w:tblPr>
        <w:tblStyle w:val="TabelleBFH2"/>
        <w:tblW w:w="8852" w:type="dxa"/>
        <w:tblLook w:val="04A0" w:firstRow="1" w:lastRow="0" w:firstColumn="1" w:lastColumn="0" w:noHBand="0" w:noVBand="1"/>
      </w:tblPr>
      <w:tblGrid>
        <w:gridCol w:w="1062"/>
        <w:gridCol w:w="1910"/>
        <w:gridCol w:w="5880"/>
      </w:tblGrid>
      <w:tr w:rsidR="0011235C" w:rsidRPr="00936713" w14:paraId="55303CAE"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52B973C4" w14:textId="77777777" w:rsidR="0011235C" w:rsidRPr="00936713" w:rsidRDefault="0011235C" w:rsidP="001C4032">
            <w:proofErr w:type="spellStart"/>
            <w:r w:rsidRPr="00936713">
              <w:t>Nr</w:t>
            </w:r>
            <w:proofErr w:type="spellEnd"/>
          </w:p>
        </w:tc>
        <w:tc>
          <w:tcPr>
            <w:tcW w:w="1910" w:type="dxa"/>
          </w:tcPr>
          <w:p w14:paraId="2F9AF913" w14:textId="77777777" w:rsidR="0011235C" w:rsidRPr="00936713" w:rsidRDefault="0011235C" w:rsidP="001C4032">
            <w:r w:rsidRPr="00936713">
              <w:t>Name</w:t>
            </w:r>
          </w:p>
        </w:tc>
        <w:tc>
          <w:tcPr>
            <w:tcW w:w="5880" w:type="dxa"/>
          </w:tcPr>
          <w:p w14:paraId="675223B1" w14:textId="77777777" w:rsidR="0011235C" w:rsidRPr="00936713" w:rsidRDefault="0011235C" w:rsidP="001C4032">
            <w:r w:rsidRPr="00936713">
              <w:t>Beschreibung</w:t>
            </w:r>
          </w:p>
        </w:tc>
      </w:tr>
      <w:tr w:rsidR="0011235C" w:rsidRPr="00936713" w14:paraId="552C2AF5" w14:textId="77777777" w:rsidTr="002202ED">
        <w:tc>
          <w:tcPr>
            <w:tcW w:w="1062" w:type="dxa"/>
          </w:tcPr>
          <w:p w14:paraId="3694B0F5" w14:textId="7B4770D6" w:rsidR="0011235C" w:rsidRPr="00936713" w:rsidRDefault="0011235C" w:rsidP="001C4032">
            <w:r w:rsidRPr="00936713">
              <w:t>REQ-</w:t>
            </w:r>
            <w:r w:rsidR="00DA1E46" w:rsidRPr="00936713">
              <w:t>010</w:t>
            </w:r>
          </w:p>
        </w:tc>
        <w:tc>
          <w:tcPr>
            <w:tcW w:w="1910" w:type="dxa"/>
          </w:tcPr>
          <w:p w14:paraId="0155875E" w14:textId="77777777" w:rsidR="0011235C" w:rsidRPr="00936713" w:rsidRDefault="0011235C" w:rsidP="001C4032">
            <w:r w:rsidRPr="00936713">
              <w:t>Projektdetails</w:t>
            </w:r>
          </w:p>
        </w:tc>
        <w:tc>
          <w:tcPr>
            <w:tcW w:w="5880" w:type="dxa"/>
          </w:tcPr>
          <w:p w14:paraId="4936C4E4" w14:textId="77777777" w:rsidR="0011235C" w:rsidRPr="00936713" w:rsidRDefault="0011235C" w:rsidP="001C4032">
            <w:r w:rsidRPr="00936713">
              <w:t xml:space="preserve">Es werden die wichtigsten Infos eines Projektes gemäss obigen Mockups angezeigt. Ist eine Internetverbindung vorhanden, werden die Daten vom Backend geladen. Ohne Internetverbindung werden die Daten </w:t>
            </w:r>
            <w:proofErr w:type="gramStart"/>
            <w:r w:rsidRPr="00936713">
              <w:t>aus dem lokal Speicher</w:t>
            </w:r>
            <w:proofErr w:type="gramEnd"/>
            <w:r w:rsidRPr="00936713">
              <w:t xml:space="preserve"> geladen.</w:t>
            </w:r>
          </w:p>
        </w:tc>
      </w:tr>
      <w:tr w:rsidR="0011235C" w:rsidRPr="00936713" w14:paraId="22BD59CD" w14:textId="77777777" w:rsidTr="002202ED">
        <w:tc>
          <w:tcPr>
            <w:tcW w:w="1062" w:type="dxa"/>
          </w:tcPr>
          <w:p w14:paraId="1A78CCED" w14:textId="133B170C" w:rsidR="0011235C" w:rsidRPr="00936713" w:rsidRDefault="0011235C" w:rsidP="001C4032">
            <w:r w:rsidRPr="00936713">
              <w:t>REQ-</w:t>
            </w:r>
            <w:r w:rsidR="00DA1E46" w:rsidRPr="00936713">
              <w:t>011</w:t>
            </w:r>
          </w:p>
        </w:tc>
        <w:tc>
          <w:tcPr>
            <w:tcW w:w="1910" w:type="dxa"/>
          </w:tcPr>
          <w:p w14:paraId="275A645C" w14:textId="77777777" w:rsidR="0011235C" w:rsidRPr="00936713" w:rsidRDefault="0011235C" w:rsidP="001C4032">
            <w:r w:rsidRPr="00936713">
              <w:t>Adressen in Maps öffnen</w:t>
            </w:r>
          </w:p>
        </w:tc>
        <w:tc>
          <w:tcPr>
            <w:tcW w:w="5880" w:type="dxa"/>
          </w:tcPr>
          <w:p w14:paraId="51C8E31B" w14:textId="77777777" w:rsidR="0011235C" w:rsidRPr="00936713" w:rsidRDefault="0011235C" w:rsidP="001C4032">
            <w:r w:rsidRPr="00936713">
              <w:t>Kontakt- und Objektadresse können per Touch in Karten (</w:t>
            </w:r>
            <w:proofErr w:type="spellStart"/>
            <w:r w:rsidRPr="00936713">
              <w:t>ios</w:t>
            </w:r>
            <w:proofErr w:type="spellEnd"/>
            <w:r w:rsidRPr="00936713">
              <w:t>) oder Maps (</w:t>
            </w:r>
            <w:proofErr w:type="spellStart"/>
            <w:r w:rsidRPr="00936713">
              <w:t>android</w:t>
            </w:r>
            <w:proofErr w:type="spellEnd"/>
            <w:r w:rsidRPr="00936713">
              <w:t>) geöffnet werden.</w:t>
            </w:r>
          </w:p>
        </w:tc>
      </w:tr>
      <w:tr w:rsidR="0011235C" w:rsidRPr="00936713" w14:paraId="2913C433" w14:textId="77777777" w:rsidTr="002202ED">
        <w:tc>
          <w:tcPr>
            <w:tcW w:w="1062" w:type="dxa"/>
          </w:tcPr>
          <w:p w14:paraId="552AE2E4" w14:textId="1F7046CF" w:rsidR="0011235C" w:rsidRPr="00936713" w:rsidRDefault="0011235C" w:rsidP="001C4032">
            <w:r w:rsidRPr="00936713">
              <w:t>REQ-</w:t>
            </w:r>
            <w:r w:rsidR="00DA1E46" w:rsidRPr="00936713">
              <w:t>012</w:t>
            </w:r>
          </w:p>
        </w:tc>
        <w:tc>
          <w:tcPr>
            <w:tcW w:w="1910" w:type="dxa"/>
          </w:tcPr>
          <w:p w14:paraId="694F215D" w14:textId="77777777" w:rsidR="0011235C" w:rsidRPr="00936713" w:rsidRDefault="0011235C" w:rsidP="001C4032">
            <w:r w:rsidRPr="00936713">
              <w:t>Absprung auf externe Ablagen</w:t>
            </w:r>
          </w:p>
        </w:tc>
        <w:tc>
          <w:tcPr>
            <w:tcW w:w="5880" w:type="dxa"/>
          </w:tcPr>
          <w:p w14:paraId="1BBFD324" w14:textId="77777777" w:rsidR="0011235C" w:rsidRPr="00936713" w:rsidRDefault="0011235C" w:rsidP="001C4032">
            <w:r w:rsidRPr="00936713">
              <w:t xml:space="preserve">Wird auf dem Projekt ein Link zu einer externen Ablage mitgeliefert, wird in der </w:t>
            </w:r>
            <w:proofErr w:type="spellStart"/>
            <w:r w:rsidRPr="00936713">
              <w:t>Detailsansicht</w:t>
            </w:r>
            <w:proofErr w:type="spellEnd"/>
            <w:r w:rsidRPr="00936713">
              <w:t xml:space="preserve"> ein Link Button auf die externe Ablage angezeigt. </w:t>
            </w:r>
          </w:p>
        </w:tc>
      </w:tr>
      <w:tr w:rsidR="0011235C" w:rsidRPr="00936713" w14:paraId="3F3CDC60" w14:textId="77777777" w:rsidTr="002202ED">
        <w:tc>
          <w:tcPr>
            <w:tcW w:w="1062" w:type="dxa"/>
          </w:tcPr>
          <w:p w14:paraId="765AB43D" w14:textId="07AC3549" w:rsidR="0011235C" w:rsidRPr="00936713" w:rsidRDefault="0011235C" w:rsidP="001C4032">
            <w:r w:rsidRPr="00936713">
              <w:t>REQ-</w:t>
            </w:r>
            <w:r w:rsidR="00DA1E46" w:rsidRPr="00936713">
              <w:t>013</w:t>
            </w:r>
          </w:p>
        </w:tc>
        <w:tc>
          <w:tcPr>
            <w:tcW w:w="1910" w:type="dxa"/>
          </w:tcPr>
          <w:p w14:paraId="10C16E97" w14:textId="77777777" w:rsidR="0011235C" w:rsidRPr="00936713" w:rsidRDefault="0011235C" w:rsidP="001C4032">
            <w:r w:rsidRPr="00936713">
              <w:t>Notizen zum Auftrag</w:t>
            </w:r>
          </w:p>
        </w:tc>
        <w:tc>
          <w:tcPr>
            <w:tcW w:w="5880" w:type="dxa"/>
          </w:tcPr>
          <w:p w14:paraId="67BC5605" w14:textId="77777777" w:rsidR="0011235C" w:rsidRPr="00936713" w:rsidRDefault="0011235C" w:rsidP="001C4032">
            <w:r w:rsidRPr="00936713">
              <w:t>Über einen weiteren Button kann die Projektnotizen-Funktion aufgerufen werden.</w:t>
            </w:r>
          </w:p>
        </w:tc>
      </w:tr>
      <w:tr w:rsidR="0011235C" w:rsidRPr="00936713" w14:paraId="6659F719" w14:textId="77777777" w:rsidTr="002202ED">
        <w:tc>
          <w:tcPr>
            <w:tcW w:w="1062" w:type="dxa"/>
          </w:tcPr>
          <w:p w14:paraId="1CDF318F" w14:textId="4C820971" w:rsidR="0011235C" w:rsidRPr="00936713" w:rsidRDefault="0011235C" w:rsidP="001C4032">
            <w:r w:rsidRPr="00936713">
              <w:t>REQ-</w:t>
            </w:r>
            <w:r w:rsidR="00DA1E46" w:rsidRPr="00936713">
              <w:t>014</w:t>
            </w:r>
          </w:p>
        </w:tc>
        <w:tc>
          <w:tcPr>
            <w:tcW w:w="1910" w:type="dxa"/>
          </w:tcPr>
          <w:p w14:paraId="397CF6E5" w14:textId="77777777" w:rsidR="0011235C" w:rsidRPr="00936713" w:rsidRDefault="0011235C" w:rsidP="001C4032">
            <w:r w:rsidRPr="00936713">
              <w:t>Inbetriebnahme</w:t>
            </w:r>
          </w:p>
        </w:tc>
        <w:tc>
          <w:tcPr>
            <w:tcW w:w="5880" w:type="dxa"/>
          </w:tcPr>
          <w:p w14:paraId="0A186EA9" w14:textId="77777777" w:rsidR="0011235C" w:rsidRPr="00936713" w:rsidRDefault="0011235C" w:rsidP="001C4032">
            <w:r w:rsidRPr="00936713">
              <w:t>Über einen weiteren Button kann die Inbetriebnahme-Funktion aufgerufen werden.</w:t>
            </w:r>
          </w:p>
        </w:tc>
      </w:tr>
      <w:tr w:rsidR="0011235C" w:rsidRPr="00936713" w14:paraId="5988B26B" w14:textId="77777777" w:rsidTr="002202ED">
        <w:tc>
          <w:tcPr>
            <w:tcW w:w="1062" w:type="dxa"/>
          </w:tcPr>
          <w:p w14:paraId="246972A5" w14:textId="68C239B3" w:rsidR="0011235C" w:rsidRPr="00936713" w:rsidRDefault="0011235C" w:rsidP="001C4032">
            <w:r w:rsidRPr="00936713">
              <w:t>REQ-</w:t>
            </w:r>
            <w:r w:rsidR="00DA1E46" w:rsidRPr="00936713">
              <w:t>015</w:t>
            </w:r>
          </w:p>
        </w:tc>
        <w:tc>
          <w:tcPr>
            <w:tcW w:w="1910" w:type="dxa"/>
          </w:tcPr>
          <w:p w14:paraId="7C5FE161" w14:textId="77777777" w:rsidR="0011235C" w:rsidRPr="00936713" w:rsidRDefault="0011235C" w:rsidP="001C4032">
            <w:r w:rsidRPr="00936713">
              <w:t>Zurück zur Übersicht</w:t>
            </w:r>
          </w:p>
        </w:tc>
        <w:tc>
          <w:tcPr>
            <w:tcW w:w="5880" w:type="dxa"/>
          </w:tcPr>
          <w:p w14:paraId="05564459" w14:textId="77777777" w:rsidR="0011235C" w:rsidRPr="00936713" w:rsidRDefault="0011235C" w:rsidP="001C4032">
            <w:r w:rsidRPr="00936713">
              <w:t>Mittels eines Zurück-Buttons muss wieder in die Projektübersicht gewechselt werden können.</w:t>
            </w:r>
          </w:p>
        </w:tc>
      </w:tr>
      <w:tr w:rsidR="0011235C" w:rsidRPr="00936713" w14:paraId="57388D7A" w14:textId="77777777" w:rsidTr="002202ED">
        <w:tc>
          <w:tcPr>
            <w:tcW w:w="1062" w:type="dxa"/>
          </w:tcPr>
          <w:p w14:paraId="6C319387" w14:textId="07766FE7" w:rsidR="0011235C" w:rsidRPr="00936713" w:rsidRDefault="0011235C" w:rsidP="001C4032">
            <w:r w:rsidRPr="00936713">
              <w:t>REQ-</w:t>
            </w:r>
            <w:r w:rsidR="00DA1E46" w:rsidRPr="00936713">
              <w:t>016</w:t>
            </w:r>
          </w:p>
        </w:tc>
        <w:tc>
          <w:tcPr>
            <w:tcW w:w="1910" w:type="dxa"/>
          </w:tcPr>
          <w:p w14:paraId="44F58805" w14:textId="77777777" w:rsidR="0011235C" w:rsidRPr="00936713" w:rsidRDefault="0011235C" w:rsidP="001C4032">
            <w:r w:rsidRPr="00936713">
              <w:t>Offlinefähigkeit</w:t>
            </w:r>
          </w:p>
        </w:tc>
        <w:tc>
          <w:tcPr>
            <w:tcW w:w="5880" w:type="dxa"/>
          </w:tcPr>
          <w:p w14:paraId="1A7009E6" w14:textId="77777777" w:rsidR="0011235C" w:rsidRPr="00936713" w:rsidRDefault="0011235C" w:rsidP="001C4032">
            <w:pPr>
              <w:keepNext/>
            </w:pPr>
            <w:r w:rsidRPr="00936713">
              <w:t xml:space="preserve">Sämtliche Daten dieses Projekts müssen auch ohne aktive Internetverbindung auf den Smartphones abrufbar sein. </w:t>
            </w:r>
            <w:proofErr w:type="gramStart"/>
            <w:r w:rsidRPr="00936713">
              <w:t>Online Links</w:t>
            </w:r>
            <w:proofErr w:type="gramEnd"/>
            <w:r w:rsidRPr="00936713">
              <w:t xml:space="preserve"> auf externe Ablagen funktionieren im Offline-Modus nicht.</w:t>
            </w:r>
          </w:p>
        </w:tc>
      </w:tr>
      <w:tr w:rsidR="00B47247" w:rsidRPr="00936713" w14:paraId="387EEAA6" w14:textId="77777777" w:rsidTr="002202ED">
        <w:tc>
          <w:tcPr>
            <w:tcW w:w="1062" w:type="dxa"/>
          </w:tcPr>
          <w:p w14:paraId="773F6CD9" w14:textId="13F30097" w:rsidR="00B47247" w:rsidRPr="00936713" w:rsidRDefault="00B47247" w:rsidP="001C4032">
            <w:r w:rsidRPr="00936713">
              <w:t>REQ-</w:t>
            </w:r>
            <w:r w:rsidR="00DA1E46" w:rsidRPr="00936713">
              <w:t>017</w:t>
            </w:r>
          </w:p>
        </w:tc>
        <w:tc>
          <w:tcPr>
            <w:tcW w:w="1910" w:type="dxa"/>
          </w:tcPr>
          <w:p w14:paraId="573FC767" w14:textId="07B30CA1" w:rsidR="00B47247" w:rsidRPr="00936713" w:rsidRDefault="00B47247" w:rsidP="001C4032">
            <w:r w:rsidRPr="00936713">
              <w:t>Absprung nach MS Teams</w:t>
            </w:r>
          </w:p>
        </w:tc>
        <w:tc>
          <w:tcPr>
            <w:tcW w:w="5880" w:type="dxa"/>
          </w:tcPr>
          <w:p w14:paraId="44D19CF3" w14:textId="3E2CA022" w:rsidR="00B47247" w:rsidRPr="00936713" w:rsidRDefault="00B47247" w:rsidP="001C4032">
            <w:pPr>
              <w:keepNext/>
            </w:pPr>
            <w:r w:rsidRPr="00936713">
              <w:t xml:space="preserve">In den Projekten </w:t>
            </w:r>
            <w:r w:rsidR="00174CC2" w:rsidRPr="00936713">
              <w:t>kann ein Link auf einen Teams Channel oder Chat hinterlegt werden. In der Projektansicht wird dieser Link als Button angezeigt. Ein Klick auf den Button, leitet den Benutzer weiter zu Teams.</w:t>
            </w:r>
          </w:p>
        </w:tc>
      </w:tr>
      <w:tr w:rsidR="00174CC2" w:rsidRPr="00936713" w14:paraId="6E00AA80" w14:textId="77777777" w:rsidTr="002202ED">
        <w:tc>
          <w:tcPr>
            <w:tcW w:w="1062" w:type="dxa"/>
          </w:tcPr>
          <w:p w14:paraId="03B9681A" w14:textId="1E7A5338" w:rsidR="00174CC2" w:rsidRPr="00936713" w:rsidRDefault="00174CC2" w:rsidP="001C4032">
            <w:r w:rsidRPr="00936713">
              <w:t>REQ-</w:t>
            </w:r>
            <w:r w:rsidR="00DA1E46" w:rsidRPr="00936713">
              <w:t>018</w:t>
            </w:r>
          </w:p>
        </w:tc>
        <w:tc>
          <w:tcPr>
            <w:tcW w:w="1910" w:type="dxa"/>
          </w:tcPr>
          <w:p w14:paraId="7ADB55D4" w14:textId="774D2FD2" w:rsidR="00174CC2" w:rsidRPr="00936713" w:rsidRDefault="00174CC2" w:rsidP="001C4032">
            <w:r w:rsidRPr="00936713">
              <w:t>Absprung nach MS SharePoint</w:t>
            </w:r>
          </w:p>
        </w:tc>
        <w:tc>
          <w:tcPr>
            <w:tcW w:w="5880" w:type="dxa"/>
          </w:tcPr>
          <w:p w14:paraId="4B78A28C" w14:textId="3116407E" w:rsidR="00174CC2" w:rsidRPr="00936713" w:rsidRDefault="00174CC2" w:rsidP="001C4032">
            <w:pPr>
              <w:keepNext/>
            </w:pPr>
            <w:r w:rsidRPr="00936713">
              <w:t>In den Projekten kann ein Link auf eine SharePoint Ablage hinterlegt werden. In der Projektansicht wird dieser Link als Button angezeigt. Ein Klick auf den Button leitet den Benutzer weiter auf die SharePoint Ablage.</w:t>
            </w:r>
          </w:p>
        </w:tc>
      </w:tr>
      <w:tr w:rsidR="00174CC2" w:rsidRPr="00936713" w14:paraId="2F66ED6A" w14:textId="77777777" w:rsidTr="002202ED">
        <w:tc>
          <w:tcPr>
            <w:tcW w:w="1062" w:type="dxa"/>
          </w:tcPr>
          <w:p w14:paraId="13A3BD60" w14:textId="4A45CB97" w:rsidR="00174CC2" w:rsidRPr="00936713" w:rsidRDefault="00174CC2" w:rsidP="001C4032">
            <w:r w:rsidRPr="00936713">
              <w:t>REQ-</w:t>
            </w:r>
            <w:r w:rsidR="00DA1E46" w:rsidRPr="00936713">
              <w:t>019</w:t>
            </w:r>
          </w:p>
        </w:tc>
        <w:tc>
          <w:tcPr>
            <w:tcW w:w="1910" w:type="dxa"/>
          </w:tcPr>
          <w:p w14:paraId="0BA4BEC1" w14:textId="32E08774" w:rsidR="00174CC2" w:rsidRPr="00936713" w:rsidRDefault="00174CC2" w:rsidP="001C4032">
            <w:r w:rsidRPr="00936713">
              <w:t>Logistik Fehler melden</w:t>
            </w:r>
          </w:p>
        </w:tc>
        <w:tc>
          <w:tcPr>
            <w:tcW w:w="5880" w:type="dxa"/>
          </w:tcPr>
          <w:p w14:paraId="4A36B267" w14:textId="6E9CA0FD" w:rsidR="00174CC2" w:rsidRPr="00936713" w:rsidRDefault="00174CC2" w:rsidP="001C4032">
            <w:pPr>
              <w:keepNext/>
            </w:pPr>
            <w:r w:rsidRPr="00936713">
              <w:t xml:space="preserve">Logistik Fehler werden in einer </w:t>
            </w:r>
            <w:proofErr w:type="spellStart"/>
            <w:r w:rsidRPr="00936713">
              <w:t>bestehenen</w:t>
            </w:r>
            <w:proofErr w:type="spellEnd"/>
            <w:r w:rsidRPr="00936713">
              <w:t xml:space="preserve"> Power App erfasst. In der Projektansicht gibt es einen Button mit einem Deeplink auf diese Power App. Ein Klick auf den Button leitet den Benutzer zur Power App für die Meldung von Logistik Fehlern.</w:t>
            </w:r>
          </w:p>
        </w:tc>
      </w:tr>
    </w:tbl>
    <w:p w14:paraId="2F9861C1" w14:textId="538CDD9F" w:rsidR="0011235C" w:rsidRPr="00936713" w:rsidRDefault="0011235C" w:rsidP="0011235C">
      <w:pPr>
        <w:pStyle w:val="Heading3"/>
      </w:pPr>
      <w:bookmarkStart w:id="65" w:name="_Toc190680709"/>
      <w:r w:rsidRPr="00936713">
        <w:lastRenderedPageBreak/>
        <w:t xml:space="preserve">Notizen zum </w:t>
      </w:r>
      <w:r w:rsidR="00B47247" w:rsidRPr="00936713">
        <w:t>Projekt</w:t>
      </w:r>
      <w:bookmarkEnd w:id="65"/>
    </w:p>
    <w:p w14:paraId="6690EA6A" w14:textId="6AC7D896" w:rsidR="00174CC2" w:rsidRPr="00936713" w:rsidRDefault="00174CC2" w:rsidP="00174CC2">
      <w:r w:rsidRPr="00936713">
        <w:t xml:space="preserve">In diesem Abschnitt werden Anforderungen zu den Projektnotizen </w:t>
      </w:r>
      <w:r w:rsidR="00DA1E46" w:rsidRPr="00936713">
        <w:t>aufgeführt.</w:t>
      </w:r>
    </w:p>
    <w:p w14:paraId="03EAFA31" w14:textId="757CBDA3" w:rsidR="0011235C" w:rsidRPr="00936713" w:rsidRDefault="0011235C" w:rsidP="0011235C">
      <w:pPr>
        <w:pStyle w:val="Caption"/>
        <w:keepNext/>
      </w:pPr>
      <w:bookmarkStart w:id="66" w:name="_Toc190680540"/>
      <w:r w:rsidRPr="00936713">
        <w:t xml:space="preserve">Tabelle </w:t>
      </w:r>
      <w:fldSimple w:instr=" SEQ Tabelle \* ARABIC ">
        <w:r w:rsidR="00D64016">
          <w:rPr>
            <w:noProof/>
          </w:rPr>
          <w:t>4</w:t>
        </w:r>
      </w:fldSimple>
      <w:r w:rsidRPr="00936713">
        <w:t xml:space="preserve"> Anforderung zu den Notizen</w:t>
      </w:r>
      <w:bookmarkEnd w:id="66"/>
    </w:p>
    <w:tbl>
      <w:tblPr>
        <w:tblStyle w:val="TabelleBFH2"/>
        <w:tblW w:w="8852" w:type="dxa"/>
        <w:tblLook w:val="04A0" w:firstRow="1" w:lastRow="0" w:firstColumn="1" w:lastColumn="0" w:noHBand="0" w:noVBand="1"/>
      </w:tblPr>
      <w:tblGrid>
        <w:gridCol w:w="1062"/>
        <w:gridCol w:w="1910"/>
        <w:gridCol w:w="5880"/>
      </w:tblGrid>
      <w:tr w:rsidR="0011235C" w:rsidRPr="00936713" w14:paraId="125F75CE"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688CCB71" w14:textId="77777777" w:rsidR="0011235C" w:rsidRPr="00936713" w:rsidRDefault="0011235C" w:rsidP="001C4032">
            <w:proofErr w:type="spellStart"/>
            <w:r w:rsidRPr="00936713">
              <w:t>Nr</w:t>
            </w:r>
            <w:proofErr w:type="spellEnd"/>
          </w:p>
        </w:tc>
        <w:tc>
          <w:tcPr>
            <w:tcW w:w="1910" w:type="dxa"/>
          </w:tcPr>
          <w:p w14:paraId="7C659D3E" w14:textId="77777777" w:rsidR="0011235C" w:rsidRPr="00936713" w:rsidRDefault="0011235C" w:rsidP="001C4032">
            <w:r w:rsidRPr="00936713">
              <w:t>Name</w:t>
            </w:r>
          </w:p>
        </w:tc>
        <w:tc>
          <w:tcPr>
            <w:tcW w:w="5880" w:type="dxa"/>
          </w:tcPr>
          <w:p w14:paraId="614E42A4" w14:textId="77777777" w:rsidR="0011235C" w:rsidRPr="00936713" w:rsidRDefault="0011235C" w:rsidP="001C4032">
            <w:r w:rsidRPr="00936713">
              <w:t>Beschreibung</w:t>
            </w:r>
          </w:p>
        </w:tc>
      </w:tr>
      <w:tr w:rsidR="0011235C" w:rsidRPr="00936713" w14:paraId="265830C6" w14:textId="77777777" w:rsidTr="002202ED">
        <w:tc>
          <w:tcPr>
            <w:tcW w:w="1062" w:type="dxa"/>
          </w:tcPr>
          <w:p w14:paraId="73372CB6" w14:textId="2AA45438" w:rsidR="0011235C" w:rsidRPr="00936713" w:rsidRDefault="0011235C" w:rsidP="001C4032">
            <w:r w:rsidRPr="00936713">
              <w:t>REQ-</w:t>
            </w:r>
            <w:r w:rsidR="00DA1E46" w:rsidRPr="00936713">
              <w:t>020</w:t>
            </w:r>
          </w:p>
        </w:tc>
        <w:tc>
          <w:tcPr>
            <w:tcW w:w="1910" w:type="dxa"/>
          </w:tcPr>
          <w:p w14:paraId="26BB29E5" w14:textId="77777777" w:rsidR="0011235C" w:rsidRPr="00936713" w:rsidRDefault="0011235C" w:rsidP="001C4032">
            <w:r w:rsidRPr="00936713">
              <w:t>Notizen-Übersicht</w:t>
            </w:r>
          </w:p>
        </w:tc>
        <w:tc>
          <w:tcPr>
            <w:tcW w:w="5880" w:type="dxa"/>
          </w:tcPr>
          <w:p w14:paraId="7542FFB1" w14:textId="77777777" w:rsidR="0011235C" w:rsidRPr="00936713" w:rsidRDefault="0011235C" w:rsidP="001C4032">
            <w:r w:rsidRPr="00936713">
              <w:t xml:space="preserve">In einer Liste werden sämtliche bisher erfassten Notizen zum ausgewählten Projekt angezeigt. </w:t>
            </w:r>
          </w:p>
        </w:tc>
      </w:tr>
      <w:tr w:rsidR="0011235C" w:rsidRPr="00936713" w14:paraId="7292B2CE" w14:textId="77777777" w:rsidTr="002202ED">
        <w:tc>
          <w:tcPr>
            <w:tcW w:w="1062" w:type="dxa"/>
          </w:tcPr>
          <w:p w14:paraId="2053DEFE" w14:textId="7E4D9EA0" w:rsidR="0011235C" w:rsidRPr="00936713" w:rsidRDefault="0011235C" w:rsidP="001C4032">
            <w:r w:rsidRPr="00936713">
              <w:t>REQ-</w:t>
            </w:r>
            <w:r w:rsidR="00DA1E46" w:rsidRPr="00936713">
              <w:t>021</w:t>
            </w:r>
          </w:p>
        </w:tc>
        <w:tc>
          <w:tcPr>
            <w:tcW w:w="1910" w:type="dxa"/>
          </w:tcPr>
          <w:p w14:paraId="4C9E7F8E" w14:textId="77777777" w:rsidR="0011235C" w:rsidRPr="00936713" w:rsidRDefault="0011235C" w:rsidP="001C4032">
            <w:r w:rsidRPr="00936713">
              <w:t>Filter nach Kategorie</w:t>
            </w:r>
          </w:p>
        </w:tc>
        <w:tc>
          <w:tcPr>
            <w:tcW w:w="5880" w:type="dxa"/>
          </w:tcPr>
          <w:p w14:paraId="779036C9" w14:textId="77777777" w:rsidR="0011235C" w:rsidRPr="00936713" w:rsidRDefault="0011235C" w:rsidP="001C4032">
            <w:r w:rsidRPr="00936713">
              <w:t xml:space="preserve">In einem Dropdown Feld kann die jeweilige Notizen-Kategorie gefiltert werden. Standardmässig ist kein Filter gesetzt. </w:t>
            </w:r>
          </w:p>
        </w:tc>
      </w:tr>
      <w:tr w:rsidR="0011235C" w:rsidRPr="00936713" w14:paraId="24D43E56" w14:textId="77777777" w:rsidTr="002202ED">
        <w:tc>
          <w:tcPr>
            <w:tcW w:w="1062" w:type="dxa"/>
          </w:tcPr>
          <w:p w14:paraId="00E2775C" w14:textId="1A88886C" w:rsidR="0011235C" w:rsidRPr="00936713" w:rsidRDefault="0011235C" w:rsidP="001C4032">
            <w:r w:rsidRPr="00936713">
              <w:t>REQ-</w:t>
            </w:r>
            <w:r w:rsidR="00DA1E46" w:rsidRPr="00936713">
              <w:t>022</w:t>
            </w:r>
          </w:p>
        </w:tc>
        <w:tc>
          <w:tcPr>
            <w:tcW w:w="1910" w:type="dxa"/>
          </w:tcPr>
          <w:p w14:paraId="0B09B4E7" w14:textId="77777777" w:rsidR="0011235C" w:rsidRPr="00936713" w:rsidRDefault="0011235C" w:rsidP="001C4032">
            <w:r w:rsidRPr="00936713">
              <w:t>Detailansicht Notizen</w:t>
            </w:r>
          </w:p>
        </w:tc>
        <w:tc>
          <w:tcPr>
            <w:tcW w:w="5880" w:type="dxa"/>
          </w:tcPr>
          <w:p w14:paraId="0E6DC967" w14:textId="77777777" w:rsidR="0011235C" w:rsidRPr="00936713" w:rsidRDefault="0011235C" w:rsidP="001C4032">
            <w:r w:rsidRPr="00936713">
              <w:t xml:space="preserve">In einer Detailansicht können die Notizen angezeigt werden. Externe Links (z.B. auf </w:t>
            </w:r>
            <w:proofErr w:type="gramStart"/>
            <w:r w:rsidRPr="00936713">
              <w:t>Word-Dokumente</w:t>
            </w:r>
            <w:proofErr w:type="gramEnd"/>
            <w:r w:rsidRPr="00936713">
              <w:t xml:space="preserve"> welche in SharePoint abgelegt sind) können angeklickt und im externen Browser (Safari oder Chrome) angezeigt werden, falls die entsprechenden Berechtigungen vorhanden sind. Eingebettete Bilder werden geladen und angezeigt.</w:t>
            </w:r>
          </w:p>
        </w:tc>
      </w:tr>
      <w:tr w:rsidR="0011235C" w:rsidRPr="00936713" w14:paraId="35E64A7A" w14:textId="77777777" w:rsidTr="002202ED">
        <w:tc>
          <w:tcPr>
            <w:tcW w:w="1062" w:type="dxa"/>
          </w:tcPr>
          <w:p w14:paraId="7D683720" w14:textId="4FE734EB" w:rsidR="0011235C" w:rsidRPr="00936713" w:rsidRDefault="0011235C" w:rsidP="001C4032">
            <w:r w:rsidRPr="00936713">
              <w:t>REQ-</w:t>
            </w:r>
            <w:r w:rsidR="00DA1E46" w:rsidRPr="00936713">
              <w:t>023</w:t>
            </w:r>
          </w:p>
        </w:tc>
        <w:tc>
          <w:tcPr>
            <w:tcW w:w="1910" w:type="dxa"/>
          </w:tcPr>
          <w:p w14:paraId="2217D2EE" w14:textId="77777777" w:rsidR="0011235C" w:rsidRPr="00936713" w:rsidRDefault="0011235C" w:rsidP="001C4032">
            <w:r w:rsidRPr="00936713">
              <w:t>Notiz editieren und erstellen.</w:t>
            </w:r>
          </w:p>
        </w:tc>
        <w:tc>
          <w:tcPr>
            <w:tcW w:w="5880" w:type="dxa"/>
          </w:tcPr>
          <w:p w14:paraId="0703BFEB" w14:textId="77777777" w:rsidR="0011235C" w:rsidRPr="00936713" w:rsidRDefault="0011235C" w:rsidP="001C4032">
            <w:pPr>
              <w:rPr>
                <w:color w:val="ED7D31" w:themeColor="accent2"/>
              </w:rPr>
            </w:pPr>
            <w:r w:rsidRPr="00936713">
              <w:t>Notizen können editiert und erstellt werden.</w:t>
            </w:r>
          </w:p>
        </w:tc>
      </w:tr>
      <w:tr w:rsidR="0011235C" w:rsidRPr="00936713" w14:paraId="20065041" w14:textId="77777777" w:rsidTr="002202ED">
        <w:tc>
          <w:tcPr>
            <w:tcW w:w="1062" w:type="dxa"/>
          </w:tcPr>
          <w:p w14:paraId="5EC3F552" w14:textId="7AE15B21" w:rsidR="0011235C" w:rsidRPr="00936713" w:rsidRDefault="0011235C" w:rsidP="001C4032">
            <w:r w:rsidRPr="00936713">
              <w:t>REQ-</w:t>
            </w:r>
            <w:r w:rsidR="00DA1E46" w:rsidRPr="00936713">
              <w:t>024</w:t>
            </w:r>
          </w:p>
        </w:tc>
        <w:tc>
          <w:tcPr>
            <w:tcW w:w="1910" w:type="dxa"/>
          </w:tcPr>
          <w:p w14:paraId="1EA7442D" w14:textId="77777777" w:rsidR="0011235C" w:rsidRPr="00936713" w:rsidRDefault="0011235C" w:rsidP="001C4032">
            <w:r w:rsidRPr="00936713">
              <w:t>Zurück zur Übersicht</w:t>
            </w:r>
          </w:p>
        </w:tc>
        <w:tc>
          <w:tcPr>
            <w:tcW w:w="5880" w:type="dxa"/>
          </w:tcPr>
          <w:p w14:paraId="11EF2FB8" w14:textId="77777777" w:rsidR="0011235C" w:rsidRPr="00936713" w:rsidRDefault="0011235C" w:rsidP="001C4032">
            <w:r w:rsidRPr="00936713">
              <w:t>Mittels eines Zurück-Buttons muss wieder in die Notizen-Übersicht gewechselt werden können.</w:t>
            </w:r>
          </w:p>
        </w:tc>
      </w:tr>
      <w:tr w:rsidR="0011235C" w:rsidRPr="00936713" w14:paraId="34AD6CFF" w14:textId="77777777" w:rsidTr="002202ED">
        <w:tc>
          <w:tcPr>
            <w:tcW w:w="1062" w:type="dxa"/>
          </w:tcPr>
          <w:p w14:paraId="2D41A01C" w14:textId="003E01B5" w:rsidR="0011235C" w:rsidRPr="00936713" w:rsidRDefault="0011235C" w:rsidP="001C4032">
            <w:r w:rsidRPr="00936713">
              <w:t>REQ-</w:t>
            </w:r>
            <w:r w:rsidR="00DA1E46" w:rsidRPr="00936713">
              <w:t>025</w:t>
            </w:r>
          </w:p>
        </w:tc>
        <w:tc>
          <w:tcPr>
            <w:tcW w:w="1910" w:type="dxa"/>
          </w:tcPr>
          <w:p w14:paraId="49A82B7C" w14:textId="77777777" w:rsidR="0011235C" w:rsidRPr="00936713" w:rsidRDefault="0011235C" w:rsidP="001C4032">
            <w:r w:rsidRPr="00936713">
              <w:t>Offlinefähigkeit</w:t>
            </w:r>
          </w:p>
        </w:tc>
        <w:tc>
          <w:tcPr>
            <w:tcW w:w="5880" w:type="dxa"/>
          </w:tcPr>
          <w:p w14:paraId="539921AB" w14:textId="77777777" w:rsidR="0011235C" w:rsidRPr="00936713" w:rsidRDefault="0011235C" w:rsidP="001C4032">
            <w:r w:rsidRPr="00936713">
              <w:t>Sämtliche Notizen der geladenen Projekte müssen auch ohne aktive Internetverbindung auf den Smartphones abrufbar sein. Externe Links funktionieren offline nicht.</w:t>
            </w:r>
          </w:p>
        </w:tc>
      </w:tr>
    </w:tbl>
    <w:p w14:paraId="44ACC6A8" w14:textId="05D60E6D" w:rsidR="00DA1E46" w:rsidRPr="00936713" w:rsidRDefault="00DA1E46" w:rsidP="0011235C">
      <w:pPr>
        <w:pStyle w:val="Heading3"/>
      </w:pPr>
      <w:bookmarkStart w:id="67" w:name="_Toc190680710"/>
      <w:r w:rsidRPr="00936713">
        <w:t>Inbetriebnahme</w:t>
      </w:r>
      <w:bookmarkEnd w:id="67"/>
    </w:p>
    <w:p w14:paraId="53059153" w14:textId="6F15DD92" w:rsidR="00DA1E46" w:rsidRPr="00936713" w:rsidRDefault="00DA1E46" w:rsidP="00DA1E46">
      <w:r w:rsidRPr="00936713">
        <w:t>In diesem Abschnitt werden Anforderungen zu der Inbetriebnahme aufgeführt.</w:t>
      </w:r>
    </w:p>
    <w:p w14:paraId="36F88BFE" w14:textId="29FC667A" w:rsidR="00DA1E46" w:rsidRPr="00936713" w:rsidRDefault="00DA1E46" w:rsidP="00DA1E46">
      <w:pPr>
        <w:pStyle w:val="Caption"/>
        <w:keepNext/>
      </w:pPr>
      <w:bookmarkStart w:id="68" w:name="_Toc190680541"/>
      <w:r w:rsidRPr="00936713">
        <w:t xml:space="preserve">Tabelle </w:t>
      </w:r>
      <w:fldSimple w:instr=" SEQ Tabelle \* ARABIC ">
        <w:r w:rsidR="00D64016">
          <w:rPr>
            <w:noProof/>
          </w:rPr>
          <w:t>5</w:t>
        </w:r>
      </w:fldSimple>
      <w:r w:rsidRPr="00936713">
        <w:t xml:space="preserve"> Anforderungen zu der Inbetriebnahme</w:t>
      </w:r>
      <w:bookmarkEnd w:id="68"/>
    </w:p>
    <w:tbl>
      <w:tblPr>
        <w:tblStyle w:val="TabelleBFH2"/>
        <w:tblW w:w="8852" w:type="dxa"/>
        <w:tblLook w:val="04A0" w:firstRow="1" w:lastRow="0" w:firstColumn="1" w:lastColumn="0" w:noHBand="0" w:noVBand="1"/>
      </w:tblPr>
      <w:tblGrid>
        <w:gridCol w:w="1062"/>
        <w:gridCol w:w="1910"/>
        <w:gridCol w:w="5880"/>
      </w:tblGrid>
      <w:tr w:rsidR="00DA1E46" w:rsidRPr="00936713" w14:paraId="2F2ABBA2" w14:textId="77777777" w:rsidTr="002202ED">
        <w:trPr>
          <w:cnfStyle w:val="100000000000" w:firstRow="1" w:lastRow="0" w:firstColumn="0" w:lastColumn="0" w:oddVBand="0" w:evenVBand="0" w:oddHBand="0" w:evenHBand="0" w:firstRowFirstColumn="0" w:firstRowLastColumn="0" w:lastRowFirstColumn="0" w:lastRowLastColumn="0"/>
        </w:trPr>
        <w:tc>
          <w:tcPr>
            <w:tcW w:w="1062" w:type="dxa"/>
          </w:tcPr>
          <w:p w14:paraId="4367E246" w14:textId="77777777" w:rsidR="00DA1E46" w:rsidRPr="00936713" w:rsidRDefault="00DA1E46" w:rsidP="00F54429">
            <w:proofErr w:type="spellStart"/>
            <w:r w:rsidRPr="00936713">
              <w:t>Nr</w:t>
            </w:r>
            <w:proofErr w:type="spellEnd"/>
          </w:p>
        </w:tc>
        <w:tc>
          <w:tcPr>
            <w:tcW w:w="1910" w:type="dxa"/>
          </w:tcPr>
          <w:p w14:paraId="036064B0" w14:textId="77777777" w:rsidR="00DA1E46" w:rsidRPr="00936713" w:rsidRDefault="00DA1E46" w:rsidP="00F54429">
            <w:r w:rsidRPr="00936713">
              <w:t>Name</w:t>
            </w:r>
          </w:p>
        </w:tc>
        <w:tc>
          <w:tcPr>
            <w:tcW w:w="5880" w:type="dxa"/>
          </w:tcPr>
          <w:p w14:paraId="240356EE" w14:textId="77777777" w:rsidR="00DA1E46" w:rsidRPr="00936713" w:rsidRDefault="00DA1E46" w:rsidP="00F54429">
            <w:r w:rsidRPr="00936713">
              <w:t>Beschreibung</w:t>
            </w:r>
          </w:p>
        </w:tc>
      </w:tr>
      <w:tr w:rsidR="00DA1E46" w:rsidRPr="00936713" w14:paraId="309F0AB9" w14:textId="77777777" w:rsidTr="002202ED">
        <w:tc>
          <w:tcPr>
            <w:tcW w:w="1062" w:type="dxa"/>
          </w:tcPr>
          <w:p w14:paraId="156D0128" w14:textId="1A7AF7C6" w:rsidR="00DA1E46" w:rsidRPr="00936713" w:rsidRDefault="00DA1E46" w:rsidP="00DA1E46">
            <w:r w:rsidRPr="00936713">
              <w:t>REQ-026</w:t>
            </w:r>
          </w:p>
        </w:tc>
        <w:tc>
          <w:tcPr>
            <w:tcW w:w="1910" w:type="dxa"/>
          </w:tcPr>
          <w:p w14:paraId="11D22411" w14:textId="0AD74B14" w:rsidR="00DA1E46" w:rsidRPr="00936713" w:rsidRDefault="00DA1E46" w:rsidP="00DA1E46">
            <w:r w:rsidRPr="00936713">
              <w:t>Inbetriebnahme</w:t>
            </w:r>
          </w:p>
        </w:tc>
        <w:tc>
          <w:tcPr>
            <w:tcW w:w="5880" w:type="dxa"/>
          </w:tcPr>
          <w:p w14:paraId="45BE4D0F" w14:textId="725EDB75" w:rsidR="00DA1E46" w:rsidRPr="00936713" w:rsidRDefault="00DA1E46" w:rsidP="00DA1E46">
            <w:r w:rsidRPr="00936713">
              <w:t xml:space="preserve">Für jedes Projekt kann eine Inbetriebnahme erfasst werden. Ist bereits eine Inbetriebnahme da, kann diese editiert werden. </w:t>
            </w:r>
          </w:p>
        </w:tc>
      </w:tr>
      <w:tr w:rsidR="00DA1E46" w:rsidRPr="00936713" w14:paraId="13590AD9" w14:textId="77777777" w:rsidTr="002202ED">
        <w:tc>
          <w:tcPr>
            <w:tcW w:w="1062" w:type="dxa"/>
          </w:tcPr>
          <w:p w14:paraId="606B1F9D" w14:textId="0109E428" w:rsidR="00DA1E46" w:rsidRPr="00936713" w:rsidRDefault="00DA1E46" w:rsidP="00DA1E46">
            <w:r w:rsidRPr="00936713">
              <w:t>REQ-027</w:t>
            </w:r>
          </w:p>
        </w:tc>
        <w:tc>
          <w:tcPr>
            <w:tcW w:w="1910" w:type="dxa"/>
          </w:tcPr>
          <w:p w14:paraId="08A8C406" w14:textId="7FE3C2D7" w:rsidR="00DA1E46" w:rsidRPr="00936713" w:rsidRDefault="00DA1E46" w:rsidP="00DA1E46">
            <w:r w:rsidRPr="00936713">
              <w:t>Checkliste anzeigen</w:t>
            </w:r>
          </w:p>
        </w:tc>
        <w:tc>
          <w:tcPr>
            <w:tcW w:w="5880" w:type="dxa"/>
          </w:tcPr>
          <w:p w14:paraId="4D74C291" w14:textId="49A38084" w:rsidR="00DA1E46" w:rsidRPr="00936713" w:rsidRDefault="00DA1E46" w:rsidP="00DA1E46">
            <w:r w:rsidRPr="00936713">
              <w:t xml:space="preserve">Es werden drei Checklisten mit erforderlichen Dokumenten, IBN SOP 2.0 und Bilder angezeigt. Die Checkpunkte können je Projekt verschieden sein. Jedes Checklisten-Item ist entweder Pflichtfeld oder </w:t>
            </w:r>
            <w:proofErr w:type="gramStart"/>
            <w:r w:rsidRPr="00936713">
              <w:t>Optional</w:t>
            </w:r>
            <w:proofErr w:type="gramEnd"/>
            <w:r w:rsidRPr="00936713">
              <w:t>.</w:t>
            </w:r>
          </w:p>
        </w:tc>
      </w:tr>
      <w:tr w:rsidR="00DA1E46" w:rsidRPr="00936713" w14:paraId="6E970B61" w14:textId="77777777" w:rsidTr="002202ED">
        <w:tc>
          <w:tcPr>
            <w:tcW w:w="1062" w:type="dxa"/>
          </w:tcPr>
          <w:p w14:paraId="5A01D5F6" w14:textId="4866EAB2" w:rsidR="00DA1E46" w:rsidRPr="00936713" w:rsidRDefault="00DA1E46" w:rsidP="00DA1E46">
            <w:r w:rsidRPr="00936713">
              <w:t>REQ-028</w:t>
            </w:r>
          </w:p>
        </w:tc>
        <w:tc>
          <w:tcPr>
            <w:tcW w:w="1910" w:type="dxa"/>
          </w:tcPr>
          <w:p w14:paraId="137A21E0" w14:textId="24C746B8" w:rsidR="00DA1E46" w:rsidRPr="00936713" w:rsidRDefault="00DA1E46" w:rsidP="00DA1E46">
            <w:r w:rsidRPr="00936713">
              <w:t>Vorhandene Bilder</w:t>
            </w:r>
          </w:p>
        </w:tc>
        <w:tc>
          <w:tcPr>
            <w:tcW w:w="5880" w:type="dxa"/>
          </w:tcPr>
          <w:p w14:paraId="4F724A3E" w14:textId="0BF0B8AC" w:rsidR="00DA1E46" w:rsidRPr="00936713" w:rsidRDefault="00DA1E46" w:rsidP="00DA1E46">
            <w:r w:rsidRPr="00936713">
              <w:t>Sind bereits Bilder vorhanden, können diese via Ansicht-Icon angezeigt werden (aktuell nicht vorhanden im Mockup)</w:t>
            </w:r>
          </w:p>
        </w:tc>
      </w:tr>
      <w:tr w:rsidR="00DA1E46" w:rsidRPr="00936713" w14:paraId="09AEB33E" w14:textId="77777777" w:rsidTr="002202ED">
        <w:tc>
          <w:tcPr>
            <w:tcW w:w="1062" w:type="dxa"/>
          </w:tcPr>
          <w:p w14:paraId="339C86CB" w14:textId="5853C06E" w:rsidR="00DA1E46" w:rsidRPr="00936713" w:rsidRDefault="00DA1E46" w:rsidP="00DA1E46">
            <w:r w:rsidRPr="00936713">
              <w:t>REQ-029</w:t>
            </w:r>
          </w:p>
        </w:tc>
        <w:tc>
          <w:tcPr>
            <w:tcW w:w="1910" w:type="dxa"/>
          </w:tcPr>
          <w:p w14:paraId="16EBEBA5" w14:textId="0BCDE511" w:rsidR="00DA1E46" w:rsidRPr="00936713" w:rsidRDefault="00DA1E46" w:rsidP="00DA1E46">
            <w:r w:rsidRPr="00936713">
              <w:t>Neue Bilder hinzufügen</w:t>
            </w:r>
          </w:p>
        </w:tc>
        <w:tc>
          <w:tcPr>
            <w:tcW w:w="5880" w:type="dxa"/>
          </w:tcPr>
          <w:p w14:paraId="73BBE0DF" w14:textId="74D97B2D" w:rsidR="00DA1E46" w:rsidRPr="00936713" w:rsidRDefault="00DA1E46" w:rsidP="00DA1E46">
            <w:pPr>
              <w:rPr>
                <w:color w:val="ED7D31" w:themeColor="accent2"/>
              </w:rPr>
            </w:pPr>
            <w:r w:rsidRPr="00936713">
              <w:t xml:space="preserve">Im App kann pro Checklisten-Item eines oder mehrere Bilder Heraufgeladen werden. Entweder werden diese gleich mit der Kamera aufgenommen, oder sie werden aus der </w:t>
            </w:r>
            <w:proofErr w:type="spellStart"/>
            <w:r w:rsidRPr="00936713">
              <w:t>Camera</w:t>
            </w:r>
            <w:proofErr w:type="spellEnd"/>
            <w:r w:rsidRPr="00936713">
              <w:t xml:space="preserve"> Roll hinzugefügt. Sobald die Fotos hochgeladen wurden, sind sie auch über die Ansicht verfügbar (REQ-28).</w:t>
            </w:r>
          </w:p>
        </w:tc>
      </w:tr>
      <w:tr w:rsidR="00DA1E46" w:rsidRPr="00936713" w14:paraId="406A71BA" w14:textId="77777777" w:rsidTr="002202ED">
        <w:tc>
          <w:tcPr>
            <w:tcW w:w="1062" w:type="dxa"/>
          </w:tcPr>
          <w:p w14:paraId="0E1EF81D" w14:textId="1691712D" w:rsidR="00DA1E46" w:rsidRPr="00936713" w:rsidRDefault="00DA1E46" w:rsidP="00DA1E46">
            <w:r w:rsidRPr="00936713">
              <w:t>REQ-030</w:t>
            </w:r>
          </w:p>
        </w:tc>
        <w:tc>
          <w:tcPr>
            <w:tcW w:w="1910" w:type="dxa"/>
          </w:tcPr>
          <w:p w14:paraId="552138EA" w14:textId="71F768BE" w:rsidR="00DA1E46" w:rsidRPr="00936713" w:rsidRDefault="00DA1E46" w:rsidP="00DA1E46">
            <w:r w:rsidRPr="00936713">
              <w:t>Anmerkungen</w:t>
            </w:r>
          </w:p>
        </w:tc>
        <w:tc>
          <w:tcPr>
            <w:tcW w:w="5880" w:type="dxa"/>
          </w:tcPr>
          <w:p w14:paraId="769154AD" w14:textId="3B7A3B28" w:rsidR="00DA1E46" w:rsidRPr="00936713" w:rsidRDefault="00DA1E46" w:rsidP="00DA1E46">
            <w:r w:rsidRPr="00936713">
              <w:t>Es können Anmerkungen in einem Textfeld erfasst oder editiert werden. Dabei ist keine Formatierung vorgesehen, also einfach ein Textfeld.</w:t>
            </w:r>
          </w:p>
        </w:tc>
      </w:tr>
      <w:tr w:rsidR="00DA1E46" w:rsidRPr="00936713" w14:paraId="267E67B5" w14:textId="77777777" w:rsidTr="002202ED">
        <w:tc>
          <w:tcPr>
            <w:tcW w:w="1062" w:type="dxa"/>
          </w:tcPr>
          <w:p w14:paraId="4E99B03B" w14:textId="66D0A055" w:rsidR="00DA1E46" w:rsidRPr="00936713" w:rsidRDefault="00DA1E46" w:rsidP="00DA1E46">
            <w:r w:rsidRPr="00936713">
              <w:t>REQ-031</w:t>
            </w:r>
          </w:p>
        </w:tc>
        <w:tc>
          <w:tcPr>
            <w:tcW w:w="1910" w:type="dxa"/>
          </w:tcPr>
          <w:p w14:paraId="790AA218" w14:textId="32FDD403" w:rsidR="00DA1E46" w:rsidRPr="00936713" w:rsidRDefault="00DA1E46" w:rsidP="00DA1E46">
            <w:r w:rsidRPr="00936713">
              <w:t>Speichern und Inbetriebnahme</w:t>
            </w:r>
          </w:p>
        </w:tc>
        <w:tc>
          <w:tcPr>
            <w:tcW w:w="5880" w:type="dxa"/>
          </w:tcPr>
          <w:p w14:paraId="27F96AAE" w14:textId="4EBB4517" w:rsidR="00DA1E46" w:rsidRPr="00936713" w:rsidRDefault="00DA1E46" w:rsidP="00DA1E46">
            <w:r w:rsidRPr="00936713">
              <w:t>Der aktuelle Stand der Checkliste kann jederzeit gespeichert oder gespeichert und abgeschlossen werden. Ist der IBN einmal abgeschlossen, kann er im App nur noch angeschaut werden.</w:t>
            </w:r>
          </w:p>
        </w:tc>
      </w:tr>
      <w:tr w:rsidR="00DA1E46" w:rsidRPr="00936713" w14:paraId="5736781A" w14:textId="77777777" w:rsidTr="002202ED">
        <w:tc>
          <w:tcPr>
            <w:tcW w:w="1062" w:type="dxa"/>
          </w:tcPr>
          <w:p w14:paraId="124C422B" w14:textId="2E972F4D" w:rsidR="00DA1E46" w:rsidRPr="00936713" w:rsidRDefault="00DA1E46" w:rsidP="00DA1E46">
            <w:r w:rsidRPr="00936713">
              <w:lastRenderedPageBreak/>
              <w:t>REQ-032</w:t>
            </w:r>
          </w:p>
        </w:tc>
        <w:tc>
          <w:tcPr>
            <w:tcW w:w="1910" w:type="dxa"/>
          </w:tcPr>
          <w:p w14:paraId="12932A57" w14:textId="25D1F276" w:rsidR="00DA1E46" w:rsidRPr="00936713" w:rsidRDefault="00DA1E46" w:rsidP="00DA1E46">
            <w:r w:rsidRPr="00936713">
              <w:t>Offlinefähigkeit</w:t>
            </w:r>
          </w:p>
        </w:tc>
        <w:tc>
          <w:tcPr>
            <w:tcW w:w="5880" w:type="dxa"/>
          </w:tcPr>
          <w:p w14:paraId="32CC005B" w14:textId="3FB4C285" w:rsidR="00DA1E46" w:rsidRPr="00936713" w:rsidRDefault="00DA1E46" w:rsidP="00DA1E46">
            <w:r w:rsidRPr="00936713">
              <w:t>Sämtliche Inbetriebnahmen der geladenen Projekte (eines je Projekt) müssen auch ohne aktive Internetverbindung auf den Smartphones abrufbar sein. Auch müssen vorhandene Bilder angezeigt und neue Bilder (Multi-upload) hinzugefügt werden können. Sobald eine Onlineverbindung wieder verfügbar ist, werden die Daten über die APIs ins Backend geladen.</w:t>
            </w:r>
          </w:p>
        </w:tc>
      </w:tr>
    </w:tbl>
    <w:p w14:paraId="7C3B3E3C" w14:textId="0FCCF3AC" w:rsidR="0011235C" w:rsidRPr="00936713" w:rsidRDefault="0011235C" w:rsidP="0011235C">
      <w:pPr>
        <w:pStyle w:val="Heading3"/>
      </w:pPr>
      <w:bookmarkStart w:id="69" w:name="_Toc190680711"/>
      <w:r w:rsidRPr="00936713">
        <w:t>Mockups zur Benutzeroberfläche der mobilen Applikation</w:t>
      </w:r>
      <w:bookmarkEnd w:id="69"/>
    </w:p>
    <w:p w14:paraId="07CF8E91" w14:textId="77777777" w:rsidR="0011235C" w:rsidRPr="00936713" w:rsidRDefault="0011235C" w:rsidP="0011235C">
      <w:r w:rsidRPr="00936713">
        <w:t xml:space="preserve">Mit den Mockups soll das Konzept der Benutzeroberfläche visualisiert werden. Die Mockups wurden mit dem UI/UX Design Tool </w:t>
      </w:r>
      <w:proofErr w:type="spellStart"/>
      <w:r w:rsidRPr="00936713">
        <w:t>Figma</w:t>
      </w:r>
      <w:proofErr w:type="spellEnd"/>
      <w:r w:rsidRPr="00936713">
        <w:rPr>
          <w:rStyle w:val="FootnoteReference"/>
        </w:rPr>
        <w:footnoteReference w:id="1"/>
      </w:r>
      <w:r w:rsidRPr="00936713">
        <w:t xml:space="preserve"> erstellt. Benutzt wurden </w:t>
      </w:r>
      <w:proofErr w:type="spellStart"/>
      <w:r w:rsidRPr="00936713">
        <w:t>standart</w:t>
      </w:r>
      <w:proofErr w:type="spellEnd"/>
      <w:r w:rsidRPr="00936713">
        <w:t xml:space="preserve"> Asset Bibliotheken. Das Look and </w:t>
      </w:r>
      <w:proofErr w:type="spellStart"/>
      <w:r w:rsidRPr="00936713">
        <w:t>Feel</w:t>
      </w:r>
      <w:proofErr w:type="spellEnd"/>
      <w:r w:rsidRPr="00936713">
        <w:t xml:space="preserve"> </w:t>
      </w:r>
      <w:proofErr w:type="gramStart"/>
      <w:r w:rsidRPr="00936713">
        <w:t>der visuellen Elementen</w:t>
      </w:r>
      <w:proofErr w:type="gramEnd"/>
      <w:r w:rsidRPr="00936713">
        <w:t xml:space="preserve"> entspricht nicht dem finalen Aussehen in der Applikation, sondern dient nur zur Veranschaulichung des Benutzeroberfläche und der User Experience</w:t>
      </w:r>
    </w:p>
    <w:p w14:paraId="409D1370" w14:textId="77777777" w:rsidR="0011235C" w:rsidRPr="00936713" w:rsidRDefault="0011235C" w:rsidP="0011235C">
      <w:pPr>
        <w:pStyle w:val="Heading4"/>
      </w:pPr>
      <w:r w:rsidRPr="00936713">
        <w:t>Benutzeroberfläche für die Authentifizierung</w:t>
      </w:r>
    </w:p>
    <w:p w14:paraId="64FF8375" w14:textId="77777777" w:rsidR="0011235C" w:rsidRPr="00936713" w:rsidRDefault="0011235C" w:rsidP="0011235C">
      <w:pPr>
        <w:keepNext/>
      </w:pPr>
      <w:r w:rsidRPr="00936713">
        <w:rPr>
          <w:noProof/>
        </w:rPr>
        <w:drawing>
          <wp:inline distT="0" distB="0" distL="0" distR="0" wp14:anchorId="3D94ADFE" wp14:editId="0BE3C5BD">
            <wp:extent cx="1832400" cy="3960000"/>
            <wp:effectExtent l="0" t="0" r="0" b="2540"/>
            <wp:docPr id="1291680679" name="Picture 5" descr="A screenshot of a login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1680679" name="Picture 5" descr="A screenshot of a login screen&#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832400" cy="3960000"/>
                    </a:xfrm>
                    <a:prstGeom prst="rect">
                      <a:avLst/>
                    </a:prstGeom>
                  </pic:spPr>
                </pic:pic>
              </a:graphicData>
            </a:graphic>
          </wp:inline>
        </w:drawing>
      </w:r>
    </w:p>
    <w:p w14:paraId="3962FC31" w14:textId="774CE7EC" w:rsidR="0011235C" w:rsidRPr="00936713" w:rsidRDefault="0011235C" w:rsidP="0011235C">
      <w:pPr>
        <w:pStyle w:val="Caption"/>
      </w:pPr>
      <w:bookmarkStart w:id="70" w:name="_Toc188879477"/>
      <w:bookmarkStart w:id="71" w:name="_Toc190680588"/>
      <w:r w:rsidRPr="00936713">
        <w:t xml:space="preserve">Abbildung </w:t>
      </w:r>
      <w:fldSimple w:instr=" SEQ Abbildung \* ARABIC ">
        <w:r w:rsidR="00460E0F">
          <w:rPr>
            <w:noProof/>
          </w:rPr>
          <w:t>10</w:t>
        </w:r>
      </w:fldSimple>
      <w:r w:rsidRPr="00936713">
        <w:t xml:space="preserve"> </w:t>
      </w:r>
      <w:proofErr w:type="spellStart"/>
      <w:r w:rsidRPr="00936713">
        <w:t>Loginmaske</w:t>
      </w:r>
      <w:bookmarkEnd w:id="70"/>
      <w:bookmarkEnd w:id="71"/>
      <w:proofErr w:type="spellEnd"/>
    </w:p>
    <w:p w14:paraId="2571B1BA" w14:textId="77777777" w:rsidR="0011235C" w:rsidRPr="00936713" w:rsidRDefault="0011235C" w:rsidP="0011235C">
      <w:pPr>
        <w:pStyle w:val="Heading4"/>
      </w:pPr>
      <w:r w:rsidRPr="00936713">
        <w:lastRenderedPageBreak/>
        <w:t>Projektbezogene Ansichten</w:t>
      </w:r>
    </w:p>
    <w:p w14:paraId="15BC02D1" w14:textId="77777777" w:rsidR="0011235C" w:rsidRPr="00936713" w:rsidRDefault="0011235C" w:rsidP="0011235C">
      <w:pPr>
        <w:keepNext/>
      </w:pPr>
      <w:r w:rsidRPr="00936713">
        <w:rPr>
          <w:noProof/>
        </w:rPr>
        <w:drawing>
          <wp:inline distT="0" distB="0" distL="0" distR="0" wp14:anchorId="3C259CAE" wp14:editId="09F8A1D2">
            <wp:extent cx="1832400" cy="3960000"/>
            <wp:effectExtent l="0" t="0" r="0" b="2540"/>
            <wp:docPr id="1276064984" name="Picture 6"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6064984" name="Picture 6" descr="A screenshot of a phone&#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832400" cy="3960000"/>
                    </a:xfrm>
                    <a:prstGeom prst="rect">
                      <a:avLst/>
                    </a:prstGeom>
                  </pic:spPr>
                </pic:pic>
              </a:graphicData>
            </a:graphic>
          </wp:inline>
        </w:drawing>
      </w:r>
    </w:p>
    <w:p w14:paraId="68C4C206" w14:textId="5F4AECC0" w:rsidR="0011235C" w:rsidRPr="00936713" w:rsidRDefault="0011235C" w:rsidP="0011235C">
      <w:pPr>
        <w:pStyle w:val="Caption"/>
      </w:pPr>
      <w:bookmarkStart w:id="72" w:name="_Toc188879478"/>
      <w:bookmarkStart w:id="73" w:name="_Toc190680589"/>
      <w:r w:rsidRPr="00936713">
        <w:t xml:space="preserve">Abbildung </w:t>
      </w:r>
      <w:fldSimple w:instr=" SEQ Abbildung \* ARABIC ">
        <w:r w:rsidR="00460E0F">
          <w:rPr>
            <w:noProof/>
          </w:rPr>
          <w:t>11</w:t>
        </w:r>
      </w:fldSimple>
      <w:r w:rsidRPr="00936713">
        <w:t xml:space="preserve"> Projektübersicht</w:t>
      </w:r>
      <w:bookmarkEnd w:id="72"/>
      <w:bookmarkEnd w:id="73"/>
    </w:p>
    <w:p w14:paraId="5F543F90" w14:textId="77777777" w:rsidR="0011235C" w:rsidRPr="00936713" w:rsidRDefault="0011235C" w:rsidP="0011235C">
      <w:pPr>
        <w:keepNext/>
      </w:pPr>
      <w:r w:rsidRPr="00936713">
        <w:rPr>
          <w:noProof/>
        </w:rPr>
        <w:drawing>
          <wp:inline distT="0" distB="0" distL="0" distR="0" wp14:anchorId="2264AA44" wp14:editId="0AE4B64B">
            <wp:extent cx="1828800" cy="3960000"/>
            <wp:effectExtent l="0" t="0" r="0" b="2540"/>
            <wp:docPr id="1835185431" name="Picture 7"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5185431" name="Picture 7" descr="A screenshot of a phone&#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1828800" cy="3960000"/>
                    </a:xfrm>
                    <a:prstGeom prst="rect">
                      <a:avLst/>
                    </a:prstGeom>
                  </pic:spPr>
                </pic:pic>
              </a:graphicData>
            </a:graphic>
          </wp:inline>
        </w:drawing>
      </w:r>
    </w:p>
    <w:p w14:paraId="3E1759EB" w14:textId="606AFB35" w:rsidR="0011235C" w:rsidRPr="00936713" w:rsidRDefault="0011235C" w:rsidP="0011235C">
      <w:pPr>
        <w:pStyle w:val="Caption"/>
      </w:pPr>
      <w:bookmarkStart w:id="74" w:name="_Toc188879479"/>
      <w:bookmarkStart w:id="75" w:name="_Toc190680590"/>
      <w:r w:rsidRPr="00936713">
        <w:t xml:space="preserve">Abbildung </w:t>
      </w:r>
      <w:fldSimple w:instr=" SEQ Abbildung \* ARABIC ">
        <w:r w:rsidR="00460E0F">
          <w:rPr>
            <w:noProof/>
          </w:rPr>
          <w:t>12</w:t>
        </w:r>
      </w:fldSimple>
      <w:r w:rsidRPr="00936713">
        <w:t xml:space="preserve"> Projektdetailansicht</w:t>
      </w:r>
      <w:bookmarkEnd w:id="74"/>
      <w:bookmarkEnd w:id="75"/>
    </w:p>
    <w:p w14:paraId="20E167B6" w14:textId="77777777" w:rsidR="0011235C" w:rsidRPr="00936713" w:rsidRDefault="0011235C" w:rsidP="0011235C">
      <w:pPr>
        <w:pStyle w:val="Heading4"/>
      </w:pPr>
      <w:r w:rsidRPr="00936713">
        <w:lastRenderedPageBreak/>
        <w:t>Notizenansichten</w:t>
      </w:r>
    </w:p>
    <w:p w14:paraId="025474B5" w14:textId="77777777" w:rsidR="0011235C" w:rsidRPr="00936713" w:rsidRDefault="0011235C" w:rsidP="0011235C">
      <w:pPr>
        <w:keepNext/>
      </w:pPr>
      <w:r w:rsidRPr="00936713">
        <w:rPr>
          <w:noProof/>
        </w:rPr>
        <w:drawing>
          <wp:inline distT="0" distB="0" distL="0" distR="0" wp14:anchorId="03320895" wp14:editId="317FEB7C">
            <wp:extent cx="1828800" cy="3960000"/>
            <wp:effectExtent l="0" t="0" r="0" b="2540"/>
            <wp:docPr id="1716645087" name="Picture 8"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645087" name="Picture 8" descr="A screenshot of a phone&#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828800" cy="3960000"/>
                    </a:xfrm>
                    <a:prstGeom prst="rect">
                      <a:avLst/>
                    </a:prstGeom>
                  </pic:spPr>
                </pic:pic>
              </a:graphicData>
            </a:graphic>
          </wp:inline>
        </w:drawing>
      </w:r>
    </w:p>
    <w:p w14:paraId="7D0DF115" w14:textId="64CC166B" w:rsidR="0011235C" w:rsidRPr="00936713" w:rsidRDefault="0011235C" w:rsidP="0011235C">
      <w:pPr>
        <w:pStyle w:val="Caption"/>
      </w:pPr>
      <w:bookmarkStart w:id="76" w:name="_Toc188879480"/>
      <w:bookmarkStart w:id="77" w:name="_Toc190680591"/>
      <w:r w:rsidRPr="00936713">
        <w:t xml:space="preserve">Abbildung </w:t>
      </w:r>
      <w:fldSimple w:instr=" SEQ Abbildung \* ARABIC ">
        <w:r w:rsidR="00460E0F">
          <w:rPr>
            <w:noProof/>
          </w:rPr>
          <w:t>13</w:t>
        </w:r>
      </w:fldSimple>
      <w:r w:rsidRPr="00936713">
        <w:t xml:space="preserve"> Notizenübersicht</w:t>
      </w:r>
      <w:bookmarkEnd w:id="76"/>
      <w:bookmarkEnd w:id="77"/>
    </w:p>
    <w:p w14:paraId="1AE6AEB7" w14:textId="77777777" w:rsidR="0011235C" w:rsidRPr="00936713" w:rsidRDefault="0011235C" w:rsidP="0011235C">
      <w:pPr>
        <w:keepNext/>
      </w:pPr>
      <w:r w:rsidRPr="00936713">
        <w:rPr>
          <w:noProof/>
        </w:rPr>
        <w:drawing>
          <wp:inline distT="0" distB="0" distL="0" distR="0" wp14:anchorId="1379C619" wp14:editId="41B17397">
            <wp:extent cx="1828800" cy="3960000"/>
            <wp:effectExtent l="0" t="0" r="0" b="2540"/>
            <wp:docPr id="1889677689" name="Picture 9"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677689" name="Picture 9" descr="A screenshot of a cell phone&#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828800" cy="3960000"/>
                    </a:xfrm>
                    <a:prstGeom prst="rect">
                      <a:avLst/>
                    </a:prstGeom>
                  </pic:spPr>
                </pic:pic>
              </a:graphicData>
            </a:graphic>
          </wp:inline>
        </w:drawing>
      </w:r>
    </w:p>
    <w:p w14:paraId="1EC9653E" w14:textId="4811AB9E" w:rsidR="0011235C" w:rsidRPr="00936713" w:rsidRDefault="0011235C" w:rsidP="0011235C">
      <w:pPr>
        <w:pStyle w:val="Caption"/>
      </w:pPr>
      <w:bookmarkStart w:id="78" w:name="_Toc188879481"/>
      <w:bookmarkStart w:id="79" w:name="_Toc190680592"/>
      <w:r w:rsidRPr="00936713">
        <w:t xml:space="preserve">Abbildung </w:t>
      </w:r>
      <w:fldSimple w:instr=" SEQ Abbildung \* ARABIC ">
        <w:r w:rsidR="00460E0F">
          <w:rPr>
            <w:noProof/>
          </w:rPr>
          <w:t>14</w:t>
        </w:r>
      </w:fldSimple>
      <w:r w:rsidRPr="00936713">
        <w:t xml:space="preserve"> Notizdetailansicht</w:t>
      </w:r>
      <w:bookmarkEnd w:id="78"/>
      <w:bookmarkEnd w:id="79"/>
    </w:p>
    <w:p w14:paraId="2F3DCF4B" w14:textId="77777777" w:rsidR="0011235C" w:rsidRPr="00936713" w:rsidRDefault="0011235C" w:rsidP="0011235C">
      <w:pPr>
        <w:keepNext/>
      </w:pPr>
      <w:r w:rsidRPr="00936713">
        <w:rPr>
          <w:noProof/>
        </w:rPr>
        <w:lastRenderedPageBreak/>
        <w:drawing>
          <wp:inline distT="0" distB="0" distL="0" distR="0" wp14:anchorId="4FAC3EC6" wp14:editId="1DF10062">
            <wp:extent cx="1828800" cy="3960000"/>
            <wp:effectExtent l="0" t="0" r="0" b="2540"/>
            <wp:docPr id="548834489" name="Picture 10"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8834489" name="Picture 10" descr="A screenshot of a phone&#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828800" cy="3960000"/>
                    </a:xfrm>
                    <a:prstGeom prst="rect">
                      <a:avLst/>
                    </a:prstGeom>
                  </pic:spPr>
                </pic:pic>
              </a:graphicData>
            </a:graphic>
          </wp:inline>
        </w:drawing>
      </w:r>
    </w:p>
    <w:p w14:paraId="71464CEE" w14:textId="033199F3" w:rsidR="0011235C" w:rsidRPr="00936713" w:rsidRDefault="0011235C" w:rsidP="0011235C">
      <w:pPr>
        <w:pStyle w:val="Caption"/>
      </w:pPr>
      <w:bookmarkStart w:id="80" w:name="_Toc188879482"/>
      <w:bookmarkStart w:id="81" w:name="_Toc190680593"/>
      <w:r w:rsidRPr="00936713">
        <w:t xml:space="preserve">Abbildung </w:t>
      </w:r>
      <w:fldSimple w:instr=" SEQ Abbildung \* ARABIC ">
        <w:r w:rsidR="00460E0F">
          <w:rPr>
            <w:noProof/>
          </w:rPr>
          <w:t>15</w:t>
        </w:r>
      </w:fldSimple>
      <w:r w:rsidRPr="00936713">
        <w:t xml:space="preserve"> Neue Notiz erfassen</w:t>
      </w:r>
      <w:bookmarkEnd w:id="80"/>
      <w:bookmarkEnd w:id="81"/>
    </w:p>
    <w:p w14:paraId="5A9BFB53" w14:textId="1F918CAD" w:rsidR="002202ED" w:rsidRPr="00936713" w:rsidRDefault="002202ED" w:rsidP="002202ED">
      <w:pPr>
        <w:pStyle w:val="Heading3"/>
      </w:pPr>
      <w:bookmarkStart w:id="82" w:name="_Toc190680712"/>
      <w:r w:rsidRPr="00936713">
        <w:t>Nicht Funktionale Anforderungen</w:t>
      </w:r>
      <w:bookmarkEnd w:id="82"/>
    </w:p>
    <w:p w14:paraId="67531900" w14:textId="6A72BD40" w:rsidR="002202ED" w:rsidRPr="00936713" w:rsidRDefault="002202ED" w:rsidP="002202ED">
      <w:r w:rsidRPr="00936713">
        <w:t xml:space="preserve">In diesem Abschnitt werden die nicht funktionalen Anforderungen </w:t>
      </w:r>
      <w:proofErr w:type="spellStart"/>
      <w:r w:rsidRPr="00936713">
        <w:t>augelistet</w:t>
      </w:r>
      <w:proofErr w:type="spellEnd"/>
    </w:p>
    <w:p w14:paraId="27DBE896" w14:textId="71D5B79B" w:rsidR="002202ED" w:rsidRPr="00936713" w:rsidRDefault="002202ED" w:rsidP="002202ED">
      <w:pPr>
        <w:pStyle w:val="Caption"/>
        <w:keepNext/>
      </w:pPr>
      <w:bookmarkStart w:id="83" w:name="_Toc190680542"/>
      <w:r w:rsidRPr="00936713">
        <w:t xml:space="preserve">Tabelle </w:t>
      </w:r>
      <w:fldSimple w:instr=" SEQ Tabelle \* ARABIC ">
        <w:r w:rsidR="00D64016">
          <w:rPr>
            <w:noProof/>
          </w:rPr>
          <w:t>6</w:t>
        </w:r>
      </w:fldSimple>
      <w:r w:rsidRPr="00936713">
        <w:t xml:space="preserve"> Auflistung der nicht funktionalen Anforderungen</w:t>
      </w:r>
      <w:bookmarkEnd w:id="83"/>
    </w:p>
    <w:tbl>
      <w:tblPr>
        <w:tblStyle w:val="TabelleBFH2"/>
        <w:tblW w:w="8852" w:type="dxa"/>
        <w:tblLook w:val="04A0" w:firstRow="1" w:lastRow="0" w:firstColumn="1" w:lastColumn="0" w:noHBand="0" w:noVBand="1"/>
      </w:tblPr>
      <w:tblGrid>
        <w:gridCol w:w="1336"/>
        <w:gridCol w:w="2262"/>
        <w:gridCol w:w="5254"/>
      </w:tblGrid>
      <w:tr w:rsidR="002202ED" w:rsidRPr="00936713" w14:paraId="5CE4B265" w14:textId="77777777" w:rsidTr="002202ED">
        <w:trPr>
          <w:cnfStyle w:val="100000000000" w:firstRow="1" w:lastRow="0" w:firstColumn="0" w:lastColumn="0" w:oddVBand="0" w:evenVBand="0" w:oddHBand="0" w:evenHBand="0" w:firstRowFirstColumn="0" w:firstRowLastColumn="0" w:lastRowFirstColumn="0" w:lastRowLastColumn="0"/>
        </w:trPr>
        <w:tc>
          <w:tcPr>
            <w:tcW w:w="1336" w:type="dxa"/>
          </w:tcPr>
          <w:p w14:paraId="16A02684" w14:textId="77777777" w:rsidR="002202ED" w:rsidRPr="00936713" w:rsidRDefault="002202ED" w:rsidP="00F54429">
            <w:proofErr w:type="spellStart"/>
            <w:r w:rsidRPr="00936713">
              <w:t>Nr</w:t>
            </w:r>
            <w:proofErr w:type="spellEnd"/>
          </w:p>
        </w:tc>
        <w:tc>
          <w:tcPr>
            <w:tcW w:w="2262" w:type="dxa"/>
          </w:tcPr>
          <w:p w14:paraId="18F24696" w14:textId="77777777" w:rsidR="002202ED" w:rsidRPr="00936713" w:rsidRDefault="002202ED" w:rsidP="00F54429">
            <w:r w:rsidRPr="00936713">
              <w:t>Name</w:t>
            </w:r>
          </w:p>
        </w:tc>
        <w:tc>
          <w:tcPr>
            <w:tcW w:w="5254" w:type="dxa"/>
          </w:tcPr>
          <w:p w14:paraId="218A978D" w14:textId="77777777" w:rsidR="002202ED" w:rsidRPr="00936713" w:rsidRDefault="002202ED" w:rsidP="00F54429">
            <w:r w:rsidRPr="00936713">
              <w:t>Beschreibung</w:t>
            </w:r>
          </w:p>
        </w:tc>
      </w:tr>
      <w:tr w:rsidR="002202ED" w:rsidRPr="00936713" w14:paraId="00370E1F" w14:textId="77777777" w:rsidTr="002202ED">
        <w:tc>
          <w:tcPr>
            <w:tcW w:w="1336" w:type="dxa"/>
          </w:tcPr>
          <w:p w14:paraId="4C9CB30B" w14:textId="14BBDE8E" w:rsidR="002202ED" w:rsidRPr="00936713" w:rsidRDefault="002202ED" w:rsidP="002202ED">
            <w:r w:rsidRPr="00936713">
              <w:t>REQ-NF-001</w:t>
            </w:r>
          </w:p>
        </w:tc>
        <w:tc>
          <w:tcPr>
            <w:tcW w:w="2262" w:type="dxa"/>
          </w:tcPr>
          <w:p w14:paraId="328D8B7B" w14:textId="329B00BD" w:rsidR="002202ED" w:rsidRPr="00936713" w:rsidRDefault="002202ED" w:rsidP="002202ED">
            <w:r w:rsidRPr="00936713">
              <w:t>Leistung</w:t>
            </w:r>
          </w:p>
        </w:tc>
        <w:tc>
          <w:tcPr>
            <w:tcW w:w="5254" w:type="dxa"/>
          </w:tcPr>
          <w:p w14:paraId="7B2CC964" w14:textId="6365956A" w:rsidR="002202ED" w:rsidRPr="00936713" w:rsidRDefault="002202ED" w:rsidP="002202ED">
            <w:r w:rsidRPr="00936713">
              <w:t>Die App soll reaktionsschnell sein, insbesondere beim Laden von Inhalten und beim Wechseln zwischen den Ansichten.</w:t>
            </w:r>
          </w:p>
        </w:tc>
      </w:tr>
      <w:tr w:rsidR="002202ED" w:rsidRPr="00936713" w14:paraId="02DBD419" w14:textId="77777777" w:rsidTr="002202ED">
        <w:tc>
          <w:tcPr>
            <w:tcW w:w="1336" w:type="dxa"/>
          </w:tcPr>
          <w:p w14:paraId="5B257A6D" w14:textId="1E56CAE4" w:rsidR="002202ED" w:rsidRPr="00936713" w:rsidRDefault="002202ED" w:rsidP="002202ED">
            <w:r w:rsidRPr="00936713">
              <w:t>REG-NF-002</w:t>
            </w:r>
          </w:p>
        </w:tc>
        <w:tc>
          <w:tcPr>
            <w:tcW w:w="2262" w:type="dxa"/>
          </w:tcPr>
          <w:p w14:paraId="47D68629" w14:textId="3E281501" w:rsidR="002202ED" w:rsidRPr="00936713" w:rsidRDefault="002202ED" w:rsidP="002202ED">
            <w:r w:rsidRPr="00936713">
              <w:t>Benutzerfreundlichkeit</w:t>
            </w:r>
          </w:p>
        </w:tc>
        <w:tc>
          <w:tcPr>
            <w:tcW w:w="5254" w:type="dxa"/>
          </w:tcPr>
          <w:p w14:paraId="0BE59D9A" w14:textId="22BA9285" w:rsidR="002202ED" w:rsidRPr="00936713" w:rsidRDefault="002202ED" w:rsidP="002202ED">
            <w:r w:rsidRPr="00936713">
              <w:t>Die Benutzeroberfläche sollte intuitiv gestaltet sein, um eine nahtlose Experience zu gewährleisten.</w:t>
            </w:r>
          </w:p>
        </w:tc>
      </w:tr>
      <w:tr w:rsidR="002202ED" w:rsidRPr="00936713" w14:paraId="12609C40" w14:textId="77777777" w:rsidTr="002202ED">
        <w:tc>
          <w:tcPr>
            <w:tcW w:w="1336" w:type="dxa"/>
          </w:tcPr>
          <w:p w14:paraId="46646A92" w14:textId="2B51358A" w:rsidR="002202ED" w:rsidRPr="00936713" w:rsidRDefault="002202ED" w:rsidP="002202ED">
            <w:r w:rsidRPr="00936713">
              <w:t>REG-NF-003</w:t>
            </w:r>
          </w:p>
        </w:tc>
        <w:tc>
          <w:tcPr>
            <w:tcW w:w="2262" w:type="dxa"/>
          </w:tcPr>
          <w:p w14:paraId="15593252" w14:textId="6A93B2E8" w:rsidR="002202ED" w:rsidRPr="00936713" w:rsidRDefault="002202ED" w:rsidP="002202ED">
            <w:r w:rsidRPr="00936713">
              <w:t>Sicherheit</w:t>
            </w:r>
          </w:p>
        </w:tc>
        <w:tc>
          <w:tcPr>
            <w:tcW w:w="5254" w:type="dxa"/>
          </w:tcPr>
          <w:p w14:paraId="19EC1EA7" w14:textId="3F437022" w:rsidR="002202ED" w:rsidRPr="00936713" w:rsidRDefault="002202ED" w:rsidP="002202ED">
            <w:r w:rsidRPr="00936713">
              <w:t>Die App sollte sicher sein, sowohl in Bezug auf Datenübertragung wie auch lokale Datenspeicherung. Authentifizierung über Azure AD muss möglich sein.</w:t>
            </w:r>
          </w:p>
        </w:tc>
      </w:tr>
      <w:tr w:rsidR="002202ED" w:rsidRPr="00936713" w14:paraId="381A30B8" w14:textId="77777777" w:rsidTr="002202ED">
        <w:tc>
          <w:tcPr>
            <w:tcW w:w="1336" w:type="dxa"/>
          </w:tcPr>
          <w:p w14:paraId="1F5703D7" w14:textId="6E87F594" w:rsidR="002202ED" w:rsidRPr="00936713" w:rsidRDefault="002202ED" w:rsidP="002202ED">
            <w:r w:rsidRPr="00936713">
              <w:t>REG-NF-004</w:t>
            </w:r>
          </w:p>
        </w:tc>
        <w:tc>
          <w:tcPr>
            <w:tcW w:w="2262" w:type="dxa"/>
          </w:tcPr>
          <w:p w14:paraId="683B189C" w14:textId="193199E0" w:rsidR="002202ED" w:rsidRPr="00936713" w:rsidRDefault="002202ED" w:rsidP="002202ED">
            <w:r w:rsidRPr="00936713">
              <w:t>Verteilbarkeit</w:t>
            </w:r>
          </w:p>
        </w:tc>
        <w:tc>
          <w:tcPr>
            <w:tcW w:w="5254" w:type="dxa"/>
          </w:tcPr>
          <w:p w14:paraId="3E2BF9C8" w14:textId="1EE8F1D5" w:rsidR="002202ED" w:rsidRPr="00936713" w:rsidRDefault="002202ED" w:rsidP="002202ED">
            <w:pPr>
              <w:rPr>
                <w:color w:val="ED7D31" w:themeColor="accent2"/>
              </w:rPr>
            </w:pPr>
            <w:r w:rsidRPr="00936713">
              <w:t>Die App sollte möglichst einfach auf den Geräten der Mitarbeitenden installiert werden können.</w:t>
            </w:r>
          </w:p>
        </w:tc>
      </w:tr>
      <w:tr w:rsidR="002202ED" w:rsidRPr="00936713" w14:paraId="38ED0635" w14:textId="77777777" w:rsidTr="002202ED">
        <w:tc>
          <w:tcPr>
            <w:tcW w:w="1336" w:type="dxa"/>
          </w:tcPr>
          <w:p w14:paraId="5FCBCC1F" w14:textId="23C06C69" w:rsidR="002202ED" w:rsidRPr="00936713" w:rsidRDefault="002202ED" w:rsidP="002202ED">
            <w:r w:rsidRPr="00936713">
              <w:t>REG-NF-005</w:t>
            </w:r>
          </w:p>
        </w:tc>
        <w:tc>
          <w:tcPr>
            <w:tcW w:w="2262" w:type="dxa"/>
          </w:tcPr>
          <w:p w14:paraId="2862B3D4" w14:textId="6992287B" w:rsidR="002202ED" w:rsidRPr="00936713" w:rsidRDefault="002202ED" w:rsidP="002202ED">
            <w:r w:rsidRPr="00936713">
              <w:t>Wartbarkeit</w:t>
            </w:r>
          </w:p>
        </w:tc>
        <w:tc>
          <w:tcPr>
            <w:tcW w:w="5254" w:type="dxa"/>
          </w:tcPr>
          <w:p w14:paraId="6D999B70" w14:textId="2727E80D" w:rsidR="002202ED" w:rsidRPr="00936713" w:rsidRDefault="002202ED" w:rsidP="002202ED">
            <w:r w:rsidRPr="00936713">
              <w:t>Die App sollte wartbar sein, neue Versionen sollen möglichst einfach auf die Geräte der Mitarbeitenden verteilt werden können.</w:t>
            </w:r>
          </w:p>
        </w:tc>
      </w:tr>
      <w:tr w:rsidR="002202ED" w:rsidRPr="00936713" w14:paraId="340D10B3" w14:textId="77777777" w:rsidTr="002202ED">
        <w:tc>
          <w:tcPr>
            <w:tcW w:w="1336" w:type="dxa"/>
          </w:tcPr>
          <w:p w14:paraId="7813F618" w14:textId="668F58B8" w:rsidR="002202ED" w:rsidRPr="00936713" w:rsidRDefault="002202ED" w:rsidP="002202ED">
            <w:r w:rsidRPr="00936713">
              <w:t>REG-NF-006</w:t>
            </w:r>
          </w:p>
        </w:tc>
        <w:tc>
          <w:tcPr>
            <w:tcW w:w="2262" w:type="dxa"/>
          </w:tcPr>
          <w:p w14:paraId="30D4E491" w14:textId="40FE0DBE" w:rsidR="002202ED" w:rsidRPr="00936713" w:rsidRDefault="002202ED" w:rsidP="002202ED">
            <w:r w:rsidRPr="00936713">
              <w:t>Offlinefähigkeit</w:t>
            </w:r>
          </w:p>
        </w:tc>
        <w:tc>
          <w:tcPr>
            <w:tcW w:w="5254" w:type="dxa"/>
          </w:tcPr>
          <w:p w14:paraId="72514D3D" w14:textId="6D6215C0" w:rsidR="002202ED" w:rsidRPr="00936713" w:rsidRDefault="002202ED" w:rsidP="002202ED">
            <w:r w:rsidRPr="00936713">
              <w:t>Damit die App auch auf der Baustelle und im Keller verwendet werden kann, sollen die Funktionen auch offline verfügbar sein. Nicht geladene Inhalte sollen bei Onlineverbindung heruntergeladen werden können. Für Online-</w:t>
            </w:r>
            <w:proofErr w:type="spellStart"/>
            <w:r w:rsidRPr="00936713">
              <w:t>only</w:t>
            </w:r>
            <w:proofErr w:type="spellEnd"/>
            <w:r w:rsidRPr="00936713">
              <w:t xml:space="preserve"> Inhalte sollte eine passende Fehlermeldung angezeigt werden.</w:t>
            </w:r>
          </w:p>
        </w:tc>
      </w:tr>
      <w:tr w:rsidR="002202ED" w:rsidRPr="00936713" w14:paraId="1E69E56A" w14:textId="77777777" w:rsidTr="002202ED">
        <w:tc>
          <w:tcPr>
            <w:tcW w:w="1336" w:type="dxa"/>
          </w:tcPr>
          <w:p w14:paraId="74468076" w14:textId="7F4AB23D" w:rsidR="002202ED" w:rsidRPr="00936713" w:rsidRDefault="002202ED" w:rsidP="002202ED">
            <w:r w:rsidRPr="00936713">
              <w:lastRenderedPageBreak/>
              <w:t>REG-NF-007</w:t>
            </w:r>
          </w:p>
        </w:tc>
        <w:tc>
          <w:tcPr>
            <w:tcW w:w="2262" w:type="dxa"/>
          </w:tcPr>
          <w:p w14:paraId="4FBB1C1D" w14:textId="66E95DE2" w:rsidR="002202ED" w:rsidRPr="00936713" w:rsidRDefault="002202ED" w:rsidP="002202ED">
            <w:r w:rsidRPr="00936713">
              <w:t>Gerätekompatibilität</w:t>
            </w:r>
          </w:p>
        </w:tc>
        <w:tc>
          <w:tcPr>
            <w:tcW w:w="5254" w:type="dxa"/>
          </w:tcPr>
          <w:p w14:paraId="58325814" w14:textId="21C3A01D" w:rsidR="002202ED" w:rsidRPr="00936713" w:rsidRDefault="002202ED" w:rsidP="002202ED">
            <w:r w:rsidRPr="00936713">
              <w:t>Die App soll auf Android Version 12 und neuer sowie iOS 16 und neuer lauffähig sein.</w:t>
            </w:r>
          </w:p>
        </w:tc>
      </w:tr>
    </w:tbl>
    <w:p w14:paraId="14157099" w14:textId="77777777" w:rsidR="002202ED" w:rsidRPr="00936713" w:rsidRDefault="002202ED" w:rsidP="002202ED"/>
    <w:p w14:paraId="31023AC0" w14:textId="77777777" w:rsidR="0011235C" w:rsidRPr="00936713" w:rsidRDefault="0011235C" w:rsidP="0011235C">
      <w:pPr>
        <w:spacing w:line="240" w:lineRule="auto"/>
      </w:pPr>
      <w:r w:rsidRPr="00936713">
        <w:br w:type="page"/>
      </w:r>
    </w:p>
    <w:p w14:paraId="530B0868" w14:textId="77777777" w:rsidR="002B342E" w:rsidRPr="00936713" w:rsidRDefault="002B342E" w:rsidP="002B342E">
      <w:pPr>
        <w:pStyle w:val="Heading2"/>
      </w:pPr>
      <w:bookmarkStart w:id="84" w:name="_Toc190680713"/>
      <w:r w:rsidRPr="00936713">
        <w:lastRenderedPageBreak/>
        <w:t>Anwendungsfälle Baustellen App</w:t>
      </w:r>
      <w:bookmarkEnd w:id="84"/>
    </w:p>
    <w:p w14:paraId="694E4FD3" w14:textId="5379C5E7" w:rsidR="002B342E" w:rsidRPr="00936713" w:rsidRDefault="002B342E" w:rsidP="002B342E">
      <w:r w:rsidRPr="00936713">
        <w:t xml:space="preserve">Basierend auf den Anforderungen aus dem Pflichtenheft, wurden für den MVP der Baustellen App Anwendungsfälle abgeleitet. Die Anwendungsfälle dienen zur Visualisierung welche Aktionen das System </w:t>
      </w:r>
      <w:proofErr w:type="spellStart"/>
      <w:r w:rsidRPr="00936713">
        <w:t>asuführen</w:t>
      </w:r>
      <w:proofErr w:type="spellEnd"/>
      <w:r w:rsidRPr="00936713">
        <w:t xml:space="preserve"> kann, welche Aktoren mit dem System interagieren und in welche Beziehung die Aktoren und Aktionen stehen. </w:t>
      </w:r>
      <w:r w:rsidRPr="00936713">
        <w:fldChar w:fldCharType="begin"/>
      </w:r>
      <w:r w:rsidR="00F44F76">
        <w:instrText xml:space="preserve"> ADDIN ZOTERO_ITEM CSL_CITATION {"citationID":"OJ7mHOJ7","properties":{"formattedCitation":"[11]","plainCitation":"[11]","noteIndex":0},"citationItems":[{"id":50,"uris":["http://zotero.org/users/15041600/items/72RAQPRE"],"itemData":{"id":50,"type":"webpage","title":"Use case diagrams are UML diagrams describing units of useful functionality (use cases) performed by a system in collaboration with external users (actors).","URL":"https://www.uml-diagrams.org/use-case-diagrams.html","accessed":{"date-parts":[["2024",12,31]]},"citation-key":"UseCaseDiagrams"}}],"schema":"https://github.com/citation-style-language/schema/raw/master/csl-citation.json"} </w:instrText>
      </w:r>
      <w:r w:rsidRPr="00936713">
        <w:fldChar w:fldCharType="separate"/>
      </w:r>
      <w:r w:rsidR="00F44F76" w:rsidRPr="00F44F76">
        <w:t>[11]</w:t>
      </w:r>
      <w:r w:rsidRPr="00936713">
        <w:fldChar w:fldCharType="end"/>
      </w:r>
    </w:p>
    <w:p w14:paraId="7C594DE1" w14:textId="77777777" w:rsidR="002B342E" w:rsidRPr="00936713" w:rsidRDefault="002B342E" w:rsidP="002B342E"/>
    <w:p w14:paraId="090DB717" w14:textId="77777777" w:rsidR="002B342E" w:rsidRPr="00936713" w:rsidRDefault="002B342E" w:rsidP="002B342E">
      <w:pPr>
        <w:keepNext/>
      </w:pPr>
      <w:r w:rsidRPr="00936713">
        <w:rPr>
          <w:noProof/>
        </w:rPr>
        <w:drawing>
          <wp:inline distT="0" distB="0" distL="0" distR="0" wp14:anchorId="4CC7D15E" wp14:editId="7622FD2B">
            <wp:extent cx="5252606" cy="5287811"/>
            <wp:effectExtent l="0" t="0" r="5715" b="8255"/>
            <wp:docPr id="202462531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625316" name="Picture 2"/>
                    <pic:cNvPicPr/>
                  </pic:nvPicPr>
                  <pic:blipFill>
                    <a:blip r:embed="rId33">
                      <a:extLst>
                        <a:ext uri="{28A0092B-C50C-407E-A947-70E740481C1C}">
                          <a14:useLocalDpi xmlns:a14="http://schemas.microsoft.com/office/drawing/2010/main" val="0"/>
                        </a:ext>
                      </a:extLst>
                    </a:blip>
                    <a:stretch>
                      <a:fillRect/>
                    </a:stretch>
                  </pic:blipFill>
                  <pic:spPr>
                    <a:xfrm>
                      <a:off x="0" y="0"/>
                      <a:ext cx="5252606" cy="5287811"/>
                    </a:xfrm>
                    <a:prstGeom prst="rect">
                      <a:avLst/>
                    </a:prstGeom>
                  </pic:spPr>
                </pic:pic>
              </a:graphicData>
            </a:graphic>
          </wp:inline>
        </w:drawing>
      </w:r>
    </w:p>
    <w:p w14:paraId="6E3594B1" w14:textId="2C6863D3" w:rsidR="002B342E" w:rsidRPr="00936713" w:rsidRDefault="002B342E" w:rsidP="002B342E">
      <w:pPr>
        <w:pStyle w:val="Caption"/>
      </w:pPr>
      <w:bookmarkStart w:id="85" w:name="_Toc188879483"/>
      <w:bookmarkStart w:id="86" w:name="_Toc190680594"/>
      <w:r w:rsidRPr="00936713">
        <w:t xml:space="preserve">Abbildung </w:t>
      </w:r>
      <w:fldSimple w:instr=" SEQ Abbildung \* ARABIC ">
        <w:r w:rsidR="00460E0F">
          <w:rPr>
            <w:noProof/>
          </w:rPr>
          <w:t>16</w:t>
        </w:r>
      </w:fldSimple>
      <w:r w:rsidRPr="00936713">
        <w:t xml:space="preserve"> Anwendungsfalldiagramm für die Applikation Baustellen App</w:t>
      </w:r>
      <w:bookmarkEnd w:id="85"/>
      <w:bookmarkEnd w:id="86"/>
    </w:p>
    <w:p w14:paraId="01A906C9" w14:textId="4C760630" w:rsidR="0035105E" w:rsidRPr="00936713" w:rsidRDefault="0035105E" w:rsidP="0035105E">
      <w:r w:rsidRPr="00936713">
        <w:t>In der nachfolgenden Tabelle sind die Anwendungsfälle beschrieben.</w:t>
      </w:r>
    </w:p>
    <w:p w14:paraId="2A0557A5" w14:textId="41771423" w:rsidR="0035105E" w:rsidRPr="00936713" w:rsidRDefault="0035105E" w:rsidP="0035105E">
      <w:pPr>
        <w:pStyle w:val="Caption"/>
        <w:keepNext/>
      </w:pPr>
      <w:bookmarkStart w:id="87" w:name="_Toc190680543"/>
      <w:r w:rsidRPr="00936713">
        <w:t xml:space="preserve">Tabelle </w:t>
      </w:r>
      <w:fldSimple w:instr=" SEQ Tabelle \* ARABIC ">
        <w:r w:rsidR="00D64016">
          <w:rPr>
            <w:noProof/>
          </w:rPr>
          <w:t>7</w:t>
        </w:r>
      </w:fldSimple>
      <w:r w:rsidRPr="00936713">
        <w:t xml:space="preserve"> Beschreibung der Anwendungsfälle</w:t>
      </w:r>
      <w:bookmarkEnd w:id="87"/>
    </w:p>
    <w:tbl>
      <w:tblPr>
        <w:tblStyle w:val="TabelleBFH2"/>
        <w:tblW w:w="0" w:type="auto"/>
        <w:tblLook w:val="04A0" w:firstRow="1" w:lastRow="0" w:firstColumn="1" w:lastColumn="0" w:noHBand="0" w:noVBand="1"/>
      </w:tblPr>
      <w:tblGrid>
        <w:gridCol w:w="1049"/>
        <w:gridCol w:w="2552"/>
        <w:gridCol w:w="5781"/>
      </w:tblGrid>
      <w:tr w:rsidR="00E378C7" w:rsidRPr="00936713" w14:paraId="24BD9A16" w14:textId="77777777" w:rsidTr="00E378C7">
        <w:trPr>
          <w:cnfStyle w:val="100000000000" w:firstRow="1" w:lastRow="0" w:firstColumn="0" w:lastColumn="0" w:oddVBand="0" w:evenVBand="0" w:oddHBand="0" w:evenHBand="0" w:firstRowFirstColumn="0" w:firstRowLastColumn="0" w:lastRowFirstColumn="0" w:lastRowLastColumn="0"/>
        </w:trPr>
        <w:tc>
          <w:tcPr>
            <w:tcW w:w="1049" w:type="dxa"/>
          </w:tcPr>
          <w:p w14:paraId="64DA4DF6" w14:textId="7B8B9C80" w:rsidR="00E378C7" w:rsidRPr="00936713" w:rsidRDefault="00E378C7" w:rsidP="002B342E">
            <w:r w:rsidRPr="00936713">
              <w:t>ID</w:t>
            </w:r>
          </w:p>
        </w:tc>
        <w:tc>
          <w:tcPr>
            <w:tcW w:w="2552" w:type="dxa"/>
          </w:tcPr>
          <w:p w14:paraId="25EDB6A7" w14:textId="42F38440" w:rsidR="00E378C7" w:rsidRPr="00936713" w:rsidRDefault="00E378C7" w:rsidP="002B342E">
            <w:r w:rsidRPr="00936713">
              <w:t>Name</w:t>
            </w:r>
          </w:p>
        </w:tc>
        <w:tc>
          <w:tcPr>
            <w:tcW w:w="5781" w:type="dxa"/>
          </w:tcPr>
          <w:p w14:paraId="2B84E7CE" w14:textId="379AC31C" w:rsidR="00E378C7" w:rsidRPr="00936713" w:rsidRDefault="00E378C7" w:rsidP="002B342E">
            <w:r w:rsidRPr="00936713">
              <w:t>Kurzbeschreibung</w:t>
            </w:r>
          </w:p>
        </w:tc>
      </w:tr>
      <w:tr w:rsidR="00E378C7" w:rsidRPr="00936713" w14:paraId="1FB5DAB5" w14:textId="77777777" w:rsidTr="00E378C7">
        <w:tc>
          <w:tcPr>
            <w:tcW w:w="1049" w:type="dxa"/>
          </w:tcPr>
          <w:p w14:paraId="18CD0613" w14:textId="0F2AD0B3" w:rsidR="00E378C7" w:rsidRPr="00936713" w:rsidRDefault="00E378C7" w:rsidP="002B342E">
            <w:r w:rsidRPr="00936713">
              <w:t>UC01</w:t>
            </w:r>
          </w:p>
        </w:tc>
        <w:tc>
          <w:tcPr>
            <w:tcW w:w="2552" w:type="dxa"/>
          </w:tcPr>
          <w:p w14:paraId="0C6ED6B4" w14:textId="5ABF6737" w:rsidR="00E378C7" w:rsidRPr="00936713" w:rsidRDefault="00E378C7" w:rsidP="002B342E">
            <w:r w:rsidRPr="00936713">
              <w:t>Projektdaten betrachten</w:t>
            </w:r>
          </w:p>
        </w:tc>
        <w:tc>
          <w:tcPr>
            <w:tcW w:w="5781" w:type="dxa"/>
          </w:tcPr>
          <w:p w14:paraId="132F7C07" w14:textId="3CA42E1A" w:rsidR="00E378C7" w:rsidRPr="00936713" w:rsidRDefault="00E378C7" w:rsidP="002B342E">
            <w:r w:rsidRPr="00936713">
              <w:t>Projektdaten können von allen Akteuren der «Baustellen App» betrachtet werden.</w:t>
            </w:r>
            <w:r w:rsidR="006E4A34" w:rsidRPr="00936713">
              <w:t xml:space="preserve"> Sachbearbeiter betrachten Projekte in der «Baustellen App» via Desktop Client. Projektleiter und Mitarbeiter müssen Projekte mit dem </w:t>
            </w:r>
            <w:proofErr w:type="spellStart"/>
            <w:r w:rsidR="006E4A34" w:rsidRPr="00936713">
              <w:t>moblien</w:t>
            </w:r>
            <w:proofErr w:type="spellEnd"/>
            <w:r w:rsidR="006E4A34" w:rsidRPr="00936713">
              <w:t xml:space="preserve"> Client aufrufen können.</w:t>
            </w:r>
          </w:p>
        </w:tc>
      </w:tr>
      <w:tr w:rsidR="006E4A34" w:rsidRPr="00936713" w14:paraId="257FF3C3" w14:textId="77777777" w:rsidTr="00E378C7">
        <w:tc>
          <w:tcPr>
            <w:tcW w:w="1049" w:type="dxa"/>
          </w:tcPr>
          <w:p w14:paraId="5FF13DC9" w14:textId="742AF125" w:rsidR="006E4A34" w:rsidRPr="00936713" w:rsidRDefault="006E4A34" w:rsidP="002B342E">
            <w:r w:rsidRPr="00936713">
              <w:t>UC02</w:t>
            </w:r>
          </w:p>
        </w:tc>
        <w:tc>
          <w:tcPr>
            <w:tcW w:w="2552" w:type="dxa"/>
          </w:tcPr>
          <w:p w14:paraId="44DC3B1C" w14:textId="72D6669E" w:rsidR="006E4A34" w:rsidRPr="00936713" w:rsidRDefault="006E4A34" w:rsidP="002B342E">
            <w:r w:rsidRPr="00936713">
              <w:t>Projekte administrieren</w:t>
            </w:r>
          </w:p>
        </w:tc>
        <w:tc>
          <w:tcPr>
            <w:tcW w:w="5781" w:type="dxa"/>
          </w:tcPr>
          <w:p w14:paraId="4FD47B03" w14:textId="6410F92E" w:rsidR="006E4A34" w:rsidRPr="00936713" w:rsidRDefault="006E4A34" w:rsidP="002B342E">
            <w:r w:rsidRPr="00936713">
              <w:t>Sachbearbeiter und Projektleiter administrieren die «Baustellen App» Projekte.</w:t>
            </w:r>
          </w:p>
        </w:tc>
      </w:tr>
      <w:tr w:rsidR="00E378C7" w:rsidRPr="00936713" w14:paraId="10E3A5A5" w14:textId="77777777" w:rsidTr="00E378C7">
        <w:tc>
          <w:tcPr>
            <w:tcW w:w="1049" w:type="dxa"/>
          </w:tcPr>
          <w:p w14:paraId="20417D94" w14:textId="7D146367" w:rsidR="00E378C7" w:rsidRPr="00936713" w:rsidRDefault="006E4A34" w:rsidP="002B342E">
            <w:r w:rsidRPr="00936713">
              <w:t>UC03</w:t>
            </w:r>
          </w:p>
        </w:tc>
        <w:tc>
          <w:tcPr>
            <w:tcW w:w="2552" w:type="dxa"/>
          </w:tcPr>
          <w:p w14:paraId="0B7B5C01" w14:textId="57414EB6" w:rsidR="00E378C7" w:rsidRPr="00936713" w:rsidRDefault="00E378C7" w:rsidP="002B342E">
            <w:r w:rsidRPr="00936713">
              <w:t>Projekte erfassen</w:t>
            </w:r>
          </w:p>
        </w:tc>
        <w:tc>
          <w:tcPr>
            <w:tcW w:w="5781" w:type="dxa"/>
          </w:tcPr>
          <w:p w14:paraId="16853F8C" w14:textId="4445DF0E" w:rsidR="00E378C7" w:rsidRPr="00936713" w:rsidRDefault="00E378C7" w:rsidP="002B342E">
            <w:r w:rsidRPr="00936713">
              <w:t>Sachbearbeiter und Projektleiter eröffnen Projekte</w:t>
            </w:r>
            <w:r w:rsidR="006E4A34" w:rsidRPr="00936713">
              <w:t>.</w:t>
            </w:r>
          </w:p>
        </w:tc>
      </w:tr>
      <w:tr w:rsidR="00E378C7" w:rsidRPr="00936713" w14:paraId="0AA40DFB" w14:textId="77777777" w:rsidTr="00E378C7">
        <w:tc>
          <w:tcPr>
            <w:tcW w:w="1049" w:type="dxa"/>
          </w:tcPr>
          <w:p w14:paraId="0E7D4CC2" w14:textId="2637943F" w:rsidR="00E378C7" w:rsidRPr="00936713" w:rsidRDefault="006E4A34" w:rsidP="002B342E">
            <w:r w:rsidRPr="00936713">
              <w:lastRenderedPageBreak/>
              <w:t>UC04</w:t>
            </w:r>
          </w:p>
        </w:tc>
        <w:tc>
          <w:tcPr>
            <w:tcW w:w="2552" w:type="dxa"/>
          </w:tcPr>
          <w:p w14:paraId="77F65EF4" w14:textId="40298ECE" w:rsidR="00E378C7" w:rsidRPr="00936713" w:rsidRDefault="00E378C7" w:rsidP="002B342E">
            <w:r w:rsidRPr="00936713">
              <w:t xml:space="preserve">Projekte </w:t>
            </w:r>
            <w:r w:rsidR="00426B89" w:rsidRPr="00936713">
              <w:t>bearbeiten</w:t>
            </w:r>
          </w:p>
        </w:tc>
        <w:tc>
          <w:tcPr>
            <w:tcW w:w="5781" w:type="dxa"/>
          </w:tcPr>
          <w:p w14:paraId="41A5A47C" w14:textId="6EE812DF" w:rsidR="00E378C7" w:rsidRPr="00936713" w:rsidRDefault="00426B89" w:rsidP="002B342E">
            <w:r w:rsidRPr="00936713">
              <w:t xml:space="preserve">Sachbearbeiter und Projektleiter </w:t>
            </w:r>
            <w:r w:rsidR="006E4A34" w:rsidRPr="00936713">
              <w:t>bearbeiten Projekte</w:t>
            </w:r>
          </w:p>
        </w:tc>
      </w:tr>
      <w:tr w:rsidR="00426B89" w:rsidRPr="00936713" w14:paraId="113F8121" w14:textId="77777777" w:rsidTr="00E378C7">
        <w:tc>
          <w:tcPr>
            <w:tcW w:w="1049" w:type="dxa"/>
          </w:tcPr>
          <w:p w14:paraId="3787E6B6" w14:textId="2923AEA4" w:rsidR="00426B89" w:rsidRPr="00936713" w:rsidRDefault="00426B89" w:rsidP="002B342E">
            <w:r w:rsidRPr="00936713">
              <w:t>UC0</w:t>
            </w:r>
            <w:r w:rsidR="0035105E" w:rsidRPr="00936713">
              <w:t>5</w:t>
            </w:r>
          </w:p>
        </w:tc>
        <w:tc>
          <w:tcPr>
            <w:tcW w:w="2552" w:type="dxa"/>
          </w:tcPr>
          <w:p w14:paraId="73AA9993" w14:textId="3823E702" w:rsidR="00426B89" w:rsidRPr="00936713" w:rsidRDefault="006E4A34" w:rsidP="002B342E">
            <w:r w:rsidRPr="00936713">
              <w:t>Projekte abschliessen</w:t>
            </w:r>
          </w:p>
        </w:tc>
        <w:tc>
          <w:tcPr>
            <w:tcW w:w="5781" w:type="dxa"/>
          </w:tcPr>
          <w:p w14:paraId="72D284DA" w14:textId="1C7CFD81" w:rsidR="00426B89" w:rsidRPr="00936713" w:rsidRDefault="006E4A34" w:rsidP="002B342E">
            <w:r w:rsidRPr="00936713">
              <w:t xml:space="preserve">Sachbearbeiter </w:t>
            </w:r>
            <w:r w:rsidR="005B071C" w:rsidRPr="00936713">
              <w:t>und Projektleiter schliessen Projekte ab.</w:t>
            </w:r>
          </w:p>
        </w:tc>
      </w:tr>
      <w:tr w:rsidR="005B071C" w:rsidRPr="00936713" w14:paraId="4B18789C" w14:textId="77777777" w:rsidTr="00E378C7">
        <w:tc>
          <w:tcPr>
            <w:tcW w:w="1049" w:type="dxa"/>
          </w:tcPr>
          <w:p w14:paraId="110D421E" w14:textId="79CACF28" w:rsidR="005B071C" w:rsidRPr="00936713" w:rsidRDefault="005B071C" w:rsidP="002B342E">
            <w:r w:rsidRPr="00936713">
              <w:t>UC0</w:t>
            </w:r>
            <w:r w:rsidR="0035105E" w:rsidRPr="00936713">
              <w:t>6</w:t>
            </w:r>
          </w:p>
        </w:tc>
        <w:tc>
          <w:tcPr>
            <w:tcW w:w="2552" w:type="dxa"/>
          </w:tcPr>
          <w:p w14:paraId="44AE2D80" w14:textId="77CB97AA" w:rsidR="005B071C" w:rsidRPr="00936713" w:rsidRDefault="005B071C" w:rsidP="002B342E">
            <w:r w:rsidRPr="00936713">
              <w:t>Notizen erfassen</w:t>
            </w:r>
          </w:p>
        </w:tc>
        <w:tc>
          <w:tcPr>
            <w:tcW w:w="5781" w:type="dxa"/>
          </w:tcPr>
          <w:p w14:paraId="69144E9B" w14:textId="61337EB3" w:rsidR="005B071C" w:rsidRPr="00936713" w:rsidRDefault="005B071C" w:rsidP="002B342E">
            <w:r w:rsidRPr="00936713">
              <w:t xml:space="preserve">Sachbearbeiter, Projektleiter und Mitarbeiter können Notizen zu einem Projekt erfassen. Diese Notizen erlauben den Austausch </w:t>
            </w:r>
            <w:proofErr w:type="gramStart"/>
            <w:r w:rsidRPr="00936713">
              <w:t>von zusätzlichen, projektbezogenen Information</w:t>
            </w:r>
            <w:proofErr w:type="gramEnd"/>
            <w:r w:rsidRPr="00936713">
              <w:t>.</w:t>
            </w:r>
          </w:p>
        </w:tc>
      </w:tr>
      <w:tr w:rsidR="005B071C" w:rsidRPr="00936713" w14:paraId="028F954B" w14:textId="77777777" w:rsidTr="00E378C7">
        <w:tc>
          <w:tcPr>
            <w:tcW w:w="1049" w:type="dxa"/>
          </w:tcPr>
          <w:p w14:paraId="048EFFE5" w14:textId="0C744643" w:rsidR="005B071C" w:rsidRPr="00936713" w:rsidRDefault="005B071C" w:rsidP="002B342E">
            <w:r w:rsidRPr="00936713">
              <w:t>UC0</w:t>
            </w:r>
            <w:r w:rsidR="0035105E" w:rsidRPr="00936713">
              <w:t>7</w:t>
            </w:r>
          </w:p>
        </w:tc>
        <w:tc>
          <w:tcPr>
            <w:tcW w:w="2552" w:type="dxa"/>
          </w:tcPr>
          <w:p w14:paraId="7CFBA63D" w14:textId="2C587AD3" w:rsidR="005B071C" w:rsidRPr="00936713" w:rsidRDefault="005B071C" w:rsidP="002B342E">
            <w:r w:rsidRPr="00936713">
              <w:t>Notizen mit Bildern ergänzen</w:t>
            </w:r>
          </w:p>
        </w:tc>
        <w:tc>
          <w:tcPr>
            <w:tcW w:w="5781" w:type="dxa"/>
          </w:tcPr>
          <w:p w14:paraId="5D257F40" w14:textId="2E19E83B" w:rsidR="005B071C" w:rsidRPr="00936713" w:rsidRDefault="005B071C" w:rsidP="002B342E">
            <w:proofErr w:type="spellStart"/>
            <w:r w:rsidRPr="00936713">
              <w:t>Sacbearbieter</w:t>
            </w:r>
            <w:proofErr w:type="spellEnd"/>
            <w:r w:rsidRPr="00936713">
              <w:t>, Projektleiter und Mitarbeiter können zu ihren Notizen Bilder hinzufügen. Die Bilder stammen entweder aus der Fotobibliothek des Gerätes oder werden direkt mit der Gerätekamera aufgezeichnet.</w:t>
            </w:r>
          </w:p>
        </w:tc>
      </w:tr>
      <w:tr w:rsidR="005B071C" w:rsidRPr="00936713" w14:paraId="49BA0A54" w14:textId="77777777" w:rsidTr="00E378C7">
        <w:tc>
          <w:tcPr>
            <w:tcW w:w="1049" w:type="dxa"/>
          </w:tcPr>
          <w:p w14:paraId="768CED94" w14:textId="297BD95C" w:rsidR="005B071C" w:rsidRPr="00936713" w:rsidRDefault="005B071C" w:rsidP="002B342E">
            <w:r w:rsidRPr="00936713">
              <w:t>UC0</w:t>
            </w:r>
            <w:r w:rsidR="0035105E" w:rsidRPr="00936713">
              <w:t>8</w:t>
            </w:r>
          </w:p>
        </w:tc>
        <w:tc>
          <w:tcPr>
            <w:tcW w:w="2552" w:type="dxa"/>
          </w:tcPr>
          <w:p w14:paraId="17833331" w14:textId="5C0F35F3" w:rsidR="005B071C" w:rsidRPr="00936713" w:rsidRDefault="005B071C" w:rsidP="002B342E">
            <w:r w:rsidRPr="00936713">
              <w:t>Inbetriebnahme (IBN) administrieren</w:t>
            </w:r>
          </w:p>
        </w:tc>
        <w:tc>
          <w:tcPr>
            <w:tcW w:w="5781" w:type="dxa"/>
          </w:tcPr>
          <w:p w14:paraId="1F4F8BFC" w14:textId="08F76D03" w:rsidR="005B071C" w:rsidRPr="00936713" w:rsidRDefault="005B071C" w:rsidP="002B342E">
            <w:r w:rsidRPr="00936713">
              <w:t>Sachbearbeiter verwalten die Vorlagen für die Checklisten.</w:t>
            </w:r>
          </w:p>
        </w:tc>
      </w:tr>
      <w:tr w:rsidR="005B071C" w:rsidRPr="00936713" w14:paraId="7FC2DAD7" w14:textId="77777777" w:rsidTr="00E378C7">
        <w:tc>
          <w:tcPr>
            <w:tcW w:w="1049" w:type="dxa"/>
          </w:tcPr>
          <w:p w14:paraId="56DD8312" w14:textId="4FCD3AFF" w:rsidR="005B071C" w:rsidRPr="00936713" w:rsidRDefault="005B071C" w:rsidP="002B342E">
            <w:r w:rsidRPr="00936713">
              <w:t>UC0</w:t>
            </w:r>
            <w:r w:rsidR="0035105E" w:rsidRPr="00936713">
              <w:t>9</w:t>
            </w:r>
          </w:p>
        </w:tc>
        <w:tc>
          <w:tcPr>
            <w:tcW w:w="2552" w:type="dxa"/>
          </w:tcPr>
          <w:p w14:paraId="0AFA3C2F" w14:textId="57690A72" w:rsidR="005B071C" w:rsidRPr="00936713" w:rsidRDefault="005B071C" w:rsidP="002B342E">
            <w:r w:rsidRPr="00936713">
              <w:t xml:space="preserve">Vorlage für </w:t>
            </w:r>
            <w:proofErr w:type="gramStart"/>
            <w:r w:rsidRPr="00936713">
              <w:t>IBN Checkliste</w:t>
            </w:r>
            <w:proofErr w:type="gramEnd"/>
            <w:r w:rsidRPr="00936713">
              <w:t xml:space="preserve"> erfassen</w:t>
            </w:r>
          </w:p>
        </w:tc>
        <w:tc>
          <w:tcPr>
            <w:tcW w:w="5781" w:type="dxa"/>
          </w:tcPr>
          <w:p w14:paraId="3CE3871B" w14:textId="6944DCA6" w:rsidR="005B071C" w:rsidRPr="00936713" w:rsidRDefault="005B071C" w:rsidP="002B342E">
            <w:r w:rsidRPr="00936713">
              <w:t>Sachbearbeiter erfassen neue Vorlagen für Checklisten.</w:t>
            </w:r>
          </w:p>
        </w:tc>
      </w:tr>
      <w:tr w:rsidR="00B23A58" w:rsidRPr="00936713" w14:paraId="495F4334" w14:textId="77777777" w:rsidTr="00E378C7">
        <w:tc>
          <w:tcPr>
            <w:tcW w:w="1049" w:type="dxa"/>
          </w:tcPr>
          <w:p w14:paraId="3813A9D1" w14:textId="48EE6C48" w:rsidR="00B23A58" w:rsidRPr="00936713" w:rsidRDefault="00B23A58" w:rsidP="002B342E">
            <w:r w:rsidRPr="00936713">
              <w:t>UC10</w:t>
            </w:r>
          </w:p>
        </w:tc>
        <w:tc>
          <w:tcPr>
            <w:tcW w:w="2552" w:type="dxa"/>
          </w:tcPr>
          <w:p w14:paraId="65669077" w14:textId="08FBD3EB" w:rsidR="00B23A58" w:rsidRPr="00936713" w:rsidRDefault="00B23A58" w:rsidP="002B342E">
            <w:r w:rsidRPr="00936713">
              <w:t>Vorlage für IBN deaktivieren</w:t>
            </w:r>
          </w:p>
        </w:tc>
        <w:tc>
          <w:tcPr>
            <w:tcW w:w="5781" w:type="dxa"/>
          </w:tcPr>
          <w:p w14:paraId="2AC10165" w14:textId="7E1D24AE" w:rsidR="00B23A58" w:rsidRPr="00936713" w:rsidRDefault="00B23A58" w:rsidP="002B342E">
            <w:r w:rsidRPr="00936713">
              <w:t xml:space="preserve">Sachbearbeiter deaktivieren Vorlagen, damit diese nicht </w:t>
            </w:r>
            <w:proofErr w:type="gramStart"/>
            <w:r w:rsidRPr="00936713">
              <w:t>weiter verwendet</w:t>
            </w:r>
            <w:proofErr w:type="gramEnd"/>
            <w:r w:rsidRPr="00936713">
              <w:t xml:space="preserve"> werden können.</w:t>
            </w:r>
          </w:p>
        </w:tc>
      </w:tr>
      <w:tr w:rsidR="005B071C" w:rsidRPr="00936713" w14:paraId="6708532A" w14:textId="77777777" w:rsidTr="00E378C7">
        <w:tc>
          <w:tcPr>
            <w:tcW w:w="1049" w:type="dxa"/>
          </w:tcPr>
          <w:p w14:paraId="6DF50E1E" w14:textId="4FF5E1D0" w:rsidR="005B071C" w:rsidRPr="00936713" w:rsidRDefault="005B071C" w:rsidP="002B342E">
            <w:r w:rsidRPr="00936713">
              <w:t>UC</w:t>
            </w:r>
            <w:r w:rsidR="0035105E" w:rsidRPr="00936713">
              <w:t>1</w:t>
            </w:r>
            <w:r w:rsidR="00B23A58" w:rsidRPr="00936713">
              <w:t>1</w:t>
            </w:r>
          </w:p>
        </w:tc>
        <w:tc>
          <w:tcPr>
            <w:tcW w:w="2552" w:type="dxa"/>
          </w:tcPr>
          <w:p w14:paraId="6D2B8D9B" w14:textId="659EDA84" w:rsidR="005B071C" w:rsidRPr="00936713" w:rsidRDefault="005B071C" w:rsidP="002B342E">
            <w:r w:rsidRPr="00936713">
              <w:t>Projekte mit IBN ergänzen</w:t>
            </w:r>
          </w:p>
        </w:tc>
        <w:tc>
          <w:tcPr>
            <w:tcW w:w="5781" w:type="dxa"/>
          </w:tcPr>
          <w:p w14:paraId="3AE46520" w14:textId="0EC7CE0E" w:rsidR="005B071C" w:rsidRPr="00936713" w:rsidRDefault="005B071C" w:rsidP="002B342E">
            <w:r w:rsidRPr="00936713">
              <w:t xml:space="preserve">Sachbearbeiter oder Projektleiter wählen aus den Vorlagen der </w:t>
            </w:r>
            <w:proofErr w:type="gramStart"/>
            <w:r w:rsidRPr="00936713">
              <w:t>IBN Checklisten</w:t>
            </w:r>
            <w:proofErr w:type="gramEnd"/>
            <w:r w:rsidRPr="00936713">
              <w:t xml:space="preserve"> eine aus und fügen diese Vorlage einem Projekt hinzu.</w:t>
            </w:r>
          </w:p>
        </w:tc>
      </w:tr>
      <w:tr w:rsidR="005B071C" w:rsidRPr="00936713" w14:paraId="55463799" w14:textId="77777777" w:rsidTr="00E378C7">
        <w:tc>
          <w:tcPr>
            <w:tcW w:w="1049" w:type="dxa"/>
          </w:tcPr>
          <w:p w14:paraId="437BEC7D" w14:textId="2F2B504D" w:rsidR="005B071C" w:rsidRPr="00936713" w:rsidRDefault="005B071C" w:rsidP="002B342E">
            <w:r w:rsidRPr="00936713">
              <w:t>UC1</w:t>
            </w:r>
            <w:r w:rsidR="00B23A58" w:rsidRPr="00936713">
              <w:t>2</w:t>
            </w:r>
          </w:p>
        </w:tc>
        <w:tc>
          <w:tcPr>
            <w:tcW w:w="2552" w:type="dxa"/>
          </w:tcPr>
          <w:p w14:paraId="042C3FCB" w14:textId="061BF7C5" w:rsidR="005B071C" w:rsidRPr="00936713" w:rsidRDefault="005B071C" w:rsidP="002B342E">
            <w:r w:rsidRPr="00936713">
              <w:t>IBN durchführen</w:t>
            </w:r>
          </w:p>
        </w:tc>
        <w:tc>
          <w:tcPr>
            <w:tcW w:w="5781" w:type="dxa"/>
          </w:tcPr>
          <w:p w14:paraId="3098140E" w14:textId="63B7B934" w:rsidR="005B071C" w:rsidRPr="00936713" w:rsidRDefault="005B071C" w:rsidP="002B342E">
            <w:r w:rsidRPr="00936713">
              <w:t>Mitarbeiter führen die IBN auf der Baustelle durch und füllen dabei die Checkliste in der «Baustellen App» aus.</w:t>
            </w:r>
          </w:p>
        </w:tc>
      </w:tr>
      <w:tr w:rsidR="005B071C" w:rsidRPr="00936713" w14:paraId="6E044C64" w14:textId="77777777" w:rsidTr="00E378C7">
        <w:tc>
          <w:tcPr>
            <w:tcW w:w="1049" w:type="dxa"/>
          </w:tcPr>
          <w:p w14:paraId="6AEB5AC2" w14:textId="42871E5C" w:rsidR="005B071C" w:rsidRPr="00936713" w:rsidRDefault="005B071C" w:rsidP="002B342E">
            <w:r w:rsidRPr="00936713">
              <w:t>UC1</w:t>
            </w:r>
            <w:r w:rsidR="00B23A58" w:rsidRPr="00936713">
              <w:t>3</w:t>
            </w:r>
          </w:p>
        </w:tc>
        <w:tc>
          <w:tcPr>
            <w:tcW w:w="2552" w:type="dxa"/>
          </w:tcPr>
          <w:p w14:paraId="6205AF53" w14:textId="74D3B255" w:rsidR="005B071C" w:rsidRPr="00936713" w:rsidRDefault="005B071C" w:rsidP="002B342E">
            <w:r w:rsidRPr="00936713">
              <w:t>IBN mit Bildern dokumentieren</w:t>
            </w:r>
          </w:p>
        </w:tc>
        <w:tc>
          <w:tcPr>
            <w:tcW w:w="5781" w:type="dxa"/>
          </w:tcPr>
          <w:p w14:paraId="0F23DDE5" w14:textId="1D05202E" w:rsidR="005B071C" w:rsidRPr="00936713" w:rsidRDefault="005B071C" w:rsidP="002B342E">
            <w:r w:rsidRPr="00936713">
              <w:t>Für die Belegbarkeit der durchgeführten IBN erfasst der Mitarbeiter Bilder und fügt diese Bilder der IBN hinzu.</w:t>
            </w:r>
          </w:p>
        </w:tc>
      </w:tr>
    </w:tbl>
    <w:p w14:paraId="6EA50FD1" w14:textId="005E6726" w:rsidR="007D2E51" w:rsidRPr="00936713" w:rsidRDefault="002B342E" w:rsidP="002B342E">
      <w:pPr>
        <w:pStyle w:val="Heading2"/>
      </w:pPr>
      <w:bookmarkStart w:id="88" w:name="_Ref189387369"/>
      <w:bookmarkStart w:id="89" w:name="_Toc190680714"/>
      <w:r w:rsidRPr="00936713">
        <w:t>Lösungsarchitektur</w:t>
      </w:r>
      <w:bookmarkEnd w:id="88"/>
      <w:bookmarkEnd w:id="89"/>
    </w:p>
    <w:p w14:paraId="7F1AC662" w14:textId="2F349D31" w:rsidR="00885C15" w:rsidRPr="00936713" w:rsidRDefault="00767DF3" w:rsidP="00767DF3">
      <w:r w:rsidRPr="00936713">
        <w:t>In diesem Kapitel wird d</w:t>
      </w:r>
      <w:r w:rsidR="00D21C82" w:rsidRPr="00936713">
        <w:t xml:space="preserve">ie Lösungsarchitektur für die Baustellen App aufgezeigt. Als Grundlage für die Dokumentation wurde das Template Arc42 von Dr. Peter Hruschka und Gernot Starke verwendet </w:t>
      </w:r>
      <w:r w:rsidR="00D21C82" w:rsidRPr="00936713">
        <w:fldChar w:fldCharType="begin"/>
      </w:r>
      <w:r w:rsidR="00F44F76">
        <w:instrText xml:space="preserve"> ADDIN ZOTERO_ITEM CSL_CITATION {"citationID":"ElosLFk1","properties":{"formattedCitation":"[10]","plainCitation":"[10]","noteIndex":0},"citationItems":[{"id":74,"uris":["http://zotero.org/users/15041600/items/LIY6Y5T8"],"itemData":{"id":74,"type":"webpage","abstract":"arc42 is a template for architecture communication and documentation.","container-title":"arc42","language":"en","title":"arc42 Template Overview","URL":"https://arc42.org/overview","author":[{"family":"Starke","given":"Dr Gernot"}],"accessed":{"date-parts":[["2025",1,27]]},"citation-key":"starkeArc42TemplateOverviewa"}}],"schema":"https://github.com/citation-style-language/schema/raw/master/csl-citation.json"} </w:instrText>
      </w:r>
      <w:r w:rsidR="00D21C82" w:rsidRPr="00936713">
        <w:fldChar w:fldCharType="separate"/>
      </w:r>
      <w:r w:rsidR="00F44F76" w:rsidRPr="00F44F76">
        <w:t>[10]</w:t>
      </w:r>
      <w:r w:rsidR="00D21C82" w:rsidRPr="00936713">
        <w:fldChar w:fldCharType="end"/>
      </w:r>
      <w:r w:rsidR="00D21C82" w:rsidRPr="00936713">
        <w:t>.</w:t>
      </w:r>
      <w:r w:rsidR="009D5E87" w:rsidRPr="00936713">
        <w:t xml:space="preserve"> In der Lösungsarchitektur wird die Umsetzung der Baustellen App als MVP bezeichnet. Im Rahmen der Masterthesis wird die Baustellen App als PoC umgesetzt, um spezifische Anwendungsfälle aufzuzeigen. Die Lösungsarchitektur hingegen beschreibt den kompletten Funktionsumfang des MVPs.</w:t>
      </w:r>
    </w:p>
    <w:p w14:paraId="7E39A517" w14:textId="318A5BAE" w:rsidR="00D21C82" w:rsidRPr="00936713" w:rsidRDefault="00D21C82" w:rsidP="00D21C82">
      <w:pPr>
        <w:pStyle w:val="Heading3"/>
      </w:pPr>
      <w:bookmarkStart w:id="90" w:name="_Toc190680715"/>
      <w:r w:rsidRPr="00936713">
        <w:t>Einführung und Ziele</w:t>
      </w:r>
      <w:bookmarkEnd w:id="90"/>
    </w:p>
    <w:p w14:paraId="52A8FADB" w14:textId="0CEF0E5C" w:rsidR="00D21C82" w:rsidRPr="00936713" w:rsidRDefault="00D21C82" w:rsidP="00D21C82">
      <w:r w:rsidRPr="00936713">
        <w:t>Die «Baustellen App» ist ein</w:t>
      </w:r>
      <w:r w:rsidR="00B50638" w:rsidRPr="00936713">
        <w:t xml:space="preserve"> Softwaresystem und </w:t>
      </w:r>
      <w:r w:rsidRPr="00936713">
        <w:t>soll als</w:t>
      </w:r>
      <w:r w:rsidR="00B50638" w:rsidRPr="00936713">
        <w:t xml:space="preserve"> Kernanwendung</w:t>
      </w:r>
      <w:r w:rsidRPr="00936713">
        <w:t xml:space="preserve"> für die Projektabwicklung der Helion AG</w:t>
      </w:r>
      <w:r w:rsidR="00B50638" w:rsidRPr="00936713">
        <w:t xml:space="preserve"> dienen. Von der Beratung über den Verkauf, Planung und Durchführung der Dienstleistungen der Helion AG, bietet die Baustellen App Unterstützung für die durchführenden Personen und dient als zentraler Zugriffspunkt für Projektdaten, Administration und Prozessdurchführung. In die Baustellen App soll in einem ersten Schritt als MVP mit einem minimalen Funktionsumfang für eine kleine Benutzergruppe umgesetzt werden.</w:t>
      </w:r>
    </w:p>
    <w:p w14:paraId="52602514" w14:textId="27A09923" w:rsidR="00D21C82" w:rsidRPr="00936713" w:rsidRDefault="00D21C82" w:rsidP="00D21C82">
      <w:pPr>
        <w:pStyle w:val="Heading3"/>
      </w:pPr>
      <w:bookmarkStart w:id="91" w:name="_Ref190070823"/>
      <w:bookmarkStart w:id="92" w:name="_Toc190680716"/>
      <w:r w:rsidRPr="00936713">
        <w:t>Qualitätsziele</w:t>
      </w:r>
      <w:bookmarkEnd w:id="91"/>
      <w:bookmarkEnd w:id="92"/>
    </w:p>
    <w:p w14:paraId="454FFAB9" w14:textId="36228EF7" w:rsidR="00B50638" w:rsidRPr="00936713" w:rsidRDefault="00B50638" w:rsidP="00B50638">
      <w:r w:rsidRPr="00936713">
        <w:t>Die Qualitätsziele</w:t>
      </w:r>
      <w:r w:rsidR="009D5E87" w:rsidRPr="00936713">
        <w:t xml:space="preserve"> an den MVP</w:t>
      </w:r>
      <w:r w:rsidRPr="00936713">
        <w:t xml:space="preserve"> sind aus den Anforderungen der Helion AG abgeleitet. Im Zentrum steht die Prämisse: Die Lösung soll die Mitarbeitenden in ihrer Arbeit unterstützen.</w:t>
      </w:r>
    </w:p>
    <w:p w14:paraId="50598780" w14:textId="15F8AF14" w:rsidR="00B50638" w:rsidRPr="00936713" w:rsidRDefault="00B50638" w:rsidP="00B50638">
      <w:pPr>
        <w:pStyle w:val="Caption"/>
        <w:keepNext/>
      </w:pPr>
      <w:bookmarkStart w:id="93" w:name="_Toc190680544"/>
      <w:r w:rsidRPr="00936713">
        <w:t xml:space="preserve">Tabelle </w:t>
      </w:r>
      <w:fldSimple w:instr=" SEQ Tabelle \* ARABIC ">
        <w:r w:rsidR="00D64016">
          <w:rPr>
            <w:noProof/>
          </w:rPr>
          <w:t>8</w:t>
        </w:r>
      </w:fldSimple>
      <w:r w:rsidRPr="00936713">
        <w:t xml:space="preserve"> Qualitätsanforderungen an die Baustellen App</w:t>
      </w:r>
      <w:bookmarkEnd w:id="93"/>
    </w:p>
    <w:tbl>
      <w:tblPr>
        <w:tblStyle w:val="TabelleBFH2"/>
        <w:tblW w:w="0" w:type="auto"/>
        <w:tblInd w:w="95" w:type="dxa"/>
        <w:tblLook w:val="04A0" w:firstRow="1" w:lastRow="0" w:firstColumn="1" w:lastColumn="0" w:noHBand="0" w:noVBand="1"/>
      </w:tblPr>
      <w:tblGrid>
        <w:gridCol w:w="972"/>
        <w:gridCol w:w="3328"/>
        <w:gridCol w:w="5062"/>
      </w:tblGrid>
      <w:tr w:rsidR="00B50638" w:rsidRPr="00936713" w14:paraId="35D259EC" w14:textId="77777777" w:rsidTr="00B50638">
        <w:trPr>
          <w:cnfStyle w:val="100000000000" w:firstRow="1" w:lastRow="0" w:firstColumn="0" w:lastColumn="0" w:oddVBand="0" w:evenVBand="0" w:oddHBand="0" w:evenHBand="0" w:firstRowFirstColumn="0" w:firstRowLastColumn="0" w:lastRowFirstColumn="0" w:lastRowLastColumn="0"/>
        </w:trPr>
        <w:tc>
          <w:tcPr>
            <w:tcW w:w="972" w:type="dxa"/>
          </w:tcPr>
          <w:p w14:paraId="5D9ED5C3" w14:textId="193C03E5" w:rsidR="00B50638" w:rsidRPr="00936713" w:rsidRDefault="007F01A3" w:rsidP="00A5432B">
            <w:r w:rsidRPr="00936713">
              <w:t>ID</w:t>
            </w:r>
          </w:p>
        </w:tc>
        <w:tc>
          <w:tcPr>
            <w:tcW w:w="3328" w:type="dxa"/>
          </w:tcPr>
          <w:p w14:paraId="317B85E3" w14:textId="77777777" w:rsidR="00B50638" w:rsidRPr="00936713" w:rsidRDefault="00B50638" w:rsidP="00A5432B">
            <w:r w:rsidRPr="00936713">
              <w:t>Qualitätsziel</w:t>
            </w:r>
          </w:p>
        </w:tc>
        <w:tc>
          <w:tcPr>
            <w:tcW w:w="5062" w:type="dxa"/>
          </w:tcPr>
          <w:p w14:paraId="6ACC2C74" w14:textId="77777777" w:rsidR="00B50638" w:rsidRPr="00936713" w:rsidRDefault="00B50638" w:rsidP="00A5432B">
            <w:r w:rsidRPr="00936713">
              <w:t>Beschreibung</w:t>
            </w:r>
          </w:p>
        </w:tc>
      </w:tr>
      <w:tr w:rsidR="00B50638" w:rsidRPr="00936713" w14:paraId="76A480FE" w14:textId="77777777" w:rsidTr="00B50638">
        <w:tc>
          <w:tcPr>
            <w:tcW w:w="972" w:type="dxa"/>
          </w:tcPr>
          <w:p w14:paraId="61D08F45" w14:textId="0C8B3767" w:rsidR="00B50638" w:rsidRPr="00936713" w:rsidRDefault="007F01A3" w:rsidP="00A5432B">
            <w:r w:rsidRPr="00936713">
              <w:t>QZ-001</w:t>
            </w:r>
          </w:p>
        </w:tc>
        <w:tc>
          <w:tcPr>
            <w:tcW w:w="3328" w:type="dxa"/>
          </w:tcPr>
          <w:p w14:paraId="1915306C" w14:textId="77777777" w:rsidR="00B50638" w:rsidRPr="00936713" w:rsidRDefault="00B50638" w:rsidP="00A5432B">
            <w:pPr>
              <w:rPr>
                <w:b/>
                <w:bCs/>
              </w:rPr>
            </w:pPr>
            <w:r w:rsidRPr="00936713">
              <w:rPr>
                <w:b/>
                <w:bCs/>
              </w:rPr>
              <w:t>Zuverlässigkeit</w:t>
            </w:r>
          </w:p>
          <w:p w14:paraId="5CEF575B" w14:textId="77777777" w:rsidR="00B50638" w:rsidRPr="00936713" w:rsidRDefault="00B50638">
            <w:pPr>
              <w:pStyle w:val="ListParagraph"/>
              <w:numPr>
                <w:ilvl w:val="0"/>
                <w:numId w:val="13"/>
              </w:numPr>
              <w:spacing w:line="259" w:lineRule="auto"/>
            </w:pPr>
            <w:r w:rsidRPr="00936713">
              <w:t>Verfügbarkeit</w:t>
            </w:r>
          </w:p>
        </w:tc>
        <w:tc>
          <w:tcPr>
            <w:tcW w:w="5062" w:type="dxa"/>
          </w:tcPr>
          <w:p w14:paraId="64F719C5" w14:textId="77777777" w:rsidR="00B50638" w:rsidRPr="00936713" w:rsidRDefault="00B50638" w:rsidP="00A5432B">
            <w:r w:rsidRPr="00936713">
              <w:t xml:space="preserve">Ein wichtiges Qualitätsziel ist die Verfügbarkeit der App und der Daten in der App. Es ist dringend notwendig, dass der Monteur auf der Baustelle </w:t>
            </w:r>
            <w:proofErr w:type="spellStart"/>
            <w:r w:rsidRPr="00936713">
              <w:t>zugang</w:t>
            </w:r>
            <w:proofErr w:type="spellEnd"/>
            <w:r w:rsidRPr="00936713">
              <w:t xml:space="preserve"> zu den Projektdaten hat und wichtige Arbeitsschritte wie die Materialbestellung und </w:t>
            </w:r>
            <w:r w:rsidRPr="00936713">
              <w:lastRenderedPageBreak/>
              <w:t>Inbetriebnahme durchführen kann. Dies muss er auch tun können, wenn keine Internetverbindung vorhanden ist.</w:t>
            </w:r>
          </w:p>
        </w:tc>
      </w:tr>
      <w:tr w:rsidR="00B50638" w:rsidRPr="00936713" w14:paraId="50F8082D" w14:textId="77777777" w:rsidTr="00B50638">
        <w:tc>
          <w:tcPr>
            <w:tcW w:w="972" w:type="dxa"/>
          </w:tcPr>
          <w:p w14:paraId="1FF575BB" w14:textId="604E87C3" w:rsidR="007F01A3" w:rsidRPr="00936713" w:rsidRDefault="007F01A3" w:rsidP="007F01A3">
            <w:r w:rsidRPr="00936713">
              <w:lastRenderedPageBreak/>
              <w:t>QZ-002</w:t>
            </w:r>
          </w:p>
        </w:tc>
        <w:tc>
          <w:tcPr>
            <w:tcW w:w="3328" w:type="dxa"/>
          </w:tcPr>
          <w:p w14:paraId="26B23850" w14:textId="77777777" w:rsidR="00B50638" w:rsidRPr="00936713" w:rsidRDefault="00B50638" w:rsidP="00A5432B">
            <w:pPr>
              <w:rPr>
                <w:b/>
                <w:bCs/>
              </w:rPr>
            </w:pPr>
            <w:r w:rsidRPr="00936713">
              <w:rPr>
                <w:b/>
                <w:bCs/>
              </w:rPr>
              <w:t>Sicherheit</w:t>
            </w:r>
          </w:p>
          <w:p w14:paraId="5E875960" w14:textId="4620AE53" w:rsidR="00B50638" w:rsidRPr="00936713" w:rsidRDefault="00B50638">
            <w:pPr>
              <w:pStyle w:val="ListParagraph"/>
              <w:numPr>
                <w:ilvl w:val="0"/>
                <w:numId w:val="13"/>
              </w:numPr>
              <w:spacing w:line="259" w:lineRule="auto"/>
              <w:rPr>
                <w:bCs/>
              </w:rPr>
            </w:pPr>
            <w:r w:rsidRPr="00936713">
              <w:rPr>
                <w:bCs/>
              </w:rPr>
              <w:t>Integrität</w:t>
            </w:r>
          </w:p>
        </w:tc>
        <w:tc>
          <w:tcPr>
            <w:tcW w:w="5062" w:type="dxa"/>
          </w:tcPr>
          <w:p w14:paraId="097CA1FA" w14:textId="77777777" w:rsidR="00B50638" w:rsidRPr="00936713" w:rsidRDefault="00B50638" w:rsidP="00A5432B">
            <w:r w:rsidRPr="00936713">
              <w:t xml:space="preserve">Die zentrale Speicherort für die Daten der Applikation, ist das Backend System der Baustellen App. Da </w:t>
            </w:r>
            <w:proofErr w:type="spellStart"/>
            <w:r w:rsidRPr="00936713">
              <w:t>wärend</w:t>
            </w:r>
            <w:proofErr w:type="spellEnd"/>
            <w:r w:rsidRPr="00936713">
              <w:t xml:space="preserve"> der Verwendung der mobilen App im offline Modus </w:t>
            </w:r>
            <w:proofErr w:type="spellStart"/>
            <w:r w:rsidRPr="00936713">
              <w:t>konkurierende</w:t>
            </w:r>
            <w:proofErr w:type="spellEnd"/>
            <w:r w:rsidRPr="00936713">
              <w:t xml:space="preserve"> Datenmanipulationen auftreten können, muss sichergestellt werden, dass die Integrität der Daten gewährleistet ist.</w:t>
            </w:r>
          </w:p>
          <w:p w14:paraId="0D5EAF18" w14:textId="77777777" w:rsidR="00B50638" w:rsidRPr="00936713" w:rsidRDefault="00B50638" w:rsidP="00A5432B"/>
          <w:p w14:paraId="046FD2D6" w14:textId="77777777" w:rsidR="00B50638" w:rsidRPr="00936713" w:rsidRDefault="00B50638" w:rsidP="00A5432B">
            <w:r w:rsidRPr="00936713">
              <w:t>Das System muss Konflikte in konkurrierenden Datenbearbeitungen transparent lösen.</w:t>
            </w:r>
          </w:p>
        </w:tc>
      </w:tr>
      <w:tr w:rsidR="00B50638" w:rsidRPr="00936713" w14:paraId="78B2A624" w14:textId="77777777" w:rsidTr="00B50638">
        <w:tc>
          <w:tcPr>
            <w:tcW w:w="972" w:type="dxa"/>
          </w:tcPr>
          <w:p w14:paraId="565E752C" w14:textId="5F3CFE68" w:rsidR="00B50638" w:rsidRPr="00936713" w:rsidRDefault="007F01A3" w:rsidP="00A5432B">
            <w:r w:rsidRPr="00936713">
              <w:t>QZ-003</w:t>
            </w:r>
          </w:p>
        </w:tc>
        <w:tc>
          <w:tcPr>
            <w:tcW w:w="3328" w:type="dxa"/>
          </w:tcPr>
          <w:p w14:paraId="00C1F620" w14:textId="097007A5" w:rsidR="00B50638" w:rsidRPr="00936713" w:rsidRDefault="009F33A8" w:rsidP="00A5432B">
            <w:pPr>
              <w:rPr>
                <w:b/>
                <w:bCs/>
              </w:rPr>
            </w:pPr>
            <w:r w:rsidRPr="00936713">
              <w:rPr>
                <w:b/>
                <w:bCs/>
              </w:rPr>
              <w:t>Benutzbarkeit</w:t>
            </w:r>
          </w:p>
          <w:p w14:paraId="2C0BD4A3" w14:textId="23E1BD5C" w:rsidR="00B50638" w:rsidRPr="00936713" w:rsidRDefault="009F33A8">
            <w:pPr>
              <w:pStyle w:val="ListParagraph"/>
              <w:numPr>
                <w:ilvl w:val="0"/>
                <w:numId w:val="13"/>
              </w:numPr>
              <w:spacing w:line="259" w:lineRule="auto"/>
              <w:rPr>
                <w:bCs/>
              </w:rPr>
            </w:pPr>
            <w:r w:rsidRPr="00936713">
              <w:rPr>
                <w:bCs/>
              </w:rPr>
              <w:t>Bedienbarkeit</w:t>
            </w:r>
          </w:p>
        </w:tc>
        <w:tc>
          <w:tcPr>
            <w:tcW w:w="5062" w:type="dxa"/>
          </w:tcPr>
          <w:p w14:paraId="3F18EF39" w14:textId="77777777" w:rsidR="00B50638" w:rsidRPr="00936713" w:rsidRDefault="00B50638" w:rsidP="00A5432B">
            <w:r w:rsidRPr="00936713">
              <w:t>Das System soll dem Mitarbeiter auf der Baustelle unterstützen. Jede Interaktion mit der Applikation muss effizient und einfach erledigt werden können.</w:t>
            </w:r>
            <w:r w:rsidR="009F33A8" w:rsidRPr="00936713">
              <w:t xml:space="preserve"> Systemprozesse sollen den Benutzer nicht blockieren.</w:t>
            </w:r>
          </w:p>
          <w:p w14:paraId="618995C1" w14:textId="77777777" w:rsidR="009F33A8" w:rsidRPr="00936713" w:rsidRDefault="009F33A8" w:rsidP="00A5432B"/>
          <w:p w14:paraId="5CE92EBB" w14:textId="6B148864" w:rsidR="009F33A8" w:rsidRPr="00936713" w:rsidRDefault="009F33A8" w:rsidP="00A5432B">
            <w:r w:rsidRPr="00936713">
              <w:t>Wenn das System auf die Antwort eines Prozesses warten MUSS, dann ist dies dem Benutzer transparent darzustellen.</w:t>
            </w:r>
          </w:p>
        </w:tc>
      </w:tr>
    </w:tbl>
    <w:p w14:paraId="6F26177C" w14:textId="06E5725F" w:rsidR="00D21C82" w:rsidRPr="00936713" w:rsidRDefault="00D21C82" w:rsidP="00D21C82">
      <w:pPr>
        <w:pStyle w:val="Heading3"/>
      </w:pPr>
      <w:bookmarkStart w:id="94" w:name="_Toc190680717"/>
      <w:r w:rsidRPr="00936713">
        <w:t>Stakeholder</w:t>
      </w:r>
      <w:bookmarkEnd w:id="94"/>
    </w:p>
    <w:p w14:paraId="44B691E1" w14:textId="59018088" w:rsidR="00B50638" w:rsidRPr="00936713" w:rsidRDefault="00B50638" w:rsidP="00B50638">
      <w:r w:rsidRPr="00936713">
        <w:t>In der folgenden Tabelle werden die Stakeholder de</w:t>
      </w:r>
      <w:r w:rsidR="009D5E87" w:rsidRPr="00936713">
        <w:t>s MVPs aufgelistet und beschrieben.</w:t>
      </w:r>
    </w:p>
    <w:p w14:paraId="0792AEE5" w14:textId="57D8E885" w:rsidR="009D5E87" w:rsidRPr="00936713" w:rsidRDefault="009D5E87" w:rsidP="009D5E87">
      <w:pPr>
        <w:pStyle w:val="Caption"/>
        <w:keepNext/>
      </w:pPr>
      <w:bookmarkStart w:id="95" w:name="_Toc190680545"/>
      <w:r w:rsidRPr="00936713">
        <w:t xml:space="preserve">Tabelle </w:t>
      </w:r>
      <w:fldSimple w:instr=" SEQ Tabelle \* ARABIC ">
        <w:r w:rsidR="00D64016">
          <w:rPr>
            <w:noProof/>
          </w:rPr>
          <w:t>9</w:t>
        </w:r>
      </w:fldSimple>
      <w:r w:rsidRPr="00936713">
        <w:t xml:space="preserve"> Stakeholder des Baustellen App MVPs</w:t>
      </w:r>
      <w:bookmarkEnd w:id="95"/>
    </w:p>
    <w:tbl>
      <w:tblPr>
        <w:tblStyle w:val="TabelleBFH2"/>
        <w:tblW w:w="4257" w:type="pct"/>
        <w:tblLook w:val="0020" w:firstRow="1" w:lastRow="0" w:firstColumn="0" w:lastColumn="0" w:noHBand="0" w:noVBand="0"/>
      </w:tblPr>
      <w:tblGrid>
        <w:gridCol w:w="2640"/>
        <w:gridCol w:w="5420"/>
      </w:tblGrid>
      <w:tr w:rsidR="00127827" w:rsidRPr="00936713" w14:paraId="6D407E28" w14:textId="77777777" w:rsidTr="009D5E87">
        <w:trPr>
          <w:cnfStyle w:val="100000000000" w:firstRow="1" w:lastRow="0" w:firstColumn="0" w:lastColumn="0" w:oddVBand="0" w:evenVBand="0" w:oddHBand="0" w:evenHBand="0" w:firstRowFirstColumn="0" w:firstRowLastColumn="0" w:lastRowFirstColumn="0" w:lastRowLastColumn="0"/>
        </w:trPr>
        <w:tc>
          <w:tcPr>
            <w:tcW w:w="0" w:type="auto"/>
          </w:tcPr>
          <w:p w14:paraId="27A253EB" w14:textId="07CEB0B4" w:rsidR="009D5E87" w:rsidRPr="00936713" w:rsidRDefault="009D5E87" w:rsidP="009D5E87">
            <w:r w:rsidRPr="00936713">
              <w:t>Wer</w:t>
            </w:r>
          </w:p>
        </w:tc>
        <w:tc>
          <w:tcPr>
            <w:tcW w:w="0" w:type="auto"/>
          </w:tcPr>
          <w:p w14:paraId="00162971" w14:textId="26AD892C" w:rsidR="009D5E87" w:rsidRPr="00936713" w:rsidRDefault="009D5E87" w:rsidP="009D5E87">
            <w:r w:rsidRPr="00936713">
              <w:t>Interesse, Bezug</w:t>
            </w:r>
          </w:p>
        </w:tc>
      </w:tr>
      <w:tr w:rsidR="00127827" w:rsidRPr="00936713" w14:paraId="2E2F7388" w14:textId="77777777" w:rsidTr="009D5E87">
        <w:tc>
          <w:tcPr>
            <w:tcW w:w="0" w:type="auto"/>
          </w:tcPr>
          <w:p w14:paraId="62797693" w14:textId="1196A6FE" w:rsidR="009D5E87" w:rsidRPr="00936713" w:rsidRDefault="009D5E87" w:rsidP="009D5E87">
            <w:r w:rsidRPr="00936713">
              <w:t>Mitarbeiter und Mitarbeiterinnen auf der Baustelle</w:t>
            </w:r>
          </w:p>
        </w:tc>
        <w:tc>
          <w:tcPr>
            <w:tcW w:w="0" w:type="auto"/>
          </w:tcPr>
          <w:p w14:paraId="4D219D19" w14:textId="2288A5E2" w:rsidR="009D5E87" w:rsidRPr="00936713" w:rsidRDefault="009D5E87" w:rsidP="009D5E87">
            <w:proofErr w:type="gramStart"/>
            <w:r w:rsidRPr="00936713">
              <w:t>Will</w:t>
            </w:r>
            <w:proofErr w:type="gramEnd"/>
            <w:r w:rsidRPr="00936713">
              <w:t xml:space="preserve"> schnell und immer auf Projektdaten zugreifen und Notizen sehen und erfassen können. Erwartet Zugriff auf Funktionen und Daten </w:t>
            </w:r>
            <w:proofErr w:type="gramStart"/>
            <w:r w:rsidRPr="00936713">
              <w:t>via mobilem Endgerät</w:t>
            </w:r>
            <w:proofErr w:type="gramEnd"/>
            <w:r w:rsidRPr="00936713">
              <w:t>.</w:t>
            </w:r>
          </w:p>
          <w:p w14:paraId="1D94B87A" w14:textId="77777777" w:rsidR="009D5E87" w:rsidRPr="00936713" w:rsidRDefault="009D5E87">
            <w:pPr>
              <w:pStyle w:val="ListParagraph"/>
              <w:numPr>
                <w:ilvl w:val="0"/>
                <w:numId w:val="14"/>
              </w:numPr>
              <w:spacing w:after="160" w:line="259" w:lineRule="auto"/>
            </w:pPr>
            <w:proofErr w:type="gramStart"/>
            <w:r w:rsidRPr="00936713">
              <w:t>Kann</w:t>
            </w:r>
            <w:proofErr w:type="gramEnd"/>
            <w:r w:rsidRPr="00936713">
              <w:t xml:space="preserve"> alle Projekte betrachten</w:t>
            </w:r>
          </w:p>
          <w:p w14:paraId="09E68798" w14:textId="77777777" w:rsidR="009D5E87" w:rsidRPr="00936713" w:rsidRDefault="009D5E87">
            <w:pPr>
              <w:pStyle w:val="ListParagraph"/>
              <w:numPr>
                <w:ilvl w:val="0"/>
                <w:numId w:val="14"/>
              </w:numPr>
              <w:spacing w:after="160" w:line="259" w:lineRule="auto"/>
            </w:pPr>
            <w:proofErr w:type="gramStart"/>
            <w:r w:rsidRPr="00936713">
              <w:t>Kann</w:t>
            </w:r>
            <w:proofErr w:type="gramEnd"/>
            <w:r w:rsidRPr="00936713">
              <w:t xml:space="preserve"> in allen Projekten Notizen erfassen</w:t>
            </w:r>
          </w:p>
          <w:p w14:paraId="528F3301" w14:textId="77777777" w:rsidR="009D5E87" w:rsidRPr="00936713" w:rsidRDefault="009D5E87">
            <w:pPr>
              <w:pStyle w:val="ListParagraph"/>
              <w:numPr>
                <w:ilvl w:val="0"/>
                <w:numId w:val="14"/>
              </w:numPr>
              <w:spacing w:after="160" w:line="259" w:lineRule="auto"/>
            </w:pPr>
            <w:proofErr w:type="gramStart"/>
            <w:r w:rsidRPr="00936713">
              <w:t>Kann</w:t>
            </w:r>
            <w:proofErr w:type="gramEnd"/>
            <w:r w:rsidRPr="00936713">
              <w:t xml:space="preserve"> Dokumente abfragen</w:t>
            </w:r>
          </w:p>
          <w:p w14:paraId="2D97A8B2" w14:textId="2946051D" w:rsidR="009D5E87" w:rsidRPr="00936713" w:rsidRDefault="009D5E87">
            <w:pPr>
              <w:pStyle w:val="ListParagraph"/>
              <w:numPr>
                <w:ilvl w:val="0"/>
                <w:numId w:val="14"/>
              </w:numPr>
              <w:spacing w:after="160" w:line="259" w:lineRule="auto"/>
            </w:pPr>
            <w:proofErr w:type="gramStart"/>
            <w:r w:rsidRPr="00936713">
              <w:t>Kann</w:t>
            </w:r>
            <w:proofErr w:type="gramEnd"/>
            <w:r w:rsidRPr="00936713">
              <w:t xml:space="preserve"> Bilder aufnehmen und in Notizen Ablegen</w:t>
            </w:r>
          </w:p>
        </w:tc>
      </w:tr>
      <w:tr w:rsidR="00127827" w:rsidRPr="00936713" w14:paraId="506D2E9C" w14:textId="77777777" w:rsidTr="009D5E87">
        <w:tc>
          <w:tcPr>
            <w:tcW w:w="0" w:type="auto"/>
          </w:tcPr>
          <w:p w14:paraId="4732D1DF" w14:textId="0812803D" w:rsidR="009D5E87" w:rsidRPr="00936713" w:rsidRDefault="009D5E87" w:rsidP="009D5E87">
            <w:r w:rsidRPr="00936713">
              <w:t xml:space="preserve">Projektleiter/innen </w:t>
            </w:r>
          </w:p>
        </w:tc>
        <w:tc>
          <w:tcPr>
            <w:tcW w:w="0" w:type="auto"/>
          </w:tcPr>
          <w:p w14:paraId="7CDDACE5" w14:textId="77777777" w:rsidR="009D5E87" w:rsidRPr="00936713" w:rsidRDefault="009D5E87" w:rsidP="009D5E87">
            <w:proofErr w:type="gramStart"/>
            <w:r w:rsidRPr="00936713">
              <w:t>Muss</w:t>
            </w:r>
            <w:proofErr w:type="gramEnd"/>
            <w:r w:rsidRPr="00936713">
              <w:t xml:space="preserve"> auf die Projektdaten zugreifen können. Sowohl im Backoffice wie auch auf der Baustelle. </w:t>
            </w:r>
            <w:proofErr w:type="gramStart"/>
            <w:r w:rsidR="00127827" w:rsidRPr="00936713">
              <w:t>Will</w:t>
            </w:r>
            <w:proofErr w:type="gramEnd"/>
            <w:r w:rsidR="00127827" w:rsidRPr="00936713">
              <w:t xml:space="preserve"> Projekte primär am Desktop administrieren. </w:t>
            </w:r>
            <w:proofErr w:type="gramStart"/>
            <w:r w:rsidR="00127827" w:rsidRPr="00936713">
              <w:t>Will</w:t>
            </w:r>
            <w:proofErr w:type="gramEnd"/>
            <w:r w:rsidR="00127827" w:rsidRPr="00936713">
              <w:t xml:space="preserve"> Projektdaten auf der Baustelle mit einem mobilen Endgerät betrachten.</w:t>
            </w:r>
          </w:p>
          <w:p w14:paraId="20ED96F4" w14:textId="77777777" w:rsidR="00127827" w:rsidRPr="00936713" w:rsidRDefault="00127827">
            <w:pPr>
              <w:pStyle w:val="ListParagraph"/>
              <w:numPr>
                <w:ilvl w:val="0"/>
                <w:numId w:val="15"/>
              </w:numPr>
              <w:spacing w:after="160" w:line="259" w:lineRule="auto"/>
            </w:pPr>
            <w:proofErr w:type="gramStart"/>
            <w:r w:rsidRPr="00936713">
              <w:t>Kann</w:t>
            </w:r>
            <w:proofErr w:type="gramEnd"/>
            <w:r w:rsidRPr="00936713">
              <w:t xml:space="preserve"> Projekte erstellen</w:t>
            </w:r>
          </w:p>
          <w:p w14:paraId="55C4DD3D" w14:textId="77777777" w:rsidR="00127827" w:rsidRPr="00936713" w:rsidRDefault="00127827">
            <w:pPr>
              <w:pStyle w:val="ListParagraph"/>
              <w:numPr>
                <w:ilvl w:val="0"/>
                <w:numId w:val="15"/>
              </w:numPr>
              <w:spacing w:after="160" w:line="259" w:lineRule="auto"/>
            </w:pPr>
            <w:proofErr w:type="gramStart"/>
            <w:r w:rsidRPr="00936713">
              <w:t>Kann</w:t>
            </w:r>
            <w:proofErr w:type="gramEnd"/>
            <w:r w:rsidRPr="00936713">
              <w:t xml:space="preserve"> </w:t>
            </w:r>
            <w:r w:rsidRPr="00936713">
              <w:rPr>
                <w:b/>
              </w:rPr>
              <w:t>seine</w:t>
            </w:r>
            <w:r w:rsidRPr="00936713">
              <w:t xml:space="preserve"> Projekte bearbeiten</w:t>
            </w:r>
          </w:p>
          <w:p w14:paraId="3632A83E" w14:textId="7626E362" w:rsidR="00127827" w:rsidRPr="00936713" w:rsidRDefault="00127827">
            <w:pPr>
              <w:pStyle w:val="ListParagraph"/>
              <w:numPr>
                <w:ilvl w:val="0"/>
                <w:numId w:val="15"/>
              </w:numPr>
              <w:spacing w:after="160" w:line="259" w:lineRule="auto"/>
            </w:pPr>
            <w:proofErr w:type="gramStart"/>
            <w:r w:rsidRPr="00936713">
              <w:t>Kann</w:t>
            </w:r>
            <w:proofErr w:type="gramEnd"/>
            <w:r w:rsidRPr="00936713">
              <w:t xml:space="preserve"> Notizen erfassen</w:t>
            </w:r>
          </w:p>
        </w:tc>
      </w:tr>
      <w:tr w:rsidR="00127827" w:rsidRPr="00936713" w14:paraId="6F482ED7" w14:textId="77777777" w:rsidTr="009D5E87">
        <w:tc>
          <w:tcPr>
            <w:tcW w:w="0" w:type="auto"/>
          </w:tcPr>
          <w:p w14:paraId="07A1F995" w14:textId="3A2E3C0E" w:rsidR="009D5E87" w:rsidRPr="00936713" w:rsidRDefault="009D5E87" w:rsidP="009D5E87">
            <w:r w:rsidRPr="00936713">
              <w:t>Sachbearbeiter/innen</w:t>
            </w:r>
          </w:p>
        </w:tc>
        <w:tc>
          <w:tcPr>
            <w:tcW w:w="0" w:type="auto"/>
          </w:tcPr>
          <w:p w14:paraId="6DE688DF" w14:textId="77777777" w:rsidR="009D5E87" w:rsidRPr="00936713" w:rsidRDefault="009D5E87" w:rsidP="009D5E87">
            <w:r w:rsidRPr="00936713">
              <w:t>Bearbeitet Projektdaten aus dem Backoffice.</w:t>
            </w:r>
            <w:r w:rsidR="00127827" w:rsidRPr="00936713">
              <w:t xml:space="preserve"> Verwendet primär einen Desktoprechner.</w:t>
            </w:r>
          </w:p>
          <w:p w14:paraId="22DF48D9" w14:textId="77777777" w:rsidR="00127827" w:rsidRPr="00936713" w:rsidRDefault="00127827">
            <w:pPr>
              <w:pStyle w:val="ListParagraph"/>
              <w:numPr>
                <w:ilvl w:val="0"/>
                <w:numId w:val="16"/>
              </w:numPr>
              <w:spacing w:after="160" w:line="259" w:lineRule="auto"/>
            </w:pPr>
            <w:proofErr w:type="gramStart"/>
            <w:r w:rsidRPr="00936713">
              <w:t>Kann</w:t>
            </w:r>
            <w:proofErr w:type="gramEnd"/>
            <w:r w:rsidRPr="00936713">
              <w:t xml:space="preserve"> Projekte erstellen</w:t>
            </w:r>
          </w:p>
          <w:p w14:paraId="6AFA73DD" w14:textId="77777777" w:rsidR="00127827" w:rsidRPr="00936713" w:rsidRDefault="00127827">
            <w:pPr>
              <w:pStyle w:val="ListParagraph"/>
              <w:numPr>
                <w:ilvl w:val="0"/>
                <w:numId w:val="16"/>
              </w:numPr>
              <w:spacing w:after="160" w:line="259" w:lineRule="auto"/>
            </w:pPr>
            <w:proofErr w:type="gramStart"/>
            <w:r w:rsidRPr="00936713">
              <w:t>Kann</w:t>
            </w:r>
            <w:proofErr w:type="gramEnd"/>
            <w:r w:rsidRPr="00936713">
              <w:t xml:space="preserve"> alle Projekte bearbeiten</w:t>
            </w:r>
          </w:p>
          <w:p w14:paraId="02902781" w14:textId="51096CB2" w:rsidR="00127827" w:rsidRPr="00936713" w:rsidRDefault="00127827">
            <w:pPr>
              <w:pStyle w:val="ListParagraph"/>
              <w:numPr>
                <w:ilvl w:val="0"/>
                <w:numId w:val="16"/>
              </w:numPr>
              <w:spacing w:after="160" w:line="259" w:lineRule="auto"/>
            </w:pPr>
            <w:proofErr w:type="gramStart"/>
            <w:r w:rsidRPr="00936713">
              <w:t>Kann</w:t>
            </w:r>
            <w:proofErr w:type="gramEnd"/>
            <w:r w:rsidRPr="00936713">
              <w:t xml:space="preserve"> Notizen erfassen</w:t>
            </w:r>
          </w:p>
        </w:tc>
      </w:tr>
    </w:tbl>
    <w:p w14:paraId="6419603A" w14:textId="60A2FB70" w:rsidR="009D5E87" w:rsidRPr="00936713" w:rsidRDefault="00F5603C" w:rsidP="00F5603C">
      <w:pPr>
        <w:pStyle w:val="Heading3"/>
      </w:pPr>
      <w:bookmarkStart w:id="96" w:name="_Toc190680718"/>
      <w:r w:rsidRPr="00936713">
        <w:t>Randbedingungen</w:t>
      </w:r>
      <w:bookmarkEnd w:id="96"/>
    </w:p>
    <w:p w14:paraId="53427932" w14:textId="0CD854E7" w:rsidR="00F5603C" w:rsidRPr="00936713" w:rsidRDefault="00F5603C" w:rsidP="00F5603C">
      <w:r w:rsidRPr="00936713">
        <w:t>In der folgenden Tabelle sind die relevanten Randbedingungen beschrieben.</w:t>
      </w:r>
    </w:p>
    <w:p w14:paraId="2F92DC85" w14:textId="4F9F2325" w:rsidR="0074273E" w:rsidRPr="00936713" w:rsidRDefault="0074273E" w:rsidP="0074273E">
      <w:pPr>
        <w:pStyle w:val="Caption"/>
        <w:keepNext/>
      </w:pPr>
      <w:bookmarkStart w:id="97" w:name="_Toc190680546"/>
      <w:r w:rsidRPr="00936713">
        <w:lastRenderedPageBreak/>
        <w:t xml:space="preserve">Tabelle </w:t>
      </w:r>
      <w:fldSimple w:instr=" SEQ Tabelle \* ARABIC ">
        <w:r w:rsidR="00D64016">
          <w:rPr>
            <w:noProof/>
          </w:rPr>
          <w:t>10</w:t>
        </w:r>
      </w:fldSimple>
      <w:r w:rsidRPr="00936713">
        <w:t xml:space="preserve"> Randbedingungen</w:t>
      </w:r>
      <w:bookmarkEnd w:id="97"/>
    </w:p>
    <w:tbl>
      <w:tblPr>
        <w:tblStyle w:val="TabelleBFH2"/>
        <w:tblW w:w="0" w:type="auto"/>
        <w:tblInd w:w="95" w:type="dxa"/>
        <w:tblLook w:val="04A0" w:firstRow="1" w:lastRow="0" w:firstColumn="1" w:lastColumn="0" w:noHBand="0" w:noVBand="1"/>
      </w:tblPr>
      <w:tblGrid>
        <w:gridCol w:w="1039"/>
        <w:gridCol w:w="8323"/>
      </w:tblGrid>
      <w:tr w:rsidR="00F5603C" w:rsidRPr="00936713" w14:paraId="542A165D" w14:textId="77777777" w:rsidTr="00F5603C">
        <w:trPr>
          <w:cnfStyle w:val="100000000000" w:firstRow="1" w:lastRow="0" w:firstColumn="0" w:lastColumn="0" w:oddVBand="0" w:evenVBand="0" w:oddHBand="0" w:evenHBand="0" w:firstRowFirstColumn="0" w:firstRowLastColumn="0" w:lastRowFirstColumn="0" w:lastRowLastColumn="0"/>
        </w:trPr>
        <w:tc>
          <w:tcPr>
            <w:tcW w:w="1039" w:type="dxa"/>
          </w:tcPr>
          <w:p w14:paraId="5A88BA35" w14:textId="5503519A" w:rsidR="00F5603C" w:rsidRPr="00936713" w:rsidRDefault="00F5603C" w:rsidP="00F5603C">
            <w:proofErr w:type="spellStart"/>
            <w:r w:rsidRPr="00936713">
              <w:t>Id</w:t>
            </w:r>
            <w:proofErr w:type="spellEnd"/>
          </w:p>
        </w:tc>
        <w:tc>
          <w:tcPr>
            <w:tcW w:w="8323" w:type="dxa"/>
          </w:tcPr>
          <w:p w14:paraId="4A5C5B5F" w14:textId="2B1D2AE9" w:rsidR="00F5603C" w:rsidRPr="00936713" w:rsidRDefault="00F5603C" w:rsidP="00F5603C">
            <w:r w:rsidRPr="00936713">
              <w:t>Randbedingung</w:t>
            </w:r>
          </w:p>
        </w:tc>
      </w:tr>
      <w:tr w:rsidR="00F5603C" w:rsidRPr="00936713" w14:paraId="55A3EE1E" w14:textId="77777777" w:rsidTr="00F5603C">
        <w:tc>
          <w:tcPr>
            <w:tcW w:w="1039" w:type="dxa"/>
          </w:tcPr>
          <w:p w14:paraId="519F40A0" w14:textId="1812775B" w:rsidR="00F5603C" w:rsidRPr="00936713" w:rsidRDefault="00F5603C" w:rsidP="00F5603C">
            <w:r w:rsidRPr="00936713">
              <w:t>RB001</w:t>
            </w:r>
          </w:p>
        </w:tc>
        <w:tc>
          <w:tcPr>
            <w:tcW w:w="8323" w:type="dxa"/>
          </w:tcPr>
          <w:p w14:paraId="657F09B2" w14:textId="1F2693F6" w:rsidR="0074273E" w:rsidRPr="00936713" w:rsidRDefault="00F5603C" w:rsidP="00F5603C">
            <w:r w:rsidRPr="00936713">
              <w:t xml:space="preserve">Der MVP muss mobile Endgeräte mit </w:t>
            </w:r>
            <w:proofErr w:type="spellStart"/>
            <w:r w:rsidRPr="00936713">
              <w:t>Betriebsystem</w:t>
            </w:r>
            <w:proofErr w:type="spellEnd"/>
            <w:r w:rsidRPr="00936713">
              <w:t xml:space="preserve"> </w:t>
            </w:r>
            <w:r w:rsidR="0074273E" w:rsidRPr="00936713">
              <w:t xml:space="preserve">ab </w:t>
            </w:r>
            <w:proofErr w:type="gramStart"/>
            <w:r w:rsidRPr="00936713">
              <w:t>iOS</w:t>
            </w:r>
            <w:r w:rsidR="0074273E" w:rsidRPr="00936713">
              <w:t xml:space="preserve"> Version</w:t>
            </w:r>
            <w:proofErr w:type="gramEnd"/>
            <w:r w:rsidRPr="00936713">
              <w:t xml:space="preserve"> </w:t>
            </w:r>
            <w:r w:rsidR="0074273E" w:rsidRPr="00936713">
              <w:t>16</w:t>
            </w:r>
            <w:r w:rsidRPr="00936713">
              <w:t xml:space="preserve"> und Android</w:t>
            </w:r>
            <w:r w:rsidR="0074273E" w:rsidRPr="00936713">
              <w:t xml:space="preserve"> Version</w:t>
            </w:r>
            <w:r w:rsidRPr="00936713">
              <w:t xml:space="preserve"> </w:t>
            </w:r>
            <w:r w:rsidR="0074273E" w:rsidRPr="00936713">
              <w:t>12 kompatibel sein.</w:t>
            </w:r>
          </w:p>
        </w:tc>
      </w:tr>
      <w:tr w:rsidR="0074273E" w:rsidRPr="00936713" w14:paraId="3D76C466" w14:textId="77777777" w:rsidTr="00F5603C">
        <w:tc>
          <w:tcPr>
            <w:tcW w:w="1039" w:type="dxa"/>
          </w:tcPr>
          <w:p w14:paraId="1D4D3953" w14:textId="2C772D12" w:rsidR="0074273E" w:rsidRPr="00936713" w:rsidRDefault="0074273E" w:rsidP="00F5603C">
            <w:r w:rsidRPr="00936713">
              <w:t>RB002</w:t>
            </w:r>
          </w:p>
        </w:tc>
        <w:tc>
          <w:tcPr>
            <w:tcW w:w="8323" w:type="dxa"/>
          </w:tcPr>
          <w:p w14:paraId="369CEE82" w14:textId="0D47698D" w:rsidR="0074273E" w:rsidRPr="00936713" w:rsidRDefault="0074273E" w:rsidP="00F5603C">
            <w:r w:rsidRPr="00936713">
              <w:t>Für die Umsetzung müssen Microsoft Technologien wie ASP.NET und C# verwendet werden.</w:t>
            </w:r>
          </w:p>
        </w:tc>
      </w:tr>
      <w:tr w:rsidR="0074273E" w:rsidRPr="00936713" w14:paraId="21CB3F48" w14:textId="77777777" w:rsidTr="00F5603C">
        <w:tc>
          <w:tcPr>
            <w:tcW w:w="1039" w:type="dxa"/>
          </w:tcPr>
          <w:p w14:paraId="7AEABE4C" w14:textId="0B0F5CB9" w:rsidR="0074273E" w:rsidRPr="00936713" w:rsidRDefault="0074273E" w:rsidP="00F5603C">
            <w:r w:rsidRPr="00936713">
              <w:t>RB003</w:t>
            </w:r>
          </w:p>
        </w:tc>
        <w:tc>
          <w:tcPr>
            <w:tcW w:w="8323" w:type="dxa"/>
          </w:tcPr>
          <w:p w14:paraId="1A935908" w14:textId="434C3942" w:rsidR="0074273E" w:rsidRPr="00936713" w:rsidRDefault="0074273E" w:rsidP="00F5603C">
            <w:r w:rsidRPr="00936713">
              <w:t xml:space="preserve">Als Plattform für die Baustellen App soll die Public Cloud von </w:t>
            </w:r>
            <w:proofErr w:type="spellStart"/>
            <w:r w:rsidRPr="00936713">
              <w:t>Micorosoft</w:t>
            </w:r>
            <w:proofErr w:type="spellEnd"/>
            <w:r w:rsidRPr="00936713">
              <w:t xml:space="preserve"> «Azure» zum Einsatz kommen.</w:t>
            </w:r>
          </w:p>
        </w:tc>
      </w:tr>
    </w:tbl>
    <w:p w14:paraId="78C31A46" w14:textId="1A8B3C64" w:rsidR="00F5603C" w:rsidRPr="00936713" w:rsidRDefault="0074273E" w:rsidP="0074273E">
      <w:pPr>
        <w:pStyle w:val="Heading3"/>
      </w:pPr>
      <w:bookmarkStart w:id="98" w:name="_Toc190680719"/>
      <w:r w:rsidRPr="00936713">
        <w:t>Kontextabgrenzung</w:t>
      </w:r>
      <w:bookmarkEnd w:id="98"/>
    </w:p>
    <w:p w14:paraId="7B4A6C08" w14:textId="3CFA2678" w:rsidR="0074273E" w:rsidRPr="00936713" w:rsidRDefault="0074273E" w:rsidP="0074273E">
      <w:r w:rsidRPr="00936713">
        <w:t>Im folgenden Abschnitt wird der Kontext der Baustellen App als Blackbox aufgezeigt und Beschrieben.</w:t>
      </w:r>
    </w:p>
    <w:p w14:paraId="7130ED52" w14:textId="0E48480F" w:rsidR="0074273E" w:rsidRPr="00936713" w:rsidRDefault="0074273E" w:rsidP="0074273E">
      <w:pPr>
        <w:pStyle w:val="Heading4"/>
      </w:pPr>
      <w:r w:rsidRPr="00936713">
        <w:t>Fachlicher Kontext (Blackbox)</w:t>
      </w:r>
    </w:p>
    <w:p w14:paraId="1F7099E0" w14:textId="77777777" w:rsidR="007262E8" w:rsidRPr="00936713" w:rsidRDefault="0016528C" w:rsidP="007262E8">
      <w:pPr>
        <w:keepNext/>
      </w:pPr>
      <w:r w:rsidRPr="00936713">
        <w:rPr>
          <w:noProof/>
        </w:rPr>
        <w:drawing>
          <wp:inline distT="0" distB="0" distL="0" distR="0" wp14:anchorId="06D2AA50" wp14:editId="311ED22D">
            <wp:extent cx="6011169" cy="3036570"/>
            <wp:effectExtent l="0" t="0" r="8890" b="0"/>
            <wp:docPr id="64589265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5892653" name="Picture 2"/>
                    <pic:cNvPicPr/>
                  </pic:nvPicPr>
                  <pic:blipFill>
                    <a:blip r:embed="rId34">
                      <a:extLst>
                        <a:ext uri="{28A0092B-C50C-407E-A947-70E740481C1C}">
                          <a14:useLocalDpi xmlns:a14="http://schemas.microsoft.com/office/drawing/2010/main" val="0"/>
                        </a:ext>
                      </a:extLst>
                    </a:blip>
                    <a:stretch>
                      <a:fillRect/>
                    </a:stretch>
                  </pic:blipFill>
                  <pic:spPr>
                    <a:xfrm>
                      <a:off x="0" y="0"/>
                      <a:ext cx="6011169" cy="3036570"/>
                    </a:xfrm>
                    <a:prstGeom prst="rect">
                      <a:avLst/>
                    </a:prstGeom>
                  </pic:spPr>
                </pic:pic>
              </a:graphicData>
            </a:graphic>
          </wp:inline>
        </w:drawing>
      </w:r>
    </w:p>
    <w:p w14:paraId="7480FB9C" w14:textId="3877C599" w:rsidR="0074273E" w:rsidRPr="00936713" w:rsidRDefault="007262E8" w:rsidP="007262E8">
      <w:pPr>
        <w:pStyle w:val="Caption"/>
      </w:pPr>
      <w:bookmarkStart w:id="99" w:name="_Toc190680595"/>
      <w:r w:rsidRPr="00936713">
        <w:t xml:space="preserve">Abbildung </w:t>
      </w:r>
      <w:fldSimple w:instr=" SEQ Abbildung \* ARABIC ">
        <w:r w:rsidR="00460E0F">
          <w:rPr>
            <w:noProof/>
          </w:rPr>
          <w:t>17</w:t>
        </w:r>
      </w:fldSimple>
      <w:r w:rsidRPr="00936713">
        <w:t xml:space="preserve"> Fachlicher Kontext</w:t>
      </w:r>
      <w:bookmarkEnd w:id="99"/>
    </w:p>
    <w:p w14:paraId="5365C664" w14:textId="0AC00D40" w:rsidR="00FC4365" w:rsidRPr="00936713" w:rsidRDefault="00FC4365" w:rsidP="00FC4365">
      <w:r w:rsidRPr="00936713">
        <w:t xml:space="preserve">In der </w:t>
      </w:r>
      <w:proofErr w:type="spellStart"/>
      <w:r w:rsidRPr="00936713">
        <w:t>Folgenden</w:t>
      </w:r>
      <w:proofErr w:type="spellEnd"/>
      <w:r w:rsidRPr="00936713">
        <w:t xml:space="preserve"> Tabelle werden die Akteure/Akteurinnen und externen Systeme beschrieben.</w:t>
      </w:r>
    </w:p>
    <w:p w14:paraId="7E0EC1D1" w14:textId="6CED96D9" w:rsidR="00FC4365" w:rsidRPr="00936713" w:rsidRDefault="00FC4365" w:rsidP="00FC4365">
      <w:pPr>
        <w:pStyle w:val="Caption"/>
        <w:keepNext/>
      </w:pPr>
      <w:bookmarkStart w:id="100" w:name="_Toc190680547"/>
      <w:r w:rsidRPr="00936713">
        <w:t xml:space="preserve">Tabelle </w:t>
      </w:r>
      <w:fldSimple w:instr=" SEQ Tabelle \* ARABIC ">
        <w:r w:rsidR="00D64016">
          <w:rPr>
            <w:noProof/>
          </w:rPr>
          <w:t>11</w:t>
        </w:r>
      </w:fldSimple>
      <w:r w:rsidRPr="00936713">
        <w:t xml:space="preserve"> Akteure/Akteurinnen und System im Kontext der Baustellen App</w:t>
      </w:r>
      <w:bookmarkEnd w:id="100"/>
    </w:p>
    <w:tbl>
      <w:tblPr>
        <w:tblStyle w:val="TabelleBFH2"/>
        <w:tblW w:w="9408" w:type="dxa"/>
        <w:tblInd w:w="90" w:type="dxa"/>
        <w:tblLook w:val="04A0" w:firstRow="1" w:lastRow="0" w:firstColumn="1" w:lastColumn="0" w:noHBand="0" w:noVBand="1"/>
      </w:tblPr>
      <w:tblGrid>
        <w:gridCol w:w="2037"/>
        <w:gridCol w:w="7371"/>
      </w:tblGrid>
      <w:tr w:rsidR="007262E8" w:rsidRPr="00936713" w14:paraId="240563CA" w14:textId="77777777" w:rsidTr="007262E8">
        <w:trPr>
          <w:cnfStyle w:val="100000000000" w:firstRow="1" w:lastRow="0" w:firstColumn="0" w:lastColumn="0" w:oddVBand="0" w:evenVBand="0" w:oddHBand="0" w:evenHBand="0" w:firstRowFirstColumn="0" w:firstRowLastColumn="0" w:lastRowFirstColumn="0" w:lastRowLastColumn="0"/>
        </w:trPr>
        <w:tc>
          <w:tcPr>
            <w:tcW w:w="2037" w:type="dxa"/>
          </w:tcPr>
          <w:p w14:paraId="1A5C65C1" w14:textId="77777777" w:rsidR="007262E8" w:rsidRPr="00936713" w:rsidRDefault="007262E8" w:rsidP="007262E8">
            <w:r w:rsidRPr="00936713">
              <w:t>Aktor/System</w:t>
            </w:r>
          </w:p>
        </w:tc>
        <w:tc>
          <w:tcPr>
            <w:tcW w:w="7371" w:type="dxa"/>
          </w:tcPr>
          <w:p w14:paraId="52DA83F6" w14:textId="77777777" w:rsidR="007262E8" w:rsidRPr="00936713" w:rsidRDefault="007262E8" w:rsidP="007262E8">
            <w:r w:rsidRPr="00936713">
              <w:t>Beschreibung</w:t>
            </w:r>
          </w:p>
        </w:tc>
      </w:tr>
      <w:tr w:rsidR="007262E8" w:rsidRPr="00936713" w14:paraId="56ED0888" w14:textId="77777777" w:rsidTr="007262E8">
        <w:tc>
          <w:tcPr>
            <w:tcW w:w="2037" w:type="dxa"/>
          </w:tcPr>
          <w:p w14:paraId="7DD1F3AD" w14:textId="77777777" w:rsidR="007262E8" w:rsidRPr="00936713" w:rsidRDefault="007262E8" w:rsidP="007262E8">
            <w:r w:rsidRPr="00936713">
              <w:t>Projektleiter</w:t>
            </w:r>
          </w:p>
        </w:tc>
        <w:tc>
          <w:tcPr>
            <w:tcW w:w="7371" w:type="dxa"/>
          </w:tcPr>
          <w:p w14:paraId="62544BCE" w14:textId="1D21117C" w:rsidR="007262E8" w:rsidRPr="00936713" w:rsidRDefault="007262E8" w:rsidP="007262E8">
            <w:r w:rsidRPr="00936713">
              <w:t xml:space="preserve">Der/Die Projektleiter/in ist </w:t>
            </w:r>
            <w:proofErr w:type="spellStart"/>
            <w:r w:rsidRPr="00936713">
              <w:t>verwantwortlich</w:t>
            </w:r>
            <w:proofErr w:type="spellEnd"/>
            <w:r w:rsidRPr="00936713">
              <w:t xml:space="preserve"> für d</w:t>
            </w:r>
            <w:r w:rsidR="00A44A54" w:rsidRPr="00936713">
              <w:t xml:space="preserve">as </w:t>
            </w:r>
            <w:proofErr w:type="spellStart"/>
            <w:r w:rsidR="00A44A54" w:rsidRPr="00936713">
              <w:t>Mangement</w:t>
            </w:r>
            <w:proofErr w:type="spellEnd"/>
            <w:r w:rsidR="00A44A54" w:rsidRPr="00936713">
              <w:t xml:space="preserve"> </w:t>
            </w:r>
            <w:r w:rsidRPr="00936713">
              <w:t>der Projekte der Helion AG. Er/Sie kann die Ihm/Ihr zugewiesenen Projekte bearbeiten.</w:t>
            </w:r>
          </w:p>
        </w:tc>
      </w:tr>
      <w:tr w:rsidR="007262E8" w:rsidRPr="00936713" w14:paraId="423FB31E" w14:textId="77777777" w:rsidTr="007262E8">
        <w:tc>
          <w:tcPr>
            <w:tcW w:w="2037" w:type="dxa"/>
          </w:tcPr>
          <w:p w14:paraId="5E6D3C6B" w14:textId="77777777" w:rsidR="007262E8" w:rsidRPr="00936713" w:rsidRDefault="007262E8" w:rsidP="007262E8">
            <w:r w:rsidRPr="00936713">
              <w:t>Sachbearbeiter</w:t>
            </w:r>
          </w:p>
        </w:tc>
        <w:tc>
          <w:tcPr>
            <w:tcW w:w="7371" w:type="dxa"/>
          </w:tcPr>
          <w:p w14:paraId="01D778BE" w14:textId="7BA1C0FF" w:rsidR="007262E8" w:rsidRPr="00936713" w:rsidRDefault="007262E8" w:rsidP="007262E8">
            <w:r w:rsidRPr="00936713">
              <w:t xml:space="preserve">Der/ Sachbearbeiter/in ist im Backoffice der Helion AG tätig und kann alle Projekte betrachten und bearbeiten. Er/Sie </w:t>
            </w:r>
            <w:r w:rsidR="00A44A54" w:rsidRPr="00936713">
              <w:t xml:space="preserve">mutiert Projektdaten auf Anweisung und führt im Rahmen der </w:t>
            </w:r>
            <w:proofErr w:type="spellStart"/>
            <w:r w:rsidR="00A44A54" w:rsidRPr="00936713">
              <w:t>Backofficetätigkeit</w:t>
            </w:r>
            <w:proofErr w:type="spellEnd"/>
            <w:r w:rsidR="00A44A54" w:rsidRPr="00936713">
              <w:t xml:space="preserve"> nötige Prozessschritte in der Baustellen App aus.</w:t>
            </w:r>
          </w:p>
        </w:tc>
      </w:tr>
      <w:tr w:rsidR="007262E8" w:rsidRPr="00936713" w14:paraId="5FCC05C0" w14:textId="77777777" w:rsidTr="007262E8">
        <w:tc>
          <w:tcPr>
            <w:tcW w:w="2037" w:type="dxa"/>
          </w:tcPr>
          <w:p w14:paraId="20C7522E" w14:textId="77777777" w:rsidR="007262E8" w:rsidRPr="00936713" w:rsidRDefault="007262E8" w:rsidP="007262E8">
            <w:r w:rsidRPr="00936713">
              <w:t>Mitarbeiter auf der Baustelle</w:t>
            </w:r>
          </w:p>
        </w:tc>
        <w:tc>
          <w:tcPr>
            <w:tcW w:w="7371" w:type="dxa"/>
          </w:tcPr>
          <w:p w14:paraId="724F1B02" w14:textId="7BF7AAA2" w:rsidR="007262E8" w:rsidRPr="00936713" w:rsidRDefault="00A44A54" w:rsidP="007262E8">
            <w:r w:rsidRPr="00936713">
              <w:t xml:space="preserve">Der/Die Mitarbeiter/in auf der Baustelle ist für die Umsetzung der Projekte auf der Baustelle zuständig. Er/Sie führt </w:t>
            </w:r>
            <w:proofErr w:type="spellStart"/>
            <w:r w:rsidRPr="00936713">
              <w:t>Materiallbestellungen</w:t>
            </w:r>
            <w:proofErr w:type="spellEnd"/>
            <w:r w:rsidRPr="00936713">
              <w:t xml:space="preserve"> aus und nimmt Anlagen gemäss Protokoll in Betrieb.</w:t>
            </w:r>
          </w:p>
        </w:tc>
      </w:tr>
      <w:tr w:rsidR="00A44A54" w:rsidRPr="00936713" w14:paraId="3BF90F84" w14:textId="77777777" w:rsidTr="007262E8">
        <w:tc>
          <w:tcPr>
            <w:tcW w:w="2037" w:type="dxa"/>
          </w:tcPr>
          <w:p w14:paraId="11121FDF" w14:textId="4513AC37" w:rsidR="00A44A54" w:rsidRPr="00936713" w:rsidRDefault="00A44A54" w:rsidP="007262E8">
            <w:r w:rsidRPr="00936713">
              <w:t>MS Teams</w:t>
            </w:r>
          </w:p>
        </w:tc>
        <w:tc>
          <w:tcPr>
            <w:tcW w:w="7371" w:type="dxa"/>
          </w:tcPr>
          <w:p w14:paraId="7F5D5E56" w14:textId="5E9B96E3" w:rsidR="00A44A54" w:rsidRPr="00936713" w:rsidRDefault="00A44A54" w:rsidP="007262E8">
            <w:r w:rsidRPr="00936713">
              <w:t>Wird für die Kollaboration von Personal und Kunden verwendet. Für das Projekt wichtige Chats und Kanäle, können in der Baustellen App verlinkt werden.</w:t>
            </w:r>
          </w:p>
        </w:tc>
      </w:tr>
      <w:tr w:rsidR="00A44A54" w:rsidRPr="00936713" w14:paraId="42CFF3C0" w14:textId="77777777" w:rsidTr="007262E8">
        <w:tc>
          <w:tcPr>
            <w:tcW w:w="2037" w:type="dxa"/>
          </w:tcPr>
          <w:p w14:paraId="0C36FA4D" w14:textId="12039BFD" w:rsidR="00A44A54" w:rsidRPr="00936713" w:rsidRDefault="00A44A54" w:rsidP="007262E8">
            <w:r w:rsidRPr="00936713">
              <w:lastRenderedPageBreak/>
              <w:t xml:space="preserve">MS </w:t>
            </w:r>
            <w:proofErr w:type="spellStart"/>
            <w:r w:rsidRPr="00936713">
              <w:t>Sharepoint</w:t>
            </w:r>
            <w:proofErr w:type="spellEnd"/>
          </w:p>
        </w:tc>
        <w:tc>
          <w:tcPr>
            <w:tcW w:w="7371" w:type="dxa"/>
          </w:tcPr>
          <w:p w14:paraId="342D2422" w14:textId="2AE13766" w:rsidR="00A44A54" w:rsidRPr="00936713" w:rsidRDefault="00A44A54" w:rsidP="007262E8">
            <w:proofErr w:type="spellStart"/>
            <w:r w:rsidRPr="00936713">
              <w:t>Sharepoint</w:t>
            </w:r>
            <w:proofErr w:type="spellEnd"/>
            <w:r w:rsidRPr="00936713">
              <w:t xml:space="preserve"> wird für die Ablage von Dokumenten verwendet. Die Baustellen verlinkt einerseits auf Dokumente in </w:t>
            </w:r>
            <w:proofErr w:type="spellStart"/>
            <w:r w:rsidRPr="00936713">
              <w:t>Sharepoint</w:t>
            </w:r>
            <w:proofErr w:type="spellEnd"/>
            <w:r w:rsidRPr="00936713">
              <w:t xml:space="preserve"> und legt andererseits Dokumente in </w:t>
            </w:r>
            <w:proofErr w:type="spellStart"/>
            <w:r w:rsidRPr="00936713">
              <w:t>Sharepoint</w:t>
            </w:r>
            <w:proofErr w:type="spellEnd"/>
            <w:r w:rsidRPr="00936713">
              <w:t xml:space="preserve"> ab.</w:t>
            </w:r>
          </w:p>
        </w:tc>
      </w:tr>
      <w:tr w:rsidR="00A44A54" w:rsidRPr="00936713" w14:paraId="41F39731" w14:textId="77777777" w:rsidTr="007262E8">
        <w:tc>
          <w:tcPr>
            <w:tcW w:w="2037" w:type="dxa"/>
          </w:tcPr>
          <w:p w14:paraId="73E92F34" w14:textId="7A6A49CF" w:rsidR="00A44A54" w:rsidRPr="00936713" w:rsidRDefault="006859BC" w:rsidP="007262E8">
            <w:r w:rsidRPr="00936713">
              <w:t>Logistik Power App</w:t>
            </w:r>
          </w:p>
        </w:tc>
        <w:tc>
          <w:tcPr>
            <w:tcW w:w="7371" w:type="dxa"/>
          </w:tcPr>
          <w:p w14:paraId="53C4DA32" w14:textId="1866587D" w:rsidR="00A44A54" w:rsidRPr="00936713" w:rsidRDefault="00A44A54" w:rsidP="007262E8">
            <w:r w:rsidRPr="00936713">
              <w:t>In diesem System werden Materialbestellungen</w:t>
            </w:r>
            <w:r w:rsidR="006859BC" w:rsidRPr="00936713">
              <w:t xml:space="preserve"> für ein Projekt</w:t>
            </w:r>
            <w:r w:rsidRPr="00936713">
              <w:t xml:space="preserve"> abgewickelt.</w:t>
            </w:r>
            <w:r w:rsidR="006859BC" w:rsidRPr="00936713">
              <w:t xml:space="preserve"> Ist die Materialbestellung fehlerhaft, kann dies via «Baustellen App» gemeldet werden.</w:t>
            </w:r>
          </w:p>
        </w:tc>
      </w:tr>
      <w:tr w:rsidR="00A44A54" w:rsidRPr="00936713" w14:paraId="4ECD954B" w14:textId="77777777" w:rsidTr="007262E8">
        <w:tc>
          <w:tcPr>
            <w:tcW w:w="2037" w:type="dxa"/>
          </w:tcPr>
          <w:p w14:paraId="7E72F04E" w14:textId="6FBE2C85" w:rsidR="00A44A54" w:rsidRPr="00936713" w:rsidRDefault="00A44A54" w:rsidP="007262E8">
            <w:r w:rsidRPr="00936713">
              <w:t>CRM – M365</w:t>
            </w:r>
          </w:p>
        </w:tc>
        <w:tc>
          <w:tcPr>
            <w:tcW w:w="7371" w:type="dxa"/>
          </w:tcPr>
          <w:p w14:paraId="1A79D42D" w14:textId="3C3126A9" w:rsidR="00A44A54" w:rsidRPr="00936713" w:rsidRDefault="00A44A54" w:rsidP="007262E8">
            <w:r w:rsidRPr="00936713">
              <w:t>In diesem System werden die Kundendaten der Helion AG verwaltet. Die Baustellen App Bezieht Kundendaten aus diesem System.</w:t>
            </w:r>
          </w:p>
        </w:tc>
      </w:tr>
    </w:tbl>
    <w:p w14:paraId="5D3BC140" w14:textId="4D48B506" w:rsidR="00825A40" w:rsidRPr="00936713" w:rsidRDefault="00AE7F9C" w:rsidP="00AE7F9C">
      <w:pPr>
        <w:pStyle w:val="Heading3"/>
      </w:pPr>
      <w:bookmarkStart w:id="101" w:name="_Toc190680720"/>
      <w:r w:rsidRPr="00936713">
        <w:t>Lösungsstrategie</w:t>
      </w:r>
      <w:bookmarkEnd w:id="101"/>
    </w:p>
    <w:p w14:paraId="28B4664F" w14:textId="6757A715" w:rsidR="00F66437" w:rsidRPr="00936713" w:rsidRDefault="00F66437" w:rsidP="00F66437">
      <w:r w:rsidRPr="00936713">
        <w:t>In diesem Abschnitt wird die Lösungsstrategie für die «Baustellen App» aufgezeigt</w:t>
      </w:r>
    </w:p>
    <w:p w14:paraId="612C4403" w14:textId="4AECEF0E" w:rsidR="00AE7F9C" w:rsidRPr="00936713" w:rsidRDefault="00F66437" w:rsidP="00F66437">
      <w:pPr>
        <w:pStyle w:val="Heading4"/>
      </w:pPr>
      <w:proofErr w:type="gramStart"/>
      <w:r w:rsidRPr="00936713">
        <w:t>Offline Verfügbarkeit</w:t>
      </w:r>
      <w:proofErr w:type="gramEnd"/>
    </w:p>
    <w:p w14:paraId="6105EA55" w14:textId="779A200B" w:rsidR="00F66437" w:rsidRPr="00936713" w:rsidRDefault="00F66437" w:rsidP="00F66437">
      <w:r w:rsidRPr="00936713">
        <w:t>Um dem Mitarbeiter auf der Baustelle eine einfache Möglichkeit zu bieten auf die Projektdaten zuzugreifen, wird eine native, mobile Applikation erstellt. Dieser mobile Client bietet die Möglichkeit die Applikation offline zu nutzen, Daten zu erfassen und Bilder zu speichern. Die Datenmanipulationen werden auf dem mobilen Gerät zwischen gespeichert und in das Backend synchronisiert, wenn Konnektivität wiederhergestellt wurde.</w:t>
      </w:r>
      <w:r w:rsidR="00691579" w:rsidRPr="00936713">
        <w:t xml:space="preserve"> Damit Projektdaten offline </w:t>
      </w:r>
      <w:proofErr w:type="gramStart"/>
      <w:r w:rsidR="00691579" w:rsidRPr="00936713">
        <w:t>Verfügbar</w:t>
      </w:r>
      <w:proofErr w:type="gramEnd"/>
      <w:r w:rsidR="00691579" w:rsidRPr="00936713">
        <w:t xml:space="preserve"> werden, erhält der Benutzer die Möglichkeit, Projekte als «Favoriten» zu markieren. Markierte Projekte werden </w:t>
      </w:r>
      <w:proofErr w:type="gramStart"/>
      <w:r w:rsidR="00691579" w:rsidRPr="00936713">
        <w:t>Synchronisiert</w:t>
      </w:r>
      <w:proofErr w:type="gramEnd"/>
      <w:r w:rsidR="00691579" w:rsidRPr="00936713">
        <w:t>.</w:t>
      </w:r>
    </w:p>
    <w:p w14:paraId="3B4F4C63" w14:textId="26B085EF" w:rsidR="00F66437" w:rsidRPr="00936713" w:rsidRDefault="00D26F7C" w:rsidP="00D26F7C">
      <w:pPr>
        <w:pStyle w:val="Heading4"/>
      </w:pPr>
      <w:r w:rsidRPr="00936713">
        <w:t>Datensynchronisation</w:t>
      </w:r>
    </w:p>
    <w:p w14:paraId="59FFCDB5" w14:textId="67A85F7F" w:rsidR="00D26F7C" w:rsidRPr="00936713" w:rsidRDefault="00D26F7C" w:rsidP="00D26F7C">
      <w:r w:rsidRPr="00936713">
        <w:t xml:space="preserve">Da hier ein Multi-User System mit verteilten Komponenten und offline Fähigkeit realisiert werden soll, wird an die Synchronisation der Daten besondere </w:t>
      </w:r>
      <w:proofErr w:type="spellStart"/>
      <w:r w:rsidRPr="00936713">
        <w:t>Anfordrungen</w:t>
      </w:r>
      <w:proofErr w:type="spellEnd"/>
      <w:r w:rsidRPr="00936713">
        <w:t xml:space="preserve"> gestellt. Anhand einer Nutzwertanalyse (Kapitel </w:t>
      </w:r>
      <w:r w:rsidRPr="00936713">
        <w:fldChar w:fldCharType="begin"/>
      </w:r>
      <w:r w:rsidRPr="00936713">
        <w:instrText xml:space="preserve"> REF _Ref189387422 \r \h </w:instrText>
      </w:r>
      <w:r w:rsidRPr="00936713">
        <w:fldChar w:fldCharType="separate"/>
      </w:r>
      <w:r w:rsidRPr="00936713">
        <w:t>4.3.7.4</w:t>
      </w:r>
      <w:r w:rsidRPr="00936713">
        <w:fldChar w:fldCharType="end"/>
      </w:r>
      <w:r w:rsidRPr="00936713">
        <w:t xml:space="preserve">) wurde die geeignetste Methode festgestellt. Die gewählte Methode hat die Konsequenz, dass Konflikte anhand der «Last Write </w:t>
      </w:r>
      <w:proofErr w:type="spellStart"/>
      <w:r w:rsidRPr="00936713">
        <w:t>Wins</w:t>
      </w:r>
      <w:proofErr w:type="spellEnd"/>
      <w:r w:rsidRPr="00936713">
        <w:t>» Regel gelöst werden. Diese Entscheidung und damit die Konsequenz wurde von der Helion AG akzeptiert.</w:t>
      </w:r>
    </w:p>
    <w:p w14:paraId="08007DD5" w14:textId="0A4F409D" w:rsidR="00D26F7C" w:rsidRPr="00936713" w:rsidRDefault="00D26F7C" w:rsidP="00D26F7C">
      <w:pPr>
        <w:pStyle w:val="Heading4"/>
      </w:pPr>
      <w:r w:rsidRPr="00936713">
        <w:t>Wartbarkeit und Erweiterbarkeit</w:t>
      </w:r>
    </w:p>
    <w:p w14:paraId="301A1F63" w14:textId="06074C62" w:rsidR="00D26F7C" w:rsidRPr="00936713" w:rsidRDefault="00D26F7C" w:rsidP="00D26F7C">
      <w:r w:rsidRPr="00936713">
        <w:t>Die «Baustellen App» wird in Modular aufgebaut. Die Module sind nach fachlichen Anforderungen getrennt. Ein Modul bündelt zusammenhängende Funktionen. Die Module werden als Microservices aufgebaut. Damit wird die zukünftige Erweiterbarkeit garantiert.</w:t>
      </w:r>
    </w:p>
    <w:p w14:paraId="2BBD06C1" w14:textId="7BC24F7B" w:rsidR="00D26F7C" w:rsidRPr="00936713" w:rsidRDefault="00D26F7C" w:rsidP="00D26F7C">
      <w:pPr>
        <w:pStyle w:val="Heading4"/>
      </w:pPr>
      <w:r w:rsidRPr="00936713">
        <w:t>Sicherheit</w:t>
      </w:r>
    </w:p>
    <w:p w14:paraId="2F9D40FA" w14:textId="49568D83" w:rsidR="00D26F7C" w:rsidRPr="00936713" w:rsidRDefault="007D1468" w:rsidP="00D26F7C">
      <w:r w:rsidRPr="00936713">
        <w:t>Benutzer müssen sich Authentifizieren. Auf Grund der Wahl der Helion AG der Azure Cloud als Plattform für die «Baustellen App», wird für die Authentifizierung wird Azure Entra ID eingesetzt. Ein Rollenmodell, welche entlang der fachlichen Akteure aufgebaut ist, gewährt gezielte Rechte für die Anwender.</w:t>
      </w:r>
    </w:p>
    <w:p w14:paraId="778A0280" w14:textId="5AFF57B4" w:rsidR="007D1468" w:rsidRPr="00936713" w:rsidRDefault="007D1468" w:rsidP="007D1468">
      <w:pPr>
        <w:pStyle w:val="Heading4"/>
      </w:pPr>
      <w:r w:rsidRPr="00936713">
        <w:t>Performance</w:t>
      </w:r>
    </w:p>
    <w:p w14:paraId="43EB58B2" w14:textId="3F075710" w:rsidR="007D1468" w:rsidRPr="00936713" w:rsidRDefault="007D1468" w:rsidP="007D1468">
      <w:r w:rsidRPr="00936713">
        <w:t xml:space="preserve">Um schnelle Antwortzeiten für Anfragen an das Backend zu erreichen, wird das Backend als Microservice Architektur aufgebaut. Die Last wird so auf mehrere </w:t>
      </w:r>
      <w:proofErr w:type="spellStart"/>
      <w:r w:rsidRPr="00936713">
        <w:t>Serivces</w:t>
      </w:r>
      <w:proofErr w:type="spellEnd"/>
      <w:r w:rsidRPr="00936713">
        <w:t xml:space="preserve"> verteilt, welche einzeln skalierbar sind. Dadurch kann die «Baustellen App» sehr flexibel auf Lastschwankungen reagieren.</w:t>
      </w:r>
    </w:p>
    <w:p w14:paraId="04E28084" w14:textId="73AB9278" w:rsidR="007D1468" w:rsidRPr="00936713" w:rsidRDefault="007D1468" w:rsidP="007D1468">
      <w:pPr>
        <w:pStyle w:val="Heading4"/>
      </w:pPr>
      <w:r w:rsidRPr="00936713">
        <w:t>Web Frontend</w:t>
      </w:r>
    </w:p>
    <w:p w14:paraId="102F870D" w14:textId="12466F7F" w:rsidR="007D1468" w:rsidRPr="00936713" w:rsidRDefault="007D1468" w:rsidP="007D1468">
      <w:r w:rsidRPr="00936713">
        <w:t xml:space="preserve">Für das Management der Projekte wird ein Webportal realisiert. Da diese Arbeit vorwiegend am Desktop geschieht, </w:t>
      </w:r>
      <w:proofErr w:type="spellStart"/>
      <w:r w:rsidRPr="00936713">
        <w:t>bietete</w:t>
      </w:r>
      <w:proofErr w:type="spellEnd"/>
      <w:r w:rsidRPr="00936713">
        <w:t xml:space="preserve"> ein Webportal die bessere Benutzererfahrung für die Administration von Datensätzen als eine mobile App. Das Webportal wird als Single Page </w:t>
      </w:r>
      <w:proofErr w:type="spellStart"/>
      <w:r w:rsidRPr="00936713">
        <w:t>Application</w:t>
      </w:r>
      <w:proofErr w:type="spellEnd"/>
      <w:r w:rsidRPr="00936713">
        <w:t xml:space="preserve"> (SPA) mit dem bewährten Angular Framework realisiert.</w:t>
      </w:r>
    </w:p>
    <w:p w14:paraId="77A74671" w14:textId="6AEB3E45" w:rsidR="007D1468" w:rsidRPr="00936713" w:rsidRDefault="007D1468" w:rsidP="007D1468">
      <w:pPr>
        <w:pStyle w:val="Heading4"/>
      </w:pPr>
      <w:r w:rsidRPr="00936713">
        <w:lastRenderedPageBreak/>
        <w:t>Mobile App</w:t>
      </w:r>
    </w:p>
    <w:p w14:paraId="49E17E3A" w14:textId="6069E43F" w:rsidR="007D1468" w:rsidRPr="00936713" w:rsidRDefault="007D1468" w:rsidP="007D1468">
      <w:r w:rsidRPr="00936713">
        <w:t xml:space="preserve">Für die Anwendung im Feld kommt eine mobile App für iOS und Android zum Einsatz. In diesem Kontext ist Verfügbarkeit (auch offline) und Geschwindigkeit von Bedeutung. Die mobile Applikation ist auf diese Qualitätsmerkmale zugeschnitten, damit der Mitarbeiter auf der Baustelle die bestmögliche Effizienz in der Verwendung der Baustellen App erhält. Die Mobile Applikation wird mit dem Framework .NET Maui von Microsoft realisiert. Dies ermöglicht den Bau einer mobilen Applikation für iOS und Android aus einer </w:t>
      </w:r>
      <w:proofErr w:type="spellStart"/>
      <w:r w:rsidRPr="00936713">
        <w:t>Codebase</w:t>
      </w:r>
      <w:proofErr w:type="spellEnd"/>
      <w:r w:rsidRPr="00936713">
        <w:t>.</w:t>
      </w:r>
    </w:p>
    <w:p w14:paraId="408716C8" w14:textId="18CAF584" w:rsidR="007D1468" w:rsidRPr="00936713" w:rsidRDefault="007D1468" w:rsidP="007D1468">
      <w:pPr>
        <w:pStyle w:val="Heading4"/>
      </w:pPr>
      <w:r w:rsidRPr="00936713">
        <w:t>Auslieferungsstrategie</w:t>
      </w:r>
    </w:p>
    <w:p w14:paraId="63B77EFD" w14:textId="3F9C14F1" w:rsidR="007D1468" w:rsidRPr="00936713" w:rsidRDefault="007D1468" w:rsidP="007D1468">
      <w:r w:rsidRPr="00936713">
        <w:t xml:space="preserve">Das Backend wird in einer </w:t>
      </w:r>
      <w:proofErr w:type="spellStart"/>
      <w:r w:rsidRPr="00936713">
        <w:t>public</w:t>
      </w:r>
      <w:proofErr w:type="spellEnd"/>
      <w:r w:rsidRPr="00936713">
        <w:t xml:space="preserve"> Cloud auf einer Container Plattform betrieben. Das </w:t>
      </w:r>
      <w:proofErr w:type="spellStart"/>
      <w:r w:rsidRPr="00936713">
        <w:t>Webfrontend</w:t>
      </w:r>
      <w:proofErr w:type="spellEnd"/>
      <w:r w:rsidRPr="00936713">
        <w:t xml:space="preserve"> ist über die gleiche Domäne wie das Backend verfügbar und kann von jedem Rechner mit Verbindung zum Internet aufgerufen werden. Die mobile App wird als Download im </w:t>
      </w:r>
      <w:proofErr w:type="spellStart"/>
      <w:r w:rsidRPr="00936713">
        <w:t>Cloudstorage</w:t>
      </w:r>
      <w:proofErr w:type="spellEnd"/>
      <w:r w:rsidRPr="00936713">
        <w:t xml:space="preserve"> zur Verfügung gestellt. Mitarbeiter können die App über einen offiziellen Link auf ihr Gerät herunterladen und installieren.</w:t>
      </w:r>
    </w:p>
    <w:p w14:paraId="5846E3DA" w14:textId="2905C62E" w:rsidR="007D1468" w:rsidRPr="00936713" w:rsidRDefault="007D1468" w:rsidP="007D1468">
      <w:pPr>
        <w:pStyle w:val="Heading3"/>
      </w:pPr>
      <w:bookmarkStart w:id="102" w:name="_Toc190680721"/>
      <w:r w:rsidRPr="00936713">
        <w:t>Bausteinsicht</w:t>
      </w:r>
      <w:bookmarkEnd w:id="102"/>
    </w:p>
    <w:p w14:paraId="432E2394" w14:textId="7ED9EB61" w:rsidR="00EF5A71" w:rsidRPr="00936713" w:rsidRDefault="00EF5A71" w:rsidP="00EF5A71">
      <w:r w:rsidRPr="00936713">
        <w:t xml:space="preserve">Im folgenden Kapitel werden </w:t>
      </w:r>
      <w:proofErr w:type="gramStart"/>
      <w:r w:rsidRPr="00936713">
        <w:t>die statischen Bausteinen</w:t>
      </w:r>
      <w:proofErr w:type="gramEnd"/>
      <w:r w:rsidRPr="00936713">
        <w:t xml:space="preserve"> in verschiedenen Ebenen dargestellt.</w:t>
      </w:r>
    </w:p>
    <w:p w14:paraId="11697836" w14:textId="56A26A86" w:rsidR="007D1468" w:rsidRPr="00936713" w:rsidRDefault="00EF5A71" w:rsidP="00EF5A71">
      <w:pPr>
        <w:pStyle w:val="Heading4"/>
      </w:pPr>
      <w:r w:rsidRPr="00936713">
        <w:t>Whitebox des Gesamtsystem (Level 0)</w:t>
      </w:r>
    </w:p>
    <w:p w14:paraId="32660D34" w14:textId="38DB89B3" w:rsidR="00EF5A71" w:rsidRPr="00936713" w:rsidRDefault="00EF5A71" w:rsidP="00EF5A71">
      <w:r w:rsidRPr="00936713">
        <w:t xml:space="preserve">Die erste Bausteinsicht wird mit zwei Diagrammen dargestellt. </w:t>
      </w:r>
    </w:p>
    <w:p w14:paraId="1EDEFEED" w14:textId="2DA83D9A" w:rsidR="00EF5A71" w:rsidRPr="00936713" w:rsidRDefault="00EF5A71" w:rsidP="007C0001">
      <w:pPr>
        <w:pStyle w:val="Heading5"/>
      </w:pPr>
      <w:r w:rsidRPr="00936713">
        <w:t>Fachlicher Kontext</w:t>
      </w:r>
    </w:p>
    <w:p w14:paraId="5B3C8913" w14:textId="7830483E" w:rsidR="00EF5A71" w:rsidRPr="00936713" w:rsidRDefault="00EF5A71" w:rsidP="00EF5A71">
      <w:r w:rsidRPr="00936713">
        <w:t xml:space="preserve">In </w:t>
      </w:r>
      <w:r w:rsidR="00EE284C" w:rsidRPr="00936713">
        <w:fldChar w:fldCharType="begin"/>
      </w:r>
      <w:r w:rsidR="00EE284C" w:rsidRPr="00936713">
        <w:instrText xml:space="preserve"> REF _Ref189814349 \h </w:instrText>
      </w:r>
      <w:r w:rsidR="00EE284C" w:rsidRPr="00936713">
        <w:fldChar w:fldCharType="separate"/>
      </w:r>
      <w:r w:rsidR="00EE284C" w:rsidRPr="00936713">
        <w:t>Abbildung 18</w:t>
      </w:r>
      <w:r w:rsidR="00EE284C" w:rsidRPr="00936713">
        <w:fldChar w:fldCharType="end"/>
      </w:r>
      <w:r w:rsidR="00EE284C" w:rsidRPr="00936713">
        <w:t xml:space="preserve"> </w:t>
      </w:r>
      <w:r w:rsidRPr="00936713">
        <w:t xml:space="preserve">sind die fachlichen Beziehungen zu den </w:t>
      </w:r>
      <w:proofErr w:type="spellStart"/>
      <w:r w:rsidRPr="00936713">
        <w:t>verscheidenen</w:t>
      </w:r>
      <w:proofErr w:type="spellEnd"/>
      <w:r w:rsidRPr="00936713">
        <w:t xml:space="preserve"> Bausteinen dargestellt.</w:t>
      </w:r>
    </w:p>
    <w:p w14:paraId="59F068CF" w14:textId="77777777" w:rsidR="00EE284C" w:rsidRPr="00936713" w:rsidRDefault="00EE284C" w:rsidP="00EF5A71"/>
    <w:p w14:paraId="64A410FA" w14:textId="1BAF82BF" w:rsidR="00EF5A71" w:rsidRPr="00936713" w:rsidRDefault="00EF4E1B" w:rsidP="00EE284C">
      <w:pPr>
        <w:keepNext/>
        <w:jc w:val="center"/>
      </w:pPr>
      <w:r w:rsidRPr="00936713">
        <w:rPr>
          <w:noProof/>
        </w:rPr>
        <w:lastRenderedPageBreak/>
        <w:drawing>
          <wp:inline distT="0" distB="0" distL="0" distR="0" wp14:anchorId="37378D9D" wp14:editId="230D1187">
            <wp:extent cx="6005999" cy="5257329"/>
            <wp:effectExtent l="0" t="0" r="0" b="635"/>
            <wp:docPr id="46194048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940489" name="Picture 4"/>
                    <pic:cNvPicPr/>
                  </pic:nvPicPr>
                  <pic:blipFill>
                    <a:blip r:embed="rId35">
                      <a:extLst>
                        <a:ext uri="{28A0092B-C50C-407E-A947-70E740481C1C}">
                          <a14:useLocalDpi xmlns:a14="http://schemas.microsoft.com/office/drawing/2010/main" val="0"/>
                        </a:ext>
                      </a:extLst>
                    </a:blip>
                    <a:stretch>
                      <a:fillRect/>
                    </a:stretch>
                  </pic:blipFill>
                  <pic:spPr>
                    <a:xfrm>
                      <a:off x="0" y="0"/>
                      <a:ext cx="6005999" cy="5257329"/>
                    </a:xfrm>
                    <a:prstGeom prst="rect">
                      <a:avLst/>
                    </a:prstGeom>
                  </pic:spPr>
                </pic:pic>
              </a:graphicData>
            </a:graphic>
          </wp:inline>
        </w:drawing>
      </w:r>
    </w:p>
    <w:p w14:paraId="1A119C6A" w14:textId="01125C21" w:rsidR="00EF5A71" w:rsidRPr="00936713" w:rsidRDefault="00EF5A71" w:rsidP="00EE284C">
      <w:pPr>
        <w:pStyle w:val="Caption"/>
        <w:jc w:val="center"/>
      </w:pPr>
      <w:bookmarkStart w:id="103" w:name="_Ref189814349"/>
      <w:bookmarkStart w:id="104" w:name="_Toc190680596"/>
      <w:r w:rsidRPr="00936713">
        <w:t xml:space="preserve">Abbildung </w:t>
      </w:r>
      <w:fldSimple w:instr=" SEQ Abbildung \* ARABIC ">
        <w:r w:rsidR="00460E0F">
          <w:rPr>
            <w:noProof/>
          </w:rPr>
          <w:t>18</w:t>
        </w:r>
      </w:fldSimple>
      <w:bookmarkEnd w:id="103"/>
      <w:r w:rsidRPr="00936713">
        <w:t xml:space="preserve"> Bausteinsicht Level 0 Fachlicher Kontext</w:t>
      </w:r>
      <w:bookmarkEnd w:id="104"/>
    </w:p>
    <w:p w14:paraId="3000D80A" w14:textId="4530D850" w:rsidR="00EE284C" w:rsidRPr="00936713" w:rsidRDefault="00EE284C" w:rsidP="007C0001">
      <w:pPr>
        <w:pStyle w:val="Heading5"/>
      </w:pPr>
      <w:r w:rsidRPr="00936713">
        <w:t>Technischer Kontext</w:t>
      </w:r>
    </w:p>
    <w:p w14:paraId="2D748979" w14:textId="33824CA1" w:rsidR="00EE284C" w:rsidRPr="00936713" w:rsidRDefault="00EE284C" w:rsidP="00EE284C">
      <w:r w:rsidRPr="00936713">
        <w:t xml:space="preserve">Im </w:t>
      </w:r>
      <w:r w:rsidR="008576CC" w:rsidRPr="00936713">
        <w:fldChar w:fldCharType="begin"/>
      </w:r>
      <w:r w:rsidR="008576CC" w:rsidRPr="00936713">
        <w:instrText xml:space="preserve"> REF _Ref189814822 \h </w:instrText>
      </w:r>
      <w:r w:rsidR="008576CC" w:rsidRPr="00936713">
        <w:fldChar w:fldCharType="separate"/>
      </w:r>
      <w:r w:rsidR="008576CC" w:rsidRPr="00936713">
        <w:t>Abbildung 19</w:t>
      </w:r>
      <w:r w:rsidR="008576CC" w:rsidRPr="00936713">
        <w:fldChar w:fldCharType="end"/>
      </w:r>
      <w:r w:rsidR="008576CC" w:rsidRPr="00936713">
        <w:t xml:space="preserve"> sind die</w:t>
      </w:r>
      <w:r w:rsidR="006C3B51" w:rsidRPr="00936713">
        <w:t xml:space="preserve"> Schnittstellen</w:t>
      </w:r>
      <w:r w:rsidR="000A0D95" w:rsidRPr="00936713">
        <w:t xml:space="preserve"> unter den einzelnen Komponenten dargestellt.</w:t>
      </w:r>
    </w:p>
    <w:p w14:paraId="7A9C0EC4" w14:textId="77777777" w:rsidR="00EE284C" w:rsidRPr="00936713" w:rsidRDefault="00EE284C" w:rsidP="00EE284C"/>
    <w:p w14:paraId="7BF38B0B" w14:textId="5CD1230E" w:rsidR="00EE284C" w:rsidRPr="00936713" w:rsidRDefault="00EF4E1B" w:rsidP="00EE284C">
      <w:pPr>
        <w:keepNext/>
        <w:jc w:val="center"/>
      </w:pPr>
      <w:r w:rsidRPr="00936713">
        <w:rPr>
          <w:noProof/>
        </w:rPr>
        <w:lastRenderedPageBreak/>
        <w:drawing>
          <wp:inline distT="0" distB="0" distL="0" distR="0" wp14:anchorId="5E3AA4D4" wp14:editId="75FBB2DA">
            <wp:extent cx="6011544" cy="5342971"/>
            <wp:effectExtent l="0" t="0" r="8890" b="0"/>
            <wp:docPr id="177785347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853473" name="Picture 5"/>
                    <pic:cNvPicPr/>
                  </pic:nvPicPr>
                  <pic:blipFill>
                    <a:blip r:embed="rId36">
                      <a:extLst>
                        <a:ext uri="{28A0092B-C50C-407E-A947-70E740481C1C}">
                          <a14:useLocalDpi xmlns:a14="http://schemas.microsoft.com/office/drawing/2010/main" val="0"/>
                        </a:ext>
                      </a:extLst>
                    </a:blip>
                    <a:stretch>
                      <a:fillRect/>
                    </a:stretch>
                  </pic:blipFill>
                  <pic:spPr>
                    <a:xfrm>
                      <a:off x="0" y="0"/>
                      <a:ext cx="6011544" cy="5342971"/>
                    </a:xfrm>
                    <a:prstGeom prst="rect">
                      <a:avLst/>
                    </a:prstGeom>
                  </pic:spPr>
                </pic:pic>
              </a:graphicData>
            </a:graphic>
          </wp:inline>
        </w:drawing>
      </w:r>
    </w:p>
    <w:p w14:paraId="31AE5A90" w14:textId="258C3F61" w:rsidR="00EE284C" w:rsidRPr="00936713" w:rsidRDefault="00EE284C" w:rsidP="00EE284C">
      <w:pPr>
        <w:pStyle w:val="Caption"/>
        <w:jc w:val="center"/>
      </w:pPr>
      <w:bookmarkStart w:id="105" w:name="_Ref189814822"/>
      <w:bookmarkStart w:id="106" w:name="_Toc190680597"/>
      <w:r w:rsidRPr="00936713">
        <w:t xml:space="preserve">Abbildung </w:t>
      </w:r>
      <w:fldSimple w:instr=" SEQ Abbildung \* ARABIC ">
        <w:r w:rsidR="00460E0F">
          <w:rPr>
            <w:noProof/>
          </w:rPr>
          <w:t>19</w:t>
        </w:r>
      </w:fldSimple>
      <w:bookmarkEnd w:id="105"/>
      <w:r w:rsidRPr="00936713">
        <w:t xml:space="preserve"> Bausteinsicht Level 0 Technischer Kontext</w:t>
      </w:r>
      <w:bookmarkEnd w:id="106"/>
    </w:p>
    <w:p w14:paraId="4AB7D594" w14:textId="3573A989" w:rsidR="000A0D95" w:rsidRPr="00936713" w:rsidRDefault="000A0D95" w:rsidP="007C0001">
      <w:pPr>
        <w:pStyle w:val="Heading5"/>
      </w:pPr>
      <w:r w:rsidRPr="00936713">
        <w:t>Begründung</w:t>
      </w:r>
    </w:p>
    <w:p w14:paraId="5687D2F9" w14:textId="0A6998A8" w:rsidR="008D4C39" w:rsidRPr="00936713" w:rsidRDefault="000A0D95" w:rsidP="000A0D95">
      <w:r w:rsidRPr="00936713">
        <w:t xml:space="preserve">Die Baustellen App besteht aus verschiedenen Komponenten, um die Last und Verantwortlichkeiten zu verteilen. Die </w:t>
      </w:r>
      <w:proofErr w:type="spellStart"/>
      <w:r w:rsidRPr="00936713">
        <w:t>Buisesslogik</w:t>
      </w:r>
      <w:proofErr w:type="spellEnd"/>
      <w:r w:rsidRPr="00936713">
        <w:t xml:space="preserve"> </w:t>
      </w:r>
      <w:r w:rsidR="002177E1" w:rsidRPr="00936713">
        <w:t>der gesamten Applikation wird in die Domäne Projekte, Notizen, Inbetriebnahme und Identität aufgeteilt</w:t>
      </w:r>
      <w:r w:rsidR="00CE5166" w:rsidRPr="00936713">
        <w:t xml:space="preserve"> und als Microservices aufgebaut. Dadurch lässt sich das System in Zukunft um weitere Domänen erweitern</w:t>
      </w:r>
      <w:r w:rsidRPr="00936713">
        <w:t>. Schnittstellen</w:t>
      </w:r>
      <w:r w:rsidR="00CE5166" w:rsidRPr="00936713">
        <w:t xml:space="preserve"> zu den Services und dem </w:t>
      </w:r>
      <w:proofErr w:type="gramStart"/>
      <w:r w:rsidR="00CE5166" w:rsidRPr="00936713">
        <w:t>API Gateway</w:t>
      </w:r>
      <w:proofErr w:type="gramEnd"/>
      <w:r w:rsidR="00CE5166" w:rsidRPr="00936713">
        <w:t xml:space="preserve"> werden </w:t>
      </w:r>
      <w:r w:rsidRPr="00936713">
        <w:t>als REST/HTTPS Schnittstelle</w:t>
      </w:r>
      <w:r w:rsidR="002458A8" w:rsidRPr="00936713">
        <w:t>n</w:t>
      </w:r>
      <w:r w:rsidRPr="00936713">
        <w:t xml:space="preserve"> implementiert. REST/HTTPS ist stabil, bewährt und etabliert. Damit Probleme bezüglich CORS </w:t>
      </w:r>
      <w:r w:rsidR="002177E1" w:rsidRPr="00936713">
        <w:t xml:space="preserve">in der </w:t>
      </w:r>
      <w:proofErr w:type="spellStart"/>
      <w:r w:rsidR="002177E1" w:rsidRPr="00936713">
        <w:t>Webapplikaiton</w:t>
      </w:r>
      <w:proofErr w:type="spellEnd"/>
      <w:r w:rsidR="002177E1" w:rsidRPr="00936713">
        <w:t xml:space="preserve"> </w:t>
      </w:r>
      <w:r w:rsidRPr="00936713">
        <w:t xml:space="preserve">verhindert werden können, wird zwischen Services und Web oder Mobile Frontend ein </w:t>
      </w:r>
      <w:proofErr w:type="gramStart"/>
      <w:r w:rsidRPr="00936713">
        <w:t>API Gateway</w:t>
      </w:r>
      <w:proofErr w:type="gramEnd"/>
      <w:r w:rsidRPr="00936713">
        <w:t xml:space="preserve"> </w:t>
      </w:r>
      <w:proofErr w:type="spellStart"/>
      <w:r w:rsidRPr="00936713">
        <w:t>realisert</w:t>
      </w:r>
      <w:proofErr w:type="spellEnd"/>
      <w:r w:rsidRPr="00936713">
        <w:t xml:space="preserve">. Ausserdem implementiert </w:t>
      </w:r>
      <w:proofErr w:type="gramStart"/>
      <w:r w:rsidRPr="00936713">
        <w:t>der Gateway</w:t>
      </w:r>
      <w:proofErr w:type="gramEnd"/>
      <w:r w:rsidRPr="00936713">
        <w:t xml:space="preserve"> die Authentifizierung der Benutzer.</w:t>
      </w:r>
    </w:p>
    <w:p w14:paraId="5294A0C8" w14:textId="6D90F023" w:rsidR="008D4C39" w:rsidRPr="00936713" w:rsidRDefault="008D4C39" w:rsidP="007C0001">
      <w:pPr>
        <w:pStyle w:val="Heading5"/>
      </w:pPr>
      <w:r w:rsidRPr="00936713">
        <w:t>Enthaltene Bausteine</w:t>
      </w:r>
    </w:p>
    <w:p w14:paraId="37821EA5" w14:textId="5D009CBA" w:rsidR="00FD4EAB" w:rsidRPr="00936713" w:rsidRDefault="00FD4EAB" w:rsidP="00FD4EAB">
      <w:pPr>
        <w:pStyle w:val="Caption"/>
        <w:keepNext/>
      </w:pPr>
      <w:bookmarkStart w:id="107" w:name="_Toc190680548"/>
      <w:r w:rsidRPr="00936713">
        <w:t xml:space="preserve">Tabelle </w:t>
      </w:r>
      <w:fldSimple w:instr=" SEQ Tabelle \* ARABIC ">
        <w:r w:rsidR="00D64016">
          <w:rPr>
            <w:noProof/>
          </w:rPr>
          <w:t>12</w:t>
        </w:r>
      </w:fldSimple>
      <w:r w:rsidRPr="00936713">
        <w:t xml:space="preserve"> Beschreibung der System Bausteine</w:t>
      </w:r>
      <w:bookmarkEnd w:id="107"/>
    </w:p>
    <w:tbl>
      <w:tblPr>
        <w:tblStyle w:val="TabelleBFH2"/>
        <w:tblW w:w="0" w:type="auto"/>
        <w:tblLook w:val="04A0" w:firstRow="1" w:lastRow="0" w:firstColumn="1" w:lastColumn="0" w:noHBand="0" w:noVBand="1"/>
      </w:tblPr>
      <w:tblGrid>
        <w:gridCol w:w="3034"/>
        <w:gridCol w:w="6348"/>
      </w:tblGrid>
      <w:tr w:rsidR="008D4C39" w:rsidRPr="00936713" w14:paraId="52D959FC" w14:textId="77777777" w:rsidTr="00FD4EAB">
        <w:trPr>
          <w:cnfStyle w:val="100000000000" w:firstRow="1" w:lastRow="0" w:firstColumn="0" w:lastColumn="0" w:oddVBand="0" w:evenVBand="0" w:oddHBand="0" w:evenHBand="0" w:firstRowFirstColumn="0" w:firstRowLastColumn="0" w:lastRowFirstColumn="0" w:lastRowLastColumn="0"/>
        </w:trPr>
        <w:tc>
          <w:tcPr>
            <w:tcW w:w="3034" w:type="dxa"/>
          </w:tcPr>
          <w:p w14:paraId="514DF323" w14:textId="78BCE625" w:rsidR="008D4C39" w:rsidRPr="00936713" w:rsidRDefault="008D4C39" w:rsidP="000A0D95">
            <w:r w:rsidRPr="00936713">
              <w:t>Baustein</w:t>
            </w:r>
          </w:p>
        </w:tc>
        <w:tc>
          <w:tcPr>
            <w:tcW w:w="6348" w:type="dxa"/>
          </w:tcPr>
          <w:p w14:paraId="36757369" w14:textId="7BE3CE1D" w:rsidR="008D4C39" w:rsidRPr="00936713" w:rsidRDefault="008D4C39" w:rsidP="000A0D95">
            <w:r w:rsidRPr="00936713">
              <w:t>Beschreibung</w:t>
            </w:r>
          </w:p>
        </w:tc>
      </w:tr>
      <w:tr w:rsidR="008D4C39" w:rsidRPr="00936713" w14:paraId="58F3B967" w14:textId="77777777" w:rsidTr="00FD4EAB">
        <w:tc>
          <w:tcPr>
            <w:tcW w:w="3034" w:type="dxa"/>
          </w:tcPr>
          <w:p w14:paraId="4D9A54F3" w14:textId="212AF24E" w:rsidR="008D4C39" w:rsidRPr="00936713" w:rsidRDefault="008D4C39" w:rsidP="000A0D95">
            <w:r w:rsidRPr="00936713">
              <w:t>Mobile Client</w:t>
            </w:r>
          </w:p>
        </w:tc>
        <w:tc>
          <w:tcPr>
            <w:tcW w:w="6348" w:type="dxa"/>
          </w:tcPr>
          <w:p w14:paraId="34B9DA2D" w14:textId="014C94E4" w:rsidR="008D4C39" w:rsidRPr="00936713" w:rsidRDefault="008D4C39" w:rsidP="000A0D95">
            <w:r w:rsidRPr="00936713">
              <w:t xml:space="preserve">Die mobile App ist der Zugang für Mitarbeiter auf der Baustelle. Der </w:t>
            </w:r>
            <w:proofErr w:type="spellStart"/>
            <w:r w:rsidRPr="00936713">
              <w:t>Haubtzweck</w:t>
            </w:r>
            <w:proofErr w:type="spellEnd"/>
            <w:r w:rsidRPr="00936713">
              <w:t xml:space="preserve"> ist die Informationsbeschaffung auf der Baustelle für die Mitarbeiter und Projektleiter.</w:t>
            </w:r>
          </w:p>
        </w:tc>
      </w:tr>
      <w:tr w:rsidR="008D4C39" w:rsidRPr="00936713" w14:paraId="705CE835" w14:textId="77777777" w:rsidTr="00FD4EAB">
        <w:tc>
          <w:tcPr>
            <w:tcW w:w="3034" w:type="dxa"/>
          </w:tcPr>
          <w:p w14:paraId="09464C64" w14:textId="038FEA2E" w:rsidR="008D4C39" w:rsidRPr="00936713" w:rsidRDefault="008D4C39" w:rsidP="008D4C39">
            <w:proofErr w:type="gramStart"/>
            <w:r w:rsidRPr="00936713">
              <w:lastRenderedPageBreak/>
              <w:t>Web Portal</w:t>
            </w:r>
            <w:proofErr w:type="gramEnd"/>
          </w:p>
        </w:tc>
        <w:tc>
          <w:tcPr>
            <w:tcW w:w="6348" w:type="dxa"/>
          </w:tcPr>
          <w:p w14:paraId="68ED3D7E" w14:textId="317E4FA2" w:rsidR="008D4C39" w:rsidRPr="00936713" w:rsidRDefault="008D4C39" w:rsidP="008D4C39">
            <w:pPr>
              <w:tabs>
                <w:tab w:val="left" w:pos="915"/>
              </w:tabs>
            </w:pPr>
            <w:r w:rsidRPr="00936713">
              <w:t>Im Webportal werden die Projekte administriert. Das Webportal ist für den Zugang von einem Desktop/Laptop Rechner ausgelegt.</w:t>
            </w:r>
          </w:p>
        </w:tc>
      </w:tr>
      <w:tr w:rsidR="008D4C39" w:rsidRPr="00936713" w14:paraId="7DF7AFFF" w14:textId="77777777" w:rsidTr="00FD4EAB">
        <w:tc>
          <w:tcPr>
            <w:tcW w:w="3034" w:type="dxa"/>
          </w:tcPr>
          <w:p w14:paraId="569FCC9A" w14:textId="3D322B23" w:rsidR="008D4C39" w:rsidRPr="00936713" w:rsidRDefault="008D4C39" w:rsidP="008D4C39">
            <w:proofErr w:type="gramStart"/>
            <w:r w:rsidRPr="00936713">
              <w:t>API Gateway</w:t>
            </w:r>
            <w:proofErr w:type="gramEnd"/>
          </w:p>
        </w:tc>
        <w:tc>
          <w:tcPr>
            <w:tcW w:w="6348" w:type="dxa"/>
          </w:tcPr>
          <w:p w14:paraId="4B790D15" w14:textId="01F9DE87" w:rsidR="008D4C39" w:rsidRPr="00936713" w:rsidRDefault="008D4C39" w:rsidP="008D4C39">
            <w:r w:rsidRPr="00936713">
              <w:t xml:space="preserve">Der </w:t>
            </w:r>
            <w:proofErr w:type="spellStart"/>
            <w:r w:rsidRPr="00936713">
              <w:t>ApiGateway</w:t>
            </w:r>
            <w:proofErr w:type="spellEnd"/>
            <w:r w:rsidRPr="00936713">
              <w:t xml:space="preserve"> ist ein Reverse Proxy. Er dient als Single Entry Point für das Webportal und </w:t>
            </w:r>
            <w:proofErr w:type="gramStart"/>
            <w:r w:rsidRPr="00936713">
              <w:t>den mobile Client</w:t>
            </w:r>
            <w:proofErr w:type="gramEnd"/>
            <w:r w:rsidRPr="00936713">
              <w:t xml:space="preserve"> und verteilt die Anfragen an die Services im Backend. Ausserdem sichert er die </w:t>
            </w:r>
            <w:proofErr w:type="gramStart"/>
            <w:r w:rsidRPr="00936713">
              <w:t>Routen</w:t>
            </w:r>
            <w:proofErr w:type="gramEnd"/>
            <w:r w:rsidRPr="00936713">
              <w:t xml:space="preserve"> indem er die Weiterleitung für nicht authentifizierte Benutzer blockiert.</w:t>
            </w:r>
          </w:p>
        </w:tc>
      </w:tr>
      <w:tr w:rsidR="008D4C39" w:rsidRPr="00936713" w14:paraId="1D8634AB" w14:textId="77777777" w:rsidTr="00FD4EAB">
        <w:tc>
          <w:tcPr>
            <w:tcW w:w="3034" w:type="dxa"/>
          </w:tcPr>
          <w:p w14:paraId="0B0D768C" w14:textId="33CA8288" w:rsidR="008D4C39" w:rsidRPr="00936713" w:rsidRDefault="008D4C39" w:rsidP="008D4C39">
            <w:r w:rsidRPr="00936713">
              <w:t>Project Service</w:t>
            </w:r>
          </w:p>
        </w:tc>
        <w:tc>
          <w:tcPr>
            <w:tcW w:w="6348" w:type="dxa"/>
          </w:tcPr>
          <w:p w14:paraId="1E898A2A" w14:textId="34043ECD" w:rsidR="008D4C39" w:rsidRPr="00936713" w:rsidRDefault="002E1A65" w:rsidP="008D4C39">
            <w:r w:rsidRPr="00936713">
              <w:t>Der Projekt Service erlaubt die Erfassung und Bearbeitung der Projekte.</w:t>
            </w:r>
          </w:p>
        </w:tc>
      </w:tr>
      <w:tr w:rsidR="008D4C39" w:rsidRPr="00936713" w14:paraId="3EB42FC5" w14:textId="77777777" w:rsidTr="00FD4EAB">
        <w:tc>
          <w:tcPr>
            <w:tcW w:w="3034" w:type="dxa"/>
          </w:tcPr>
          <w:p w14:paraId="693D4F2F" w14:textId="12F03050" w:rsidR="008D4C39" w:rsidRPr="00936713" w:rsidRDefault="008D4C39" w:rsidP="008D4C39">
            <w:r w:rsidRPr="00936713">
              <w:t>Note Service</w:t>
            </w:r>
          </w:p>
        </w:tc>
        <w:tc>
          <w:tcPr>
            <w:tcW w:w="6348" w:type="dxa"/>
          </w:tcPr>
          <w:p w14:paraId="7013B283" w14:textId="298A9F61" w:rsidR="008D4C39" w:rsidRPr="00936713" w:rsidRDefault="002E1A65" w:rsidP="008D4C39">
            <w:r w:rsidRPr="00936713">
              <w:t xml:space="preserve">Der Notizen Service erlaubt das Erfassen </w:t>
            </w:r>
            <w:r w:rsidR="00FD4EAB" w:rsidRPr="00936713">
              <w:t xml:space="preserve">und Bearbeiten </w:t>
            </w:r>
            <w:r w:rsidRPr="00936713">
              <w:t>von Notizen.</w:t>
            </w:r>
          </w:p>
        </w:tc>
      </w:tr>
      <w:tr w:rsidR="008D4C39" w:rsidRPr="00936713" w14:paraId="117545C6" w14:textId="77777777" w:rsidTr="00FD4EAB">
        <w:tc>
          <w:tcPr>
            <w:tcW w:w="3034" w:type="dxa"/>
          </w:tcPr>
          <w:p w14:paraId="70D6E9B7" w14:textId="509DB5EE" w:rsidR="008D4C39" w:rsidRPr="00936713" w:rsidRDefault="008D4C39" w:rsidP="008D4C39">
            <w:proofErr w:type="spellStart"/>
            <w:r w:rsidRPr="00936713">
              <w:t>Commissioning</w:t>
            </w:r>
            <w:proofErr w:type="spellEnd"/>
            <w:r w:rsidRPr="00936713">
              <w:t xml:space="preserve"> Service</w:t>
            </w:r>
          </w:p>
        </w:tc>
        <w:tc>
          <w:tcPr>
            <w:tcW w:w="6348" w:type="dxa"/>
          </w:tcPr>
          <w:p w14:paraId="7FD109E3" w14:textId="29E7DD51" w:rsidR="008D4C39" w:rsidRPr="00936713" w:rsidRDefault="002E1A65" w:rsidP="008D4C39">
            <w:r w:rsidRPr="00936713">
              <w:t xml:space="preserve">Der Inbetriebnahme Service beinhaltet </w:t>
            </w:r>
            <w:proofErr w:type="gramStart"/>
            <w:r w:rsidRPr="00936713">
              <w:t xml:space="preserve">das </w:t>
            </w:r>
            <w:proofErr w:type="spellStart"/>
            <w:r w:rsidRPr="00936713">
              <w:t>erfassen</w:t>
            </w:r>
            <w:proofErr w:type="spellEnd"/>
            <w:proofErr w:type="gramEnd"/>
            <w:r w:rsidRPr="00936713">
              <w:t xml:space="preserve"> von IBN Checklisten. Der Service erlaubt dann </w:t>
            </w:r>
            <w:proofErr w:type="gramStart"/>
            <w:r w:rsidRPr="00936713">
              <w:t xml:space="preserve">das </w:t>
            </w:r>
            <w:proofErr w:type="spellStart"/>
            <w:r w:rsidRPr="00936713">
              <w:t>erstellen</w:t>
            </w:r>
            <w:proofErr w:type="spellEnd"/>
            <w:proofErr w:type="gramEnd"/>
            <w:r w:rsidRPr="00936713">
              <w:t xml:space="preserve"> von IBN Protokollen anhand der IBN Checklisten.</w:t>
            </w:r>
          </w:p>
        </w:tc>
      </w:tr>
      <w:tr w:rsidR="008D4C39" w:rsidRPr="00936713" w14:paraId="79E10EA9" w14:textId="77777777" w:rsidTr="00FD4EAB">
        <w:tc>
          <w:tcPr>
            <w:tcW w:w="3034" w:type="dxa"/>
          </w:tcPr>
          <w:p w14:paraId="2876CBD2" w14:textId="6CB8E74C" w:rsidR="008D4C39" w:rsidRPr="00936713" w:rsidRDefault="008D4C39" w:rsidP="008D4C39">
            <w:r w:rsidRPr="00936713">
              <w:t>Identity Service</w:t>
            </w:r>
          </w:p>
        </w:tc>
        <w:tc>
          <w:tcPr>
            <w:tcW w:w="6348" w:type="dxa"/>
          </w:tcPr>
          <w:p w14:paraId="7075FFBE" w14:textId="01DD41D8" w:rsidR="008D4C39" w:rsidRPr="00936713" w:rsidRDefault="002E1A65" w:rsidP="008D4C39">
            <w:r w:rsidRPr="00936713">
              <w:t xml:space="preserve">Dieser Service kümmert sich um die Benutzerverwaltung. Benutzer können erfasst und einer Applikationsrolle zugeordnet werden. Dieser Service </w:t>
            </w:r>
            <w:proofErr w:type="spellStart"/>
            <w:r w:rsidRPr="00936713">
              <w:t>Authorisiert</w:t>
            </w:r>
            <w:proofErr w:type="spellEnd"/>
            <w:r w:rsidRPr="00936713">
              <w:t xml:space="preserve"> die Benutzer innerhalb der Services.</w:t>
            </w:r>
          </w:p>
        </w:tc>
      </w:tr>
      <w:tr w:rsidR="00402D96" w:rsidRPr="00936713" w14:paraId="2602C45E" w14:textId="77777777" w:rsidTr="00FD4EAB">
        <w:tc>
          <w:tcPr>
            <w:tcW w:w="3034" w:type="dxa"/>
          </w:tcPr>
          <w:p w14:paraId="1AB0645B" w14:textId="75824AD4" w:rsidR="00402D96" w:rsidRPr="00936713" w:rsidRDefault="00402D96" w:rsidP="008D4C39">
            <w:r w:rsidRPr="00936713">
              <w:t>File Service</w:t>
            </w:r>
          </w:p>
        </w:tc>
        <w:tc>
          <w:tcPr>
            <w:tcW w:w="6348" w:type="dxa"/>
          </w:tcPr>
          <w:p w14:paraId="7C06A55C" w14:textId="41F651F0" w:rsidR="00402D96" w:rsidRPr="00936713" w:rsidRDefault="00402D96" w:rsidP="008D4C39">
            <w:r w:rsidRPr="00936713">
              <w:t>Der File Service ist für das Speichern und Ausliefern von Dateien wie Dokumente oder Bilder zuständig.</w:t>
            </w:r>
          </w:p>
        </w:tc>
      </w:tr>
      <w:tr w:rsidR="00EF4E1B" w:rsidRPr="00936713" w14:paraId="26B06F61" w14:textId="77777777" w:rsidTr="00FD4EAB">
        <w:tc>
          <w:tcPr>
            <w:tcW w:w="3034" w:type="dxa"/>
          </w:tcPr>
          <w:p w14:paraId="0973B1F2" w14:textId="2CEF552A" w:rsidR="00EF4E1B" w:rsidRPr="00936713" w:rsidRDefault="00EF4E1B" w:rsidP="008D4C39">
            <w:r w:rsidRPr="00936713">
              <w:t>Customer Service</w:t>
            </w:r>
          </w:p>
        </w:tc>
        <w:tc>
          <w:tcPr>
            <w:tcW w:w="6348" w:type="dxa"/>
          </w:tcPr>
          <w:p w14:paraId="367E4F2E" w14:textId="093C62C1" w:rsidR="00EF4E1B" w:rsidRPr="00936713" w:rsidRDefault="00EF4E1B" w:rsidP="008D4C39">
            <w:r w:rsidRPr="00936713">
              <w:t>Der Customer Service synchronisiert Kunden Daten aus dem CRM der Helion AG und stellt sie für die Baustellen App zur Verfügung.</w:t>
            </w:r>
          </w:p>
        </w:tc>
      </w:tr>
    </w:tbl>
    <w:p w14:paraId="4B678238" w14:textId="55BA7B0A" w:rsidR="00402D96" w:rsidRPr="00936713" w:rsidRDefault="00402D96" w:rsidP="007C0001">
      <w:pPr>
        <w:pStyle w:val="Heading5"/>
      </w:pPr>
      <w:r w:rsidRPr="00936713">
        <w:t>Schnittstellen</w:t>
      </w:r>
    </w:p>
    <w:p w14:paraId="77CEB95F" w14:textId="629C164E" w:rsidR="00EF4E1B" w:rsidRPr="00936713" w:rsidRDefault="00EF4E1B" w:rsidP="000A0D95">
      <w:r w:rsidRPr="00936713">
        <w:t>In der folgenden Tabelle werden die Schnittstellen zu den externen Systemen beschrieben.</w:t>
      </w:r>
    </w:p>
    <w:p w14:paraId="3E4ED6A8" w14:textId="2828266F" w:rsidR="00917056" w:rsidRPr="00936713" w:rsidRDefault="00917056" w:rsidP="00917056">
      <w:pPr>
        <w:pStyle w:val="Caption"/>
        <w:keepNext/>
      </w:pPr>
      <w:bookmarkStart w:id="108" w:name="_Toc190680549"/>
      <w:r w:rsidRPr="00936713">
        <w:t xml:space="preserve">Tabelle </w:t>
      </w:r>
      <w:fldSimple w:instr=" SEQ Tabelle \* ARABIC ">
        <w:r w:rsidR="00D64016">
          <w:rPr>
            <w:noProof/>
          </w:rPr>
          <w:t>13</w:t>
        </w:r>
      </w:fldSimple>
      <w:r w:rsidRPr="00936713">
        <w:t xml:space="preserve"> Beschreibung der Schnittstellen</w:t>
      </w:r>
      <w:r w:rsidR="00EF1012" w:rsidRPr="00936713">
        <w:t xml:space="preserve"> des Gesamtsystems</w:t>
      </w:r>
      <w:r w:rsidRPr="00936713">
        <w:t xml:space="preserve"> zu den externen Systemen</w:t>
      </w:r>
      <w:bookmarkEnd w:id="108"/>
    </w:p>
    <w:tbl>
      <w:tblPr>
        <w:tblStyle w:val="TabelleBFH2"/>
        <w:tblW w:w="0" w:type="auto"/>
        <w:tblLook w:val="04A0" w:firstRow="1" w:lastRow="0" w:firstColumn="1" w:lastColumn="0" w:noHBand="0" w:noVBand="1"/>
      </w:tblPr>
      <w:tblGrid>
        <w:gridCol w:w="2467"/>
        <w:gridCol w:w="2693"/>
        <w:gridCol w:w="4222"/>
      </w:tblGrid>
      <w:tr w:rsidR="00402D96" w:rsidRPr="00936713" w14:paraId="148A943C" w14:textId="77777777" w:rsidTr="00EF4E1B">
        <w:trPr>
          <w:cnfStyle w:val="100000000000" w:firstRow="1" w:lastRow="0" w:firstColumn="0" w:lastColumn="0" w:oddVBand="0" w:evenVBand="0" w:oddHBand="0" w:evenHBand="0" w:firstRowFirstColumn="0" w:firstRowLastColumn="0" w:lastRowFirstColumn="0" w:lastRowLastColumn="0"/>
        </w:trPr>
        <w:tc>
          <w:tcPr>
            <w:tcW w:w="2467" w:type="dxa"/>
          </w:tcPr>
          <w:p w14:paraId="426E424E" w14:textId="2A908971" w:rsidR="00402D96" w:rsidRPr="00936713" w:rsidRDefault="00402D96" w:rsidP="000A0D95">
            <w:pPr>
              <w:rPr>
                <w:b w:val="0"/>
              </w:rPr>
            </w:pPr>
            <w:r w:rsidRPr="00936713">
              <w:rPr>
                <w:b w:val="0"/>
              </w:rPr>
              <w:t>Schnittstelle</w:t>
            </w:r>
          </w:p>
        </w:tc>
        <w:tc>
          <w:tcPr>
            <w:tcW w:w="2693" w:type="dxa"/>
          </w:tcPr>
          <w:p w14:paraId="1AF27724" w14:textId="7BB35E74" w:rsidR="00402D96" w:rsidRPr="00936713" w:rsidRDefault="00402D96" w:rsidP="000A0D95">
            <w:pPr>
              <w:rPr>
                <w:b w:val="0"/>
              </w:rPr>
            </w:pPr>
            <w:r w:rsidRPr="00936713">
              <w:rPr>
                <w:b w:val="0"/>
              </w:rPr>
              <w:t>Risiko</w:t>
            </w:r>
          </w:p>
        </w:tc>
        <w:tc>
          <w:tcPr>
            <w:tcW w:w="4222" w:type="dxa"/>
          </w:tcPr>
          <w:p w14:paraId="62D15A85" w14:textId="21FAA342" w:rsidR="00402D96" w:rsidRPr="00936713" w:rsidRDefault="00402D96" w:rsidP="000A0D95">
            <w:pPr>
              <w:rPr>
                <w:b w:val="0"/>
              </w:rPr>
            </w:pPr>
            <w:r w:rsidRPr="00936713">
              <w:rPr>
                <w:b w:val="0"/>
              </w:rPr>
              <w:t>Beschreibung</w:t>
            </w:r>
          </w:p>
        </w:tc>
      </w:tr>
      <w:tr w:rsidR="00402D96" w:rsidRPr="00936713" w14:paraId="382CE5C4" w14:textId="77777777" w:rsidTr="00EF4E1B">
        <w:tc>
          <w:tcPr>
            <w:tcW w:w="2467" w:type="dxa"/>
          </w:tcPr>
          <w:p w14:paraId="23657533" w14:textId="4E9BBABA" w:rsidR="00402D96" w:rsidRPr="00936713" w:rsidRDefault="00EF4E1B" w:rsidP="000A0D95">
            <w:r w:rsidRPr="00936713">
              <w:t>MS SharePoint/Teams</w:t>
            </w:r>
          </w:p>
        </w:tc>
        <w:tc>
          <w:tcPr>
            <w:tcW w:w="2693" w:type="dxa"/>
          </w:tcPr>
          <w:p w14:paraId="064DF03C" w14:textId="2E9CB993" w:rsidR="00402D96" w:rsidRPr="00936713" w:rsidRDefault="00EF4E1B" w:rsidP="000A0D95">
            <w:r w:rsidRPr="00936713">
              <w:t>Für das Projekt relevante Chats und Dokumente können nicht geöffnet werden</w:t>
            </w:r>
          </w:p>
        </w:tc>
        <w:tc>
          <w:tcPr>
            <w:tcW w:w="4222" w:type="dxa"/>
          </w:tcPr>
          <w:p w14:paraId="7705E4F1" w14:textId="43B02C5C" w:rsidR="00402D96" w:rsidRPr="00936713" w:rsidRDefault="00EF4E1B" w:rsidP="000A0D95">
            <w:r w:rsidRPr="00936713">
              <w:t xml:space="preserve">Teams und SharePoint sind </w:t>
            </w:r>
            <w:proofErr w:type="gramStart"/>
            <w:r w:rsidRPr="00936713">
              <w:t>Standard Applikationen</w:t>
            </w:r>
            <w:proofErr w:type="gramEnd"/>
            <w:r w:rsidRPr="00936713">
              <w:t xml:space="preserve"> aus dem Hause Microsoft und dienen er Kollaboration (Teams) der Mitarbeiter und Dokumenten Management (SharePoint) im Projekt.</w:t>
            </w:r>
          </w:p>
        </w:tc>
      </w:tr>
      <w:tr w:rsidR="00EF4E1B" w:rsidRPr="00936713" w14:paraId="290A6F3F" w14:textId="77777777" w:rsidTr="00EF4E1B">
        <w:tc>
          <w:tcPr>
            <w:tcW w:w="2467" w:type="dxa"/>
          </w:tcPr>
          <w:p w14:paraId="3F10A9CA" w14:textId="37ABB6B4" w:rsidR="00402D96" w:rsidRPr="00936713" w:rsidRDefault="00EF4E1B" w:rsidP="000A0D95">
            <w:r w:rsidRPr="00936713">
              <w:t>CRM – Dynamics</w:t>
            </w:r>
          </w:p>
        </w:tc>
        <w:tc>
          <w:tcPr>
            <w:tcW w:w="2693" w:type="dxa"/>
          </w:tcPr>
          <w:p w14:paraId="7D4E7A41" w14:textId="65B1C987" w:rsidR="00402D96" w:rsidRPr="00936713" w:rsidRDefault="00EF4E1B" w:rsidP="000A0D95">
            <w:r w:rsidRPr="00936713">
              <w:t>Aktuelle Kundendaten können nicht in die Baustellen App synchronisiert werden</w:t>
            </w:r>
          </w:p>
        </w:tc>
        <w:tc>
          <w:tcPr>
            <w:tcW w:w="4222" w:type="dxa"/>
          </w:tcPr>
          <w:p w14:paraId="46B50194" w14:textId="2160B495" w:rsidR="00402D96" w:rsidRPr="00936713" w:rsidRDefault="00EF4E1B" w:rsidP="000A0D95">
            <w:r w:rsidRPr="00936713">
              <w:t>Das CRM enthält die Kundendaten der Helion AG und soll als Masterquelle für Kundendaten in den Projekten eingesetzt werden.</w:t>
            </w:r>
          </w:p>
        </w:tc>
      </w:tr>
      <w:tr w:rsidR="00EF4E1B" w:rsidRPr="00936713" w14:paraId="5ECE8E27" w14:textId="77777777" w:rsidTr="00EF4E1B">
        <w:tc>
          <w:tcPr>
            <w:tcW w:w="2467" w:type="dxa"/>
          </w:tcPr>
          <w:p w14:paraId="13158796" w14:textId="20BDF1BF" w:rsidR="00EF4E1B" w:rsidRPr="00936713" w:rsidRDefault="00EF4E1B" w:rsidP="000A0D95">
            <w:r w:rsidRPr="00936713">
              <w:t>Logistik Power App</w:t>
            </w:r>
          </w:p>
        </w:tc>
        <w:tc>
          <w:tcPr>
            <w:tcW w:w="2693" w:type="dxa"/>
          </w:tcPr>
          <w:p w14:paraId="3BFF3479" w14:textId="493437BB" w:rsidR="00EF4E1B" w:rsidRPr="00936713" w:rsidRDefault="00EF4E1B" w:rsidP="000A0D95">
            <w:r w:rsidRPr="00936713">
              <w:t>Fehler in den Materiallieferungen können nicht erfasst werden</w:t>
            </w:r>
            <w:r w:rsidR="00917056" w:rsidRPr="00936713">
              <w:t>.</w:t>
            </w:r>
          </w:p>
        </w:tc>
        <w:tc>
          <w:tcPr>
            <w:tcW w:w="4222" w:type="dxa"/>
          </w:tcPr>
          <w:p w14:paraId="488CDB86" w14:textId="39DADDAA" w:rsidR="00EF4E1B" w:rsidRPr="00936713" w:rsidRDefault="00917056" w:rsidP="000A0D95">
            <w:r w:rsidRPr="00936713">
              <w:t xml:space="preserve">Die Logistik App ist eine Power App, welche </w:t>
            </w:r>
            <w:proofErr w:type="spellStart"/>
            <w:r w:rsidRPr="00936713">
              <w:t>ua</w:t>
            </w:r>
            <w:proofErr w:type="spellEnd"/>
            <w:r w:rsidRPr="00936713">
              <w:t>. für die Material Bestellung verwendet wird. Aus dem Projekt soll die Logistik App geöffnet werden können, um Fehler in den Materiallieferungen erfassen zu können.</w:t>
            </w:r>
          </w:p>
        </w:tc>
      </w:tr>
    </w:tbl>
    <w:p w14:paraId="532F0B55" w14:textId="36F8B035" w:rsidR="00402D96" w:rsidRPr="00936713" w:rsidRDefault="00917056" w:rsidP="00917056">
      <w:pPr>
        <w:pStyle w:val="Heading4"/>
      </w:pPr>
      <w:r w:rsidRPr="00936713">
        <w:t>Mobile App</w:t>
      </w:r>
      <w:r w:rsidR="00DE534C" w:rsidRPr="00936713">
        <w:t xml:space="preserve"> (Level 1)</w:t>
      </w:r>
    </w:p>
    <w:p w14:paraId="3C981958" w14:textId="76B5D7FD" w:rsidR="00917056" w:rsidRPr="00936713" w:rsidRDefault="00A109EE" w:rsidP="00917056">
      <w:r w:rsidRPr="00936713">
        <w:t>In diesem Abschnitt wird die Komponente „Mobile App“ beschrieben.</w:t>
      </w:r>
    </w:p>
    <w:p w14:paraId="6799690B" w14:textId="77777777" w:rsidR="00A109EE" w:rsidRPr="00936713" w:rsidRDefault="00A109EE" w:rsidP="00EF15D2">
      <w:pPr>
        <w:jc w:val="center"/>
      </w:pPr>
    </w:p>
    <w:p w14:paraId="5A087E4B" w14:textId="77777777" w:rsidR="00EF15D2" w:rsidRPr="00936713" w:rsidRDefault="00EF15D2" w:rsidP="00EF15D2">
      <w:pPr>
        <w:keepNext/>
        <w:jc w:val="center"/>
      </w:pPr>
      <w:r w:rsidRPr="00936713">
        <w:rPr>
          <w:noProof/>
        </w:rPr>
        <w:lastRenderedPageBreak/>
        <w:drawing>
          <wp:inline distT="0" distB="0" distL="0" distR="0" wp14:anchorId="7E2CF15F" wp14:editId="6749F0DF">
            <wp:extent cx="4235184" cy="3060508"/>
            <wp:effectExtent l="0" t="0" r="0" b="6985"/>
            <wp:docPr id="1589084989"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9084989" name="Picture 6"/>
                    <pic:cNvPicPr/>
                  </pic:nvPicPr>
                  <pic:blipFill>
                    <a:blip r:embed="rId37">
                      <a:extLst>
                        <a:ext uri="{28A0092B-C50C-407E-A947-70E740481C1C}">
                          <a14:useLocalDpi xmlns:a14="http://schemas.microsoft.com/office/drawing/2010/main" val="0"/>
                        </a:ext>
                      </a:extLst>
                    </a:blip>
                    <a:stretch>
                      <a:fillRect/>
                    </a:stretch>
                  </pic:blipFill>
                  <pic:spPr>
                    <a:xfrm>
                      <a:off x="0" y="0"/>
                      <a:ext cx="4235184" cy="3060508"/>
                    </a:xfrm>
                    <a:prstGeom prst="rect">
                      <a:avLst/>
                    </a:prstGeom>
                  </pic:spPr>
                </pic:pic>
              </a:graphicData>
            </a:graphic>
          </wp:inline>
        </w:drawing>
      </w:r>
    </w:p>
    <w:p w14:paraId="2B0F1386" w14:textId="0F06F6B2" w:rsidR="00EF15D2" w:rsidRPr="00936713" w:rsidRDefault="00EF15D2" w:rsidP="00EF15D2">
      <w:pPr>
        <w:pStyle w:val="Caption"/>
        <w:jc w:val="center"/>
      </w:pPr>
      <w:bookmarkStart w:id="109" w:name="_Toc190680598"/>
      <w:r w:rsidRPr="00936713">
        <w:t xml:space="preserve">Abbildung </w:t>
      </w:r>
      <w:fldSimple w:instr=" SEQ Abbildung \* ARABIC ">
        <w:r w:rsidR="00460E0F">
          <w:rPr>
            <w:noProof/>
          </w:rPr>
          <w:t>20</w:t>
        </w:r>
      </w:fldSimple>
      <w:r w:rsidRPr="00936713">
        <w:t xml:space="preserve"> Bausteinsicht der mobilen App Level 1</w:t>
      </w:r>
      <w:bookmarkEnd w:id="109"/>
    </w:p>
    <w:p w14:paraId="67B6BFDB" w14:textId="7338B8CD" w:rsidR="00C02266" w:rsidRPr="00936713" w:rsidRDefault="00C02266" w:rsidP="007C0001">
      <w:pPr>
        <w:pStyle w:val="Heading5"/>
      </w:pPr>
      <w:r w:rsidRPr="00936713">
        <w:t>Zweck/Verantwortung</w:t>
      </w:r>
    </w:p>
    <w:p w14:paraId="2A797D27" w14:textId="237A5EE4" w:rsidR="00C02266" w:rsidRPr="00936713" w:rsidRDefault="00C02266" w:rsidP="00C02266">
      <w:r w:rsidRPr="00936713">
        <w:t>Die mobile App ist der Client für die Installation auf einem mobilen Gerät. Er dient als Zugang zu den Projekten, Notizen und Inbetriebnahme Protokollen für die Mitarbeiter auf der Baustelle.</w:t>
      </w:r>
    </w:p>
    <w:p w14:paraId="046033DE" w14:textId="574CCD78" w:rsidR="00C02266" w:rsidRPr="00936713" w:rsidRDefault="00C02266" w:rsidP="007C0001">
      <w:pPr>
        <w:pStyle w:val="Heading5"/>
      </w:pPr>
      <w:r w:rsidRPr="00936713">
        <w:t>Schnittstellen</w:t>
      </w:r>
    </w:p>
    <w:p w14:paraId="4B02F100" w14:textId="3A46A534" w:rsidR="00EF1012" w:rsidRPr="00936713" w:rsidRDefault="00EF1012" w:rsidP="00EF1012">
      <w:pPr>
        <w:pStyle w:val="Caption"/>
        <w:keepNext/>
      </w:pPr>
      <w:bookmarkStart w:id="110" w:name="_Toc190680550"/>
      <w:r w:rsidRPr="00936713">
        <w:t xml:space="preserve">Tabelle </w:t>
      </w:r>
      <w:fldSimple w:instr=" SEQ Tabelle \* ARABIC ">
        <w:r w:rsidR="00D64016">
          <w:rPr>
            <w:noProof/>
          </w:rPr>
          <w:t>14</w:t>
        </w:r>
      </w:fldSimple>
      <w:r w:rsidRPr="00936713">
        <w:t xml:space="preserve"> Beschreibung der Schnittstellen der mobilen App</w:t>
      </w:r>
      <w:bookmarkEnd w:id="110"/>
    </w:p>
    <w:tbl>
      <w:tblPr>
        <w:tblStyle w:val="TabelleBFH2"/>
        <w:tblW w:w="0" w:type="auto"/>
        <w:tblLook w:val="04A0" w:firstRow="1" w:lastRow="0" w:firstColumn="1" w:lastColumn="0" w:noHBand="0" w:noVBand="1"/>
      </w:tblPr>
      <w:tblGrid>
        <w:gridCol w:w="3034"/>
        <w:gridCol w:w="6348"/>
      </w:tblGrid>
      <w:tr w:rsidR="00C02266" w:rsidRPr="00936713" w14:paraId="4D40782A" w14:textId="77777777" w:rsidTr="00C02266">
        <w:trPr>
          <w:cnfStyle w:val="100000000000" w:firstRow="1" w:lastRow="0" w:firstColumn="0" w:lastColumn="0" w:oddVBand="0" w:evenVBand="0" w:oddHBand="0" w:evenHBand="0" w:firstRowFirstColumn="0" w:firstRowLastColumn="0" w:lastRowFirstColumn="0" w:lastRowLastColumn="0"/>
        </w:trPr>
        <w:tc>
          <w:tcPr>
            <w:tcW w:w="3034" w:type="dxa"/>
          </w:tcPr>
          <w:p w14:paraId="30DFCAA3" w14:textId="28D62484" w:rsidR="00C02266" w:rsidRPr="00936713" w:rsidRDefault="00C02266" w:rsidP="00C02266">
            <w:pPr>
              <w:rPr>
                <w:b w:val="0"/>
              </w:rPr>
            </w:pPr>
            <w:r w:rsidRPr="00936713">
              <w:rPr>
                <w:b w:val="0"/>
              </w:rPr>
              <w:t>Schnittstelle</w:t>
            </w:r>
          </w:p>
        </w:tc>
        <w:tc>
          <w:tcPr>
            <w:tcW w:w="6348" w:type="dxa"/>
          </w:tcPr>
          <w:p w14:paraId="146DA430" w14:textId="65D6C2E5" w:rsidR="00C02266" w:rsidRPr="00936713" w:rsidRDefault="00C02266" w:rsidP="00C02266">
            <w:pPr>
              <w:rPr>
                <w:b w:val="0"/>
              </w:rPr>
            </w:pPr>
            <w:r w:rsidRPr="00936713">
              <w:rPr>
                <w:b w:val="0"/>
              </w:rPr>
              <w:t>Beschreibung</w:t>
            </w:r>
          </w:p>
        </w:tc>
      </w:tr>
      <w:tr w:rsidR="00C02266" w:rsidRPr="00936713" w14:paraId="36C94625" w14:textId="77777777" w:rsidTr="00C02266">
        <w:tc>
          <w:tcPr>
            <w:tcW w:w="3034" w:type="dxa"/>
          </w:tcPr>
          <w:p w14:paraId="3D4EBBF9" w14:textId="4D345C7F" w:rsidR="00C02266" w:rsidRPr="00936713" w:rsidRDefault="00C02266" w:rsidP="00C02266">
            <w:r w:rsidRPr="00936713">
              <w:t>MS SharePoint/Teams</w:t>
            </w:r>
          </w:p>
        </w:tc>
        <w:tc>
          <w:tcPr>
            <w:tcW w:w="6348" w:type="dxa"/>
          </w:tcPr>
          <w:p w14:paraId="108E1BB2" w14:textId="128F1089" w:rsidR="00C02266" w:rsidRPr="00936713" w:rsidRDefault="00C02266" w:rsidP="00C02266">
            <w:r w:rsidRPr="00936713">
              <w:t xml:space="preserve">Aus der Projektansicht in der Baustellen App öffnet der Benutzer ein Dokument (SharePoint) oder Chat (Teams) in der jeweiligen externen App oder in deren Webansicht im Browser. Dokumente oder Chats sind als externe URLs </w:t>
            </w:r>
            <w:r w:rsidR="002E777B" w:rsidRPr="00936713">
              <w:t>abgelegt.</w:t>
            </w:r>
          </w:p>
        </w:tc>
      </w:tr>
      <w:tr w:rsidR="002E777B" w:rsidRPr="00936713" w14:paraId="73F7D2A2" w14:textId="77777777" w:rsidTr="00C02266">
        <w:tc>
          <w:tcPr>
            <w:tcW w:w="3034" w:type="dxa"/>
          </w:tcPr>
          <w:p w14:paraId="61D7DE7C" w14:textId="16D46113" w:rsidR="002E777B" w:rsidRPr="00936713" w:rsidRDefault="002E777B" w:rsidP="00C02266">
            <w:r w:rsidRPr="00936713">
              <w:t>Logistik Power App</w:t>
            </w:r>
          </w:p>
        </w:tc>
        <w:tc>
          <w:tcPr>
            <w:tcW w:w="6348" w:type="dxa"/>
          </w:tcPr>
          <w:p w14:paraId="317F193C" w14:textId="0DFBB270" w:rsidR="002E777B" w:rsidRPr="00936713" w:rsidRDefault="002E777B" w:rsidP="00C02266">
            <w:r w:rsidRPr="00936713">
              <w:t>Der Benutzer verwendet die Logistik Power App, um Fehler in der Materialbestellung zu melden. Im Projekt wird eine externe URL auf das Meldeformular in der Logistik Power App hinterlegt. Das Formular öffnet sich in einer externen App oder dem Browser.</w:t>
            </w:r>
          </w:p>
        </w:tc>
      </w:tr>
      <w:tr w:rsidR="002E777B" w:rsidRPr="00936713" w14:paraId="128E75C5" w14:textId="77777777" w:rsidTr="00C02266">
        <w:tc>
          <w:tcPr>
            <w:tcW w:w="3034" w:type="dxa"/>
          </w:tcPr>
          <w:p w14:paraId="711CBB61" w14:textId="15638EAF" w:rsidR="002E777B" w:rsidRPr="00936713" w:rsidRDefault="002E777B" w:rsidP="00C02266">
            <w:proofErr w:type="gramStart"/>
            <w:r w:rsidRPr="00936713">
              <w:t>API Gateway</w:t>
            </w:r>
            <w:proofErr w:type="gramEnd"/>
          </w:p>
        </w:tc>
        <w:tc>
          <w:tcPr>
            <w:tcW w:w="6348" w:type="dxa"/>
          </w:tcPr>
          <w:p w14:paraId="764D67A7" w14:textId="2DC15A7D" w:rsidR="002E777B" w:rsidRPr="00936713" w:rsidRDefault="002E777B" w:rsidP="00C02266">
            <w:r w:rsidRPr="00936713">
              <w:t xml:space="preserve">Über den </w:t>
            </w:r>
            <w:proofErr w:type="gramStart"/>
            <w:r w:rsidRPr="00936713">
              <w:t>API Gateway</w:t>
            </w:r>
            <w:proofErr w:type="gramEnd"/>
            <w:r w:rsidRPr="00936713">
              <w:t xml:space="preserve"> findet die Kommunikation mit den Backend Services statt.</w:t>
            </w:r>
          </w:p>
        </w:tc>
      </w:tr>
      <w:tr w:rsidR="002E777B" w:rsidRPr="00936713" w14:paraId="2576A361" w14:textId="77777777" w:rsidTr="00C02266">
        <w:tc>
          <w:tcPr>
            <w:tcW w:w="3034" w:type="dxa"/>
          </w:tcPr>
          <w:p w14:paraId="1184CFB6" w14:textId="77A50B0E" w:rsidR="002E777B" w:rsidRPr="00936713" w:rsidRDefault="002E777B" w:rsidP="00C02266">
            <w:r w:rsidRPr="00936713">
              <w:t>Lokaler Speicher</w:t>
            </w:r>
          </w:p>
        </w:tc>
        <w:tc>
          <w:tcPr>
            <w:tcW w:w="6348" w:type="dxa"/>
          </w:tcPr>
          <w:p w14:paraId="2F212434" w14:textId="376DEAC5" w:rsidR="002E777B" w:rsidRPr="00936713" w:rsidRDefault="002E777B" w:rsidP="00C02266">
            <w:r w:rsidRPr="00936713">
              <w:t>Wird zum lokalen Speichern der Daten verwendet, damit die mobile App auch offline verwendet werden kann.</w:t>
            </w:r>
          </w:p>
        </w:tc>
      </w:tr>
      <w:tr w:rsidR="002E777B" w:rsidRPr="00936713" w14:paraId="0AFB89F9" w14:textId="77777777" w:rsidTr="00C02266">
        <w:tc>
          <w:tcPr>
            <w:tcW w:w="3034" w:type="dxa"/>
          </w:tcPr>
          <w:p w14:paraId="449EBAAC" w14:textId="63D69FAF" w:rsidR="002E777B" w:rsidRPr="00936713" w:rsidRDefault="002E777B" w:rsidP="00C02266">
            <w:r w:rsidRPr="00936713">
              <w:t>Kamera</w:t>
            </w:r>
          </w:p>
        </w:tc>
        <w:tc>
          <w:tcPr>
            <w:tcW w:w="6348" w:type="dxa"/>
          </w:tcPr>
          <w:p w14:paraId="186C3A0B" w14:textId="592578F2" w:rsidR="002E777B" w:rsidRPr="00936713" w:rsidRDefault="002E777B" w:rsidP="00C02266">
            <w:r w:rsidRPr="00936713">
              <w:t xml:space="preserve">Wird verwendet um Bilder für die </w:t>
            </w:r>
            <w:proofErr w:type="gramStart"/>
            <w:r w:rsidRPr="00936713">
              <w:t>IBN Protokolle</w:t>
            </w:r>
            <w:proofErr w:type="gramEnd"/>
            <w:r w:rsidRPr="00936713">
              <w:t xml:space="preserve"> oder die Notizen zu machen.</w:t>
            </w:r>
          </w:p>
        </w:tc>
      </w:tr>
    </w:tbl>
    <w:p w14:paraId="5AFFC247" w14:textId="373EF1B1" w:rsidR="002E777B" w:rsidRPr="00936713" w:rsidRDefault="002E777B" w:rsidP="007C0001">
      <w:pPr>
        <w:pStyle w:val="Heading5"/>
      </w:pPr>
      <w:r w:rsidRPr="00936713">
        <w:t>Qualitäts-/Leistungsmerkmale</w:t>
      </w:r>
    </w:p>
    <w:p w14:paraId="74242750" w14:textId="4AF99A9E" w:rsidR="002E777B" w:rsidRPr="00936713" w:rsidRDefault="002E777B">
      <w:pPr>
        <w:pStyle w:val="ListParagraph"/>
        <w:numPr>
          <w:ilvl w:val="0"/>
          <w:numId w:val="34"/>
        </w:numPr>
      </w:pPr>
      <w:r w:rsidRPr="00936713">
        <w:t xml:space="preserve">Die mobile App </w:t>
      </w:r>
      <w:r w:rsidR="000B09D1" w:rsidRPr="00936713">
        <w:t xml:space="preserve">unterstützt </w:t>
      </w:r>
      <w:proofErr w:type="spellStart"/>
      <w:r w:rsidR="000B09D1" w:rsidRPr="00936713">
        <w:t>Betriebsysteme</w:t>
      </w:r>
      <w:proofErr w:type="spellEnd"/>
      <w:r w:rsidRPr="00936713">
        <w:t xml:space="preserve"> ab Android 12 und iOS 16</w:t>
      </w:r>
      <w:r w:rsidR="000B09D1" w:rsidRPr="00936713">
        <w:t>.</w:t>
      </w:r>
    </w:p>
    <w:p w14:paraId="70B74C4F" w14:textId="296D1A97" w:rsidR="000B09D1" w:rsidRPr="00936713" w:rsidRDefault="000B09D1">
      <w:pPr>
        <w:pStyle w:val="ListParagraph"/>
        <w:numPr>
          <w:ilvl w:val="0"/>
          <w:numId w:val="34"/>
        </w:numPr>
      </w:pPr>
      <w:r w:rsidRPr="00936713">
        <w:t>Die App ist für die Verwendung im Portraitmodus optimiert.</w:t>
      </w:r>
    </w:p>
    <w:p w14:paraId="326FCC71" w14:textId="72B9F4AA" w:rsidR="000B09D1" w:rsidRPr="00936713" w:rsidRDefault="000B09D1">
      <w:pPr>
        <w:pStyle w:val="ListParagraph"/>
        <w:numPr>
          <w:ilvl w:val="0"/>
          <w:numId w:val="34"/>
        </w:numPr>
      </w:pPr>
      <w:r w:rsidRPr="00936713">
        <w:t xml:space="preserve">Die App </w:t>
      </w:r>
      <w:r w:rsidR="009D47CB" w:rsidRPr="00936713">
        <w:t>speichert Daten lokal, damit die Applikation offline verwendet werden kann</w:t>
      </w:r>
      <w:r w:rsidRPr="00936713">
        <w:t>.</w:t>
      </w:r>
    </w:p>
    <w:p w14:paraId="5814BCE4" w14:textId="1C4E5420" w:rsidR="00D535B5" w:rsidRPr="00936713" w:rsidRDefault="005A47F2">
      <w:pPr>
        <w:pStyle w:val="ListParagraph"/>
        <w:numPr>
          <w:ilvl w:val="0"/>
          <w:numId w:val="34"/>
        </w:numPr>
      </w:pPr>
      <w:r w:rsidRPr="00936713">
        <w:t xml:space="preserve">Das </w:t>
      </w:r>
      <w:proofErr w:type="gramStart"/>
      <w:r w:rsidRPr="00936713">
        <w:t>Software Design</w:t>
      </w:r>
      <w:proofErr w:type="gramEnd"/>
      <w:r w:rsidR="000B09D1" w:rsidRPr="00936713">
        <w:t xml:space="preserve"> wird nach dem Entwurfsmuster MVVM </w:t>
      </w:r>
      <w:r w:rsidRPr="00936713">
        <w:t xml:space="preserve">umgesetzt (Siehe Kapitel </w:t>
      </w:r>
      <w:r w:rsidRPr="00936713">
        <w:fldChar w:fldCharType="begin"/>
      </w:r>
      <w:r w:rsidRPr="00936713">
        <w:instrText xml:space="preserve"> REF _Ref189858749 \r \h </w:instrText>
      </w:r>
      <w:r w:rsidRPr="00936713">
        <w:fldChar w:fldCharType="separate"/>
      </w:r>
      <w:r w:rsidRPr="00936713">
        <w:t>4.3.8.5</w:t>
      </w:r>
      <w:r w:rsidRPr="00936713">
        <w:fldChar w:fldCharType="end"/>
      </w:r>
      <w:r w:rsidRPr="00936713">
        <w:t>).</w:t>
      </w:r>
    </w:p>
    <w:p w14:paraId="73C6300E" w14:textId="77777777" w:rsidR="006F1940" w:rsidRPr="00936713" w:rsidRDefault="006F1940">
      <w:pPr>
        <w:pStyle w:val="ListParagraph"/>
        <w:numPr>
          <w:ilvl w:val="0"/>
          <w:numId w:val="34"/>
        </w:numPr>
      </w:pPr>
    </w:p>
    <w:p w14:paraId="59B879AA" w14:textId="48375BCF" w:rsidR="00EF1012" w:rsidRPr="00936713" w:rsidRDefault="009D47CB" w:rsidP="009D47CB">
      <w:pPr>
        <w:pStyle w:val="Heading4"/>
      </w:pPr>
      <w:proofErr w:type="gramStart"/>
      <w:r w:rsidRPr="00936713">
        <w:lastRenderedPageBreak/>
        <w:t>Web Portal</w:t>
      </w:r>
      <w:proofErr w:type="gramEnd"/>
      <w:r w:rsidR="00DE534C" w:rsidRPr="00936713">
        <w:t xml:space="preserve"> (Level 1)</w:t>
      </w:r>
    </w:p>
    <w:p w14:paraId="1318DC52" w14:textId="00D5D9F3" w:rsidR="009D47CB" w:rsidRPr="00936713" w:rsidRDefault="009D47CB" w:rsidP="009D47CB">
      <w:r w:rsidRPr="00936713">
        <w:t xml:space="preserve">In diesem Abschnitt wird die Komponente </w:t>
      </w:r>
      <w:r w:rsidR="005E20CD" w:rsidRPr="00936713">
        <w:t>«</w:t>
      </w:r>
      <w:r w:rsidRPr="00936713">
        <w:t>Web Portal</w:t>
      </w:r>
      <w:r w:rsidR="005E20CD" w:rsidRPr="00936713">
        <w:t>»</w:t>
      </w:r>
      <w:r w:rsidRPr="00936713">
        <w:t xml:space="preserve"> beschreiben.</w:t>
      </w:r>
    </w:p>
    <w:p w14:paraId="172A8734" w14:textId="77777777" w:rsidR="009D47CB" w:rsidRPr="00936713" w:rsidRDefault="009D47CB" w:rsidP="009D47CB"/>
    <w:p w14:paraId="0AF5C898" w14:textId="77777777" w:rsidR="00615980" w:rsidRPr="00936713" w:rsidRDefault="00615980" w:rsidP="00615980">
      <w:pPr>
        <w:keepNext/>
        <w:jc w:val="center"/>
      </w:pPr>
      <w:r w:rsidRPr="00936713">
        <w:rPr>
          <w:noProof/>
        </w:rPr>
        <w:drawing>
          <wp:inline distT="0" distB="0" distL="0" distR="0" wp14:anchorId="224B4433" wp14:editId="419E6BB8">
            <wp:extent cx="4377751" cy="1406664"/>
            <wp:effectExtent l="0" t="0" r="3810" b="3175"/>
            <wp:docPr id="10688435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8843543" name="Picture 2"/>
                    <pic:cNvPicPr/>
                  </pic:nvPicPr>
                  <pic:blipFill>
                    <a:blip r:embed="rId38">
                      <a:extLst>
                        <a:ext uri="{28A0092B-C50C-407E-A947-70E740481C1C}">
                          <a14:useLocalDpi xmlns:a14="http://schemas.microsoft.com/office/drawing/2010/main" val="0"/>
                        </a:ext>
                      </a:extLst>
                    </a:blip>
                    <a:stretch>
                      <a:fillRect/>
                    </a:stretch>
                  </pic:blipFill>
                  <pic:spPr>
                    <a:xfrm>
                      <a:off x="0" y="0"/>
                      <a:ext cx="4377751" cy="1406664"/>
                    </a:xfrm>
                    <a:prstGeom prst="rect">
                      <a:avLst/>
                    </a:prstGeom>
                  </pic:spPr>
                </pic:pic>
              </a:graphicData>
            </a:graphic>
          </wp:inline>
        </w:drawing>
      </w:r>
    </w:p>
    <w:p w14:paraId="4C4121F5" w14:textId="6FA03380" w:rsidR="009D47CB" w:rsidRPr="00936713" w:rsidRDefault="00615980" w:rsidP="00615980">
      <w:pPr>
        <w:pStyle w:val="Caption"/>
        <w:jc w:val="center"/>
      </w:pPr>
      <w:bookmarkStart w:id="111" w:name="_Toc190680599"/>
      <w:r w:rsidRPr="00936713">
        <w:t xml:space="preserve">Abbildung </w:t>
      </w:r>
      <w:fldSimple w:instr=" SEQ Abbildung \* ARABIC ">
        <w:r w:rsidR="00460E0F">
          <w:rPr>
            <w:noProof/>
          </w:rPr>
          <w:t>21</w:t>
        </w:r>
      </w:fldSimple>
      <w:r w:rsidRPr="00936713">
        <w:t xml:space="preserve"> Bausteinsicht Web Portal</w:t>
      </w:r>
      <w:r w:rsidR="007C615D" w:rsidRPr="00936713">
        <w:t xml:space="preserve"> Level </w:t>
      </w:r>
      <w:r w:rsidR="009F7BD5" w:rsidRPr="00936713">
        <w:t>1</w:t>
      </w:r>
      <w:bookmarkEnd w:id="111"/>
    </w:p>
    <w:p w14:paraId="5052F479" w14:textId="2245EC93" w:rsidR="00615980" w:rsidRPr="00936713" w:rsidRDefault="00615980" w:rsidP="007C0001">
      <w:pPr>
        <w:pStyle w:val="Heading5"/>
      </w:pPr>
      <w:r w:rsidRPr="00936713">
        <w:t>Zweck/Verantwortung</w:t>
      </w:r>
    </w:p>
    <w:p w14:paraId="001E5620" w14:textId="3FC3804F" w:rsidR="00615980" w:rsidRPr="00936713" w:rsidRDefault="00615980" w:rsidP="00615980">
      <w:r w:rsidRPr="00936713">
        <w:t xml:space="preserve">Das </w:t>
      </w:r>
      <w:proofErr w:type="gramStart"/>
      <w:r w:rsidRPr="00936713">
        <w:t>Web Portal</w:t>
      </w:r>
      <w:proofErr w:type="gramEnd"/>
      <w:r w:rsidRPr="00936713">
        <w:t xml:space="preserve"> wird zur Administration der Daten durch Sachbearbeiter und Projektleiter verwendet.</w:t>
      </w:r>
    </w:p>
    <w:p w14:paraId="3155F774" w14:textId="2F09B99A" w:rsidR="00615980" w:rsidRPr="00936713" w:rsidRDefault="00615980" w:rsidP="007C0001">
      <w:pPr>
        <w:pStyle w:val="Heading5"/>
      </w:pPr>
      <w:r w:rsidRPr="00936713">
        <w:t>Schnittstellen</w:t>
      </w:r>
    </w:p>
    <w:p w14:paraId="170E3A5B" w14:textId="500B02AF" w:rsidR="00A052F1" w:rsidRPr="00936713" w:rsidRDefault="00A052F1" w:rsidP="00A052F1">
      <w:pPr>
        <w:pStyle w:val="Caption"/>
        <w:keepNext/>
      </w:pPr>
      <w:bookmarkStart w:id="112" w:name="_Toc190680551"/>
      <w:r w:rsidRPr="00936713">
        <w:t xml:space="preserve">Tabelle </w:t>
      </w:r>
      <w:fldSimple w:instr=" SEQ Tabelle \* ARABIC ">
        <w:r w:rsidR="00D64016">
          <w:rPr>
            <w:noProof/>
          </w:rPr>
          <w:t>15</w:t>
        </w:r>
      </w:fldSimple>
      <w:r w:rsidRPr="00936713">
        <w:t xml:space="preserve"> Beschreibung der Schnittstellen des </w:t>
      </w:r>
      <w:proofErr w:type="gramStart"/>
      <w:r w:rsidRPr="00936713">
        <w:t>Web Portals</w:t>
      </w:r>
      <w:bookmarkEnd w:id="112"/>
      <w:proofErr w:type="gramEnd"/>
    </w:p>
    <w:tbl>
      <w:tblPr>
        <w:tblStyle w:val="TabelleBFH2"/>
        <w:tblW w:w="0" w:type="auto"/>
        <w:tblLook w:val="04A0" w:firstRow="1" w:lastRow="0" w:firstColumn="1" w:lastColumn="0" w:noHBand="0" w:noVBand="1"/>
      </w:tblPr>
      <w:tblGrid>
        <w:gridCol w:w="3030"/>
        <w:gridCol w:w="6332"/>
      </w:tblGrid>
      <w:tr w:rsidR="00615980" w:rsidRPr="00936713" w14:paraId="24DD9B42" w14:textId="77777777" w:rsidTr="000F2BDF">
        <w:trPr>
          <w:cnfStyle w:val="100000000000" w:firstRow="1" w:lastRow="0" w:firstColumn="0" w:lastColumn="0" w:oddVBand="0" w:evenVBand="0" w:oddHBand="0" w:evenHBand="0" w:firstRowFirstColumn="0" w:firstRowLastColumn="0" w:lastRowFirstColumn="0" w:lastRowLastColumn="0"/>
        </w:trPr>
        <w:tc>
          <w:tcPr>
            <w:tcW w:w="3030" w:type="dxa"/>
          </w:tcPr>
          <w:p w14:paraId="322977CA" w14:textId="77777777" w:rsidR="00615980" w:rsidRPr="00936713" w:rsidRDefault="00615980" w:rsidP="006F6253">
            <w:pPr>
              <w:rPr>
                <w:bCs/>
              </w:rPr>
            </w:pPr>
            <w:r w:rsidRPr="00936713">
              <w:rPr>
                <w:bCs/>
              </w:rPr>
              <w:t>Schnittstelle</w:t>
            </w:r>
          </w:p>
        </w:tc>
        <w:tc>
          <w:tcPr>
            <w:tcW w:w="6332" w:type="dxa"/>
          </w:tcPr>
          <w:p w14:paraId="7BE54038" w14:textId="77777777" w:rsidR="00615980" w:rsidRPr="00936713" w:rsidRDefault="00615980" w:rsidP="006F6253">
            <w:pPr>
              <w:rPr>
                <w:bCs/>
              </w:rPr>
            </w:pPr>
            <w:r w:rsidRPr="00936713">
              <w:rPr>
                <w:bCs/>
              </w:rPr>
              <w:t>Beschreibung</w:t>
            </w:r>
          </w:p>
        </w:tc>
      </w:tr>
      <w:tr w:rsidR="00615980" w:rsidRPr="00936713" w14:paraId="1F155F6A" w14:textId="77777777" w:rsidTr="000F2BDF">
        <w:tc>
          <w:tcPr>
            <w:tcW w:w="3030" w:type="dxa"/>
          </w:tcPr>
          <w:p w14:paraId="7F7827D9" w14:textId="77777777" w:rsidR="00615980" w:rsidRPr="00936713" w:rsidRDefault="00615980" w:rsidP="006F6253">
            <w:proofErr w:type="gramStart"/>
            <w:r w:rsidRPr="00936713">
              <w:t>API Gateway</w:t>
            </w:r>
            <w:proofErr w:type="gramEnd"/>
          </w:p>
        </w:tc>
        <w:tc>
          <w:tcPr>
            <w:tcW w:w="6332" w:type="dxa"/>
          </w:tcPr>
          <w:p w14:paraId="3F9DAD7D" w14:textId="77777777" w:rsidR="00615980" w:rsidRPr="00936713" w:rsidRDefault="00615980" w:rsidP="00A052F1">
            <w:pPr>
              <w:keepNext/>
            </w:pPr>
            <w:r w:rsidRPr="00936713">
              <w:t xml:space="preserve">Über den </w:t>
            </w:r>
            <w:proofErr w:type="gramStart"/>
            <w:r w:rsidRPr="00936713">
              <w:t>API Gateway</w:t>
            </w:r>
            <w:proofErr w:type="gramEnd"/>
            <w:r w:rsidRPr="00936713">
              <w:t xml:space="preserve"> findet die Kommunikation mit den Backend Services statt.</w:t>
            </w:r>
          </w:p>
        </w:tc>
      </w:tr>
    </w:tbl>
    <w:p w14:paraId="3406A7FA" w14:textId="28828757" w:rsidR="00615980" w:rsidRPr="00936713" w:rsidRDefault="00615980" w:rsidP="007C0001">
      <w:pPr>
        <w:pStyle w:val="Heading5"/>
      </w:pPr>
      <w:r w:rsidRPr="00936713">
        <w:t>Qualitäts-/Leistungsmerkmale</w:t>
      </w:r>
    </w:p>
    <w:p w14:paraId="5E81703F" w14:textId="34AD1F16" w:rsidR="00840619" w:rsidRPr="00936713" w:rsidRDefault="00840619">
      <w:pPr>
        <w:pStyle w:val="ListParagraph"/>
        <w:numPr>
          <w:ilvl w:val="0"/>
          <w:numId w:val="36"/>
        </w:numPr>
      </w:pPr>
      <w:r w:rsidRPr="00936713">
        <w:t>Ist für die Verwendung im Desktop Browser optimiert.</w:t>
      </w:r>
    </w:p>
    <w:p w14:paraId="64BA4426" w14:textId="02A8E6DD" w:rsidR="00840619" w:rsidRPr="00936713" w:rsidRDefault="00840619" w:rsidP="00840619">
      <w:pPr>
        <w:pStyle w:val="Heading4"/>
      </w:pPr>
      <w:proofErr w:type="gramStart"/>
      <w:r w:rsidRPr="00936713">
        <w:t>API Gateway</w:t>
      </w:r>
      <w:proofErr w:type="gramEnd"/>
      <w:r w:rsidR="00DE534C" w:rsidRPr="00936713">
        <w:t xml:space="preserve"> (Level 1)</w:t>
      </w:r>
    </w:p>
    <w:p w14:paraId="7B3E6427" w14:textId="565D6BC6" w:rsidR="00840619" w:rsidRPr="00936713" w:rsidRDefault="00840619" w:rsidP="00840619">
      <w:r w:rsidRPr="00936713">
        <w:t>In diesem Abschnitt wird die Komponente «</w:t>
      </w:r>
      <w:proofErr w:type="gramStart"/>
      <w:r w:rsidRPr="00936713">
        <w:t>API Gateway</w:t>
      </w:r>
      <w:proofErr w:type="gramEnd"/>
      <w:r w:rsidRPr="00936713">
        <w:t>» beschrieben.</w:t>
      </w:r>
    </w:p>
    <w:p w14:paraId="355D73F2" w14:textId="77777777" w:rsidR="005E20CD" w:rsidRPr="00936713" w:rsidRDefault="005E20CD" w:rsidP="00840619"/>
    <w:p w14:paraId="5172FDF3" w14:textId="77777777" w:rsidR="007C615D" w:rsidRPr="00936713" w:rsidRDefault="007C615D" w:rsidP="007C615D">
      <w:pPr>
        <w:keepNext/>
        <w:jc w:val="center"/>
      </w:pPr>
      <w:r w:rsidRPr="00936713">
        <w:rPr>
          <w:noProof/>
        </w:rPr>
        <w:drawing>
          <wp:inline distT="0" distB="0" distL="0" distR="0" wp14:anchorId="10EC2D8A" wp14:editId="44399F55">
            <wp:extent cx="5049078" cy="1316270"/>
            <wp:effectExtent l="0" t="0" r="0" b="0"/>
            <wp:docPr id="980416264" name="Picture 3" descr="A green rectangular object with black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0416264" name="Picture 3" descr="A green rectangular object with black text&#10;&#10;AI-generated content may be incorrect."/>
                    <pic:cNvPicPr/>
                  </pic:nvPicPr>
                  <pic:blipFill>
                    <a:blip r:embed="rId39">
                      <a:extLst>
                        <a:ext uri="{28A0092B-C50C-407E-A947-70E740481C1C}">
                          <a14:useLocalDpi xmlns:a14="http://schemas.microsoft.com/office/drawing/2010/main" val="0"/>
                        </a:ext>
                      </a:extLst>
                    </a:blip>
                    <a:stretch>
                      <a:fillRect/>
                    </a:stretch>
                  </pic:blipFill>
                  <pic:spPr>
                    <a:xfrm>
                      <a:off x="0" y="0"/>
                      <a:ext cx="5087054" cy="1326170"/>
                    </a:xfrm>
                    <a:prstGeom prst="rect">
                      <a:avLst/>
                    </a:prstGeom>
                  </pic:spPr>
                </pic:pic>
              </a:graphicData>
            </a:graphic>
          </wp:inline>
        </w:drawing>
      </w:r>
    </w:p>
    <w:p w14:paraId="740D8A75" w14:textId="5EDE469F" w:rsidR="005E20CD" w:rsidRPr="00936713" w:rsidRDefault="007C615D" w:rsidP="007C615D">
      <w:pPr>
        <w:pStyle w:val="Caption"/>
        <w:jc w:val="center"/>
      </w:pPr>
      <w:bookmarkStart w:id="113" w:name="_Toc190680600"/>
      <w:r w:rsidRPr="00936713">
        <w:t xml:space="preserve">Abbildung </w:t>
      </w:r>
      <w:fldSimple w:instr=" SEQ Abbildung \* ARABIC ">
        <w:r w:rsidR="00460E0F">
          <w:rPr>
            <w:noProof/>
          </w:rPr>
          <w:t>22</w:t>
        </w:r>
      </w:fldSimple>
      <w:r w:rsidRPr="00936713">
        <w:t xml:space="preserve"> Bausteinsicht </w:t>
      </w:r>
      <w:proofErr w:type="spellStart"/>
      <w:r w:rsidRPr="00936713">
        <w:t>Api</w:t>
      </w:r>
      <w:proofErr w:type="spellEnd"/>
      <w:r w:rsidRPr="00936713">
        <w:t xml:space="preserve"> Gateway Level 1</w:t>
      </w:r>
      <w:bookmarkEnd w:id="113"/>
    </w:p>
    <w:p w14:paraId="60A4F0FE" w14:textId="074FC4FA" w:rsidR="007C0001" w:rsidRPr="00936713" w:rsidRDefault="007C0001" w:rsidP="007C0001">
      <w:pPr>
        <w:pStyle w:val="Heading5"/>
      </w:pPr>
      <w:r w:rsidRPr="00936713">
        <w:t>Zweck/Verantwortung</w:t>
      </w:r>
    </w:p>
    <w:p w14:paraId="0807F265" w14:textId="7620B4C8" w:rsidR="00FC6571" w:rsidRPr="00936713" w:rsidRDefault="00FC6571" w:rsidP="00FC6571">
      <w:r w:rsidRPr="00936713">
        <w:t xml:space="preserve">Der </w:t>
      </w:r>
      <w:proofErr w:type="gramStart"/>
      <w:r w:rsidRPr="00936713">
        <w:t>API Gateway</w:t>
      </w:r>
      <w:proofErr w:type="gramEnd"/>
      <w:r w:rsidRPr="00936713">
        <w:t xml:space="preserve"> ist für das Routing von Anfragen an das «Baustellen App» Backend zuständig. Die Komponente ist ein Reverse Proxy welcher</w:t>
      </w:r>
      <w:r w:rsidR="00D05530" w:rsidRPr="00936713">
        <w:t xml:space="preserve"> die Anfragen der mobilen App und des </w:t>
      </w:r>
      <w:proofErr w:type="gramStart"/>
      <w:r w:rsidR="00D05530" w:rsidRPr="00936713">
        <w:t>Web Portals</w:t>
      </w:r>
      <w:proofErr w:type="gramEnd"/>
      <w:r w:rsidR="00D05530" w:rsidRPr="00936713">
        <w:t xml:space="preserve"> an die Microservices im Backend weiterleitet. Die Hauptaufgabe des </w:t>
      </w:r>
      <w:proofErr w:type="gramStart"/>
      <w:r w:rsidR="00D05530" w:rsidRPr="00936713">
        <w:t>API Gateways</w:t>
      </w:r>
      <w:proofErr w:type="gramEnd"/>
      <w:r w:rsidR="00D05530" w:rsidRPr="00936713">
        <w:t xml:space="preserve"> ist die Kapselung der verschiedenen Service Domänen hinter einer öffentlichen Domäne.</w:t>
      </w:r>
      <w:r w:rsidR="000F2BDF" w:rsidRPr="00936713">
        <w:t xml:space="preserve"> </w:t>
      </w:r>
      <w:proofErr w:type="gramStart"/>
      <w:r w:rsidR="000F2BDF" w:rsidRPr="00936713">
        <w:t>Der Gateway</w:t>
      </w:r>
      <w:proofErr w:type="gramEnd"/>
      <w:r w:rsidR="000F2BDF" w:rsidRPr="00936713">
        <w:t xml:space="preserve"> sichert die Routen zu den Backendservices </w:t>
      </w:r>
      <w:proofErr w:type="spellStart"/>
      <w:r w:rsidR="000F2BDF" w:rsidRPr="00936713">
        <w:t>for</w:t>
      </w:r>
      <w:proofErr w:type="spellEnd"/>
      <w:r w:rsidR="000F2BDF" w:rsidRPr="00936713">
        <w:t xml:space="preserve"> </w:t>
      </w:r>
      <w:proofErr w:type="spellStart"/>
      <w:r w:rsidR="000F2BDF" w:rsidRPr="00936713">
        <w:t>Unauthorisiertem</w:t>
      </w:r>
      <w:proofErr w:type="spellEnd"/>
      <w:r w:rsidR="000F2BDF" w:rsidRPr="00936713">
        <w:t xml:space="preserve"> Zugriff. Zusätzlich ermöglicht </w:t>
      </w:r>
      <w:proofErr w:type="gramStart"/>
      <w:r w:rsidR="000F2BDF" w:rsidRPr="00936713">
        <w:t>der Gateway</w:t>
      </w:r>
      <w:proofErr w:type="gramEnd"/>
      <w:r w:rsidR="000F2BDF" w:rsidRPr="00936713">
        <w:t xml:space="preserve"> die Einhaltung der CORS Regeln für das Web Portal.</w:t>
      </w:r>
    </w:p>
    <w:p w14:paraId="7E202EED" w14:textId="32364888" w:rsidR="000F2BDF" w:rsidRPr="00936713" w:rsidRDefault="000F2BDF" w:rsidP="000F2BDF">
      <w:pPr>
        <w:pStyle w:val="Heading5"/>
      </w:pPr>
      <w:r w:rsidRPr="00936713">
        <w:t>Schnittstellen</w:t>
      </w:r>
    </w:p>
    <w:p w14:paraId="1FB65A33" w14:textId="655945D2" w:rsidR="00A052F1" w:rsidRPr="00936713" w:rsidRDefault="00A052F1" w:rsidP="00A052F1">
      <w:pPr>
        <w:pStyle w:val="Caption"/>
        <w:keepNext/>
      </w:pPr>
      <w:bookmarkStart w:id="114" w:name="_Toc190680552"/>
      <w:r w:rsidRPr="00936713">
        <w:lastRenderedPageBreak/>
        <w:t xml:space="preserve">Tabelle </w:t>
      </w:r>
      <w:fldSimple w:instr=" SEQ Tabelle \* ARABIC ">
        <w:r w:rsidR="00D64016">
          <w:rPr>
            <w:noProof/>
          </w:rPr>
          <w:t>16</w:t>
        </w:r>
      </w:fldSimple>
      <w:r w:rsidRPr="00936713">
        <w:t xml:space="preserve"> Beschreibung der Schnittstellen des </w:t>
      </w:r>
      <w:proofErr w:type="gramStart"/>
      <w:r w:rsidRPr="00936713">
        <w:t>API Gateways</w:t>
      </w:r>
      <w:bookmarkEnd w:id="114"/>
      <w:proofErr w:type="gramEnd"/>
    </w:p>
    <w:tbl>
      <w:tblPr>
        <w:tblStyle w:val="TabelleBFH2"/>
        <w:tblW w:w="0" w:type="auto"/>
        <w:tblLook w:val="04A0" w:firstRow="1" w:lastRow="0" w:firstColumn="1" w:lastColumn="0" w:noHBand="0" w:noVBand="1"/>
      </w:tblPr>
      <w:tblGrid>
        <w:gridCol w:w="3459"/>
        <w:gridCol w:w="5923"/>
      </w:tblGrid>
      <w:tr w:rsidR="000F2BDF" w:rsidRPr="00936713" w14:paraId="1D6CD4D3" w14:textId="77777777" w:rsidTr="00A052F1">
        <w:trPr>
          <w:cnfStyle w:val="100000000000" w:firstRow="1" w:lastRow="0" w:firstColumn="0" w:lastColumn="0" w:oddVBand="0" w:evenVBand="0" w:oddHBand="0" w:evenHBand="0" w:firstRowFirstColumn="0" w:firstRowLastColumn="0" w:lastRowFirstColumn="0" w:lastRowLastColumn="0"/>
        </w:trPr>
        <w:tc>
          <w:tcPr>
            <w:tcW w:w="3459" w:type="dxa"/>
          </w:tcPr>
          <w:p w14:paraId="3EDBD162" w14:textId="0B0D62B4" w:rsidR="000F2BDF" w:rsidRPr="00936713" w:rsidRDefault="000F2BDF" w:rsidP="000F2BDF">
            <w:r w:rsidRPr="00936713">
              <w:t>Schnittstelle</w:t>
            </w:r>
          </w:p>
        </w:tc>
        <w:tc>
          <w:tcPr>
            <w:tcW w:w="5923" w:type="dxa"/>
          </w:tcPr>
          <w:p w14:paraId="11FC76F8" w14:textId="4625E4A0" w:rsidR="000F2BDF" w:rsidRPr="00936713" w:rsidRDefault="000F2BDF" w:rsidP="000F2BDF">
            <w:r w:rsidRPr="00936713">
              <w:t>Beschreibung</w:t>
            </w:r>
          </w:p>
        </w:tc>
      </w:tr>
      <w:tr w:rsidR="000F2BDF" w:rsidRPr="00936713" w14:paraId="02B3771D" w14:textId="77777777" w:rsidTr="00A052F1">
        <w:tc>
          <w:tcPr>
            <w:tcW w:w="3459" w:type="dxa"/>
          </w:tcPr>
          <w:p w14:paraId="6E63546E" w14:textId="74007656" w:rsidR="000F2BDF" w:rsidRPr="00936713" w:rsidRDefault="00A052F1" w:rsidP="000F2BDF">
            <w:r w:rsidRPr="00936713">
              <w:t>Ankommende Anfragen von «Mobile App» und «Web Portal»</w:t>
            </w:r>
          </w:p>
        </w:tc>
        <w:tc>
          <w:tcPr>
            <w:tcW w:w="5923" w:type="dxa"/>
          </w:tcPr>
          <w:p w14:paraId="73AB0388" w14:textId="260346C2" w:rsidR="000F2BDF" w:rsidRPr="00936713" w:rsidRDefault="00A052F1" w:rsidP="000F2BDF">
            <w:r w:rsidRPr="00936713">
              <w:t xml:space="preserve">Die Schnittstelle für die Clients ist gegenüber dem Internet exponiert und über eine öffentliche Domäne aufrufbar. Der </w:t>
            </w:r>
            <w:proofErr w:type="gramStart"/>
            <w:r w:rsidRPr="00936713">
              <w:t>API Gateway</w:t>
            </w:r>
            <w:proofErr w:type="gramEnd"/>
            <w:r w:rsidRPr="00936713">
              <w:t xml:space="preserve"> nimmt an dieser Schnittstelle die Anfragen der Clients entgegen.</w:t>
            </w:r>
          </w:p>
        </w:tc>
      </w:tr>
      <w:tr w:rsidR="00A052F1" w:rsidRPr="00936713" w14:paraId="63A8A94F" w14:textId="77777777" w:rsidTr="00A052F1">
        <w:tc>
          <w:tcPr>
            <w:tcW w:w="3459" w:type="dxa"/>
          </w:tcPr>
          <w:p w14:paraId="5C4A6D67" w14:textId="4D1BBB2A" w:rsidR="00A052F1" w:rsidRPr="00936713" w:rsidRDefault="00A052F1" w:rsidP="000F2BDF">
            <w:r w:rsidRPr="00936713">
              <w:t>Backend Services</w:t>
            </w:r>
          </w:p>
        </w:tc>
        <w:tc>
          <w:tcPr>
            <w:tcW w:w="5923" w:type="dxa"/>
          </w:tcPr>
          <w:p w14:paraId="2E53E5EE" w14:textId="447A4756" w:rsidR="00A052F1" w:rsidRPr="00936713" w:rsidRDefault="00A052F1" w:rsidP="000F2BDF">
            <w:r w:rsidRPr="00936713">
              <w:t xml:space="preserve">Anhand von </w:t>
            </w:r>
            <w:proofErr w:type="gramStart"/>
            <w:r w:rsidRPr="00936713">
              <w:t>URI Pfadregeln</w:t>
            </w:r>
            <w:proofErr w:type="gramEnd"/>
            <w:r w:rsidRPr="00936713">
              <w:t xml:space="preserve"> leitet der Reverse Proxy die Anfragen über die Backend Schnittstellen an die Backend Services weiter.</w:t>
            </w:r>
          </w:p>
        </w:tc>
      </w:tr>
    </w:tbl>
    <w:p w14:paraId="1A72536D" w14:textId="00D29465" w:rsidR="000F2BDF" w:rsidRPr="00936713" w:rsidRDefault="00DE534C" w:rsidP="00A052F1">
      <w:pPr>
        <w:pStyle w:val="Heading5"/>
      </w:pPr>
      <w:r w:rsidRPr="00936713">
        <w:t>Qualitäts-/Leistungsmerkmale</w:t>
      </w:r>
    </w:p>
    <w:p w14:paraId="1BFBF2EA" w14:textId="24DC752A" w:rsidR="00DE534C" w:rsidRPr="00936713" w:rsidRDefault="00DE534C">
      <w:pPr>
        <w:pStyle w:val="ListParagraph"/>
        <w:numPr>
          <w:ilvl w:val="0"/>
          <w:numId w:val="36"/>
        </w:numPr>
      </w:pPr>
      <w:r w:rsidRPr="00936713">
        <w:t xml:space="preserve">Sichert Backend Services vor </w:t>
      </w:r>
      <w:proofErr w:type="spellStart"/>
      <w:r w:rsidRPr="00936713">
        <w:t>unauthoriziertem</w:t>
      </w:r>
      <w:proofErr w:type="spellEnd"/>
      <w:r w:rsidRPr="00936713">
        <w:t xml:space="preserve"> Zugriff.</w:t>
      </w:r>
    </w:p>
    <w:p w14:paraId="43C2E3DF" w14:textId="3CC3BC60" w:rsidR="00DE534C" w:rsidRPr="00936713" w:rsidRDefault="00DE534C">
      <w:pPr>
        <w:pStyle w:val="ListParagraph"/>
        <w:numPr>
          <w:ilvl w:val="0"/>
          <w:numId w:val="36"/>
        </w:numPr>
      </w:pPr>
      <w:r w:rsidRPr="00936713">
        <w:t>Kapselt Anfragen an Backend Services für die „Baustellen App“ Clients.</w:t>
      </w:r>
    </w:p>
    <w:p w14:paraId="778727A5" w14:textId="6DC0D93D" w:rsidR="00DE534C" w:rsidRPr="00936713" w:rsidRDefault="00DE534C" w:rsidP="00DE534C">
      <w:pPr>
        <w:pStyle w:val="Heading4"/>
      </w:pPr>
      <w:r w:rsidRPr="00936713">
        <w:t>Customer Service (Level 1)</w:t>
      </w:r>
    </w:p>
    <w:p w14:paraId="41DC81F0" w14:textId="4371A02A" w:rsidR="00DE534C" w:rsidRPr="00936713" w:rsidRDefault="00DE534C" w:rsidP="00DE534C">
      <w:r w:rsidRPr="00936713">
        <w:t xml:space="preserve">In diesem Abschnitt wird die Komponente „Customer </w:t>
      </w:r>
      <w:proofErr w:type="spellStart"/>
      <w:r w:rsidRPr="00936713">
        <w:t>Serivce</w:t>
      </w:r>
      <w:proofErr w:type="spellEnd"/>
      <w:r w:rsidRPr="00936713">
        <w:t>“ beschreiben.</w:t>
      </w:r>
    </w:p>
    <w:p w14:paraId="00E7D59A" w14:textId="77777777" w:rsidR="00DE534C" w:rsidRPr="00936713" w:rsidRDefault="00DE534C" w:rsidP="00DE534C"/>
    <w:p w14:paraId="0B3B2CFD" w14:textId="77777777" w:rsidR="00C15C2D" w:rsidRPr="00936713" w:rsidRDefault="00C15C2D" w:rsidP="00C15C2D">
      <w:pPr>
        <w:keepNext/>
        <w:jc w:val="center"/>
      </w:pPr>
      <w:r w:rsidRPr="00936713">
        <w:rPr>
          <w:noProof/>
        </w:rPr>
        <w:drawing>
          <wp:inline distT="0" distB="0" distL="0" distR="0" wp14:anchorId="720D0A74" wp14:editId="18160D38">
            <wp:extent cx="4142630" cy="1984454"/>
            <wp:effectExtent l="0" t="0" r="0" b="0"/>
            <wp:docPr id="278130618" name="Picture 4"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130618" name="Picture 4" descr="A screenshot of a computer&#10;&#10;AI-generated content may be incorrect."/>
                    <pic:cNvPicPr/>
                  </pic:nvPicPr>
                  <pic:blipFill>
                    <a:blip r:embed="rId40">
                      <a:extLst>
                        <a:ext uri="{28A0092B-C50C-407E-A947-70E740481C1C}">
                          <a14:useLocalDpi xmlns:a14="http://schemas.microsoft.com/office/drawing/2010/main" val="0"/>
                        </a:ext>
                      </a:extLst>
                    </a:blip>
                    <a:stretch>
                      <a:fillRect/>
                    </a:stretch>
                  </pic:blipFill>
                  <pic:spPr>
                    <a:xfrm>
                      <a:off x="0" y="0"/>
                      <a:ext cx="4156394" cy="1991047"/>
                    </a:xfrm>
                    <a:prstGeom prst="rect">
                      <a:avLst/>
                    </a:prstGeom>
                  </pic:spPr>
                </pic:pic>
              </a:graphicData>
            </a:graphic>
          </wp:inline>
        </w:drawing>
      </w:r>
    </w:p>
    <w:p w14:paraId="0F4C9027" w14:textId="0C740D9D" w:rsidR="00DE534C" w:rsidRPr="00936713" w:rsidRDefault="00C15C2D" w:rsidP="00C15C2D">
      <w:pPr>
        <w:pStyle w:val="Caption"/>
        <w:jc w:val="center"/>
      </w:pPr>
      <w:bookmarkStart w:id="115" w:name="_Toc190680601"/>
      <w:r w:rsidRPr="00936713">
        <w:t xml:space="preserve">Abbildung </w:t>
      </w:r>
      <w:fldSimple w:instr=" SEQ Abbildung \* ARABIC ">
        <w:r w:rsidR="00460E0F">
          <w:rPr>
            <w:noProof/>
          </w:rPr>
          <w:t>23</w:t>
        </w:r>
      </w:fldSimple>
      <w:r w:rsidRPr="00936713">
        <w:t xml:space="preserve"> Bausteinsicht Customer Service Level 1</w:t>
      </w:r>
      <w:bookmarkEnd w:id="115"/>
    </w:p>
    <w:p w14:paraId="69E949BB" w14:textId="2E761EB4" w:rsidR="00C15C2D" w:rsidRPr="00936713" w:rsidRDefault="00C15C2D" w:rsidP="00C15C2D">
      <w:pPr>
        <w:pStyle w:val="Heading5"/>
      </w:pPr>
      <w:r w:rsidRPr="00936713">
        <w:t>Zweck/Verantwortung</w:t>
      </w:r>
    </w:p>
    <w:p w14:paraId="1454CA38" w14:textId="28C9D0D6" w:rsidR="00C15C2D" w:rsidRPr="00936713" w:rsidRDefault="00C15C2D" w:rsidP="00C15C2D">
      <w:r w:rsidRPr="00936713">
        <w:t>Der «Customer Service» ist für die Ablage und Synchronisation von Kundendaten aus dem Backend verantwortlich</w:t>
      </w:r>
      <w:r w:rsidR="00CA748B" w:rsidRPr="00936713">
        <w:t>. Die Kundendaten werden über die API des «Customer Service» verfügbar gemacht.</w:t>
      </w:r>
    </w:p>
    <w:p w14:paraId="65EAF1F8" w14:textId="69BE353B" w:rsidR="00CA748B" w:rsidRPr="00936713" w:rsidRDefault="00CA748B" w:rsidP="00CA748B">
      <w:pPr>
        <w:pStyle w:val="Heading5"/>
      </w:pPr>
      <w:r w:rsidRPr="00936713">
        <w:t>Schnittstellen</w:t>
      </w:r>
    </w:p>
    <w:p w14:paraId="65FB75C9" w14:textId="6566782F" w:rsidR="00223E99" w:rsidRPr="00936713" w:rsidRDefault="00223E99" w:rsidP="00223E99">
      <w:pPr>
        <w:pStyle w:val="Caption"/>
        <w:keepNext/>
      </w:pPr>
      <w:bookmarkStart w:id="116" w:name="_Toc190680553"/>
      <w:r w:rsidRPr="00936713">
        <w:t xml:space="preserve">Tabelle </w:t>
      </w:r>
      <w:fldSimple w:instr=" SEQ Tabelle \* ARABIC ">
        <w:r w:rsidR="00D64016">
          <w:rPr>
            <w:noProof/>
          </w:rPr>
          <w:t>17</w:t>
        </w:r>
      </w:fldSimple>
      <w:r w:rsidRPr="00936713">
        <w:t xml:space="preserve"> Beschreibung der Schnittstellen des Customer Service</w:t>
      </w:r>
      <w:bookmarkEnd w:id="116"/>
    </w:p>
    <w:tbl>
      <w:tblPr>
        <w:tblStyle w:val="TabelleBFH2"/>
        <w:tblW w:w="0" w:type="auto"/>
        <w:tblLook w:val="04A0" w:firstRow="1" w:lastRow="0" w:firstColumn="1" w:lastColumn="0" w:noHBand="0" w:noVBand="1"/>
      </w:tblPr>
      <w:tblGrid>
        <w:gridCol w:w="3459"/>
        <w:gridCol w:w="5923"/>
      </w:tblGrid>
      <w:tr w:rsidR="00CA748B" w:rsidRPr="00936713" w14:paraId="08F2EF8F" w14:textId="77777777" w:rsidTr="006F6253">
        <w:trPr>
          <w:cnfStyle w:val="100000000000" w:firstRow="1" w:lastRow="0" w:firstColumn="0" w:lastColumn="0" w:oddVBand="0" w:evenVBand="0" w:oddHBand="0" w:evenHBand="0" w:firstRowFirstColumn="0" w:firstRowLastColumn="0" w:lastRowFirstColumn="0" w:lastRowLastColumn="0"/>
        </w:trPr>
        <w:tc>
          <w:tcPr>
            <w:tcW w:w="3459" w:type="dxa"/>
          </w:tcPr>
          <w:p w14:paraId="24485712" w14:textId="77777777" w:rsidR="00CA748B" w:rsidRPr="00936713" w:rsidRDefault="00CA748B" w:rsidP="006F6253">
            <w:r w:rsidRPr="00936713">
              <w:t>Schnittstelle</w:t>
            </w:r>
          </w:p>
        </w:tc>
        <w:tc>
          <w:tcPr>
            <w:tcW w:w="5923" w:type="dxa"/>
          </w:tcPr>
          <w:p w14:paraId="06410F41" w14:textId="77777777" w:rsidR="00CA748B" w:rsidRPr="00936713" w:rsidRDefault="00CA748B" w:rsidP="006F6253">
            <w:r w:rsidRPr="00936713">
              <w:t>Beschreibung</w:t>
            </w:r>
          </w:p>
        </w:tc>
      </w:tr>
      <w:tr w:rsidR="00CA748B" w:rsidRPr="00936713" w14:paraId="50AE9739" w14:textId="77777777" w:rsidTr="006F6253">
        <w:tc>
          <w:tcPr>
            <w:tcW w:w="3459" w:type="dxa"/>
          </w:tcPr>
          <w:p w14:paraId="6ADCE43D" w14:textId="673F7C27" w:rsidR="00CA748B" w:rsidRPr="00936713" w:rsidRDefault="00CA748B" w:rsidP="006F6253">
            <w:r w:rsidRPr="00936713">
              <w:t>CRM – Dynamics</w:t>
            </w:r>
          </w:p>
        </w:tc>
        <w:tc>
          <w:tcPr>
            <w:tcW w:w="5923" w:type="dxa"/>
          </w:tcPr>
          <w:p w14:paraId="372CE734" w14:textId="6979C908" w:rsidR="00CA748B" w:rsidRPr="00936713" w:rsidRDefault="00223E99" w:rsidP="006F6253">
            <w:r w:rsidRPr="00936713">
              <w:t>Schnittstelle zum CRM von HELION AG für die Synchronisation von Kundendaten in die Baustellen App.</w:t>
            </w:r>
          </w:p>
        </w:tc>
      </w:tr>
      <w:tr w:rsidR="00CA748B" w:rsidRPr="00936713" w14:paraId="4ED07687" w14:textId="77777777" w:rsidTr="006F6253">
        <w:tc>
          <w:tcPr>
            <w:tcW w:w="3459" w:type="dxa"/>
          </w:tcPr>
          <w:p w14:paraId="54EC3DAC" w14:textId="072B217A" w:rsidR="00CA748B" w:rsidRPr="00936713" w:rsidRDefault="007D1F7E" w:rsidP="006F6253">
            <w:r w:rsidRPr="00936713">
              <w:t>Project Service</w:t>
            </w:r>
          </w:p>
        </w:tc>
        <w:tc>
          <w:tcPr>
            <w:tcW w:w="5923" w:type="dxa"/>
          </w:tcPr>
          <w:p w14:paraId="0606D2C5" w14:textId="653F945F" w:rsidR="00CA748B" w:rsidRPr="00936713" w:rsidRDefault="00223E99" w:rsidP="006F6253">
            <w:r w:rsidRPr="00936713">
              <w:t>Fragt Kundendaten vom «Customer Service» ab für die Verwendung in einem Projekt.</w:t>
            </w:r>
          </w:p>
        </w:tc>
      </w:tr>
    </w:tbl>
    <w:p w14:paraId="32384CC2" w14:textId="08CB1B74" w:rsidR="00223E99" w:rsidRPr="00936713" w:rsidRDefault="00223E99" w:rsidP="00223E99">
      <w:pPr>
        <w:pStyle w:val="Heading5"/>
      </w:pPr>
      <w:r w:rsidRPr="00936713">
        <w:t>Qualitäts-/Leistungsmerkmale</w:t>
      </w:r>
    </w:p>
    <w:p w14:paraId="6CC5257D" w14:textId="7A4E21F5" w:rsidR="00223E99" w:rsidRPr="00936713" w:rsidRDefault="00223E99">
      <w:pPr>
        <w:pStyle w:val="ListParagraph"/>
        <w:numPr>
          <w:ilvl w:val="0"/>
          <w:numId w:val="37"/>
        </w:numPr>
      </w:pPr>
      <w:r w:rsidRPr="00936713">
        <w:t>Importiert und normalisiert Kundendaten für die Verwendung in der Baustellen App.</w:t>
      </w:r>
    </w:p>
    <w:p w14:paraId="311A518D" w14:textId="0A5A0977" w:rsidR="00223E99" w:rsidRPr="00936713" w:rsidRDefault="00223E99">
      <w:pPr>
        <w:pStyle w:val="ListParagraph"/>
        <w:numPr>
          <w:ilvl w:val="0"/>
          <w:numId w:val="37"/>
        </w:numPr>
      </w:pPr>
      <w:r w:rsidRPr="00936713">
        <w:t>Stellt Kundendaten innerhalb der Baustellen App zur Verfügung.</w:t>
      </w:r>
    </w:p>
    <w:p w14:paraId="5BEE39ED" w14:textId="6F6DF3A8" w:rsidR="0075136D" w:rsidRPr="00936713" w:rsidRDefault="0075136D" w:rsidP="0075136D">
      <w:pPr>
        <w:pStyle w:val="Heading4"/>
      </w:pPr>
      <w:r w:rsidRPr="00936713">
        <w:lastRenderedPageBreak/>
        <w:t>Project Service (Level 1)</w:t>
      </w:r>
    </w:p>
    <w:p w14:paraId="1615994F" w14:textId="1E33DADF" w:rsidR="0075136D" w:rsidRPr="00936713" w:rsidRDefault="0075136D" w:rsidP="0075136D">
      <w:r w:rsidRPr="00936713">
        <w:t>In diesem Abschnitt wird die Komponente «Project Service» beschrieben.</w:t>
      </w:r>
    </w:p>
    <w:p w14:paraId="77C5FF89" w14:textId="77777777" w:rsidR="0075136D" w:rsidRPr="00936713" w:rsidRDefault="0075136D" w:rsidP="0075136D"/>
    <w:p w14:paraId="5330C8AF" w14:textId="77777777" w:rsidR="0075136D" w:rsidRPr="00936713" w:rsidRDefault="0075136D" w:rsidP="0075136D">
      <w:pPr>
        <w:keepNext/>
        <w:jc w:val="center"/>
      </w:pPr>
      <w:r w:rsidRPr="00936713">
        <w:rPr>
          <w:noProof/>
        </w:rPr>
        <w:drawing>
          <wp:inline distT="0" distB="0" distL="0" distR="0" wp14:anchorId="21124A39" wp14:editId="2102F655">
            <wp:extent cx="4332067" cy="2045527"/>
            <wp:effectExtent l="0" t="0" r="0" b="0"/>
            <wp:docPr id="15294989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9498906" name="Picture 5"/>
                    <pic:cNvPicPr/>
                  </pic:nvPicPr>
                  <pic:blipFill>
                    <a:blip r:embed="rId41">
                      <a:extLst>
                        <a:ext uri="{28A0092B-C50C-407E-A947-70E740481C1C}">
                          <a14:useLocalDpi xmlns:a14="http://schemas.microsoft.com/office/drawing/2010/main" val="0"/>
                        </a:ext>
                      </a:extLst>
                    </a:blip>
                    <a:stretch>
                      <a:fillRect/>
                    </a:stretch>
                  </pic:blipFill>
                  <pic:spPr>
                    <a:xfrm>
                      <a:off x="0" y="0"/>
                      <a:ext cx="4332067" cy="2045527"/>
                    </a:xfrm>
                    <a:prstGeom prst="rect">
                      <a:avLst/>
                    </a:prstGeom>
                  </pic:spPr>
                </pic:pic>
              </a:graphicData>
            </a:graphic>
          </wp:inline>
        </w:drawing>
      </w:r>
    </w:p>
    <w:p w14:paraId="694D8256" w14:textId="27F21FBE" w:rsidR="0075136D" w:rsidRPr="00936713" w:rsidRDefault="0075136D" w:rsidP="0075136D">
      <w:pPr>
        <w:pStyle w:val="Caption"/>
        <w:jc w:val="center"/>
      </w:pPr>
      <w:bookmarkStart w:id="117" w:name="_Toc190680602"/>
      <w:r w:rsidRPr="00936713">
        <w:t xml:space="preserve">Abbildung </w:t>
      </w:r>
      <w:fldSimple w:instr=" SEQ Abbildung \* ARABIC ">
        <w:r w:rsidR="00460E0F">
          <w:rPr>
            <w:noProof/>
          </w:rPr>
          <w:t>24</w:t>
        </w:r>
      </w:fldSimple>
      <w:r w:rsidRPr="00936713">
        <w:t xml:space="preserve"> Bausteinsicht des Project Service Level 1</w:t>
      </w:r>
      <w:bookmarkEnd w:id="117"/>
    </w:p>
    <w:p w14:paraId="6CDF49B4" w14:textId="75452352" w:rsidR="0075136D" w:rsidRPr="00936713" w:rsidRDefault="0075136D" w:rsidP="0075136D">
      <w:pPr>
        <w:pStyle w:val="Heading5"/>
      </w:pPr>
      <w:r w:rsidRPr="00936713">
        <w:t>Zweck/Verantwortung</w:t>
      </w:r>
    </w:p>
    <w:p w14:paraId="6EA2CA17" w14:textId="1BA91ED7" w:rsidR="0075136D" w:rsidRPr="00936713" w:rsidRDefault="00DC3704" w:rsidP="0075136D">
      <w:r w:rsidRPr="00936713">
        <w:t xml:space="preserve">Der «Project Service» ist für die Projektdaten verantwortlich. Der Service bietet </w:t>
      </w:r>
      <w:proofErr w:type="spellStart"/>
      <w:proofErr w:type="gramStart"/>
      <w:r w:rsidRPr="00936713">
        <w:t>standard</w:t>
      </w:r>
      <w:proofErr w:type="spellEnd"/>
      <w:r w:rsidRPr="00936713">
        <w:t xml:space="preserve"> Datenmanipulationen</w:t>
      </w:r>
      <w:proofErr w:type="gramEnd"/>
      <w:r w:rsidRPr="00936713">
        <w:t xml:space="preserve"> für Projekte. Projekte können erstellt, verändert und abgeschlossen werd</w:t>
      </w:r>
      <w:r w:rsidR="004C1794" w:rsidRPr="00936713">
        <w:t xml:space="preserve">en. Eine Such </w:t>
      </w:r>
      <w:proofErr w:type="spellStart"/>
      <w:r w:rsidR="004C1794" w:rsidRPr="00936713">
        <w:t>Api</w:t>
      </w:r>
      <w:proofErr w:type="spellEnd"/>
      <w:r w:rsidR="004C1794" w:rsidRPr="00936713">
        <w:t xml:space="preserve"> erlaubt die Implementierung von Projektsuchen in Clients. Der Project Service bietet ausserdem eine </w:t>
      </w:r>
      <w:proofErr w:type="spellStart"/>
      <w:r w:rsidR="004C1794" w:rsidRPr="00936713">
        <w:t>Api</w:t>
      </w:r>
      <w:proofErr w:type="spellEnd"/>
      <w:r w:rsidR="004C1794" w:rsidRPr="00936713">
        <w:t xml:space="preserve"> für die offline Synchronisation an.</w:t>
      </w:r>
    </w:p>
    <w:p w14:paraId="1D27D191" w14:textId="513453A0" w:rsidR="004C1794" w:rsidRPr="00936713" w:rsidRDefault="004C1794" w:rsidP="004C1794">
      <w:pPr>
        <w:pStyle w:val="Heading5"/>
      </w:pPr>
      <w:r w:rsidRPr="00936713">
        <w:t>Schnittstellen</w:t>
      </w:r>
    </w:p>
    <w:p w14:paraId="0A5C7FC9" w14:textId="589927F8" w:rsidR="00F20BFC" w:rsidRPr="00936713" w:rsidRDefault="00F20BFC" w:rsidP="00F20BFC">
      <w:pPr>
        <w:pStyle w:val="Caption"/>
        <w:keepNext/>
      </w:pPr>
      <w:bookmarkStart w:id="118" w:name="_Toc190680554"/>
      <w:r w:rsidRPr="00936713">
        <w:t xml:space="preserve">Tabelle </w:t>
      </w:r>
      <w:fldSimple w:instr=" SEQ Tabelle \* ARABIC ">
        <w:r w:rsidR="00D64016">
          <w:rPr>
            <w:noProof/>
          </w:rPr>
          <w:t>18</w:t>
        </w:r>
      </w:fldSimple>
      <w:r w:rsidRPr="00936713">
        <w:t xml:space="preserve"> Beschreibung der Projekt Service Schnittstellen</w:t>
      </w:r>
      <w:bookmarkEnd w:id="118"/>
    </w:p>
    <w:tbl>
      <w:tblPr>
        <w:tblStyle w:val="TabelleBFH2"/>
        <w:tblW w:w="0" w:type="auto"/>
        <w:tblLook w:val="04A0" w:firstRow="1" w:lastRow="0" w:firstColumn="1" w:lastColumn="0" w:noHBand="0" w:noVBand="1"/>
      </w:tblPr>
      <w:tblGrid>
        <w:gridCol w:w="3459"/>
        <w:gridCol w:w="5923"/>
      </w:tblGrid>
      <w:tr w:rsidR="004C1794" w:rsidRPr="00936713" w14:paraId="4F34CA14" w14:textId="77777777" w:rsidTr="006F6253">
        <w:trPr>
          <w:cnfStyle w:val="100000000000" w:firstRow="1" w:lastRow="0" w:firstColumn="0" w:lastColumn="0" w:oddVBand="0" w:evenVBand="0" w:oddHBand="0" w:evenHBand="0" w:firstRowFirstColumn="0" w:firstRowLastColumn="0" w:lastRowFirstColumn="0" w:lastRowLastColumn="0"/>
        </w:trPr>
        <w:tc>
          <w:tcPr>
            <w:tcW w:w="3459" w:type="dxa"/>
          </w:tcPr>
          <w:p w14:paraId="1D13E905" w14:textId="77777777" w:rsidR="004C1794" w:rsidRPr="00936713" w:rsidRDefault="004C1794" w:rsidP="006F6253">
            <w:r w:rsidRPr="00936713">
              <w:t>Schnittstelle</w:t>
            </w:r>
          </w:p>
        </w:tc>
        <w:tc>
          <w:tcPr>
            <w:tcW w:w="5923" w:type="dxa"/>
          </w:tcPr>
          <w:p w14:paraId="1FDF2901" w14:textId="77777777" w:rsidR="004C1794" w:rsidRPr="00936713" w:rsidRDefault="004C1794" w:rsidP="006F6253">
            <w:r w:rsidRPr="00936713">
              <w:t>Beschreibung</w:t>
            </w:r>
          </w:p>
        </w:tc>
      </w:tr>
      <w:tr w:rsidR="004C1794" w:rsidRPr="00936713" w14:paraId="6538EC36" w14:textId="77777777" w:rsidTr="006F6253">
        <w:tc>
          <w:tcPr>
            <w:tcW w:w="3459" w:type="dxa"/>
          </w:tcPr>
          <w:p w14:paraId="37393C61" w14:textId="792C6BBE" w:rsidR="004C1794" w:rsidRPr="00936713" w:rsidRDefault="004C1794" w:rsidP="006F6253">
            <w:proofErr w:type="gramStart"/>
            <w:r w:rsidRPr="00936713">
              <w:t>API Gateway</w:t>
            </w:r>
            <w:proofErr w:type="gramEnd"/>
          </w:p>
        </w:tc>
        <w:tc>
          <w:tcPr>
            <w:tcW w:w="5923" w:type="dxa"/>
          </w:tcPr>
          <w:p w14:paraId="29CE2A49" w14:textId="0F70DA78" w:rsidR="004C1794" w:rsidRPr="00936713" w:rsidRDefault="004C1794" w:rsidP="006F6253">
            <w:r w:rsidRPr="00936713">
              <w:t xml:space="preserve">Über diese Schnittstelle werden Anfragen </w:t>
            </w:r>
            <w:r w:rsidR="00BD63BF" w:rsidRPr="00936713">
              <w:t>von den Clients an den «Project Service» gestellt.</w:t>
            </w:r>
          </w:p>
        </w:tc>
      </w:tr>
      <w:tr w:rsidR="004C1794" w:rsidRPr="00936713" w14:paraId="5AE3F269" w14:textId="77777777" w:rsidTr="006F6253">
        <w:tc>
          <w:tcPr>
            <w:tcW w:w="3459" w:type="dxa"/>
          </w:tcPr>
          <w:p w14:paraId="53CACE93" w14:textId="6F754B32" w:rsidR="004C1794" w:rsidRPr="00936713" w:rsidRDefault="004C1794" w:rsidP="006F6253">
            <w:r w:rsidRPr="00936713">
              <w:t>Customer Service</w:t>
            </w:r>
          </w:p>
        </w:tc>
        <w:tc>
          <w:tcPr>
            <w:tcW w:w="5923" w:type="dxa"/>
          </w:tcPr>
          <w:p w14:paraId="2663BA04" w14:textId="41BDF3D9" w:rsidR="004C1794" w:rsidRPr="00936713" w:rsidRDefault="00BD63BF" w:rsidP="006F6253">
            <w:r w:rsidRPr="00936713">
              <w:t xml:space="preserve">Der «Project Service» fragt über diese Schnittstelle Kundendaten </w:t>
            </w:r>
            <w:r w:rsidR="00F20BFC" w:rsidRPr="00936713">
              <w:t>zu den Projekten ab.</w:t>
            </w:r>
          </w:p>
        </w:tc>
      </w:tr>
      <w:tr w:rsidR="004C1794" w:rsidRPr="00936713" w14:paraId="4BE2E905" w14:textId="77777777" w:rsidTr="006F6253">
        <w:tc>
          <w:tcPr>
            <w:tcW w:w="3459" w:type="dxa"/>
          </w:tcPr>
          <w:p w14:paraId="7FADDC62" w14:textId="55817C07" w:rsidR="004C1794" w:rsidRPr="00936713" w:rsidRDefault="004C1794" w:rsidP="006F6253">
            <w:r w:rsidRPr="00936713">
              <w:t>Identity Service</w:t>
            </w:r>
          </w:p>
        </w:tc>
        <w:tc>
          <w:tcPr>
            <w:tcW w:w="5923" w:type="dxa"/>
          </w:tcPr>
          <w:p w14:paraId="4BEC8624" w14:textId="7547F3CB" w:rsidR="004C1794" w:rsidRPr="00936713" w:rsidRDefault="00F20BFC" w:rsidP="006F6253">
            <w:proofErr w:type="spellStart"/>
            <w:r w:rsidRPr="00936713">
              <w:t>Authoriziert</w:t>
            </w:r>
            <w:proofErr w:type="spellEnd"/>
            <w:r w:rsidRPr="00936713">
              <w:t xml:space="preserve"> Zugriff auf die </w:t>
            </w:r>
            <w:proofErr w:type="gramStart"/>
            <w:r w:rsidRPr="00936713">
              <w:t>API Endpoints</w:t>
            </w:r>
            <w:proofErr w:type="gramEnd"/>
            <w:r w:rsidRPr="00936713">
              <w:t xml:space="preserve"> des «Project Service» und stellt Benutzerdaten zu den Projekten zur Verfügung.</w:t>
            </w:r>
          </w:p>
        </w:tc>
      </w:tr>
      <w:tr w:rsidR="004C1794" w:rsidRPr="00936713" w14:paraId="69ECD808" w14:textId="77777777" w:rsidTr="006F6253">
        <w:tc>
          <w:tcPr>
            <w:tcW w:w="3459" w:type="dxa"/>
          </w:tcPr>
          <w:p w14:paraId="6B288992" w14:textId="73F39090" w:rsidR="004C1794" w:rsidRPr="00936713" w:rsidRDefault="004C1794" w:rsidP="006F6253">
            <w:r w:rsidRPr="00936713">
              <w:t>File Service</w:t>
            </w:r>
          </w:p>
        </w:tc>
        <w:tc>
          <w:tcPr>
            <w:tcW w:w="5923" w:type="dxa"/>
          </w:tcPr>
          <w:p w14:paraId="0D329E3A" w14:textId="15329A14" w:rsidR="004C1794" w:rsidRPr="00936713" w:rsidRDefault="00F20BFC" w:rsidP="006F6253">
            <w:r w:rsidRPr="00936713">
              <w:t>Schnittstelle für die Ablage von Dokumenten zu Projekten zur Verfügung.</w:t>
            </w:r>
          </w:p>
        </w:tc>
      </w:tr>
    </w:tbl>
    <w:p w14:paraId="3E99EEE7" w14:textId="612F3EC4" w:rsidR="004C1794" w:rsidRPr="00936713" w:rsidRDefault="00F20BFC" w:rsidP="00F20BFC">
      <w:pPr>
        <w:pStyle w:val="Heading5"/>
      </w:pPr>
      <w:r w:rsidRPr="00936713">
        <w:t>Qualitäts-/Leistungsmerkmale</w:t>
      </w:r>
    </w:p>
    <w:p w14:paraId="33A6C1E5" w14:textId="203C078C" w:rsidR="00F20BFC" w:rsidRPr="00936713" w:rsidRDefault="00095124">
      <w:pPr>
        <w:pStyle w:val="ListParagraph"/>
        <w:numPr>
          <w:ilvl w:val="0"/>
          <w:numId w:val="38"/>
        </w:numPr>
      </w:pPr>
      <w:r w:rsidRPr="00936713">
        <w:t xml:space="preserve">Der Service ermöglicht die Synchronisation von </w:t>
      </w:r>
      <w:proofErr w:type="spellStart"/>
      <w:r w:rsidR="00CA0B73" w:rsidRPr="00936713">
        <w:t>Projekdaten</w:t>
      </w:r>
      <w:proofErr w:type="spellEnd"/>
      <w:r w:rsidR="00CA0B73" w:rsidRPr="00936713">
        <w:t xml:space="preserve"> für die offline Verwendung.</w:t>
      </w:r>
    </w:p>
    <w:p w14:paraId="6AE2FFF1" w14:textId="1874C1C0" w:rsidR="00655963" w:rsidRPr="00936713" w:rsidRDefault="00655963">
      <w:pPr>
        <w:pStyle w:val="ListParagraph"/>
        <w:numPr>
          <w:ilvl w:val="0"/>
          <w:numId w:val="38"/>
        </w:numPr>
      </w:pPr>
      <w:r w:rsidRPr="00936713">
        <w:t xml:space="preserve">Aktionen sind </w:t>
      </w:r>
      <w:proofErr w:type="spellStart"/>
      <w:r w:rsidRPr="00936713">
        <w:t>authorisiert</w:t>
      </w:r>
      <w:proofErr w:type="spellEnd"/>
      <w:r w:rsidR="00F53991" w:rsidRPr="00936713">
        <w:t xml:space="preserve"> und Zugriff auf Projektdaten ist gesichert.</w:t>
      </w:r>
    </w:p>
    <w:p w14:paraId="7B89DD1A" w14:textId="14675042" w:rsidR="003E626E" w:rsidRPr="00936713" w:rsidRDefault="005966E2" w:rsidP="003E626E">
      <w:pPr>
        <w:pStyle w:val="Heading4"/>
      </w:pPr>
      <w:r w:rsidRPr="00936713">
        <w:t>Note Service (Level 1)</w:t>
      </w:r>
    </w:p>
    <w:p w14:paraId="47B44145" w14:textId="7734ED00" w:rsidR="005966E2" w:rsidRPr="00936713" w:rsidRDefault="003D3ABE" w:rsidP="005966E2">
      <w:r w:rsidRPr="00936713">
        <w:t>In diesem Abschnitt wird die Komponente «Note Service» beschrieben.</w:t>
      </w:r>
    </w:p>
    <w:p w14:paraId="58103732" w14:textId="77777777" w:rsidR="003D3ABE" w:rsidRPr="00936713" w:rsidRDefault="003D3ABE" w:rsidP="005966E2"/>
    <w:p w14:paraId="3C8DD178" w14:textId="77777777" w:rsidR="003D3ABE" w:rsidRPr="00936713" w:rsidRDefault="003D3ABE" w:rsidP="003D3ABE">
      <w:pPr>
        <w:keepNext/>
        <w:jc w:val="center"/>
      </w:pPr>
      <w:r w:rsidRPr="00936713">
        <w:rPr>
          <w:noProof/>
        </w:rPr>
        <w:lastRenderedPageBreak/>
        <w:drawing>
          <wp:inline distT="0" distB="0" distL="0" distR="0" wp14:anchorId="20E38D91" wp14:editId="223A5F96">
            <wp:extent cx="4532243" cy="2139973"/>
            <wp:effectExtent l="0" t="0" r="1905" b="0"/>
            <wp:docPr id="1110079170" name="Picture 2"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0079170" name="Picture 2" descr="A screenshot of a computer&#10;&#10;AI-generated content may be incorrect."/>
                    <pic:cNvPicPr/>
                  </pic:nvPicPr>
                  <pic:blipFill>
                    <a:blip r:embed="rId42">
                      <a:extLst>
                        <a:ext uri="{28A0092B-C50C-407E-A947-70E740481C1C}">
                          <a14:useLocalDpi xmlns:a14="http://schemas.microsoft.com/office/drawing/2010/main" val="0"/>
                        </a:ext>
                      </a:extLst>
                    </a:blip>
                    <a:stretch>
                      <a:fillRect/>
                    </a:stretch>
                  </pic:blipFill>
                  <pic:spPr>
                    <a:xfrm>
                      <a:off x="0" y="0"/>
                      <a:ext cx="4540645" cy="2143940"/>
                    </a:xfrm>
                    <a:prstGeom prst="rect">
                      <a:avLst/>
                    </a:prstGeom>
                  </pic:spPr>
                </pic:pic>
              </a:graphicData>
            </a:graphic>
          </wp:inline>
        </w:drawing>
      </w:r>
    </w:p>
    <w:p w14:paraId="1E442E9D" w14:textId="358ED1AC" w:rsidR="003D3ABE" w:rsidRPr="00936713" w:rsidRDefault="003D3ABE" w:rsidP="003D3ABE">
      <w:pPr>
        <w:pStyle w:val="Caption"/>
        <w:jc w:val="center"/>
      </w:pPr>
      <w:bookmarkStart w:id="119" w:name="_Toc190680603"/>
      <w:r w:rsidRPr="00936713">
        <w:t xml:space="preserve">Abbildung </w:t>
      </w:r>
      <w:fldSimple w:instr=" SEQ Abbildung \* ARABIC ">
        <w:r w:rsidR="00460E0F">
          <w:rPr>
            <w:noProof/>
          </w:rPr>
          <w:t>25</w:t>
        </w:r>
      </w:fldSimple>
      <w:r w:rsidRPr="00936713">
        <w:t xml:space="preserve"> Bausteinsicht des Note Service Level 1</w:t>
      </w:r>
      <w:bookmarkEnd w:id="119"/>
    </w:p>
    <w:p w14:paraId="32E53E25" w14:textId="41F47BC0" w:rsidR="003D3ABE" w:rsidRPr="00936713" w:rsidRDefault="003D3ABE" w:rsidP="003D3ABE">
      <w:pPr>
        <w:pStyle w:val="Heading5"/>
      </w:pPr>
      <w:r w:rsidRPr="00936713">
        <w:t>Zweck/Verantwortung</w:t>
      </w:r>
    </w:p>
    <w:p w14:paraId="3468FF7A" w14:textId="47CB8ABE" w:rsidR="003D3ABE" w:rsidRPr="00936713" w:rsidRDefault="00EC089B" w:rsidP="003D3ABE">
      <w:r w:rsidRPr="00936713">
        <w:t xml:space="preserve">Der Notiz Service ist für die Erstellung und </w:t>
      </w:r>
      <w:r w:rsidR="00655963" w:rsidRPr="00936713">
        <w:t>Bearbeitung</w:t>
      </w:r>
      <w:r w:rsidRPr="00936713">
        <w:t xml:space="preserve"> von Notizen zuständig.</w:t>
      </w:r>
      <w:r w:rsidR="00655963" w:rsidRPr="00936713">
        <w:t xml:space="preserve"> Enthält eine Notiz Bilder, werden die Bilddaten an den «File Service» zur Ablage übergeben.</w:t>
      </w:r>
    </w:p>
    <w:p w14:paraId="7C19F681" w14:textId="18B8E900" w:rsidR="00655963" w:rsidRPr="00936713" w:rsidRDefault="00655963" w:rsidP="00655963">
      <w:pPr>
        <w:pStyle w:val="Heading5"/>
      </w:pPr>
      <w:r w:rsidRPr="00936713">
        <w:t>Schnittstellen</w:t>
      </w:r>
    </w:p>
    <w:p w14:paraId="3ADD06EB" w14:textId="6D2189FD" w:rsidR="00E849C0" w:rsidRPr="00936713" w:rsidRDefault="00E849C0" w:rsidP="00E849C0">
      <w:pPr>
        <w:pStyle w:val="Caption"/>
        <w:keepNext/>
      </w:pPr>
      <w:bookmarkStart w:id="120" w:name="_Toc190680555"/>
      <w:r w:rsidRPr="00936713">
        <w:t xml:space="preserve">Tabelle </w:t>
      </w:r>
      <w:fldSimple w:instr=" SEQ Tabelle \* ARABIC ">
        <w:r w:rsidR="00D64016">
          <w:rPr>
            <w:noProof/>
          </w:rPr>
          <w:t>19</w:t>
        </w:r>
      </w:fldSimple>
      <w:r w:rsidRPr="00936713">
        <w:t xml:space="preserve"> Beschreibung der Note Service Schnittstellen</w:t>
      </w:r>
      <w:bookmarkEnd w:id="120"/>
    </w:p>
    <w:tbl>
      <w:tblPr>
        <w:tblStyle w:val="TabelleBFH2"/>
        <w:tblW w:w="0" w:type="auto"/>
        <w:tblLook w:val="04A0" w:firstRow="1" w:lastRow="0" w:firstColumn="1" w:lastColumn="0" w:noHBand="0" w:noVBand="1"/>
      </w:tblPr>
      <w:tblGrid>
        <w:gridCol w:w="3034"/>
        <w:gridCol w:w="6348"/>
      </w:tblGrid>
      <w:tr w:rsidR="00655963" w:rsidRPr="00936713" w14:paraId="524A08CD" w14:textId="77777777" w:rsidTr="00655963">
        <w:trPr>
          <w:cnfStyle w:val="100000000000" w:firstRow="1" w:lastRow="0" w:firstColumn="0" w:lastColumn="0" w:oddVBand="0" w:evenVBand="0" w:oddHBand="0" w:evenHBand="0" w:firstRowFirstColumn="0" w:firstRowLastColumn="0" w:lastRowFirstColumn="0" w:lastRowLastColumn="0"/>
        </w:trPr>
        <w:tc>
          <w:tcPr>
            <w:tcW w:w="3034" w:type="dxa"/>
          </w:tcPr>
          <w:p w14:paraId="391DF5FF" w14:textId="44B5C3E5" w:rsidR="00655963" w:rsidRPr="00936713" w:rsidRDefault="00655963" w:rsidP="00655963">
            <w:r w:rsidRPr="00936713">
              <w:t>Schnittstelle</w:t>
            </w:r>
          </w:p>
        </w:tc>
        <w:tc>
          <w:tcPr>
            <w:tcW w:w="6348" w:type="dxa"/>
          </w:tcPr>
          <w:p w14:paraId="4D73106D" w14:textId="3778A3A7" w:rsidR="00655963" w:rsidRPr="00936713" w:rsidRDefault="00655963" w:rsidP="00655963">
            <w:r w:rsidRPr="00936713">
              <w:t>Beschreibung</w:t>
            </w:r>
          </w:p>
        </w:tc>
      </w:tr>
      <w:tr w:rsidR="00655963" w:rsidRPr="00936713" w14:paraId="26C1E249" w14:textId="77777777" w:rsidTr="00655963">
        <w:tc>
          <w:tcPr>
            <w:tcW w:w="3034" w:type="dxa"/>
          </w:tcPr>
          <w:p w14:paraId="7D408D31" w14:textId="277CD1F6" w:rsidR="00655963" w:rsidRPr="00936713" w:rsidRDefault="00655963" w:rsidP="00655963">
            <w:r w:rsidRPr="00936713">
              <w:t>Identity Service</w:t>
            </w:r>
          </w:p>
        </w:tc>
        <w:tc>
          <w:tcPr>
            <w:tcW w:w="6348" w:type="dxa"/>
          </w:tcPr>
          <w:p w14:paraId="30758025" w14:textId="1E508463" w:rsidR="00655963" w:rsidRPr="00936713" w:rsidRDefault="00655963" w:rsidP="00655963">
            <w:proofErr w:type="spellStart"/>
            <w:r w:rsidRPr="00936713">
              <w:t>Authoriziert</w:t>
            </w:r>
            <w:proofErr w:type="spellEnd"/>
            <w:r w:rsidRPr="00936713">
              <w:t xml:space="preserve"> Zugriff auf die </w:t>
            </w:r>
            <w:proofErr w:type="gramStart"/>
            <w:r w:rsidRPr="00936713">
              <w:t>API Endpoints</w:t>
            </w:r>
            <w:proofErr w:type="gramEnd"/>
            <w:r w:rsidRPr="00936713">
              <w:t xml:space="preserve"> des «Note Service» und stellt Benutzerdaten zu den Notizen zur Verfügung.</w:t>
            </w:r>
          </w:p>
        </w:tc>
      </w:tr>
      <w:tr w:rsidR="00655963" w:rsidRPr="00936713" w14:paraId="28E19E05" w14:textId="77777777" w:rsidTr="00655963">
        <w:tc>
          <w:tcPr>
            <w:tcW w:w="3034" w:type="dxa"/>
          </w:tcPr>
          <w:p w14:paraId="1468CE64" w14:textId="7277DCA9" w:rsidR="00655963" w:rsidRPr="00936713" w:rsidRDefault="00655963" w:rsidP="00655963">
            <w:r w:rsidRPr="00936713">
              <w:t>File Service</w:t>
            </w:r>
          </w:p>
        </w:tc>
        <w:tc>
          <w:tcPr>
            <w:tcW w:w="6348" w:type="dxa"/>
          </w:tcPr>
          <w:p w14:paraId="13C287D4" w14:textId="3FB5FCFC" w:rsidR="00655963" w:rsidRPr="00936713" w:rsidRDefault="00655963" w:rsidP="00655963">
            <w:r w:rsidRPr="00936713">
              <w:t>Schnittstelle für die Ablage von Bildern zu Notizen.</w:t>
            </w:r>
          </w:p>
        </w:tc>
      </w:tr>
      <w:tr w:rsidR="00655963" w:rsidRPr="00936713" w14:paraId="48333214" w14:textId="77777777" w:rsidTr="00655963">
        <w:tc>
          <w:tcPr>
            <w:tcW w:w="3034" w:type="dxa"/>
          </w:tcPr>
          <w:p w14:paraId="5133B541" w14:textId="22AEE77D" w:rsidR="00655963" w:rsidRPr="00936713" w:rsidRDefault="00655963" w:rsidP="00655963">
            <w:proofErr w:type="gramStart"/>
            <w:r w:rsidRPr="00936713">
              <w:t>API Gateway</w:t>
            </w:r>
            <w:proofErr w:type="gramEnd"/>
          </w:p>
        </w:tc>
        <w:tc>
          <w:tcPr>
            <w:tcW w:w="6348" w:type="dxa"/>
          </w:tcPr>
          <w:p w14:paraId="47BD675D" w14:textId="20AF3D50" w:rsidR="00655963" w:rsidRPr="00936713" w:rsidRDefault="00655963" w:rsidP="00655963">
            <w:r w:rsidRPr="00936713">
              <w:t>Über diese Schnittstelle werden Anfragen von den Clients an den «Note Service» gestellt.</w:t>
            </w:r>
          </w:p>
        </w:tc>
      </w:tr>
    </w:tbl>
    <w:p w14:paraId="167F069D" w14:textId="1C248230" w:rsidR="00655963" w:rsidRPr="00936713" w:rsidRDefault="00E849C0" w:rsidP="00E849C0">
      <w:pPr>
        <w:pStyle w:val="Heading5"/>
      </w:pPr>
      <w:r w:rsidRPr="00936713">
        <w:t>Qualitäts-/Leistungsmerkmale</w:t>
      </w:r>
    </w:p>
    <w:p w14:paraId="71A63481" w14:textId="0B37FC3B" w:rsidR="00E849C0" w:rsidRPr="00936713" w:rsidRDefault="00F53991">
      <w:pPr>
        <w:pStyle w:val="ListParagraph"/>
        <w:numPr>
          <w:ilvl w:val="0"/>
          <w:numId w:val="39"/>
        </w:numPr>
      </w:pPr>
      <w:r w:rsidRPr="00936713">
        <w:t>Zugriff auf die Notizen ist abgesichert.</w:t>
      </w:r>
    </w:p>
    <w:p w14:paraId="09CE85D5" w14:textId="0296AA98" w:rsidR="00F53991" w:rsidRPr="00936713" w:rsidRDefault="00F53991">
      <w:pPr>
        <w:pStyle w:val="ListParagraph"/>
        <w:numPr>
          <w:ilvl w:val="0"/>
          <w:numId w:val="39"/>
        </w:numPr>
      </w:pPr>
      <w:r w:rsidRPr="00936713">
        <w:t>Notizen können für die offline Verwendung synchronisiert werden.</w:t>
      </w:r>
    </w:p>
    <w:p w14:paraId="54A6ADD4" w14:textId="1FC9018E" w:rsidR="00F53991" w:rsidRPr="00936713" w:rsidRDefault="00F53991" w:rsidP="00F53991">
      <w:pPr>
        <w:pStyle w:val="Heading4"/>
      </w:pPr>
      <w:proofErr w:type="spellStart"/>
      <w:r w:rsidRPr="00936713">
        <w:t>Commissioning</w:t>
      </w:r>
      <w:proofErr w:type="spellEnd"/>
      <w:r w:rsidRPr="00936713">
        <w:t xml:space="preserve"> Service</w:t>
      </w:r>
    </w:p>
    <w:p w14:paraId="205134C6" w14:textId="16E82150" w:rsidR="00F53991" w:rsidRPr="00936713" w:rsidRDefault="00F53991" w:rsidP="00F53991">
      <w:r w:rsidRPr="00936713">
        <w:t>In diesem Abschnitt wird die Komponente «</w:t>
      </w:r>
      <w:proofErr w:type="spellStart"/>
      <w:r w:rsidRPr="00936713">
        <w:t>Commissioning</w:t>
      </w:r>
      <w:proofErr w:type="spellEnd"/>
      <w:r w:rsidRPr="00936713">
        <w:t xml:space="preserve"> Service» beschrieben.</w:t>
      </w:r>
    </w:p>
    <w:p w14:paraId="18C9F974" w14:textId="77777777" w:rsidR="00F53991" w:rsidRPr="00936713" w:rsidRDefault="00F53991" w:rsidP="00F53991"/>
    <w:p w14:paraId="3CCD93B8" w14:textId="77777777" w:rsidR="008447EF" w:rsidRPr="00936713" w:rsidRDefault="00F53991" w:rsidP="008447EF">
      <w:pPr>
        <w:keepNext/>
        <w:jc w:val="center"/>
      </w:pPr>
      <w:r w:rsidRPr="00936713">
        <w:rPr>
          <w:noProof/>
        </w:rPr>
        <w:drawing>
          <wp:inline distT="0" distB="0" distL="0" distR="0" wp14:anchorId="2C305A07" wp14:editId="65D01254">
            <wp:extent cx="4556097" cy="2151309"/>
            <wp:effectExtent l="0" t="0" r="0" b="1905"/>
            <wp:docPr id="99504814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5048142" name="Picture 3"/>
                    <pic:cNvPicPr/>
                  </pic:nvPicPr>
                  <pic:blipFill>
                    <a:blip r:embed="rId43">
                      <a:extLst>
                        <a:ext uri="{28A0092B-C50C-407E-A947-70E740481C1C}">
                          <a14:useLocalDpi xmlns:a14="http://schemas.microsoft.com/office/drawing/2010/main" val="0"/>
                        </a:ext>
                      </a:extLst>
                    </a:blip>
                    <a:stretch>
                      <a:fillRect/>
                    </a:stretch>
                  </pic:blipFill>
                  <pic:spPr>
                    <a:xfrm>
                      <a:off x="0" y="0"/>
                      <a:ext cx="4576014" cy="2160713"/>
                    </a:xfrm>
                    <a:prstGeom prst="rect">
                      <a:avLst/>
                    </a:prstGeom>
                  </pic:spPr>
                </pic:pic>
              </a:graphicData>
            </a:graphic>
          </wp:inline>
        </w:drawing>
      </w:r>
    </w:p>
    <w:p w14:paraId="499EDE48" w14:textId="0ADB98A8" w:rsidR="00F53991" w:rsidRPr="00936713" w:rsidRDefault="008447EF" w:rsidP="008447EF">
      <w:pPr>
        <w:pStyle w:val="Caption"/>
        <w:jc w:val="center"/>
      </w:pPr>
      <w:bookmarkStart w:id="121" w:name="_Toc190680604"/>
      <w:r w:rsidRPr="00936713">
        <w:t xml:space="preserve">Abbildung </w:t>
      </w:r>
      <w:fldSimple w:instr=" SEQ Abbildung \* ARABIC ">
        <w:r w:rsidR="00460E0F">
          <w:rPr>
            <w:noProof/>
          </w:rPr>
          <w:t>26</w:t>
        </w:r>
      </w:fldSimple>
      <w:r w:rsidRPr="00936713">
        <w:t xml:space="preserve"> Bausteinsicht </w:t>
      </w:r>
      <w:proofErr w:type="spellStart"/>
      <w:r w:rsidRPr="00936713">
        <w:t>Commissioning</w:t>
      </w:r>
      <w:proofErr w:type="spellEnd"/>
      <w:r w:rsidRPr="00936713">
        <w:t xml:space="preserve"> Service Level 1</w:t>
      </w:r>
      <w:bookmarkEnd w:id="121"/>
    </w:p>
    <w:p w14:paraId="3B53FB17" w14:textId="5E145D60" w:rsidR="008447EF" w:rsidRPr="00936713" w:rsidRDefault="008447EF" w:rsidP="008447EF">
      <w:pPr>
        <w:pStyle w:val="Heading5"/>
      </w:pPr>
      <w:r w:rsidRPr="00936713">
        <w:lastRenderedPageBreak/>
        <w:t>Zweck/Verantwortung</w:t>
      </w:r>
    </w:p>
    <w:p w14:paraId="49AC22DE" w14:textId="05D32A08" w:rsidR="008447EF" w:rsidRPr="00936713" w:rsidRDefault="008447EF" w:rsidP="008447EF">
      <w:r w:rsidRPr="00936713">
        <w:t>Der «</w:t>
      </w:r>
      <w:proofErr w:type="spellStart"/>
      <w:r w:rsidRPr="00936713">
        <w:t>Commissioning</w:t>
      </w:r>
      <w:proofErr w:type="spellEnd"/>
      <w:r w:rsidRPr="00936713">
        <w:t xml:space="preserve"> Service» verwaltet die Inbetriebnahmen. Checklisten können als Vorlagen angelegt und einer Inbetriebnahme zugeordnet werden. Wird eine Inbetriebnahme durchgeführt, wird die ausgefüllte Checkliste als Protokoll abgelegt.</w:t>
      </w:r>
    </w:p>
    <w:p w14:paraId="1D561371" w14:textId="401D1643" w:rsidR="008447EF" w:rsidRPr="00936713" w:rsidRDefault="008447EF" w:rsidP="008447EF">
      <w:pPr>
        <w:pStyle w:val="Heading5"/>
      </w:pPr>
      <w:r w:rsidRPr="00936713">
        <w:t>Schnittstellen</w:t>
      </w:r>
    </w:p>
    <w:p w14:paraId="7BDBD5D6" w14:textId="5F21A597" w:rsidR="009A78A3" w:rsidRPr="00936713" w:rsidRDefault="009A78A3" w:rsidP="009A78A3">
      <w:pPr>
        <w:pStyle w:val="Caption"/>
        <w:keepNext/>
      </w:pPr>
      <w:bookmarkStart w:id="122" w:name="_Toc190680556"/>
      <w:r w:rsidRPr="00936713">
        <w:t xml:space="preserve">Tabelle </w:t>
      </w:r>
      <w:fldSimple w:instr=" SEQ Tabelle \* ARABIC ">
        <w:r w:rsidR="00D64016">
          <w:rPr>
            <w:noProof/>
          </w:rPr>
          <w:t>20</w:t>
        </w:r>
      </w:fldSimple>
      <w:r w:rsidRPr="00936713">
        <w:t xml:space="preserve"> Beschreibung der </w:t>
      </w:r>
      <w:proofErr w:type="spellStart"/>
      <w:r w:rsidRPr="00936713">
        <w:t>Commissioning</w:t>
      </w:r>
      <w:proofErr w:type="spellEnd"/>
      <w:r w:rsidRPr="00936713">
        <w:t xml:space="preserve"> Service Schnittstellen</w:t>
      </w:r>
      <w:bookmarkEnd w:id="122"/>
    </w:p>
    <w:tbl>
      <w:tblPr>
        <w:tblStyle w:val="TabelleBFH2"/>
        <w:tblW w:w="0" w:type="auto"/>
        <w:tblInd w:w="95" w:type="dxa"/>
        <w:tblLook w:val="04A0" w:firstRow="1" w:lastRow="0" w:firstColumn="1" w:lastColumn="0" w:noHBand="0" w:noVBand="1"/>
      </w:tblPr>
      <w:tblGrid>
        <w:gridCol w:w="3449"/>
        <w:gridCol w:w="5913"/>
      </w:tblGrid>
      <w:tr w:rsidR="008447EF" w:rsidRPr="00936713" w14:paraId="23512680" w14:textId="77777777" w:rsidTr="008447EF">
        <w:trPr>
          <w:cnfStyle w:val="100000000000" w:firstRow="1" w:lastRow="0" w:firstColumn="0" w:lastColumn="0" w:oddVBand="0" w:evenVBand="0" w:oddHBand="0" w:evenHBand="0" w:firstRowFirstColumn="0" w:firstRowLastColumn="0" w:lastRowFirstColumn="0" w:lastRowLastColumn="0"/>
        </w:trPr>
        <w:tc>
          <w:tcPr>
            <w:tcW w:w="3449" w:type="dxa"/>
          </w:tcPr>
          <w:p w14:paraId="69D2FD8D" w14:textId="7B5A0153" w:rsidR="008447EF" w:rsidRPr="00936713" w:rsidRDefault="008447EF" w:rsidP="008447EF">
            <w:r w:rsidRPr="00936713">
              <w:t>Schnittstelle</w:t>
            </w:r>
          </w:p>
        </w:tc>
        <w:tc>
          <w:tcPr>
            <w:tcW w:w="5913" w:type="dxa"/>
          </w:tcPr>
          <w:p w14:paraId="5E55F97D" w14:textId="567AC202" w:rsidR="008447EF" w:rsidRPr="00936713" w:rsidRDefault="008447EF" w:rsidP="008447EF">
            <w:r w:rsidRPr="00936713">
              <w:t>Beschreibung</w:t>
            </w:r>
          </w:p>
        </w:tc>
      </w:tr>
      <w:tr w:rsidR="008447EF" w:rsidRPr="00936713" w14:paraId="24E68B72" w14:textId="77777777" w:rsidTr="008447EF">
        <w:tc>
          <w:tcPr>
            <w:tcW w:w="3449" w:type="dxa"/>
          </w:tcPr>
          <w:p w14:paraId="7B3EBA2A" w14:textId="73501721" w:rsidR="008447EF" w:rsidRPr="00936713" w:rsidRDefault="008447EF" w:rsidP="008447EF">
            <w:r w:rsidRPr="00936713">
              <w:t>Identity Service</w:t>
            </w:r>
          </w:p>
        </w:tc>
        <w:tc>
          <w:tcPr>
            <w:tcW w:w="5913" w:type="dxa"/>
          </w:tcPr>
          <w:p w14:paraId="3078C9E8" w14:textId="3ACF98D1" w:rsidR="008447EF" w:rsidRPr="00936713" w:rsidRDefault="008447EF" w:rsidP="008447EF">
            <w:proofErr w:type="spellStart"/>
            <w:r w:rsidRPr="00936713">
              <w:t>Authoriziert</w:t>
            </w:r>
            <w:proofErr w:type="spellEnd"/>
            <w:r w:rsidRPr="00936713">
              <w:t xml:space="preserve"> Zugriff auf die </w:t>
            </w:r>
            <w:proofErr w:type="gramStart"/>
            <w:r w:rsidRPr="00936713">
              <w:t>API Endpoints</w:t>
            </w:r>
            <w:proofErr w:type="gramEnd"/>
            <w:r w:rsidRPr="00936713">
              <w:t xml:space="preserve"> des «</w:t>
            </w:r>
            <w:proofErr w:type="spellStart"/>
            <w:r w:rsidRPr="00936713">
              <w:t>Commissioning</w:t>
            </w:r>
            <w:proofErr w:type="spellEnd"/>
            <w:r w:rsidRPr="00936713">
              <w:t xml:space="preserve"> Service» und stellt Benutzerdaten </w:t>
            </w:r>
            <w:r w:rsidR="009A78A3" w:rsidRPr="00936713">
              <w:t>für die Abnahmeprotokolle</w:t>
            </w:r>
            <w:r w:rsidRPr="00936713">
              <w:t xml:space="preserve"> zur Verfügung.</w:t>
            </w:r>
          </w:p>
        </w:tc>
      </w:tr>
      <w:tr w:rsidR="008447EF" w:rsidRPr="00936713" w14:paraId="797CECF7" w14:textId="77777777" w:rsidTr="008447EF">
        <w:tc>
          <w:tcPr>
            <w:tcW w:w="3449" w:type="dxa"/>
          </w:tcPr>
          <w:p w14:paraId="10F07C50" w14:textId="489BBE49" w:rsidR="008447EF" w:rsidRPr="00936713" w:rsidRDefault="008447EF" w:rsidP="008447EF">
            <w:r w:rsidRPr="00936713">
              <w:t>File Service</w:t>
            </w:r>
          </w:p>
        </w:tc>
        <w:tc>
          <w:tcPr>
            <w:tcW w:w="5913" w:type="dxa"/>
          </w:tcPr>
          <w:p w14:paraId="74DDBBDC" w14:textId="7B20077E" w:rsidR="008447EF" w:rsidRPr="00936713" w:rsidRDefault="008447EF" w:rsidP="008447EF">
            <w:r w:rsidRPr="00936713">
              <w:t xml:space="preserve">Schnittstelle für die Ablage </w:t>
            </w:r>
            <w:r w:rsidR="009A78A3" w:rsidRPr="00936713">
              <w:t>der Abnahme Protokolle.</w:t>
            </w:r>
          </w:p>
        </w:tc>
      </w:tr>
      <w:tr w:rsidR="009A78A3" w:rsidRPr="00936713" w14:paraId="0F6BD2C7" w14:textId="77777777" w:rsidTr="008447EF">
        <w:tc>
          <w:tcPr>
            <w:tcW w:w="3449" w:type="dxa"/>
          </w:tcPr>
          <w:p w14:paraId="0703DE37" w14:textId="169A16D0" w:rsidR="009A78A3" w:rsidRPr="00936713" w:rsidRDefault="009A78A3" w:rsidP="009A78A3">
            <w:proofErr w:type="gramStart"/>
            <w:r w:rsidRPr="00936713">
              <w:t>API Gateway</w:t>
            </w:r>
            <w:proofErr w:type="gramEnd"/>
          </w:p>
        </w:tc>
        <w:tc>
          <w:tcPr>
            <w:tcW w:w="5913" w:type="dxa"/>
          </w:tcPr>
          <w:p w14:paraId="3A70AB63" w14:textId="3069F95D" w:rsidR="009A78A3" w:rsidRPr="00936713" w:rsidRDefault="009A78A3" w:rsidP="009A78A3">
            <w:r w:rsidRPr="00936713">
              <w:t>Über diese Schnittstelle werden Anfragen von den Clients an den «Note Service» gestellt.</w:t>
            </w:r>
          </w:p>
        </w:tc>
      </w:tr>
    </w:tbl>
    <w:p w14:paraId="104B67AA" w14:textId="4A9B8E99" w:rsidR="008447EF" w:rsidRPr="00936713" w:rsidRDefault="008447EF" w:rsidP="008447EF">
      <w:pPr>
        <w:pStyle w:val="Heading5"/>
      </w:pPr>
      <w:r w:rsidRPr="00936713">
        <w:t>Qualitäts-/Leistungsmerkmale</w:t>
      </w:r>
    </w:p>
    <w:p w14:paraId="6D886D1F" w14:textId="7A9FAE71" w:rsidR="008447EF" w:rsidRPr="00936713" w:rsidRDefault="009A78A3">
      <w:pPr>
        <w:pStyle w:val="ListParagraph"/>
        <w:numPr>
          <w:ilvl w:val="0"/>
          <w:numId w:val="40"/>
        </w:numPr>
      </w:pPr>
      <w:r w:rsidRPr="00936713">
        <w:t xml:space="preserve">Zugriff auf die </w:t>
      </w:r>
      <w:proofErr w:type="spellStart"/>
      <w:r w:rsidRPr="00936713">
        <w:t>Inbetriebnahmedaten</w:t>
      </w:r>
      <w:proofErr w:type="spellEnd"/>
      <w:r w:rsidRPr="00936713">
        <w:t xml:space="preserve"> sind gesichert.</w:t>
      </w:r>
    </w:p>
    <w:p w14:paraId="63BEBAED" w14:textId="5DC8DE34" w:rsidR="009A78A3" w:rsidRPr="00936713" w:rsidRDefault="009A78A3">
      <w:pPr>
        <w:pStyle w:val="ListParagraph"/>
        <w:numPr>
          <w:ilvl w:val="0"/>
          <w:numId w:val="40"/>
        </w:numPr>
      </w:pPr>
      <w:r w:rsidRPr="00936713">
        <w:t xml:space="preserve">Aktionen sind </w:t>
      </w:r>
      <w:proofErr w:type="spellStart"/>
      <w:r w:rsidRPr="00936713">
        <w:t>Authorisiert</w:t>
      </w:r>
      <w:proofErr w:type="spellEnd"/>
      <w:r w:rsidRPr="00936713">
        <w:t>.</w:t>
      </w:r>
    </w:p>
    <w:p w14:paraId="139C8E19" w14:textId="0126ADF7" w:rsidR="009A78A3" w:rsidRPr="00936713" w:rsidRDefault="009A78A3">
      <w:pPr>
        <w:pStyle w:val="ListParagraph"/>
        <w:numPr>
          <w:ilvl w:val="0"/>
          <w:numId w:val="40"/>
        </w:numPr>
      </w:pPr>
      <w:r w:rsidRPr="00936713">
        <w:t xml:space="preserve">Daten für die Inbetriebnahme können für die </w:t>
      </w:r>
      <w:proofErr w:type="spellStart"/>
      <w:r w:rsidRPr="00936713">
        <w:t>offlin</w:t>
      </w:r>
      <w:proofErr w:type="spellEnd"/>
      <w:r w:rsidRPr="00936713">
        <w:t xml:space="preserve"> Verwendung synchronisiert werden.</w:t>
      </w:r>
    </w:p>
    <w:p w14:paraId="670B9FEA" w14:textId="60FAA029" w:rsidR="009A78A3" w:rsidRPr="00936713" w:rsidRDefault="009A78A3" w:rsidP="009A78A3">
      <w:pPr>
        <w:pStyle w:val="Heading4"/>
      </w:pPr>
      <w:r w:rsidRPr="00936713">
        <w:t>Identity Service (Level 1)</w:t>
      </w:r>
    </w:p>
    <w:p w14:paraId="541D30C1" w14:textId="19BD4BAA" w:rsidR="009A78A3" w:rsidRPr="00936713" w:rsidRDefault="009A78A3" w:rsidP="009A78A3">
      <w:r w:rsidRPr="00936713">
        <w:t xml:space="preserve">In diesem Abschnitt wird die Komponente Identity Service </w:t>
      </w:r>
      <w:proofErr w:type="spellStart"/>
      <w:r w:rsidRPr="00936713">
        <w:t>beschriben</w:t>
      </w:r>
      <w:proofErr w:type="spellEnd"/>
      <w:r w:rsidRPr="00936713">
        <w:t>.</w:t>
      </w:r>
    </w:p>
    <w:p w14:paraId="1058AC2D" w14:textId="77777777" w:rsidR="009A78A3" w:rsidRPr="00936713" w:rsidRDefault="009A78A3" w:rsidP="009A78A3"/>
    <w:p w14:paraId="65F7ED8B" w14:textId="77777777" w:rsidR="00346025" w:rsidRPr="00936713" w:rsidRDefault="00346025" w:rsidP="00346025">
      <w:pPr>
        <w:keepNext/>
        <w:jc w:val="center"/>
      </w:pPr>
      <w:r w:rsidRPr="00936713">
        <w:rPr>
          <w:noProof/>
        </w:rPr>
        <w:drawing>
          <wp:inline distT="0" distB="0" distL="0" distR="0" wp14:anchorId="655E8282" wp14:editId="3233E315">
            <wp:extent cx="3426138" cy="1718244"/>
            <wp:effectExtent l="0" t="0" r="3175" b="0"/>
            <wp:docPr id="213346825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3468258" name="Picture 4"/>
                    <pic:cNvPicPr/>
                  </pic:nvPicPr>
                  <pic:blipFill>
                    <a:blip r:embed="rId44">
                      <a:extLst>
                        <a:ext uri="{28A0092B-C50C-407E-A947-70E740481C1C}">
                          <a14:useLocalDpi xmlns:a14="http://schemas.microsoft.com/office/drawing/2010/main" val="0"/>
                        </a:ext>
                      </a:extLst>
                    </a:blip>
                    <a:stretch>
                      <a:fillRect/>
                    </a:stretch>
                  </pic:blipFill>
                  <pic:spPr>
                    <a:xfrm>
                      <a:off x="0" y="0"/>
                      <a:ext cx="3426138" cy="1718244"/>
                    </a:xfrm>
                    <a:prstGeom prst="rect">
                      <a:avLst/>
                    </a:prstGeom>
                  </pic:spPr>
                </pic:pic>
              </a:graphicData>
            </a:graphic>
          </wp:inline>
        </w:drawing>
      </w:r>
    </w:p>
    <w:p w14:paraId="749209D7" w14:textId="50FA7D4A" w:rsidR="009A78A3" w:rsidRPr="00936713" w:rsidRDefault="00346025" w:rsidP="00346025">
      <w:pPr>
        <w:pStyle w:val="Caption"/>
        <w:jc w:val="center"/>
      </w:pPr>
      <w:bookmarkStart w:id="123" w:name="_Toc190680605"/>
      <w:r w:rsidRPr="00936713">
        <w:t xml:space="preserve">Abbildung </w:t>
      </w:r>
      <w:fldSimple w:instr=" SEQ Abbildung \* ARABIC ">
        <w:r w:rsidR="00460E0F">
          <w:rPr>
            <w:noProof/>
          </w:rPr>
          <w:t>27</w:t>
        </w:r>
      </w:fldSimple>
      <w:r w:rsidRPr="00936713">
        <w:t xml:space="preserve"> Bausteinsicht Identity Service Level 1</w:t>
      </w:r>
      <w:bookmarkEnd w:id="123"/>
    </w:p>
    <w:p w14:paraId="1135F985" w14:textId="0D6996D1" w:rsidR="00346025" w:rsidRPr="00936713" w:rsidRDefault="00346025" w:rsidP="00346025">
      <w:pPr>
        <w:pStyle w:val="Heading5"/>
      </w:pPr>
      <w:r w:rsidRPr="00936713">
        <w:t>Zweck/Verantwortung</w:t>
      </w:r>
    </w:p>
    <w:p w14:paraId="650E776C" w14:textId="3523EEA8" w:rsidR="00E47D03" w:rsidRPr="00936713" w:rsidRDefault="00E47D03" w:rsidP="00E47D03">
      <w:r w:rsidRPr="00936713">
        <w:t xml:space="preserve">Der «Identity Service» stellt Benutzerdaten zur Verfügung und erlaubt die Registrierung von neuen Benutzern. Der Service stellt das Rollenmanagement zur Verfügung und </w:t>
      </w:r>
      <w:proofErr w:type="spellStart"/>
      <w:r w:rsidRPr="00936713">
        <w:t>Authorisiert</w:t>
      </w:r>
      <w:proofErr w:type="spellEnd"/>
      <w:r w:rsidRPr="00936713">
        <w:t xml:space="preserve"> Benutzer anhand ihrer Rolle. </w:t>
      </w:r>
      <w:r w:rsidR="00775783" w:rsidRPr="00936713">
        <w:t xml:space="preserve">Der «Identity Service» bietet die Challenge für die Authentifizierung durch Entra ID an. Dadurch können sich Benutzer in der Baustellen App Authentifizieren. </w:t>
      </w:r>
    </w:p>
    <w:p w14:paraId="6948EEE8" w14:textId="3CFB5A6E" w:rsidR="00346025" w:rsidRPr="00936713" w:rsidRDefault="00346025" w:rsidP="00346025">
      <w:pPr>
        <w:pStyle w:val="Heading5"/>
      </w:pPr>
      <w:r w:rsidRPr="00936713">
        <w:t>Schnittstellen</w:t>
      </w:r>
    </w:p>
    <w:p w14:paraId="748F7041" w14:textId="62BF6552" w:rsidR="00775783" w:rsidRPr="00936713" w:rsidRDefault="00775783" w:rsidP="00775783">
      <w:pPr>
        <w:pStyle w:val="Caption"/>
        <w:keepNext/>
      </w:pPr>
      <w:bookmarkStart w:id="124" w:name="_Toc190680557"/>
      <w:r w:rsidRPr="00936713">
        <w:t xml:space="preserve">Tabelle </w:t>
      </w:r>
      <w:fldSimple w:instr=" SEQ Tabelle \* ARABIC ">
        <w:r w:rsidR="00D64016">
          <w:rPr>
            <w:noProof/>
          </w:rPr>
          <w:t>21</w:t>
        </w:r>
      </w:fldSimple>
      <w:r w:rsidRPr="00936713">
        <w:t xml:space="preserve"> Beschreibung der Identity Service Schnittstellen</w:t>
      </w:r>
      <w:bookmarkEnd w:id="124"/>
    </w:p>
    <w:tbl>
      <w:tblPr>
        <w:tblStyle w:val="TabelleBFH2"/>
        <w:tblW w:w="0" w:type="auto"/>
        <w:tblInd w:w="95" w:type="dxa"/>
        <w:tblLook w:val="04A0" w:firstRow="1" w:lastRow="0" w:firstColumn="1" w:lastColumn="0" w:noHBand="0" w:noVBand="1"/>
      </w:tblPr>
      <w:tblGrid>
        <w:gridCol w:w="3166"/>
        <w:gridCol w:w="6196"/>
      </w:tblGrid>
      <w:tr w:rsidR="00775783" w:rsidRPr="00936713" w14:paraId="5C759A11" w14:textId="77777777" w:rsidTr="00775783">
        <w:trPr>
          <w:cnfStyle w:val="100000000000" w:firstRow="1" w:lastRow="0" w:firstColumn="0" w:lastColumn="0" w:oddVBand="0" w:evenVBand="0" w:oddHBand="0" w:evenHBand="0" w:firstRowFirstColumn="0" w:firstRowLastColumn="0" w:lastRowFirstColumn="0" w:lastRowLastColumn="0"/>
        </w:trPr>
        <w:tc>
          <w:tcPr>
            <w:tcW w:w="3166" w:type="dxa"/>
          </w:tcPr>
          <w:p w14:paraId="4DDDE457" w14:textId="7240E510" w:rsidR="00775783" w:rsidRPr="00936713" w:rsidRDefault="00775783" w:rsidP="00775783">
            <w:r w:rsidRPr="00936713">
              <w:t>Schnittstelle</w:t>
            </w:r>
          </w:p>
        </w:tc>
        <w:tc>
          <w:tcPr>
            <w:tcW w:w="6196" w:type="dxa"/>
          </w:tcPr>
          <w:p w14:paraId="548DBC17" w14:textId="11FB501B" w:rsidR="00775783" w:rsidRPr="00936713" w:rsidRDefault="00775783" w:rsidP="00775783">
            <w:r w:rsidRPr="00936713">
              <w:t>Beschreibung</w:t>
            </w:r>
          </w:p>
        </w:tc>
      </w:tr>
      <w:tr w:rsidR="00775783" w:rsidRPr="00936713" w14:paraId="1F0A19A6" w14:textId="77777777" w:rsidTr="00775783">
        <w:tc>
          <w:tcPr>
            <w:tcW w:w="3166" w:type="dxa"/>
          </w:tcPr>
          <w:p w14:paraId="26A4649B" w14:textId="61684C92" w:rsidR="00775783" w:rsidRPr="00936713" w:rsidRDefault="00775783" w:rsidP="00775783">
            <w:proofErr w:type="gramStart"/>
            <w:r w:rsidRPr="00936713">
              <w:t>API Gateway</w:t>
            </w:r>
            <w:proofErr w:type="gramEnd"/>
          </w:p>
        </w:tc>
        <w:tc>
          <w:tcPr>
            <w:tcW w:w="6196" w:type="dxa"/>
          </w:tcPr>
          <w:p w14:paraId="0BB44D67" w14:textId="2092474B" w:rsidR="00775783" w:rsidRPr="00936713" w:rsidRDefault="00775783" w:rsidP="00775783">
            <w:r w:rsidRPr="00936713">
              <w:t>Über diese Schnittstelle werden Anfragen von den Clients an den «Note Service» gestellt. Beispielsweise werden Benutzerdaten angefragt oder die Clients triggern die Login Challenge.</w:t>
            </w:r>
          </w:p>
        </w:tc>
      </w:tr>
      <w:tr w:rsidR="00775783" w:rsidRPr="00936713" w14:paraId="05BD3155" w14:textId="77777777" w:rsidTr="00775783">
        <w:tc>
          <w:tcPr>
            <w:tcW w:w="3166" w:type="dxa"/>
          </w:tcPr>
          <w:p w14:paraId="2F49A0D7" w14:textId="62A53D74" w:rsidR="00775783" w:rsidRPr="00295D9C" w:rsidRDefault="00775783" w:rsidP="00775783">
            <w:pPr>
              <w:rPr>
                <w:lang w:val="en-US"/>
              </w:rPr>
            </w:pPr>
            <w:r w:rsidRPr="00295D9C">
              <w:rPr>
                <w:lang w:val="en-US"/>
              </w:rPr>
              <w:lastRenderedPageBreak/>
              <w:t>Business Services (</w:t>
            </w:r>
            <w:proofErr w:type="spellStart"/>
            <w:r w:rsidRPr="00295D9C">
              <w:rPr>
                <w:lang w:val="en-US"/>
              </w:rPr>
              <w:t>Projekte</w:t>
            </w:r>
            <w:proofErr w:type="spellEnd"/>
            <w:r w:rsidRPr="00295D9C">
              <w:rPr>
                <w:lang w:val="en-US"/>
              </w:rPr>
              <w:t xml:space="preserve">, </w:t>
            </w:r>
            <w:proofErr w:type="spellStart"/>
            <w:r w:rsidRPr="00295D9C">
              <w:rPr>
                <w:lang w:val="en-US"/>
              </w:rPr>
              <w:t>Notizen</w:t>
            </w:r>
            <w:proofErr w:type="spellEnd"/>
            <w:r w:rsidRPr="00295D9C">
              <w:rPr>
                <w:lang w:val="en-US"/>
              </w:rPr>
              <w:t>, IBN)</w:t>
            </w:r>
          </w:p>
        </w:tc>
        <w:tc>
          <w:tcPr>
            <w:tcW w:w="6196" w:type="dxa"/>
          </w:tcPr>
          <w:p w14:paraId="36AC2967" w14:textId="6549923E" w:rsidR="00775783" w:rsidRPr="00936713" w:rsidRDefault="00775783" w:rsidP="00775783">
            <w:proofErr w:type="spellStart"/>
            <w:r w:rsidRPr="00936713">
              <w:t>Buisness</w:t>
            </w:r>
            <w:proofErr w:type="spellEnd"/>
            <w:r w:rsidRPr="00936713">
              <w:t xml:space="preserve"> Services fragen Benutzerdaten ab und </w:t>
            </w:r>
            <w:proofErr w:type="spellStart"/>
            <w:r w:rsidRPr="00936713">
              <w:t>Authorizieren</w:t>
            </w:r>
            <w:proofErr w:type="spellEnd"/>
            <w:r w:rsidRPr="00936713">
              <w:t xml:space="preserve"> Aktionen.</w:t>
            </w:r>
          </w:p>
        </w:tc>
      </w:tr>
      <w:tr w:rsidR="00775783" w:rsidRPr="00936713" w14:paraId="053CAB5F" w14:textId="77777777" w:rsidTr="00775783">
        <w:tc>
          <w:tcPr>
            <w:tcW w:w="3166" w:type="dxa"/>
          </w:tcPr>
          <w:p w14:paraId="19EECA3B" w14:textId="705A5EB4" w:rsidR="00775783" w:rsidRPr="00936713" w:rsidRDefault="00775783" w:rsidP="00775783">
            <w:r w:rsidRPr="00936713">
              <w:t>Entra ID</w:t>
            </w:r>
          </w:p>
        </w:tc>
        <w:tc>
          <w:tcPr>
            <w:tcW w:w="6196" w:type="dxa"/>
          </w:tcPr>
          <w:p w14:paraId="78D101BD" w14:textId="5B0EA040" w:rsidR="00775783" w:rsidRPr="00936713" w:rsidRDefault="00775783" w:rsidP="00775783">
            <w:r w:rsidRPr="00936713">
              <w:t xml:space="preserve">Authentifiziert den </w:t>
            </w:r>
            <w:proofErr w:type="spellStart"/>
            <w:r w:rsidRPr="00936713">
              <w:t>Bneutzer</w:t>
            </w:r>
            <w:proofErr w:type="spellEnd"/>
            <w:r w:rsidRPr="00936713">
              <w:t xml:space="preserve"> und gibt ein Access Token zurück.</w:t>
            </w:r>
          </w:p>
        </w:tc>
      </w:tr>
    </w:tbl>
    <w:p w14:paraId="69A1851B" w14:textId="16A820CA" w:rsidR="00346025" w:rsidRPr="00936713" w:rsidRDefault="00346025" w:rsidP="00346025">
      <w:pPr>
        <w:pStyle w:val="Heading5"/>
      </w:pPr>
      <w:r w:rsidRPr="00936713">
        <w:t>Qualitäts-/Leistungsmerkmale</w:t>
      </w:r>
    </w:p>
    <w:p w14:paraId="6D110016" w14:textId="71A3B003" w:rsidR="00775783" w:rsidRPr="00936713" w:rsidRDefault="00775783">
      <w:pPr>
        <w:pStyle w:val="ListParagraph"/>
        <w:numPr>
          <w:ilvl w:val="0"/>
          <w:numId w:val="41"/>
        </w:numPr>
      </w:pPr>
      <w:r w:rsidRPr="00936713">
        <w:t>Kapselt die Authentifizierung in Microsoft Entra ID.</w:t>
      </w:r>
    </w:p>
    <w:p w14:paraId="163BF4F4" w14:textId="13D345E4" w:rsidR="00D540BE" w:rsidRPr="00936713" w:rsidRDefault="00D540BE" w:rsidP="00D540BE">
      <w:pPr>
        <w:pStyle w:val="Heading4"/>
      </w:pPr>
      <w:r w:rsidRPr="00936713">
        <w:t>File Service (Level 1)</w:t>
      </w:r>
    </w:p>
    <w:p w14:paraId="760D9332" w14:textId="77777777" w:rsidR="00D540BE" w:rsidRPr="00936713" w:rsidRDefault="00D540BE" w:rsidP="00D540BE"/>
    <w:p w14:paraId="211EE645" w14:textId="77777777" w:rsidR="00D540BE" w:rsidRPr="00936713" w:rsidRDefault="00D540BE" w:rsidP="00D540BE">
      <w:pPr>
        <w:keepNext/>
        <w:jc w:val="center"/>
      </w:pPr>
      <w:r w:rsidRPr="00936713">
        <w:rPr>
          <w:noProof/>
        </w:rPr>
        <w:drawing>
          <wp:inline distT="0" distB="0" distL="0" distR="0" wp14:anchorId="4F34DA82" wp14:editId="71898858">
            <wp:extent cx="4199465" cy="2011680"/>
            <wp:effectExtent l="0" t="0" r="0" b="7620"/>
            <wp:docPr id="1923280248" name="Picture 2" descr="A computer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3280248" name="Picture 2" descr="A computer screen shot of a computer&#10;&#10;AI-generated content may be incorrect."/>
                    <pic:cNvPicPr/>
                  </pic:nvPicPr>
                  <pic:blipFill>
                    <a:blip r:embed="rId45">
                      <a:extLst>
                        <a:ext uri="{28A0092B-C50C-407E-A947-70E740481C1C}">
                          <a14:useLocalDpi xmlns:a14="http://schemas.microsoft.com/office/drawing/2010/main" val="0"/>
                        </a:ext>
                      </a:extLst>
                    </a:blip>
                    <a:stretch>
                      <a:fillRect/>
                    </a:stretch>
                  </pic:blipFill>
                  <pic:spPr>
                    <a:xfrm>
                      <a:off x="0" y="0"/>
                      <a:ext cx="4215705" cy="2019459"/>
                    </a:xfrm>
                    <a:prstGeom prst="rect">
                      <a:avLst/>
                    </a:prstGeom>
                  </pic:spPr>
                </pic:pic>
              </a:graphicData>
            </a:graphic>
          </wp:inline>
        </w:drawing>
      </w:r>
    </w:p>
    <w:p w14:paraId="5C793B09" w14:textId="0C560928" w:rsidR="00D540BE" w:rsidRPr="00936713" w:rsidRDefault="00D540BE" w:rsidP="00D540BE">
      <w:pPr>
        <w:pStyle w:val="Caption"/>
        <w:jc w:val="center"/>
      </w:pPr>
      <w:bookmarkStart w:id="125" w:name="_Toc190680606"/>
      <w:r w:rsidRPr="00936713">
        <w:t xml:space="preserve">Abbildung </w:t>
      </w:r>
      <w:fldSimple w:instr=" SEQ Abbildung \* ARABIC ">
        <w:r w:rsidR="00460E0F">
          <w:rPr>
            <w:noProof/>
          </w:rPr>
          <w:t>28</w:t>
        </w:r>
      </w:fldSimple>
      <w:r w:rsidRPr="00936713">
        <w:t xml:space="preserve"> Bausteinsicht File Service Level 1</w:t>
      </w:r>
      <w:bookmarkEnd w:id="125"/>
    </w:p>
    <w:p w14:paraId="573CB6B3" w14:textId="6B0E0052" w:rsidR="00D540BE" w:rsidRPr="00936713" w:rsidRDefault="00D540BE" w:rsidP="00D540BE">
      <w:pPr>
        <w:pStyle w:val="Heading5"/>
      </w:pPr>
      <w:r w:rsidRPr="00936713">
        <w:t>Zweck/Verantwortung</w:t>
      </w:r>
    </w:p>
    <w:p w14:paraId="14C3EEA7" w14:textId="1A801D0B" w:rsidR="00D540BE" w:rsidRPr="00936713" w:rsidRDefault="00306A60" w:rsidP="00D540BE">
      <w:r w:rsidRPr="00936713">
        <w:t xml:space="preserve">Der «File Service» Kapselt den Zugriff auf «MS SharePoint» und «Azure Blob </w:t>
      </w:r>
      <w:proofErr w:type="spellStart"/>
      <w:r w:rsidRPr="00936713">
        <w:t>Storag</w:t>
      </w:r>
      <w:proofErr w:type="spellEnd"/>
      <w:r w:rsidRPr="00936713">
        <w:t>». Der Service erlaubt die Ablage und Abfrage von Dokumenten und Bildern. Bilder werden durch den Service auf dem «Azure Blob Storage» abgelegt. Dokumente speichert der «File Service» in «MS SharePoint».</w:t>
      </w:r>
    </w:p>
    <w:p w14:paraId="1696B8A0" w14:textId="4980A37A" w:rsidR="00306A60" w:rsidRPr="00936713" w:rsidRDefault="00306A60" w:rsidP="00306A60">
      <w:pPr>
        <w:pStyle w:val="Heading5"/>
      </w:pPr>
      <w:r w:rsidRPr="00936713">
        <w:t>Schnittstellen</w:t>
      </w:r>
    </w:p>
    <w:p w14:paraId="779471A8" w14:textId="475B5417" w:rsidR="00D70BDF" w:rsidRPr="00936713" w:rsidRDefault="00D70BDF" w:rsidP="00D70BDF">
      <w:pPr>
        <w:pStyle w:val="Caption"/>
        <w:keepNext/>
      </w:pPr>
      <w:bookmarkStart w:id="126" w:name="_Toc190680558"/>
      <w:r w:rsidRPr="00936713">
        <w:t xml:space="preserve">Tabelle </w:t>
      </w:r>
      <w:fldSimple w:instr=" SEQ Tabelle \* ARABIC ">
        <w:r w:rsidR="00D64016">
          <w:rPr>
            <w:noProof/>
          </w:rPr>
          <w:t>22</w:t>
        </w:r>
      </w:fldSimple>
      <w:r w:rsidRPr="00936713">
        <w:t xml:space="preserve"> Beschreibung der File Service Schnittstellen</w:t>
      </w:r>
      <w:bookmarkEnd w:id="126"/>
    </w:p>
    <w:tbl>
      <w:tblPr>
        <w:tblStyle w:val="TabelleBFH2"/>
        <w:tblW w:w="0" w:type="auto"/>
        <w:tblInd w:w="95" w:type="dxa"/>
        <w:tblLook w:val="04A0" w:firstRow="1" w:lastRow="0" w:firstColumn="1" w:lastColumn="0" w:noHBand="0" w:noVBand="1"/>
      </w:tblPr>
      <w:tblGrid>
        <w:gridCol w:w="3166"/>
        <w:gridCol w:w="6196"/>
      </w:tblGrid>
      <w:tr w:rsidR="00306A60" w:rsidRPr="00936713" w14:paraId="6EA13FCA" w14:textId="77777777" w:rsidTr="00094CED">
        <w:trPr>
          <w:cnfStyle w:val="100000000000" w:firstRow="1" w:lastRow="0" w:firstColumn="0" w:lastColumn="0" w:oddVBand="0" w:evenVBand="0" w:oddHBand="0" w:evenHBand="0" w:firstRowFirstColumn="0" w:firstRowLastColumn="0" w:lastRowFirstColumn="0" w:lastRowLastColumn="0"/>
        </w:trPr>
        <w:tc>
          <w:tcPr>
            <w:tcW w:w="3166" w:type="dxa"/>
          </w:tcPr>
          <w:p w14:paraId="478ED545" w14:textId="77777777" w:rsidR="00306A60" w:rsidRPr="00936713" w:rsidRDefault="00306A60" w:rsidP="00094CED">
            <w:r w:rsidRPr="00936713">
              <w:t>Schnittstelle</w:t>
            </w:r>
          </w:p>
        </w:tc>
        <w:tc>
          <w:tcPr>
            <w:tcW w:w="6196" w:type="dxa"/>
          </w:tcPr>
          <w:p w14:paraId="4D988132" w14:textId="77777777" w:rsidR="00306A60" w:rsidRPr="00936713" w:rsidRDefault="00306A60" w:rsidP="00094CED">
            <w:r w:rsidRPr="00936713">
              <w:t>Beschreibung</w:t>
            </w:r>
          </w:p>
        </w:tc>
      </w:tr>
      <w:tr w:rsidR="00306A60" w:rsidRPr="00936713" w14:paraId="0781E990" w14:textId="77777777" w:rsidTr="00094CED">
        <w:tc>
          <w:tcPr>
            <w:tcW w:w="3166" w:type="dxa"/>
          </w:tcPr>
          <w:p w14:paraId="3B19266A" w14:textId="77777777" w:rsidR="00306A60" w:rsidRPr="00936713" w:rsidRDefault="00306A60" w:rsidP="00094CED">
            <w:proofErr w:type="gramStart"/>
            <w:r w:rsidRPr="00936713">
              <w:t>API Gateway</w:t>
            </w:r>
            <w:proofErr w:type="gramEnd"/>
          </w:p>
        </w:tc>
        <w:tc>
          <w:tcPr>
            <w:tcW w:w="6196" w:type="dxa"/>
          </w:tcPr>
          <w:p w14:paraId="4EE37810" w14:textId="1F39C62C" w:rsidR="00306A60" w:rsidRPr="00936713" w:rsidRDefault="00306A60" w:rsidP="00094CED">
            <w:r w:rsidRPr="00936713">
              <w:t>Über diese Schnittstelle werden Anfragen von den Clients an den «File Service» gestellt. Primär wird die Schnittstelle genutzt für die Abfrage von Bildern.</w:t>
            </w:r>
          </w:p>
        </w:tc>
      </w:tr>
      <w:tr w:rsidR="00306A60" w:rsidRPr="00936713" w14:paraId="1314CA53" w14:textId="77777777" w:rsidTr="00094CED">
        <w:tc>
          <w:tcPr>
            <w:tcW w:w="3166" w:type="dxa"/>
          </w:tcPr>
          <w:p w14:paraId="1DE9F46F" w14:textId="77777777" w:rsidR="00306A60" w:rsidRPr="00295D9C" w:rsidRDefault="00306A60" w:rsidP="00094CED">
            <w:pPr>
              <w:rPr>
                <w:lang w:val="en-US"/>
              </w:rPr>
            </w:pPr>
            <w:r w:rsidRPr="00295D9C">
              <w:rPr>
                <w:lang w:val="en-US"/>
              </w:rPr>
              <w:t>Business Services (</w:t>
            </w:r>
            <w:proofErr w:type="spellStart"/>
            <w:r w:rsidRPr="00295D9C">
              <w:rPr>
                <w:lang w:val="en-US"/>
              </w:rPr>
              <w:t>Projekte</w:t>
            </w:r>
            <w:proofErr w:type="spellEnd"/>
            <w:r w:rsidRPr="00295D9C">
              <w:rPr>
                <w:lang w:val="en-US"/>
              </w:rPr>
              <w:t xml:space="preserve">, </w:t>
            </w:r>
            <w:proofErr w:type="spellStart"/>
            <w:r w:rsidRPr="00295D9C">
              <w:rPr>
                <w:lang w:val="en-US"/>
              </w:rPr>
              <w:t>Notizen</w:t>
            </w:r>
            <w:proofErr w:type="spellEnd"/>
            <w:r w:rsidRPr="00295D9C">
              <w:rPr>
                <w:lang w:val="en-US"/>
              </w:rPr>
              <w:t>, IBN)</w:t>
            </w:r>
          </w:p>
        </w:tc>
        <w:tc>
          <w:tcPr>
            <w:tcW w:w="6196" w:type="dxa"/>
          </w:tcPr>
          <w:p w14:paraId="335305DD" w14:textId="1F4B350A" w:rsidR="00306A60" w:rsidRPr="00936713" w:rsidRDefault="00306A60" w:rsidP="00094CED">
            <w:r w:rsidRPr="00936713">
              <w:t>Diese Schnittstelle wird genutzt, um Bilder oder Dokumente abzulegen. Ausserdem veranlassen Services die Löschung von</w:t>
            </w:r>
            <w:r w:rsidR="00501C6B" w:rsidRPr="00936713">
              <w:t xml:space="preserve"> </w:t>
            </w:r>
            <w:r w:rsidRPr="00936713">
              <w:t>Bildern</w:t>
            </w:r>
            <w:r w:rsidR="00501C6B" w:rsidRPr="00936713">
              <w:t xml:space="preserve"> oder Dokumenten über diese Schnittstelle.</w:t>
            </w:r>
          </w:p>
        </w:tc>
      </w:tr>
      <w:tr w:rsidR="00306A60" w:rsidRPr="00936713" w14:paraId="6CDB2C78" w14:textId="77777777" w:rsidTr="00094CED">
        <w:tc>
          <w:tcPr>
            <w:tcW w:w="3166" w:type="dxa"/>
          </w:tcPr>
          <w:p w14:paraId="1FA2A03B" w14:textId="2333F23A" w:rsidR="00306A60" w:rsidRPr="00936713" w:rsidRDefault="00306A60" w:rsidP="00094CED">
            <w:r w:rsidRPr="00936713">
              <w:t>Azure Blob Storage</w:t>
            </w:r>
          </w:p>
        </w:tc>
        <w:tc>
          <w:tcPr>
            <w:tcW w:w="6196" w:type="dxa"/>
          </w:tcPr>
          <w:p w14:paraId="3CE9B540" w14:textId="11BD7029" w:rsidR="00306A60" w:rsidRPr="00936713" w:rsidRDefault="00501C6B" w:rsidP="00094CED">
            <w:r w:rsidRPr="00936713">
              <w:t>Über diese Schnittstelle werden Bilder gespeichert, abgefragt oder gelöscht.</w:t>
            </w:r>
          </w:p>
        </w:tc>
      </w:tr>
      <w:tr w:rsidR="00306A60" w:rsidRPr="00936713" w14:paraId="3F58AB8E" w14:textId="77777777" w:rsidTr="00094CED">
        <w:tc>
          <w:tcPr>
            <w:tcW w:w="3166" w:type="dxa"/>
          </w:tcPr>
          <w:p w14:paraId="4266DA8E" w14:textId="57F99C9F" w:rsidR="00306A60" w:rsidRPr="00936713" w:rsidRDefault="00306A60" w:rsidP="00094CED">
            <w:r w:rsidRPr="00936713">
              <w:t>MS SharePoint</w:t>
            </w:r>
          </w:p>
        </w:tc>
        <w:tc>
          <w:tcPr>
            <w:tcW w:w="6196" w:type="dxa"/>
          </w:tcPr>
          <w:p w14:paraId="7EDB54FF" w14:textId="203A08F5" w:rsidR="00306A60" w:rsidRPr="00936713" w:rsidRDefault="00306A60" w:rsidP="00094CED">
            <w:r w:rsidRPr="00936713">
              <w:t>Über einen SharePoint Konnektor speichert der «File Service» Dokumente in SharePoint ab. Über den Konnektor kann der Service Dokumente aus SharePoint abfragen und ausgeben.</w:t>
            </w:r>
          </w:p>
        </w:tc>
      </w:tr>
    </w:tbl>
    <w:p w14:paraId="5EF654E0" w14:textId="48799F09" w:rsidR="00306A60" w:rsidRPr="00936713" w:rsidRDefault="00D70BDF" w:rsidP="00D70BDF">
      <w:pPr>
        <w:pStyle w:val="Heading5"/>
      </w:pPr>
      <w:r w:rsidRPr="00936713">
        <w:t>Qualitäts-/Leistungsmerkmale</w:t>
      </w:r>
    </w:p>
    <w:p w14:paraId="603BC45B" w14:textId="05AA32B4" w:rsidR="00D70BDF" w:rsidRPr="00936713" w:rsidRDefault="00D70BDF">
      <w:pPr>
        <w:pStyle w:val="ListParagraph"/>
        <w:numPr>
          <w:ilvl w:val="0"/>
          <w:numId w:val="41"/>
        </w:numPr>
      </w:pPr>
      <w:r w:rsidRPr="00936713">
        <w:t xml:space="preserve">Ermöglicht </w:t>
      </w:r>
      <w:proofErr w:type="spellStart"/>
      <w:r w:rsidRPr="00936713">
        <w:t>authorisierten</w:t>
      </w:r>
      <w:proofErr w:type="spellEnd"/>
      <w:r w:rsidRPr="00936713">
        <w:t xml:space="preserve"> Zugriff auf Bilder und Dokumente</w:t>
      </w:r>
    </w:p>
    <w:p w14:paraId="7F677AB2" w14:textId="0280A016" w:rsidR="00D70BDF" w:rsidRPr="00936713" w:rsidRDefault="00D70BDF">
      <w:pPr>
        <w:pStyle w:val="ListParagraph"/>
        <w:numPr>
          <w:ilvl w:val="0"/>
          <w:numId w:val="41"/>
        </w:numPr>
      </w:pPr>
      <w:r w:rsidRPr="00936713">
        <w:t>Abstrahiert Zugriff auf physische Ablagen</w:t>
      </w:r>
    </w:p>
    <w:p w14:paraId="2BD5DEAB" w14:textId="42BB4D33" w:rsidR="00837CFA" w:rsidRPr="00936713" w:rsidRDefault="00837CFA" w:rsidP="00837CFA">
      <w:pPr>
        <w:pStyle w:val="Heading3"/>
      </w:pPr>
      <w:bookmarkStart w:id="127" w:name="_Toc190680722"/>
      <w:r w:rsidRPr="00936713">
        <w:lastRenderedPageBreak/>
        <w:t>Laufzeitsicht</w:t>
      </w:r>
      <w:bookmarkEnd w:id="127"/>
    </w:p>
    <w:p w14:paraId="2E3C69CA" w14:textId="09DE8D07" w:rsidR="007035B0" w:rsidRPr="00936713" w:rsidRDefault="0050614B" w:rsidP="00837CFA">
      <w:r w:rsidRPr="00936713">
        <w:t>In diesem Kapitel werden die Laufzeitsichten für die «Baustellen App» Aktivitätsszenarien dargestellt.</w:t>
      </w:r>
      <w:r w:rsidR="007035B0" w:rsidRPr="00936713">
        <w:t xml:space="preserve"> Als erstes wird der Ablauf der Datensynchronisation dargestellt. Diese Sequenz ist </w:t>
      </w:r>
      <w:proofErr w:type="spellStart"/>
      <w:r w:rsidR="007035B0" w:rsidRPr="00936713">
        <w:t>Bestantteil</w:t>
      </w:r>
      <w:proofErr w:type="spellEnd"/>
      <w:r w:rsidR="007035B0" w:rsidRPr="00936713">
        <w:t xml:space="preserve"> von </w:t>
      </w:r>
      <w:proofErr w:type="gramStart"/>
      <w:r w:rsidR="007035B0" w:rsidRPr="00936713">
        <w:t>darauf folgenden</w:t>
      </w:r>
      <w:proofErr w:type="gramEnd"/>
      <w:r w:rsidR="007035B0" w:rsidRPr="00936713">
        <w:t xml:space="preserve"> Laufzeitsichten und wird in diesen als Blackbox dargestellt.</w:t>
      </w:r>
    </w:p>
    <w:p w14:paraId="397930F7" w14:textId="5CBE39F6" w:rsidR="007035B0" w:rsidRPr="00936713" w:rsidRDefault="007035B0" w:rsidP="007035B0">
      <w:pPr>
        <w:pStyle w:val="Heading4"/>
      </w:pPr>
      <w:r w:rsidRPr="00936713">
        <w:t xml:space="preserve">Datensynchronisation zwischen Mobile Client und </w:t>
      </w:r>
      <w:proofErr w:type="gramStart"/>
      <w:r w:rsidRPr="00936713">
        <w:t>Backend</w:t>
      </w:r>
      <w:proofErr w:type="gramEnd"/>
    </w:p>
    <w:p w14:paraId="64D7254B" w14:textId="4B302991" w:rsidR="007035B0" w:rsidRDefault="00972FC9" w:rsidP="007035B0">
      <w:r>
        <w:t>In diesem Abschnitt wird die Datensynchronisation im Detail beschrieben. Zuerst wird der Vergleichsalgorithmus im Backend und im Frontend aufgezeigt. Danach wird die Sequenz der Datensynchronisation von und zum «Mobilen Client» und den verschiedenen Backend Services dargestellt.</w:t>
      </w:r>
    </w:p>
    <w:p w14:paraId="49193377" w14:textId="2DE6958E" w:rsidR="00972FC9" w:rsidRDefault="00972FC9" w:rsidP="00972FC9">
      <w:pPr>
        <w:pStyle w:val="Heading5"/>
      </w:pPr>
      <w:bookmarkStart w:id="128" w:name="_Ref190440369"/>
      <w:r>
        <w:t>Ablauf der Datensynchronisation im Mobile Client</w:t>
      </w:r>
      <w:bookmarkEnd w:id="128"/>
    </w:p>
    <w:p w14:paraId="7558E517" w14:textId="77777777" w:rsidR="00972FC9" w:rsidRDefault="00972FC9" w:rsidP="00972FC9"/>
    <w:p w14:paraId="4D93A589" w14:textId="77777777" w:rsidR="00972FC9" w:rsidRDefault="00972FC9" w:rsidP="00972FC9">
      <w:pPr>
        <w:keepNext/>
        <w:jc w:val="center"/>
      </w:pPr>
      <w:r>
        <w:rPr>
          <w:noProof/>
        </w:rPr>
        <w:drawing>
          <wp:inline distT="0" distB="0" distL="0" distR="0" wp14:anchorId="6B7CF251" wp14:editId="5BCCD287">
            <wp:extent cx="6011545" cy="1022350"/>
            <wp:effectExtent l="0" t="0" r="8255" b="6350"/>
            <wp:docPr id="370734138" name="Picture 4" descr="A diagram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0734138" name="Picture 4" descr="A diagram of a computer&#10;&#10;AI-generated content may be incorrect."/>
                    <pic:cNvPicPr/>
                  </pic:nvPicPr>
                  <pic:blipFill>
                    <a:blip r:embed="rId46">
                      <a:extLst>
                        <a:ext uri="{28A0092B-C50C-407E-A947-70E740481C1C}">
                          <a14:useLocalDpi xmlns:a14="http://schemas.microsoft.com/office/drawing/2010/main" val="0"/>
                        </a:ext>
                      </a:extLst>
                    </a:blip>
                    <a:stretch>
                      <a:fillRect/>
                    </a:stretch>
                  </pic:blipFill>
                  <pic:spPr>
                    <a:xfrm>
                      <a:off x="0" y="0"/>
                      <a:ext cx="6011545" cy="1022350"/>
                    </a:xfrm>
                    <a:prstGeom prst="rect">
                      <a:avLst/>
                    </a:prstGeom>
                  </pic:spPr>
                </pic:pic>
              </a:graphicData>
            </a:graphic>
          </wp:inline>
        </w:drawing>
      </w:r>
    </w:p>
    <w:p w14:paraId="7E6BFEA3" w14:textId="60824A6F" w:rsidR="00972FC9" w:rsidRDefault="00972FC9" w:rsidP="00972FC9">
      <w:pPr>
        <w:pStyle w:val="Caption"/>
        <w:jc w:val="center"/>
      </w:pPr>
      <w:bookmarkStart w:id="129" w:name="_Ref190439243"/>
      <w:bookmarkStart w:id="130" w:name="_Toc190680607"/>
      <w:r>
        <w:t xml:space="preserve">Abbildung </w:t>
      </w:r>
      <w:fldSimple w:instr=" SEQ Abbildung \* ARABIC ">
        <w:r w:rsidR="00460E0F">
          <w:rPr>
            <w:noProof/>
          </w:rPr>
          <w:t>29</w:t>
        </w:r>
      </w:fldSimple>
      <w:bookmarkEnd w:id="129"/>
      <w:r>
        <w:t xml:space="preserve"> Schematischer Ablauf der Datensynchronisation im Mobilen Client</w:t>
      </w:r>
      <w:bookmarkEnd w:id="130"/>
    </w:p>
    <w:p w14:paraId="60F70904" w14:textId="2B749372" w:rsidR="00972FC9" w:rsidRDefault="00972FC9" w:rsidP="00972FC9">
      <w:r>
        <w:t xml:space="preserve">Die </w:t>
      </w:r>
      <w:r>
        <w:fldChar w:fldCharType="begin"/>
      </w:r>
      <w:r>
        <w:instrText xml:space="preserve"> REF _Ref190439243 \h </w:instrText>
      </w:r>
      <w:r>
        <w:fldChar w:fldCharType="separate"/>
      </w:r>
      <w:r>
        <w:t xml:space="preserve">Abbildung </w:t>
      </w:r>
      <w:r>
        <w:rPr>
          <w:noProof/>
        </w:rPr>
        <w:t>29</w:t>
      </w:r>
      <w:r>
        <w:fldChar w:fldCharType="end"/>
      </w:r>
      <w:r>
        <w:t xml:space="preserve"> zeigt die Schritte einer Datensynchronisation im Mobilen Client auf. Es ist zu beachten, dass nach dem ersten Schritt, dem Senden der Zeitstempel der lokalen Datensätze, die Sequenz auf die </w:t>
      </w:r>
      <w:proofErr w:type="spellStart"/>
      <w:r>
        <w:t>Andwort</w:t>
      </w:r>
      <w:proofErr w:type="spellEnd"/>
      <w:r>
        <w:t xml:space="preserve"> vom involvierten Backend Service wartet. Dieser wird im folgenden Abschnitt </w:t>
      </w:r>
      <w:r w:rsidR="00567B75">
        <w:fldChar w:fldCharType="begin"/>
      </w:r>
      <w:r w:rsidR="00567B75">
        <w:instrText xml:space="preserve"> REF _Ref190439512 \r \h </w:instrText>
      </w:r>
      <w:r w:rsidR="00567B75">
        <w:fldChar w:fldCharType="separate"/>
      </w:r>
      <w:r w:rsidR="00567B75">
        <w:t>4.3.8.1.2</w:t>
      </w:r>
      <w:r w:rsidR="00567B75">
        <w:fldChar w:fldCharType="end"/>
      </w:r>
      <w:r>
        <w:t xml:space="preserve"> beschreiben.</w:t>
      </w:r>
      <w:r w:rsidR="00567B75">
        <w:t xml:space="preserve"> Der mobile Client erwartet in der Antwort aus dem Backend eine Liste mit aktuelleren Datensätzen und eine Liste mit IDs zu älteren Datensätzen. Die empfangenen Datensätze überschreiben die lokal gespeicherten Datensätze. Anschliessend sendet der mobile Client alle Datensätze, zu denen eine ID als Antwort vom Backend erhalten wurde, aus dem lokalen Speicher an das Backend.</w:t>
      </w:r>
    </w:p>
    <w:p w14:paraId="58685E7C" w14:textId="7885358E" w:rsidR="00972FC9" w:rsidRDefault="00972FC9" w:rsidP="00972FC9">
      <w:pPr>
        <w:pStyle w:val="Heading5"/>
      </w:pPr>
      <w:bookmarkStart w:id="131" w:name="_Ref190439512"/>
      <w:r>
        <w:t>Ablauf der Zusammenführung der Datensätze im Backend</w:t>
      </w:r>
      <w:bookmarkEnd w:id="131"/>
    </w:p>
    <w:p w14:paraId="0FCC8B8C" w14:textId="77777777" w:rsidR="00972FC9" w:rsidRDefault="00972FC9" w:rsidP="00972FC9"/>
    <w:p w14:paraId="27E5EAF8" w14:textId="77777777" w:rsidR="00972FC9" w:rsidRDefault="00972FC9" w:rsidP="00972FC9">
      <w:pPr>
        <w:keepNext/>
        <w:jc w:val="center"/>
      </w:pPr>
      <w:r>
        <w:rPr>
          <w:noProof/>
        </w:rPr>
        <w:drawing>
          <wp:inline distT="0" distB="0" distL="0" distR="0" wp14:anchorId="0F58B80E" wp14:editId="70689A8F">
            <wp:extent cx="2242868" cy="2323413"/>
            <wp:effectExtent l="0" t="0" r="5080" b="1270"/>
            <wp:docPr id="1261658432" name="Picture 5" descr="A diagram of a data flow&#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61658432" name="Picture 5" descr="A diagram of a data flow&#10;&#10;AI-generated content may be incorrect."/>
                    <pic:cNvPicPr/>
                  </pic:nvPicPr>
                  <pic:blipFill>
                    <a:blip r:embed="rId47">
                      <a:extLst>
                        <a:ext uri="{28A0092B-C50C-407E-A947-70E740481C1C}">
                          <a14:useLocalDpi xmlns:a14="http://schemas.microsoft.com/office/drawing/2010/main" val="0"/>
                        </a:ext>
                      </a:extLst>
                    </a:blip>
                    <a:stretch>
                      <a:fillRect/>
                    </a:stretch>
                  </pic:blipFill>
                  <pic:spPr>
                    <a:xfrm>
                      <a:off x="0" y="0"/>
                      <a:ext cx="2249033" cy="2329800"/>
                    </a:xfrm>
                    <a:prstGeom prst="rect">
                      <a:avLst/>
                    </a:prstGeom>
                  </pic:spPr>
                </pic:pic>
              </a:graphicData>
            </a:graphic>
          </wp:inline>
        </w:drawing>
      </w:r>
    </w:p>
    <w:p w14:paraId="18280DF9" w14:textId="7A550175" w:rsidR="00972FC9" w:rsidRDefault="00972FC9" w:rsidP="00972FC9">
      <w:pPr>
        <w:pStyle w:val="Caption"/>
        <w:jc w:val="center"/>
      </w:pPr>
      <w:bookmarkStart w:id="132" w:name="_Ref190439540"/>
      <w:bookmarkStart w:id="133" w:name="_Toc190680608"/>
      <w:r>
        <w:t xml:space="preserve">Abbildung </w:t>
      </w:r>
      <w:fldSimple w:instr=" SEQ Abbildung \* ARABIC ">
        <w:r w:rsidR="00460E0F">
          <w:rPr>
            <w:noProof/>
          </w:rPr>
          <w:t>30</w:t>
        </w:r>
      </w:fldSimple>
      <w:bookmarkEnd w:id="132"/>
      <w:r>
        <w:t xml:space="preserve"> Schematischer Ablauf der Datensynchronisation in den Backend Services</w:t>
      </w:r>
      <w:bookmarkEnd w:id="133"/>
    </w:p>
    <w:p w14:paraId="0449E953" w14:textId="0C17D3A1" w:rsidR="00567B75" w:rsidRPr="00567B75" w:rsidRDefault="00567B75" w:rsidP="00567B75">
      <w:r>
        <w:t xml:space="preserve">In der </w:t>
      </w:r>
      <w:r>
        <w:fldChar w:fldCharType="begin"/>
      </w:r>
      <w:r>
        <w:instrText xml:space="preserve"> REF _Ref190439540 \h </w:instrText>
      </w:r>
      <w:r>
        <w:fldChar w:fldCharType="separate"/>
      </w:r>
      <w:r>
        <w:t xml:space="preserve">Abbildung </w:t>
      </w:r>
      <w:r>
        <w:rPr>
          <w:noProof/>
        </w:rPr>
        <w:t>30</w:t>
      </w:r>
      <w:r>
        <w:fldChar w:fldCharType="end"/>
      </w:r>
      <w:r>
        <w:t xml:space="preserve"> ist zu sehen wie die Zusammenführung der Datensätze, anhand des Zeitstempels, im Backend behandelt wird. Die Antwort an den mobilen Client enthält eine Liste mit den Datensätzen, welche im Backend einen aktuelleren Zeitstempel hatten und eine Liste mit IDs von Datensätzen, zu denen der Zeitstempel aus dem mobilen Client aktueller war.</w:t>
      </w:r>
    </w:p>
    <w:p w14:paraId="2E04647D" w14:textId="0DE1B6B3" w:rsidR="00FA7D20" w:rsidRPr="00936713" w:rsidRDefault="00FA7D20" w:rsidP="00FA7D20">
      <w:pPr>
        <w:pStyle w:val="Heading5"/>
      </w:pPr>
      <w:r w:rsidRPr="00936713">
        <w:lastRenderedPageBreak/>
        <w:t>Synchronisation der supportenden Services</w:t>
      </w:r>
    </w:p>
    <w:p w14:paraId="2AB37200" w14:textId="77777777" w:rsidR="00FA7D20" w:rsidRPr="00936713" w:rsidRDefault="00FA7D20" w:rsidP="00FA7D20"/>
    <w:p w14:paraId="2B773E64" w14:textId="77777777" w:rsidR="00FA7D20" w:rsidRPr="00936713" w:rsidRDefault="00FA7D20" w:rsidP="00FA7D20">
      <w:pPr>
        <w:keepNext/>
        <w:jc w:val="center"/>
      </w:pPr>
      <w:r w:rsidRPr="00936713">
        <w:rPr>
          <w:noProof/>
        </w:rPr>
        <w:drawing>
          <wp:inline distT="0" distB="0" distL="0" distR="0" wp14:anchorId="606C095E" wp14:editId="5DE847F0">
            <wp:extent cx="3637570" cy="1627505"/>
            <wp:effectExtent l="0" t="0" r="1270" b="0"/>
            <wp:docPr id="20930993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3099376" name="Picture 2"/>
                    <pic:cNvPicPr/>
                  </pic:nvPicPr>
                  <pic:blipFill>
                    <a:blip r:embed="rId48">
                      <a:extLst>
                        <a:ext uri="{28A0092B-C50C-407E-A947-70E740481C1C}">
                          <a14:useLocalDpi xmlns:a14="http://schemas.microsoft.com/office/drawing/2010/main" val="0"/>
                        </a:ext>
                      </a:extLst>
                    </a:blip>
                    <a:stretch>
                      <a:fillRect/>
                    </a:stretch>
                  </pic:blipFill>
                  <pic:spPr>
                    <a:xfrm>
                      <a:off x="0" y="0"/>
                      <a:ext cx="3637570" cy="1627505"/>
                    </a:xfrm>
                    <a:prstGeom prst="rect">
                      <a:avLst/>
                    </a:prstGeom>
                  </pic:spPr>
                </pic:pic>
              </a:graphicData>
            </a:graphic>
          </wp:inline>
        </w:drawing>
      </w:r>
    </w:p>
    <w:p w14:paraId="1C25C547" w14:textId="4CA4DE4D" w:rsidR="00FA7D20" w:rsidRPr="00936713" w:rsidRDefault="00FA7D20" w:rsidP="00FA7D20">
      <w:pPr>
        <w:pStyle w:val="Caption"/>
        <w:jc w:val="center"/>
      </w:pPr>
      <w:bookmarkStart w:id="134" w:name="_Toc190680609"/>
      <w:r w:rsidRPr="00936713">
        <w:t xml:space="preserve">Abbildung </w:t>
      </w:r>
      <w:fldSimple w:instr=" SEQ Abbildung \* ARABIC ">
        <w:r w:rsidR="00460E0F">
          <w:rPr>
            <w:noProof/>
          </w:rPr>
          <w:t>31</w:t>
        </w:r>
      </w:fldSimple>
      <w:r w:rsidRPr="00936713">
        <w:t xml:space="preserve"> Laufzeitansicht zur Datensynchronisation der support backend Services</w:t>
      </w:r>
      <w:bookmarkEnd w:id="134"/>
    </w:p>
    <w:p w14:paraId="6CAAE620" w14:textId="7D54F67D" w:rsidR="00423ACF" w:rsidRPr="00936713" w:rsidRDefault="001929D8" w:rsidP="00423ACF">
      <w:r w:rsidRPr="00936713">
        <w:t xml:space="preserve">Daten aus </w:t>
      </w:r>
      <w:r w:rsidR="00423ACF" w:rsidRPr="00936713">
        <w:t>«Identity</w:t>
      </w:r>
      <w:r w:rsidRPr="00936713">
        <w:t xml:space="preserve"> Service</w:t>
      </w:r>
      <w:r w:rsidR="00423ACF" w:rsidRPr="00936713">
        <w:t>»</w:t>
      </w:r>
      <w:r w:rsidRPr="00936713">
        <w:t xml:space="preserve"> und</w:t>
      </w:r>
      <w:r w:rsidR="00423ACF" w:rsidRPr="00936713">
        <w:t xml:space="preserve"> «Customer</w:t>
      </w:r>
      <w:r w:rsidRPr="00936713">
        <w:t xml:space="preserve"> Service</w:t>
      </w:r>
      <w:r w:rsidR="00423ACF" w:rsidRPr="00936713">
        <w:t xml:space="preserve">» </w:t>
      </w:r>
      <w:r w:rsidRPr="00936713">
        <w:t xml:space="preserve">werden bei der Erstellung und Bearbeitung von Projekten benötigt. </w:t>
      </w:r>
      <w:proofErr w:type="gramStart"/>
      <w:r w:rsidRPr="00936713">
        <w:t>Auf dem mobile Client</w:t>
      </w:r>
      <w:proofErr w:type="gramEnd"/>
      <w:r w:rsidRPr="00936713">
        <w:t xml:space="preserve"> müssen deshalb die Datensets beider Services als </w:t>
      </w:r>
      <w:proofErr w:type="spellStart"/>
      <w:r w:rsidRPr="00936713">
        <w:t>ganzes</w:t>
      </w:r>
      <w:proofErr w:type="spellEnd"/>
      <w:r w:rsidRPr="00936713">
        <w:t xml:space="preserve"> Synchronisiert werden.</w:t>
      </w:r>
      <w:r w:rsidR="00B654FA" w:rsidRPr="00936713">
        <w:t xml:space="preserve"> Der </w:t>
      </w:r>
      <w:r w:rsidR="000F5B6A" w:rsidRPr="00936713">
        <w:t>Zeitstempel</w:t>
      </w:r>
      <w:r w:rsidR="00B654FA" w:rsidRPr="00936713">
        <w:t xml:space="preserve"> gilt deshalb</w:t>
      </w:r>
      <w:r w:rsidR="00936713" w:rsidRPr="00936713">
        <w:t xml:space="preserve"> in beiden Services</w:t>
      </w:r>
      <w:r w:rsidR="00B654FA" w:rsidRPr="00936713">
        <w:t xml:space="preserve"> für das gesamte Datenset.</w:t>
      </w:r>
    </w:p>
    <w:p w14:paraId="6DFC8259" w14:textId="20F5F5AF" w:rsidR="00FC0294" w:rsidRPr="00936713" w:rsidRDefault="00FC0294" w:rsidP="00FC0294">
      <w:pPr>
        <w:pStyle w:val="Heading5"/>
      </w:pPr>
      <w:r w:rsidRPr="00936713">
        <w:t xml:space="preserve">Synchronisation </w:t>
      </w:r>
      <w:r w:rsidR="00BB661D">
        <w:t>von Projektdaten</w:t>
      </w:r>
    </w:p>
    <w:p w14:paraId="311F8BBB" w14:textId="77777777" w:rsidR="00FC0294" w:rsidRPr="00936713" w:rsidRDefault="00FC0294" w:rsidP="00FC0294"/>
    <w:p w14:paraId="02261121" w14:textId="77777777" w:rsidR="00FC0294" w:rsidRPr="00936713" w:rsidRDefault="00FC0294" w:rsidP="00FC0294">
      <w:pPr>
        <w:keepNext/>
        <w:jc w:val="center"/>
      </w:pPr>
      <w:r w:rsidRPr="00936713">
        <w:rPr>
          <w:noProof/>
        </w:rPr>
        <w:drawing>
          <wp:inline distT="0" distB="0" distL="0" distR="0" wp14:anchorId="61F4539E" wp14:editId="6B278F63">
            <wp:extent cx="1821519" cy="2501755"/>
            <wp:effectExtent l="0" t="0" r="7620" b="0"/>
            <wp:docPr id="62337951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3379516" name="Picture 3"/>
                    <pic:cNvPicPr/>
                  </pic:nvPicPr>
                  <pic:blipFill>
                    <a:blip r:embed="rId49">
                      <a:extLst>
                        <a:ext uri="{28A0092B-C50C-407E-A947-70E740481C1C}">
                          <a14:useLocalDpi xmlns:a14="http://schemas.microsoft.com/office/drawing/2010/main" val="0"/>
                        </a:ext>
                      </a:extLst>
                    </a:blip>
                    <a:stretch>
                      <a:fillRect/>
                    </a:stretch>
                  </pic:blipFill>
                  <pic:spPr>
                    <a:xfrm>
                      <a:off x="0" y="0"/>
                      <a:ext cx="1821519" cy="2501755"/>
                    </a:xfrm>
                    <a:prstGeom prst="rect">
                      <a:avLst/>
                    </a:prstGeom>
                  </pic:spPr>
                </pic:pic>
              </a:graphicData>
            </a:graphic>
          </wp:inline>
        </w:drawing>
      </w:r>
    </w:p>
    <w:p w14:paraId="1897F997" w14:textId="25A60C97" w:rsidR="00FC0294" w:rsidRPr="00936713" w:rsidRDefault="00FC0294" w:rsidP="00FC0294">
      <w:pPr>
        <w:pStyle w:val="Caption"/>
        <w:jc w:val="center"/>
      </w:pPr>
      <w:bookmarkStart w:id="135" w:name="_Ref190440443"/>
      <w:bookmarkStart w:id="136" w:name="_Toc190680610"/>
      <w:r w:rsidRPr="00936713">
        <w:t xml:space="preserve">Abbildung </w:t>
      </w:r>
      <w:fldSimple w:instr=" SEQ Abbildung \* ARABIC ">
        <w:r w:rsidR="00460E0F">
          <w:rPr>
            <w:noProof/>
          </w:rPr>
          <w:t>32</w:t>
        </w:r>
      </w:fldSimple>
      <w:bookmarkEnd w:id="135"/>
      <w:r w:rsidRPr="00936713">
        <w:t xml:space="preserve"> Laufzeitansicht zur Datensynchronisation Mobile Client zu Project Service</w:t>
      </w:r>
      <w:bookmarkEnd w:id="136"/>
    </w:p>
    <w:p w14:paraId="2B9BCF58" w14:textId="093F7B64" w:rsidR="00FC0294" w:rsidRDefault="00BB661D" w:rsidP="00FC0294">
      <w:r>
        <w:t xml:space="preserve">Wie in Abschnitt </w:t>
      </w:r>
      <w:r>
        <w:fldChar w:fldCharType="begin"/>
      </w:r>
      <w:r>
        <w:instrText xml:space="preserve"> REF _Ref190440369 \r \h </w:instrText>
      </w:r>
      <w:r>
        <w:fldChar w:fldCharType="separate"/>
      </w:r>
      <w:r>
        <w:t>4.3.8.1.1</w:t>
      </w:r>
      <w:r>
        <w:fldChar w:fldCharType="end"/>
      </w:r>
      <w:r>
        <w:t xml:space="preserve"> und </w:t>
      </w:r>
      <w:r>
        <w:fldChar w:fldCharType="begin"/>
      </w:r>
      <w:r>
        <w:instrText xml:space="preserve"> REF _Ref190439512 \r \h </w:instrText>
      </w:r>
      <w:r>
        <w:fldChar w:fldCharType="separate"/>
      </w:r>
      <w:r>
        <w:t>4.3.8.1.2</w:t>
      </w:r>
      <w:r>
        <w:fldChar w:fldCharType="end"/>
      </w:r>
      <w:r>
        <w:t xml:space="preserve"> ausgeführt, werden Projektdatensätze anhand ihres Zeitstempels</w:t>
      </w:r>
      <w:r w:rsidR="00883362">
        <w:t>,</w:t>
      </w:r>
      <w:r>
        <w:t xml:space="preserve"> des Zeitpunkts der letzten </w:t>
      </w:r>
      <w:r w:rsidR="00883362">
        <w:t>M</w:t>
      </w:r>
      <w:r>
        <w:t>anipulation</w:t>
      </w:r>
      <w:r w:rsidR="00883362">
        <w:t>,</w:t>
      </w:r>
      <w:r>
        <w:t xml:space="preserve"> zusammengeführt. </w:t>
      </w:r>
      <w:r>
        <w:fldChar w:fldCharType="begin"/>
      </w:r>
      <w:r>
        <w:instrText xml:space="preserve"> REF _Ref190440443 \h </w:instrText>
      </w:r>
      <w:r>
        <w:fldChar w:fldCharType="separate"/>
      </w:r>
      <w:r w:rsidRPr="00936713">
        <w:t xml:space="preserve">Abbildung </w:t>
      </w:r>
      <w:r>
        <w:rPr>
          <w:noProof/>
        </w:rPr>
        <w:t>32</w:t>
      </w:r>
      <w:r>
        <w:fldChar w:fldCharType="end"/>
      </w:r>
      <w:r>
        <w:t xml:space="preserve"> zeigt den </w:t>
      </w:r>
      <w:proofErr w:type="spellStart"/>
      <w:r>
        <w:t>Abauf</w:t>
      </w:r>
      <w:proofErr w:type="spellEnd"/>
      <w:r>
        <w:t xml:space="preserve"> der Synchronisation von Projektdaten auf.</w:t>
      </w:r>
    </w:p>
    <w:p w14:paraId="3D17C0BB" w14:textId="790E8FAB" w:rsidR="00BB661D" w:rsidRDefault="00BB661D" w:rsidP="00BB661D">
      <w:pPr>
        <w:pStyle w:val="Heading5"/>
      </w:pPr>
      <w:r>
        <w:t>Synchronisation von Notizdaten</w:t>
      </w:r>
    </w:p>
    <w:p w14:paraId="30448FF0" w14:textId="77777777" w:rsidR="00BB661D" w:rsidRDefault="00BB661D" w:rsidP="00BB661D"/>
    <w:p w14:paraId="1E52A386" w14:textId="77777777" w:rsidR="00883362" w:rsidRDefault="00BB661D" w:rsidP="00883362">
      <w:pPr>
        <w:keepNext/>
        <w:jc w:val="center"/>
      </w:pPr>
      <w:r>
        <w:rPr>
          <w:noProof/>
        </w:rPr>
        <w:lastRenderedPageBreak/>
        <w:drawing>
          <wp:inline distT="0" distB="0" distL="0" distR="0" wp14:anchorId="1ED892DC" wp14:editId="6B7C7CC5">
            <wp:extent cx="4002657" cy="2590932"/>
            <wp:effectExtent l="0" t="0" r="0" b="0"/>
            <wp:docPr id="1759631977" name="Picture 6" descr="A diagram of a ser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9631977" name="Picture 6" descr="A diagram of a service&#10;&#10;AI-generated content may be incorrect."/>
                    <pic:cNvPicPr/>
                  </pic:nvPicPr>
                  <pic:blipFill>
                    <a:blip r:embed="rId50">
                      <a:extLst>
                        <a:ext uri="{28A0092B-C50C-407E-A947-70E740481C1C}">
                          <a14:useLocalDpi xmlns:a14="http://schemas.microsoft.com/office/drawing/2010/main" val="0"/>
                        </a:ext>
                      </a:extLst>
                    </a:blip>
                    <a:stretch>
                      <a:fillRect/>
                    </a:stretch>
                  </pic:blipFill>
                  <pic:spPr>
                    <a:xfrm>
                      <a:off x="0" y="0"/>
                      <a:ext cx="4016452" cy="2599861"/>
                    </a:xfrm>
                    <a:prstGeom prst="rect">
                      <a:avLst/>
                    </a:prstGeom>
                  </pic:spPr>
                </pic:pic>
              </a:graphicData>
            </a:graphic>
          </wp:inline>
        </w:drawing>
      </w:r>
    </w:p>
    <w:p w14:paraId="6E9EB911" w14:textId="14A68527" w:rsidR="00BB661D" w:rsidRDefault="00883362" w:rsidP="00883362">
      <w:pPr>
        <w:pStyle w:val="Caption"/>
        <w:jc w:val="center"/>
      </w:pPr>
      <w:bookmarkStart w:id="137" w:name="_Toc190680611"/>
      <w:r>
        <w:t xml:space="preserve">Abbildung </w:t>
      </w:r>
      <w:fldSimple w:instr=" SEQ Abbildung \* ARABIC ">
        <w:r w:rsidR="00460E0F">
          <w:rPr>
            <w:noProof/>
          </w:rPr>
          <w:t>33</w:t>
        </w:r>
      </w:fldSimple>
      <w:r>
        <w:t xml:space="preserve"> Laufzeitansicht zur Datensynchronisation von Mobile Client zu Note Service</w:t>
      </w:r>
      <w:bookmarkEnd w:id="137"/>
    </w:p>
    <w:p w14:paraId="32C61633" w14:textId="5CD6DCF6" w:rsidR="00883362" w:rsidRDefault="00883362" w:rsidP="00883362">
      <w:r>
        <w:t xml:space="preserve">Wie in Abschnitt </w:t>
      </w:r>
      <w:r>
        <w:fldChar w:fldCharType="begin"/>
      </w:r>
      <w:r>
        <w:instrText xml:space="preserve"> REF _Ref190440369 \r \h </w:instrText>
      </w:r>
      <w:r>
        <w:fldChar w:fldCharType="separate"/>
      </w:r>
      <w:r>
        <w:t>4.3.8.1.1</w:t>
      </w:r>
      <w:r>
        <w:fldChar w:fldCharType="end"/>
      </w:r>
      <w:r>
        <w:t xml:space="preserve"> und </w:t>
      </w:r>
      <w:r>
        <w:fldChar w:fldCharType="begin"/>
      </w:r>
      <w:r>
        <w:instrText xml:space="preserve"> REF _Ref190439512 \r \h </w:instrText>
      </w:r>
      <w:r>
        <w:fldChar w:fldCharType="separate"/>
      </w:r>
      <w:r>
        <w:t>4.3.8.1.2</w:t>
      </w:r>
      <w:r>
        <w:fldChar w:fldCharType="end"/>
      </w:r>
      <w:r>
        <w:t xml:space="preserve"> ausgeführt, werden Notizdatensätze anhand ihres Zeitstempels, des Zeitpunkts der letzten Manipulation, zusammengeführt.</w:t>
      </w:r>
      <w:r w:rsidR="007D0D65">
        <w:t xml:space="preserve"> Enthält ein Notizdatensatz Bilder, werden diese mittels «File Service» im Azure Blob Storage abgelegt.</w:t>
      </w:r>
    </w:p>
    <w:p w14:paraId="26DE4998" w14:textId="15FCA44F" w:rsidR="00C97A19" w:rsidRDefault="00C97A19" w:rsidP="00C97A19">
      <w:pPr>
        <w:pStyle w:val="Heading5"/>
      </w:pPr>
      <w:r>
        <w:t xml:space="preserve">Synchronisation von </w:t>
      </w:r>
      <w:proofErr w:type="spellStart"/>
      <w:r>
        <w:t>Inbetriebnahmedaten</w:t>
      </w:r>
      <w:proofErr w:type="spellEnd"/>
    </w:p>
    <w:p w14:paraId="3CB68CD6" w14:textId="77777777" w:rsidR="00C97A19" w:rsidRDefault="00C97A19" w:rsidP="00C97A19"/>
    <w:p w14:paraId="2BDFE735" w14:textId="77777777" w:rsidR="007D0D65" w:rsidRDefault="007D0D65" w:rsidP="007D0D65">
      <w:pPr>
        <w:keepNext/>
        <w:jc w:val="center"/>
      </w:pPr>
      <w:r>
        <w:rPr>
          <w:noProof/>
        </w:rPr>
        <w:drawing>
          <wp:inline distT="0" distB="0" distL="0" distR="0" wp14:anchorId="2CD1DA05" wp14:editId="16008561">
            <wp:extent cx="5915025" cy="4305300"/>
            <wp:effectExtent l="0" t="0" r="9525" b="0"/>
            <wp:docPr id="1771576249" name="Picture 7" descr="A diagram of a ser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1576249" name="Picture 7" descr="A diagram of a service&#10;&#10;AI-generated content may be incorrect."/>
                    <pic:cNvPicPr/>
                  </pic:nvPicPr>
                  <pic:blipFill>
                    <a:blip r:embed="rId51">
                      <a:extLst>
                        <a:ext uri="{28A0092B-C50C-407E-A947-70E740481C1C}">
                          <a14:useLocalDpi xmlns:a14="http://schemas.microsoft.com/office/drawing/2010/main" val="0"/>
                        </a:ext>
                      </a:extLst>
                    </a:blip>
                    <a:stretch>
                      <a:fillRect/>
                    </a:stretch>
                  </pic:blipFill>
                  <pic:spPr>
                    <a:xfrm>
                      <a:off x="0" y="0"/>
                      <a:ext cx="5915025" cy="4305300"/>
                    </a:xfrm>
                    <a:prstGeom prst="rect">
                      <a:avLst/>
                    </a:prstGeom>
                  </pic:spPr>
                </pic:pic>
              </a:graphicData>
            </a:graphic>
          </wp:inline>
        </w:drawing>
      </w:r>
    </w:p>
    <w:p w14:paraId="0C1A38E1" w14:textId="3C0A0315" w:rsidR="00C97A19" w:rsidRDefault="007D0D65" w:rsidP="007D0D65">
      <w:pPr>
        <w:pStyle w:val="Caption"/>
        <w:jc w:val="center"/>
      </w:pPr>
      <w:bookmarkStart w:id="138" w:name="_Toc190680612"/>
      <w:r>
        <w:t xml:space="preserve">Abbildung </w:t>
      </w:r>
      <w:fldSimple w:instr=" SEQ Abbildung \* ARABIC ">
        <w:r w:rsidR="00460E0F">
          <w:rPr>
            <w:noProof/>
          </w:rPr>
          <w:t>34</w:t>
        </w:r>
      </w:fldSimple>
      <w:r>
        <w:t xml:space="preserve"> Laufzeitansicht zur Datensynchronisation von Mobile Client zu </w:t>
      </w:r>
      <w:proofErr w:type="spellStart"/>
      <w:r>
        <w:t>Comissioning</w:t>
      </w:r>
      <w:proofErr w:type="spellEnd"/>
      <w:r>
        <w:t xml:space="preserve"> Service</w:t>
      </w:r>
      <w:bookmarkEnd w:id="138"/>
    </w:p>
    <w:p w14:paraId="2936CE0C" w14:textId="186F8FD4" w:rsidR="007D0D65" w:rsidRPr="007D0D65" w:rsidRDefault="007D0D65" w:rsidP="007D0D65">
      <w:r>
        <w:lastRenderedPageBreak/>
        <w:t xml:space="preserve">Die </w:t>
      </w:r>
      <w:proofErr w:type="spellStart"/>
      <w:r>
        <w:t>Inbetriebnahmedaten</w:t>
      </w:r>
      <w:proofErr w:type="spellEnd"/>
      <w:r>
        <w:t xml:space="preserve"> bestehen aus zwei Datensatztypen. Die Vorlagen für die </w:t>
      </w:r>
      <w:proofErr w:type="gramStart"/>
      <w:r>
        <w:t>IBN Checklisten</w:t>
      </w:r>
      <w:proofErr w:type="gramEnd"/>
      <w:r>
        <w:t xml:space="preserve"> werden wie die Benutzer und Kundendaten als komplettes Datenset in den mobile Client geladen. Die Inbetriebnahme Protokolle mit Bildern und Checklisten werden als individuelle Datensätze, wie in Abschnitt </w:t>
      </w:r>
      <w:r>
        <w:fldChar w:fldCharType="begin"/>
      </w:r>
      <w:r>
        <w:instrText xml:space="preserve"> REF _Ref190440369 \r \h </w:instrText>
      </w:r>
      <w:r>
        <w:fldChar w:fldCharType="separate"/>
      </w:r>
      <w:r>
        <w:t>4.3.8.1.1</w:t>
      </w:r>
      <w:r>
        <w:fldChar w:fldCharType="end"/>
      </w:r>
      <w:r>
        <w:t xml:space="preserve"> und </w:t>
      </w:r>
      <w:r>
        <w:fldChar w:fldCharType="begin"/>
      </w:r>
      <w:r>
        <w:instrText xml:space="preserve"> REF _Ref190439512 \r \h </w:instrText>
      </w:r>
      <w:r>
        <w:fldChar w:fldCharType="separate"/>
      </w:r>
      <w:r>
        <w:t>4.3.8.1.2</w:t>
      </w:r>
      <w:r>
        <w:fldChar w:fldCharType="end"/>
      </w:r>
      <w:r>
        <w:t xml:space="preserve"> beschrieben, synchronisiert. Die Inbetriebnahme Datensätze werden als Protokolle via «File Service» in SharePoint </w:t>
      </w:r>
      <w:proofErr w:type="spellStart"/>
      <w:r>
        <w:t>abegelegt</w:t>
      </w:r>
      <w:proofErr w:type="spellEnd"/>
      <w:r>
        <w:t>. Enthält ein IBN Datensatz Bilder, werden diese ebenfalls via «File Service» im Azure Blob Storage abgelegt.</w:t>
      </w:r>
    </w:p>
    <w:p w14:paraId="3099A1D9" w14:textId="27A503CD" w:rsidR="0090465D" w:rsidRPr="0090465D" w:rsidRDefault="0090465D" w:rsidP="009D0A92">
      <w:pPr>
        <w:pStyle w:val="Heading4"/>
      </w:pPr>
      <w:r>
        <w:t>Projektadministration über das Web Portal</w:t>
      </w:r>
    </w:p>
    <w:p w14:paraId="74791AAD" w14:textId="5D215405" w:rsidR="005F41F9" w:rsidRDefault="005F41F9" w:rsidP="005F41F9">
      <w:r w:rsidRPr="00936713">
        <w:t xml:space="preserve">In diesem Abschnitt </w:t>
      </w:r>
      <w:r w:rsidR="0090465D">
        <w:t xml:space="preserve">geht es darum die Abläufe von Projektadministrationsszenarios aus dem </w:t>
      </w:r>
      <w:proofErr w:type="gramStart"/>
      <w:r w:rsidR="0090465D">
        <w:t>Web Portal</w:t>
      </w:r>
      <w:proofErr w:type="gramEnd"/>
      <w:r w:rsidR="0090465D">
        <w:t xml:space="preserve"> heraus aufzuzeigen.</w:t>
      </w:r>
      <w:r w:rsidR="00562A59">
        <w:t xml:space="preserve"> Aus dem «Web Portal» werden Datenänderungen über </w:t>
      </w:r>
      <w:proofErr w:type="spellStart"/>
      <w:r w:rsidR="00562A59">
        <w:t>standart</w:t>
      </w:r>
      <w:proofErr w:type="spellEnd"/>
      <w:r w:rsidR="00562A59">
        <w:t xml:space="preserve"> </w:t>
      </w:r>
      <w:proofErr w:type="gramStart"/>
      <w:r w:rsidR="00562A59">
        <w:t>CRUD Operationen</w:t>
      </w:r>
      <w:proofErr w:type="gramEnd"/>
      <w:r w:rsidR="00562A59">
        <w:t xml:space="preserve"> durchgeführt. Da das «Web Portal» für die Verwendung in einem Desktop Browser vorgesehen ist, wird davon ausgegangen, dass zu jeder Zeit Konnektivität von «Web Portal» zu </w:t>
      </w:r>
      <w:proofErr w:type="gramStart"/>
      <w:r w:rsidR="00562A59">
        <w:t>Backend</w:t>
      </w:r>
      <w:proofErr w:type="gramEnd"/>
      <w:r w:rsidR="00562A59">
        <w:t xml:space="preserve"> besteht.</w:t>
      </w:r>
    </w:p>
    <w:p w14:paraId="1FCC9889" w14:textId="77777777" w:rsidR="0090465D" w:rsidRDefault="0090465D" w:rsidP="0090465D"/>
    <w:p w14:paraId="2C6F0D99" w14:textId="77777777" w:rsidR="00562A59" w:rsidRDefault="00562A59" w:rsidP="00562A59">
      <w:pPr>
        <w:keepNext/>
        <w:jc w:val="center"/>
      </w:pPr>
      <w:r>
        <w:rPr>
          <w:noProof/>
        </w:rPr>
        <w:drawing>
          <wp:inline distT="0" distB="0" distL="0" distR="0" wp14:anchorId="29132847" wp14:editId="0A7270CD">
            <wp:extent cx="6011545" cy="3270250"/>
            <wp:effectExtent l="0" t="0" r="8255" b="6350"/>
            <wp:docPr id="809990565" name="Picture 8" descr="A diagram of a ser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9990565" name="Picture 8" descr="A diagram of a service&#10;&#10;AI-generated content may be incorrect."/>
                    <pic:cNvPicPr/>
                  </pic:nvPicPr>
                  <pic:blipFill>
                    <a:blip r:embed="rId52">
                      <a:extLst>
                        <a:ext uri="{28A0092B-C50C-407E-A947-70E740481C1C}">
                          <a14:useLocalDpi xmlns:a14="http://schemas.microsoft.com/office/drawing/2010/main" val="0"/>
                        </a:ext>
                      </a:extLst>
                    </a:blip>
                    <a:stretch>
                      <a:fillRect/>
                    </a:stretch>
                  </pic:blipFill>
                  <pic:spPr>
                    <a:xfrm>
                      <a:off x="0" y="0"/>
                      <a:ext cx="6011545" cy="3270250"/>
                    </a:xfrm>
                    <a:prstGeom prst="rect">
                      <a:avLst/>
                    </a:prstGeom>
                  </pic:spPr>
                </pic:pic>
              </a:graphicData>
            </a:graphic>
          </wp:inline>
        </w:drawing>
      </w:r>
    </w:p>
    <w:p w14:paraId="01210E4D" w14:textId="0D91F5A5" w:rsidR="00562A59" w:rsidRPr="00562A59" w:rsidRDefault="00562A59" w:rsidP="00562A59">
      <w:pPr>
        <w:pStyle w:val="Caption"/>
        <w:jc w:val="center"/>
      </w:pPr>
      <w:bookmarkStart w:id="139" w:name="_Toc190680613"/>
      <w:r>
        <w:t xml:space="preserve">Abbildung </w:t>
      </w:r>
      <w:fldSimple w:instr=" SEQ Abbildung \* ARABIC ">
        <w:r w:rsidR="00460E0F">
          <w:rPr>
            <w:noProof/>
          </w:rPr>
          <w:t>35</w:t>
        </w:r>
      </w:fldSimple>
      <w:r>
        <w:t xml:space="preserve"> Laufzeitansicht zur Projektadministration im Web Portal</w:t>
      </w:r>
      <w:bookmarkEnd w:id="139"/>
    </w:p>
    <w:p w14:paraId="6715BF21" w14:textId="715B06A1" w:rsidR="0090465D" w:rsidRDefault="0090465D" w:rsidP="0090465D">
      <w:pPr>
        <w:pStyle w:val="Heading4"/>
      </w:pPr>
      <w:r>
        <w:t>Notizen erfassen</w:t>
      </w:r>
      <w:r w:rsidR="00032582">
        <w:t xml:space="preserve"> im Web Portal</w:t>
      </w:r>
    </w:p>
    <w:p w14:paraId="40CD6CED" w14:textId="6E0E7917" w:rsidR="00032582" w:rsidRDefault="00032582" w:rsidP="0090465D">
      <w:r>
        <w:t>Im «Web Portal» können Notizen erfasst und mit Bildern ergänzt werden. Im folgenden Laufzeitdiagramm ist der Ablauf für das Erfassen einer Notiz im «Web Portal» aufgezeigt.</w:t>
      </w:r>
    </w:p>
    <w:p w14:paraId="3E4426F2" w14:textId="77777777" w:rsidR="00032582" w:rsidRDefault="00032582" w:rsidP="0090465D"/>
    <w:p w14:paraId="367A34BD" w14:textId="77777777" w:rsidR="00032582" w:rsidRDefault="00032582" w:rsidP="00032582">
      <w:pPr>
        <w:keepNext/>
        <w:jc w:val="center"/>
      </w:pPr>
      <w:r>
        <w:rPr>
          <w:noProof/>
        </w:rPr>
        <w:lastRenderedPageBreak/>
        <w:drawing>
          <wp:inline distT="0" distB="0" distL="0" distR="0" wp14:anchorId="5993F375" wp14:editId="36CD7E2B">
            <wp:extent cx="6011545" cy="2560955"/>
            <wp:effectExtent l="0" t="0" r="8255" b="0"/>
            <wp:docPr id="455272259" name="Picture 9" descr="A diagram of a servic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5272259" name="Picture 9" descr="A diagram of a service&#10;&#10;AI-generated content may be incorrect."/>
                    <pic:cNvPicPr/>
                  </pic:nvPicPr>
                  <pic:blipFill>
                    <a:blip r:embed="rId53">
                      <a:extLst>
                        <a:ext uri="{28A0092B-C50C-407E-A947-70E740481C1C}">
                          <a14:useLocalDpi xmlns:a14="http://schemas.microsoft.com/office/drawing/2010/main" val="0"/>
                        </a:ext>
                      </a:extLst>
                    </a:blip>
                    <a:stretch>
                      <a:fillRect/>
                    </a:stretch>
                  </pic:blipFill>
                  <pic:spPr>
                    <a:xfrm>
                      <a:off x="0" y="0"/>
                      <a:ext cx="6011545" cy="2560955"/>
                    </a:xfrm>
                    <a:prstGeom prst="rect">
                      <a:avLst/>
                    </a:prstGeom>
                  </pic:spPr>
                </pic:pic>
              </a:graphicData>
            </a:graphic>
          </wp:inline>
        </w:drawing>
      </w:r>
    </w:p>
    <w:p w14:paraId="51135CFD" w14:textId="7BC6601C" w:rsidR="00032582" w:rsidRDefault="00032582" w:rsidP="00032582">
      <w:pPr>
        <w:pStyle w:val="Caption"/>
        <w:jc w:val="center"/>
      </w:pPr>
      <w:bookmarkStart w:id="140" w:name="_Toc190680614"/>
      <w:r>
        <w:t xml:space="preserve">Abbildung </w:t>
      </w:r>
      <w:fldSimple w:instr=" SEQ Abbildung \* ARABIC ">
        <w:r w:rsidR="00460E0F">
          <w:rPr>
            <w:noProof/>
          </w:rPr>
          <w:t>36</w:t>
        </w:r>
      </w:fldSimple>
      <w:r>
        <w:t xml:space="preserve"> Laufzeitsicht zur Erfassung und Bearbeitung von Notizen im Web Portal</w:t>
      </w:r>
      <w:bookmarkEnd w:id="140"/>
    </w:p>
    <w:p w14:paraId="08117F4B" w14:textId="57614BB0" w:rsidR="0090465D" w:rsidRDefault="0090465D" w:rsidP="0090465D">
      <w:pPr>
        <w:pStyle w:val="Heading4"/>
      </w:pPr>
      <w:r>
        <w:t>Inbetriebnahme Checklisten administrieren</w:t>
      </w:r>
      <w:r w:rsidR="00032582">
        <w:t xml:space="preserve"> im Web Portal</w:t>
      </w:r>
    </w:p>
    <w:p w14:paraId="49262080" w14:textId="1B454F41" w:rsidR="0090465D" w:rsidRDefault="00295D9C" w:rsidP="0090465D">
      <w:r>
        <w:t>Bezüglich Inbetriebnahme wird das «Web Portal» für die Administrierung von Checklisten für die Inbetriebnahmeprotokolle verwendet.</w:t>
      </w:r>
    </w:p>
    <w:p w14:paraId="50EB87CA" w14:textId="77777777" w:rsidR="00295D9C" w:rsidRDefault="00295D9C" w:rsidP="0090465D"/>
    <w:p w14:paraId="01F04084" w14:textId="77777777" w:rsidR="00295D9C" w:rsidRDefault="00295D9C" w:rsidP="00295D9C">
      <w:pPr>
        <w:keepNext/>
        <w:jc w:val="center"/>
      </w:pPr>
      <w:r>
        <w:rPr>
          <w:noProof/>
        </w:rPr>
        <w:drawing>
          <wp:inline distT="0" distB="0" distL="0" distR="0" wp14:anchorId="24AF5CB8" wp14:editId="3DF5A578">
            <wp:extent cx="3638550" cy="2686050"/>
            <wp:effectExtent l="0" t="0" r="0" b="0"/>
            <wp:docPr id="899082570" name="Picture 2" descr="A diagram of a webpag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9082570" name="Picture 2" descr="A diagram of a webpage&#10;&#10;AI-generated content may be incorrect."/>
                    <pic:cNvPicPr/>
                  </pic:nvPicPr>
                  <pic:blipFill>
                    <a:blip r:embed="rId54">
                      <a:extLst>
                        <a:ext uri="{28A0092B-C50C-407E-A947-70E740481C1C}">
                          <a14:useLocalDpi xmlns:a14="http://schemas.microsoft.com/office/drawing/2010/main" val="0"/>
                        </a:ext>
                      </a:extLst>
                    </a:blip>
                    <a:stretch>
                      <a:fillRect/>
                    </a:stretch>
                  </pic:blipFill>
                  <pic:spPr>
                    <a:xfrm>
                      <a:off x="0" y="0"/>
                      <a:ext cx="3638550" cy="2686050"/>
                    </a:xfrm>
                    <a:prstGeom prst="rect">
                      <a:avLst/>
                    </a:prstGeom>
                  </pic:spPr>
                </pic:pic>
              </a:graphicData>
            </a:graphic>
          </wp:inline>
        </w:drawing>
      </w:r>
    </w:p>
    <w:p w14:paraId="047BC3AF" w14:textId="63BBCD88" w:rsidR="00295D9C" w:rsidRPr="0090465D" w:rsidRDefault="00295D9C" w:rsidP="00295D9C">
      <w:pPr>
        <w:pStyle w:val="Caption"/>
        <w:jc w:val="center"/>
      </w:pPr>
      <w:bookmarkStart w:id="141" w:name="_Toc190680615"/>
      <w:r>
        <w:t xml:space="preserve">Abbildung </w:t>
      </w:r>
      <w:fldSimple w:instr=" SEQ Abbildung \* ARABIC ">
        <w:r w:rsidR="00460E0F">
          <w:rPr>
            <w:noProof/>
          </w:rPr>
          <w:t>37</w:t>
        </w:r>
      </w:fldSimple>
      <w:r>
        <w:t xml:space="preserve"> </w:t>
      </w:r>
      <w:proofErr w:type="spellStart"/>
      <w:r>
        <w:t>Lauftzeitsicht</w:t>
      </w:r>
      <w:proofErr w:type="spellEnd"/>
      <w:r>
        <w:t xml:space="preserve"> zur </w:t>
      </w:r>
      <w:proofErr w:type="spellStart"/>
      <w:r>
        <w:t>administration</w:t>
      </w:r>
      <w:proofErr w:type="spellEnd"/>
      <w:r>
        <w:t xml:space="preserve"> von Checklisten</w:t>
      </w:r>
      <w:bookmarkEnd w:id="141"/>
    </w:p>
    <w:p w14:paraId="0071D193" w14:textId="67637FE4" w:rsidR="001B74AD" w:rsidRPr="00936713" w:rsidRDefault="001B74AD" w:rsidP="001B74AD">
      <w:pPr>
        <w:pStyle w:val="Heading3"/>
      </w:pPr>
      <w:bookmarkStart w:id="142" w:name="_Toc190680723"/>
      <w:r w:rsidRPr="00936713">
        <w:t>Verteilungssicht</w:t>
      </w:r>
      <w:bookmarkEnd w:id="142"/>
    </w:p>
    <w:p w14:paraId="5AD9A417" w14:textId="1F227E87" w:rsidR="001B74AD" w:rsidRPr="00936713" w:rsidRDefault="001B74AD" w:rsidP="001B74AD">
      <w:r w:rsidRPr="00936713">
        <w:t>In diesem Kapitel wird die Infrastruktur für die «Baustellen App» beschrieben.</w:t>
      </w:r>
    </w:p>
    <w:p w14:paraId="3E94E7FA" w14:textId="3EDD9429" w:rsidR="001B74AD" w:rsidRPr="00936713" w:rsidRDefault="001B74AD" w:rsidP="001B74AD">
      <w:pPr>
        <w:pStyle w:val="Heading4"/>
      </w:pPr>
      <w:r w:rsidRPr="00936713">
        <w:t>Infrastruktur Ebene 1</w:t>
      </w:r>
    </w:p>
    <w:p w14:paraId="2156B417" w14:textId="1A173EA1" w:rsidR="009E7692" w:rsidRPr="00936713" w:rsidRDefault="009E7692" w:rsidP="009E7692">
      <w:r w:rsidRPr="00936713">
        <w:t xml:space="preserve">Die </w:t>
      </w:r>
      <w:r w:rsidR="007462BB" w:rsidRPr="00936713">
        <w:t xml:space="preserve">«Baustellen App» setzt auf Plattform-As-A-Service (PaaS) in der Azure Cloud. Zum Einsatz kommt ein «Container App Environment». Die Container App Plattform ist eine Abstraktion der </w:t>
      </w:r>
      <w:proofErr w:type="spellStart"/>
      <w:r w:rsidR="007462BB" w:rsidRPr="00936713">
        <w:t>Kubernetes</w:t>
      </w:r>
      <w:proofErr w:type="spellEnd"/>
      <w:r w:rsidR="007462BB" w:rsidRPr="00936713">
        <w:t xml:space="preserve"> </w:t>
      </w:r>
      <w:proofErr w:type="spellStart"/>
      <w:r w:rsidR="007462BB" w:rsidRPr="00936713">
        <w:t>Plattfrom</w:t>
      </w:r>
      <w:proofErr w:type="spellEnd"/>
      <w:r w:rsidR="007462BB" w:rsidRPr="00936713">
        <w:t xml:space="preserve"> (K8s). Microsoft beschreibt «Container App» als serverlose Plattform für Microservice Applikationen. «Container App» übernimmt die Konfiguration und Orchestrierung der Container </w:t>
      </w:r>
      <w:r w:rsidR="007462BB" w:rsidRPr="00936713">
        <w:fldChar w:fldCharType="begin"/>
      </w:r>
      <w:r w:rsidR="007462BB" w:rsidRPr="00936713">
        <w:instrText xml:space="preserve"> ADDIN ZOTERO_ITEM CSL_CITATION {"citationID":"iRVrK7fo","properties":{"formattedCitation":"[12]","plainCitation":"[12]","noteIndex":0},"citationItems":[{"id":117,"uris":["http://zotero.org/users/15041600/items/8WPSQYLJ"],"itemData":{"id":117,"type":"webpage","abstract":"Stellen Sie Ihre erste Anwendung über das Azure-Portal in Azure Container Apps bereit.","language":"de-de","title":"Schnellstart: Bereitstellen Ihrer ersten Container-App über das Azure-Portal","title-short":"Schnellstart","URL":"https://learn.microsoft.com/de-de/azure/container-apps/quickstart-portal","author":[{"family":"craigshoemaker","given":""}],"accessed":{"date-parts":[["2025",2,12]]},"issued":{"date-parts":[["2024",7,28]]},"citation-key":"craigshoemakerSchnellstartBereitstellenIhrer2024"}}],"schema":"https://github.com/citation-style-language/schema/raw/master/csl-citation.json"} </w:instrText>
      </w:r>
      <w:r w:rsidR="007462BB" w:rsidRPr="00936713">
        <w:fldChar w:fldCharType="separate"/>
      </w:r>
      <w:r w:rsidR="007462BB" w:rsidRPr="00936713">
        <w:t>[12]</w:t>
      </w:r>
      <w:r w:rsidR="007462BB" w:rsidRPr="00936713">
        <w:fldChar w:fldCharType="end"/>
      </w:r>
      <w:r w:rsidR="007462BB" w:rsidRPr="00936713">
        <w:t>.</w:t>
      </w:r>
    </w:p>
    <w:p w14:paraId="56CD402F" w14:textId="77777777" w:rsidR="007462BB" w:rsidRPr="00936713" w:rsidRDefault="007462BB" w:rsidP="009E7692"/>
    <w:p w14:paraId="5A48A4E3" w14:textId="77777777" w:rsidR="007462BB" w:rsidRPr="00936713" w:rsidRDefault="007462BB" w:rsidP="007462BB">
      <w:pPr>
        <w:keepNext/>
        <w:jc w:val="center"/>
      </w:pPr>
      <w:r w:rsidRPr="00936713">
        <w:rPr>
          <w:noProof/>
        </w:rPr>
        <w:lastRenderedPageBreak/>
        <w:drawing>
          <wp:inline distT="0" distB="0" distL="0" distR="0" wp14:anchorId="75871E50" wp14:editId="47BEF7BA">
            <wp:extent cx="6011287" cy="4647565"/>
            <wp:effectExtent l="0" t="0" r="8890" b="635"/>
            <wp:docPr id="15571904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7190435" name="Picture 2"/>
                    <pic:cNvPicPr/>
                  </pic:nvPicPr>
                  <pic:blipFill>
                    <a:blip r:embed="rId55">
                      <a:extLst>
                        <a:ext uri="{28A0092B-C50C-407E-A947-70E740481C1C}">
                          <a14:useLocalDpi xmlns:a14="http://schemas.microsoft.com/office/drawing/2010/main" val="0"/>
                        </a:ext>
                      </a:extLst>
                    </a:blip>
                    <a:stretch>
                      <a:fillRect/>
                    </a:stretch>
                  </pic:blipFill>
                  <pic:spPr>
                    <a:xfrm>
                      <a:off x="0" y="0"/>
                      <a:ext cx="6011287" cy="4647565"/>
                    </a:xfrm>
                    <a:prstGeom prst="rect">
                      <a:avLst/>
                    </a:prstGeom>
                  </pic:spPr>
                </pic:pic>
              </a:graphicData>
            </a:graphic>
          </wp:inline>
        </w:drawing>
      </w:r>
    </w:p>
    <w:p w14:paraId="578BB571" w14:textId="1C6896D3" w:rsidR="007462BB" w:rsidRPr="00936713" w:rsidRDefault="007462BB" w:rsidP="007462BB">
      <w:pPr>
        <w:pStyle w:val="Caption"/>
        <w:jc w:val="center"/>
      </w:pPr>
      <w:bookmarkStart w:id="143" w:name="_Ref190267600"/>
      <w:bookmarkStart w:id="144" w:name="_Toc190680616"/>
      <w:r w:rsidRPr="00936713">
        <w:t xml:space="preserve">Abbildung </w:t>
      </w:r>
      <w:fldSimple w:instr=" SEQ Abbildung \* ARABIC ">
        <w:r w:rsidR="00460E0F">
          <w:rPr>
            <w:noProof/>
          </w:rPr>
          <w:t>38</w:t>
        </w:r>
      </w:fldSimple>
      <w:bookmarkEnd w:id="143"/>
      <w:r w:rsidRPr="00936713">
        <w:t xml:space="preserve"> Verteilung der Anwendungskomponenten auf Infrastrukturkomponenten</w:t>
      </w:r>
      <w:bookmarkEnd w:id="144"/>
    </w:p>
    <w:p w14:paraId="77AAE823" w14:textId="7BF2F185" w:rsidR="007462BB" w:rsidRPr="00936713" w:rsidRDefault="007462BB" w:rsidP="007462BB">
      <w:r w:rsidRPr="00936713">
        <w:t>Es werden zwei strukturell gleiche Umgebungen aufgebaut. Eine Produktion für d</w:t>
      </w:r>
      <w:r w:rsidR="001C5DE7" w:rsidRPr="00936713">
        <w:t xml:space="preserve">ie Anwendung im Tagesgeschäft der Helion AG. Die zweite Umgebung dient der Integration und </w:t>
      </w:r>
      <w:proofErr w:type="spellStart"/>
      <w:r w:rsidR="001C5DE7" w:rsidRPr="00936713">
        <w:t>Testing</w:t>
      </w:r>
      <w:proofErr w:type="spellEnd"/>
      <w:r w:rsidR="001C5DE7" w:rsidRPr="00936713">
        <w:t xml:space="preserve"> von neuen Funktionen. In der </w:t>
      </w:r>
      <w:r w:rsidR="001C5DE7" w:rsidRPr="00936713">
        <w:fldChar w:fldCharType="begin"/>
      </w:r>
      <w:r w:rsidR="001C5DE7" w:rsidRPr="00936713">
        <w:instrText xml:space="preserve"> REF _Ref190267600 \h </w:instrText>
      </w:r>
      <w:r w:rsidR="001C5DE7" w:rsidRPr="00936713">
        <w:fldChar w:fldCharType="separate"/>
      </w:r>
      <w:r w:rsidR="001C5DE7" w:rsidRPr="00936713">
        <w:t>Abbildung 29</w:t>
      </w:r>
      <w:r w:rsidR="001C5DE7" w:rsidRPr="00936713">
        <w:fldChar w:fldCharType="end"/>
      </w:r>
      <w:r w:rsidR="001C5DE7" w:rsidRPr="00936713">
        <w:t xml:space="preserve"> fällt ein Unterschied zwischen Produktion und Development für die Verteilung des «Mobilen Clients» auf. In der Produktion wird die App via Device Management verteilt, </w:t>
      </w:r>
      <w:proofErr w:type="spellStart"/>
      <w:r w:rsidR="001C5DE7" w:rsidRPr="00936713">
        <w:t>wärend</w:t>
      </w:r>
      <w:proofErr w:type="spellEnd"/>
      <w:r w:rsidR="001C5DE7" w:rsidRPr="00936713">
        <w:t xml:space="preserve"> für die Development Umgebung das Anwendungsartefakt für den «Mobile Client» in einem Blob Storage abgelegt wird. Testanwender laden und installieren die Applikation aus dem Blob Storage.</w:t>
      </w:r>
    </w:p>
    <w:p w14:paraId="53F267B0" w14:textId="19F74498" w:rsidR="001C5DE7" w:rsidRPr="00936713" w:rsidRDefault="001C5DE7" w:rsidP="001C5DE7">
      <w:pPr>
        <w:pStyle w:val="Heading4"/>
      </w:pPr>
      <w:r w:rsidRPr="00936713">
        <w:t>Infrastruktur Ebene 2</w:t>
      </w:r>
    </w:p>
    <w:p w14:paraId="699467BF" w14:textId="30EC678D" w:rsidR="001C5DE7" w:rsidRDefault="001922DD" w:rsidP="001C5DE7">
      <w:r>
        <w:t xml:space="preserve">In diesem </w:t>
      </w:r>
      <w:proofErr w:type="spellStart"/>
      <w:r>
        <w:t>Abscnitt</w:t>
      </w:r>
      <w:proofErr w:type="spellEnd"/>
      <w:r w:rsidR="001C5DE7" w:rsidRPr="00936713">
        <w:t xml:space="preserve"> w</w:t>
      </w:r>
      <w:r>
        <w:t xml:space="preserve">erden einzelne </w:t>
      </w:r>
      <w:proofErr w:type="spellStart"/>
      <w:r w:rsidR="001C5DE7" w:rsidRPr="00936713">
        <w:t>Infrastruktur</w:t>
      </w:r>
      <w:r>
        <w:t>kokmponenten</w:t>
      </w:r>
      <w:proofErr w:type="spellEnd"/>
      <w:r w:rsidR="001C5DE7" w:rsidRPr="00936713">
        <w:t xml:space="preserve"> und die Kommunikation </w:t>
      </w:r>
      <w:r>
        <w:t>dazwischen</w:t>
      </w:r>
      <w:r w:rsidR="001C5DE7" w:rsidRPr="00936713">
        <w:t xml:space="preserve"> dargestellt.</w:t>
      </w:r>
      <w:r>
        <w:t xml:space="preserve"> In der </w:t>
      </w:r>
      <w:r w:rsidR="00C159A5">
        <w:fldChar w:fldCharType="begin"/>
      </w:r>
      <w:r w:rsidR="00C159A5">
        <w:instrText xml:space="preserve"> REF _Ref190598869 \h </w:instrText>
      </w:r>
      <w:r w:rsidR="00C159A5">
        <w:fldChar w:fldCharType="separate"/>
      </w:r>
      <w:r w:rsidR="00C159A5">
        <w:t xml:space="preserve">Abbildung </w:t>
      </w:r>
      <w:r w:rsidR="00C159A5">
        <w:rPr>
          <w:noProof/>
        </w:rPr>
        <w:t>39</w:t>
      </w:r>
      <w:r w:rsidR="00C159A5">
        <w:fldChar w:fldCharType="end"/>
      </w:r>
      <w:r>
        <w:t xml:space="preserve"> sind zwei «</w:t>
      </w:r>
      <w:proofErr w:type="spellStart"/>
      <w:r>
        <w:t>Resource</w:t>
      </w:r>
      <w:proofErr w:type="spellEnd"/>
      <w:r>
        <w:t xml:space="preserve"> Groups» (RG) zu erkenne. Infrastrukturkomponenten für die Produktive- und die Entwicklungsumgebung werden in diesen «</w:t>
      </w:r>
      <w:proofErr w:type="spellStart"/>
      <w:r>
        <w:t>Resource</w:t>
      </w:r>
      <w:proofErr w:type="spellEnd"/>
      <w:r>
        <w:t xml:space="preserve"> Groups» zusammengefasst. Dargestellt ist nur die RG für die Entwicklungsumgebung (d1). Die Produktion ist nur angedeutet anhand </w:t>
      </w:r>
      <w:proofErr w:type="spellStart"/>
      <w:r>
        <w:t>de</w:t>
      </w:r>
      <w:proofErr w:type="spellEnd"/>
      <w:r>
        <w:t xml:space="preserve"> «baupp-p1-resource-group». Die </w:t>
      </w:r>
      <w:proofErr w:type="spellStart"/>
      <w:r>
        <w:t>Resourcen</w:t>
      </w:r>
      <w:proofErr w:type="spellEnd"/>
      <w:r>
        <w:t xml:space="preserve"> </w:t>
      </w:r>
      <w:proofErr w:type="spellStart"/>
      <w:r>
        <w:t>innehalb</w:t>
      </w:r>
      <w:proofErr w:type="spellEnd"/>
      <w:r>
        <w:t xml:space="preserve"> der RG sind für beide Umgebungen genau gleich.</w:t>
      </w:r>
    </w:p>
    <w:p w14:paraId="7F18D710" w14:textId="77777777" w:rsidR="001922DD" w:rsidRDefault="001922DD" w:rsidP="001C5DE7"/>
    <w:p w14:paraId="7ACA441C" w14:textId="77777777" w:rsidR="00C159A5" w:rsidRDefault="001922DD" w:rsidP="00C159A5">
      <w:pPr>
        <w:keepNext/>
        <w:jc w:val="center"/>
      </w:pPr>
      <w:r>
        <w:rPr>
          <w:noProof/>
        </w:rPr>
        <w:lastRenderedPageBreak/>
        <w:drawing>
          <wp:inline distT="0" distB="0" distL="0" distR="0" wp14:anchorId="38CD63EA" wp14:editId="48D9F534">
            <wp:extent cx="6011545" cy="4958606"/>
            <wp:effectExtent l="0" t="0" r="8255" b="0"/>
            <wp:docPr id="15780250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8025050" name="Picture 2"/>
                    <pic:cNvPicPr/>
                  </pic:nvPicPr>
                  <pic:blipFill>
                    <a:blip r:embed="rId56">
                      <a:extLst>
                        <a:ext uri="{28A0092B-C50C-407E-A947-70E740481C1C}">
                          <a14:useLocalDpi xmlns:a14="http://schemas.microsoft.com/office/drawing/2010/main" val="0"/>
                        </a:ext>
                      </a:extLst>
                    </a:blip>
                    <a:stretch>
                      <a:fillRect/>
                    </a:stretch>
                  </pic:blipFill>
                  <pic:spPr>
                    <a:xfrm>
                      <a:off x="0" y="0"/>
                      <a:ext cx="6011545" cy="4958606"/>
                    </a:xfrm>
                    <a:prstGeom prst="rect">
                      <a:avLst/>
                    </a:prstGeom>
                  </pic:spPr>
                </pic:pic>
              </a:graphicData>
            </a:graphic>
          </wp:inline>
        </w:drawing>
      </w:r>
    </w:p>
    <w:p w14:paraId="425BAFC1" w14:textId="3D0C538C" w:rsidR="001922DD" w:rsidRPr="00936713" w:rsidRDefault="00C159A5" w:rsidP="00C159A5">
      <w:pPr>
        <w:pStyle w:val="Caption"/>
        <w:jc w:val="center"/>
      </w:pPr>
      <w:bookmarkStart w:id="145" w:name="_Ref190598869"/>
      <w:bookmarkStart w:id="146" w:name="_Toc190680617"/>
      <w:r>
        <w:t xml:space="preserve">Abbildung </w:t>
      </w:r>
      <w:fldSimple w:instr=" SEQ Abbildung \* ARABIC ">
        <w:r w:rsidR="00460E0F">
          <w:rPr>
            <w:noProof/>
          </w:rPr>
          <w:t>39</w:t>
        </w:r>
      </w:fldSimple>
      <w:bookmarkEnd w:id="145"/>
      <w:r>
        <w:t xml:space="preserve"> Netzwerkansicht über die Entwicklungsumgebung der Baustellen App</w:t>
      </w:r>
      <w:bookmarkEnd w:id="146"/>
    </w:p>
    <w:p w14:paraId="5C1B3296" w14:textId="0A717286" w:rsidR="001B74AD" w:rsidRPr="00936713" w:rsidRDefault="001B74AD" w:rsidP="001B74AD">
      <w:pPr>
        <w:pStyle w:val="Heading3"/>
      </w:pPr>
      <w:bookmarkStart w:id="147" w:name="_Toc190680724"/>
      <w:r w:rsidRPr="00936713">
        <w:t>Querschnittliche Konzepte</w:t>
      </w:r>
      <w:bookmarkEnd w:id="147"/>
    </w:p>
    <w:p w14:paraId="70905473" w14:textId="633C79AF" w:rsidR="001B74AD" w:rsidRPr="00936713" w:rsidRDefault="001B74AD" w:rsidP="001B74AD">
      <w:r w:rsidRPr="00936713">
        <w:t>In diesem Kapitel werden die wichtigsten, querschnittliche Konzepte der «Baustellen App» beschrieben.</w:t>
      </w:r>
    </w:p>
    <w:p w14:paraId="587361B2" w14:textId="2E8B460B" w:rsidR="00C91184" w:rsidRPr="00936713" w:rsidRDefault="001B74AD" w:rsidP="00C91184">
      <w:pPr>
        <w:pStyle w:val="Heading4"/>
      </w:pPr>
      <w:r w:rsidRPr="00936713">
        <w:t>Sicherheit</w:t>
      </w:r>
    </w:p>
    <w:p w14:paraId="2B509F13" w14:textId="0C1E2FFC" w:rsidR="008561CA" w:rsidRPr="00936713" w:rsidRDefault="008561CA" w:rsidP="008561CA">
      <w:r w:rsidRPr="00936713">
        <w:t xml:space="preserve">Dieser Abschnitt beschreibt die </w:t>
      </w:r>
      <w:proofErr w:type="spellStart"/>
      <w:r w:rsidRPr="00936713">
        <w:t>Sichreheitskonzepte</w:t>
      </w:r>
      <w:proofErr w:type="spellEnd"/>
      <w:r w:rsidRPr="00936713">
        <w:t xml:space="preserve"> für die Baustellen App.</w:t>
      </w:r>
    </w:p>
    <w:p w14:paraId="564DA70B" w14:textId="2A7E2376" w:rsidR="008561CA" w:rsidRPr="00936713" w:rsidRDefault="008561CA" w:rsidP="008561CA">
      <w:pPr>
        <w:pStyle w:val="Heading5"/>
      </w:pPr>
      <w:r w:rsidRPr="00936713">
        <w:t>Benutzer Authentifizieren</w:t>
      </w:r>
    </w:p>
    <w:p w14:paraId="6E8D40E2" w14:textId="035D6816" w:rsidR="001B74AD" w:rsidRPr="00936713" w:rsidRDefault="008561CA" w:rsidP="001B74AD">
      <w:r w:rsidRPr="00936713">
        <w:t xml:space="preserve">Benutzer müssen sich in der Baustellen App Authentifizieren damit ihnen Zugang zu der Applikation gewährt wird. Die Identität der Benutzer wird durch den Dienst «Entra ID» von Microsoft bestätigt. Benutzer werden in Entra ID registriert. Danach Authentifizieren sie sich gegenüber «Entra ID». Die eingesetzte Technologie für die Authentifizierung ist </w:t>
      </w:r>
      <w:proofErr w:type="spellStart"/>
      <w:r w:rsidRPr="00936713">
        <w:t>OpenId</w:t>
      </w:r>
      <w:proofErr w:type="spellEnd"/>
      <w:r w:rsidRPr="00936713">
        <w:t xml:space="preserve"> Connect, welche auf </w:t>
      </w:r>
      <w:proofErr w:type="spellStart"/>
      <w:r w:rsidRPr="00936713">
        <w:t>Oauth</w:t>
      </w:r>
      <w:proofErr w:type="spellEnd"/>
      <w:r w:rsidRPr="00936713">
        <w:t xml:space="preserve"> 2.0 basiert </w:t>
      </w:r>
      <w:r w:rsidRPr="00936713">
        <w:fldChar w:fldCharType="begin"/>
      </w:r>
      <w:r w:rsidR="007462BB" w:rsidRPr="00936713">
        <w:instrText xml:space="preserve"> ADDIN ZOTERO_ITEM CSL_CITATION {"citationID":"amrUs8sd","properties":{"formattedCitation":"[13]","plainCitation":"[13]","noteIndex":0},"citationItems":[{"id":111,"uris":["http://zotero.org/users/15041600/items/KSR8YCUK"],"itemData":{"id":111,"type":"post-weblog","abstract":"What is OpenID Connect OpenID Connect is an interoperable authentication protocol based on the OAuth 2.0 framework of specifications (IETF RFC 6749 and 6750). It simplifies the way to verify the identity of users based on the authentication performed by an Authorization Server and to obtain user profile information in an interoperable and REST-like manner.OpenID","language":"en-US","title":"How OpenID Connect Works - OpenID Foundation","URL":"https://openid.net/developers/how-connect-works/","accessed":{"date-parts":[["2025",2,10]]},"issued":{"date-parts":[["2023",2,14]]},"citation-key":"HowOpenIDConnect2023"}}],"schema":"https://github.com/citation-style-language/schema/raw/master/csl-citation.json"} </w:instrText>
      </w:r>
      <w:r w:rsidRPr="00936713">
        <w:fldChar w:fldCharType="separate"/>
      </w:r>
      <w:r w:rsidR="007462BB" w:rsidRPr="00936713">
        <w:t>[13]</w:t>
      </w:r>
      <w:r w:rsidRPr="00936713">
        <w:fldChar w:fldCharType="end"/>
      </w:r>
      <w:r w:rsidRPr="00936713">
        <w:t xml:space="preserve">. Authentifizierte Benutzer erhalten ein </w:t>
      </w:r>
      <w:proofErr w:type="gramStart"/>
      <w:r w:rsidRPr="00936713">
        <w:t>JWT Token</w:t>
      </w:r>
      <w:proofErr w:type="gramEnd"/>
      <w:r w:rsidRPr="00936713">
        <w:t xml:space="preserve">. Dieses Token wird in den Clients gespeichert. Anfragen an das Backend enthalten dieses Token im http </w:t>
      </w:r>
      <w:r w:rsidR="000072B6" w:rsidRPr="00936713">
        <w:t xml:space="preserve">Kopf. Die Backend Services werten dieses Token aus und überprüfen dessen Gültigkeit gegenüber «Entra ID». Dadurch wird sichergestellt, dass der Zugriff auf das Backend nur von </w:t>
      </w:r>
      <w:proofErr w:type="spellStart"/>
      <w:r w:rsidR="000072B6" w:rsidRPr="00936713">
        <w:t>Autentifizierten</w:t>
      </w:r>
      <w:proofErr w:type="spellEnd"/>
      <w:r w:rsidR="000072B6" w:rsidRPr="00936713">
        <w:t xml:space="preserve"> Benutzern ausgeführt werden kann.</w:t>
      </w:r>
    </w:p>
    <w:p w14:paraId="1B98B3A8" w14:textId="77777777" w:rsidR="000072B6" w:rsidRPr="00936713" w:rsidRDefault="000072B6" w:rsidP="001B74AD"/>
    <w:p w14:paraId="3A363DFD" w14:textId="77777777" w:rsidR="0047710B" w:rsidRPr="00936713" w:rsidRDefault="0047710B" w:rsidP="0047710B">
      <w:pPr>
        <w:keepNext/>
        <w:jc w:val="center"/>
      </w:pPr>
      <w:r w:rsidRPr="00936713">
        <w:rPr>
          <w:noProof/>
        </w:rPr>
        <w:lastRenderedPageBreak/>
        <w:drawing>
          <wp:inline distT="0" distB="0" distL="0" distR="0" wp14:anchorId="2CB0CADB" wp14:editId="6B14C9CF">
            <wp:extent cx="4627659" cy="2678245"/>
            <wp:effectExtent l="0" t="0" r="1905" b="8255"/>
            <wp:docPr id="979508972" name="Picture 3" descr="A computer screen shot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9508972" name="Picture 3" descr="A computer screen shot of a diagram&#10;&#10;AI-generated content may be incorrect."/>
                    <pic:cNvPicPr/>
                  </pic:nvPicPr>
                  <pic:blipFill>
                    <a:blip r:embed="rId57">
                      <a:extLst>
                        <a:ext uri="{28A0092B-C50C-407E-A947-70E740481C1C}">
                          <a14:useLocalDpi xmlns:a14="http://schemas.microsoft.com/office/drawing/2010/main" val="0"/>
                        </a:ext>
                      </a:extLst>
                    </a:blip>
                    <a:stretch>
                      <a:fillRect/>
                    </a:stretch>
                  </pic:blipFill>
                  <pic:spPr>
                    <a:xfrm>
                      <a:off x="0" y="0"/>
                      <a:ext cx="4635018" cy="2682504"/>
                    </a:xfrm>
                    <a:prstGeom prst="rect">
                      <a:avLst/>
                    </a:prstGeom>
                  </pic:spPr>
                </pic:pic>
              </a:graphicData>
            </a:graphic>
          </wp:inline>
        </w:drawing>
      </w:r>
    </w:p>
    <w:p w14:paraId="057E6F3B" w14:textId="0BD04CA5" w:rsidR="0047710B" w:rsidRPr="00936713" w:rsidRDefault="0047710B" w:rsidP="0047710B">
      <w:pPr>
        <w:pStyle w:val="Caption"/>
        <w:jc w:val="center"/>
      </w:pPr>
      <w:bookmarkStart w:id="148" w:name="_Ref190079054"/>
      <w:bookmarkStart w:id="149" w:name="_Ref190079036"/>
      <w:bookmarkStart w:id="150" w:name="_Toc190680618"/>
      <w:r w:rsidRPr="00936713">
        <w:t xml:space="preserve">Abbildung </w:t>
      </w:r>
      <w:fldSimple w:instr=" SEQ Abbildung \* ARABIC ">
        <w:r w:rsidR="00460E0F">
          <w:rPr>
            <w:noProof/>
          </w:rPr>
          <w:t>40</w:t>
        </w:r>
      </w:fldSimple>
      <w:bookmarkEnd w:id="148"/>
      <w:r w:rsidRPr="00936713">
        <w:t xml:space="preserve"> Authentifizierung mit Azure Entra ID</w:t>
      </w:r>
      <w:bookmarkEnd w:id="149"/>
      <w:bookmarkEnd w:id="150"/>
    </w:p>
    <w:p w14:paraId="106F6DDA" w14:textId="6D175DC2" w:rsidR="0047710B" w:rsidRPr="00936713" w:rsidRDefault="0047710B" w:rsidP="0047710B">
      <w:r w:rsidRPr="00936713">
        <w:t xml:space="preserve">In der </w:t>
      </w:r>
      <w:r w:rsidRPr="00936713">
        <w:fldChar w:fldCharType="begin"/>
      </w:r>
      <w:r w:rsidRPr="00936713">
        <w:instrText xml:space="preserve"> REF _Ref190079054 \h </w:instrText>
      </w:r>
      <w:r w:rsidRPr="00936713">
        <w:fldChar w:fldCharType="separate"/>
      </w:r>
      <w:r w:rsidRPr="00936713">
        <w:t>Abbildung 29</w:t>
      </w:r>
      <w:r w:rsidRPr="00936713">
        <w:fldChar w:fldCharType="end"/>
      </w:r>
      <w:r w:rsidRPr="00936713">
        <w:t xml:space="preserve"> wird dargestellt, wie die Komponenten für die Authentifizierung zusammenarbeiten.</w:t>
      </w:r>
      <w:r w:rsidR="006C095A" w:rsidRPr="00936713">
        <w:t xml:space="preserve"> In </w:t>
      </w:r>
      <w:r w:rsidR="006C095A" w:rsidRPr="00936713">
        <w:fldChar w:fldCharType="begin"/>
      </w:r>
      <w:r w:rsidR="006C095A" w:rsidRPr="00936713">
        <w:instrText xml:space="preserve"> REF _Ref190080104 \h </w:instrText>
      </w:r>
      <w:r w:rsidR="006C095A" w:rsidRPr="00936713">
        <w:fldChar w:fldCharType="separate"/>
      </w:r>
      <w:r w:rsidR="006C095A" w:rsidRPr="00936713">
        <w:t>Abbildung 30</w:t>
      </w:r>
      <w:r w:rsidR="006C095A" w:rsidRPr="00936713">
        <w:fldChar w:fldCharType="end"/>
      </w:r>
      <w:r w:rsidR="006C095A" w:rsidRPr="00936713">
        <w:t xml:space="preserve"> ist der Ablauf der Authentifizierung und der Token </w:t>
      </w:r>
      <w:proofErr w:type="spellStart"/>
      <w:r w:rsidR="006C095A" w:rsidRPr="00936713">
        <w:t>validierung</w:t>
      </w:r>
      <w:proofErr w:type="spellEnd"/>
      <w:r w:rsidR="006C095A" w:rsidRPr="00936713">
        <w:t xml:space="preserve"> dargestellt.</w:t>
      </w:r>
    </w:p>
    <w:p w14:paraId="73DF04C5" w14:textId="77777777" w:rsidR="006C095A" w:rsidRPr="00936713" w:rsidRDefault="006C095A" w:rsidP="0047710B"/>
    <w:p w14:paraId="5DB16AE4" w14:textId="77777777" w:rsidR="006C095A" w:rsidRPr="00936713" w:rsidRDefault="006C095A" w:rsidP="006C095A">
      <w:pPr>
        <w:keepNext/>
        <w:jc w:val="center"/>
      </w:pPr>
      <w:r w:rsidRPr="00936713">
        <w:rPr>
          <w:noProof/>
        </w:rPr>
        <w:drawing>
          <wp:inline distT="0" distB="0" distL="0" distR="0" wp14:anchorId="1EEBA507" wp14:editId="2648702E">
            <wp:extent cx="4961614" cy="2271955"/>
            <wp:effectExtent l="0" t="0" r="0" b="0"/>
            <wp:docPr id="352633505" name="Picture 4" descr="A black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633505" name="Picture 4" descr="A black screen with white text&#10;&#10;AI-generated content may be incorrect."/>
                    <pic:cNvPicPr/>
                  </pic:nvPicPr>
                  <pic:blipFill>
                    <a:blip r:embed="rId58">
                      <a:extLst>
                        <a:ext uri="{28A0092B-C50C-407E-A947-70E740481C1C}">
                          <a14:useLocalDpi xmlns:a14="http://schemas.microsoft.com/office/drawing/2010/main" val="0"/>
                        </a:ext>
                      </a:extLst>
                    </a:blip>
                    <a:stretch>
                      <a:fillRect/>
                    </a:stretch>
                  </pic:blipFill>
                  <pic:spPr>
                    <a:xfrm>
                      <a:off x="0" y="0"/>
                      <a:ext cx="4972274" cy="2276836"/>
                    </a:xfrm>
                    <a:prstGeom prst="rect">
                      <a:avLst/>
                    </a:prstGeom>
                  </pic:spPr>
                </pic:pic>
              </a:graphicData>
            </a:graphic>
          </wp:inline>
        </w:drawing>
      </w:r>
    </w:p>
    <w:p w14:paraId="507DDF94" w14:textId="50D3EBFB" w:rsidR="006C095A" w:rsidRPr="00936713" w:rsidRDefault="006C095A" w:rsidP="006C095A">
      <w:pPr>
        <w:pStyle w:val="Caption"/>
        <w:jc w:val="center"/>
      </w:pPr>
      <w:bookmarkStart w:id="151" w:name="_Ref190080104"/>
      <w:bookmarkStart w:id="152" w:name="_Toc190680619"/>
      <w:r w:rsidRPr="00936713">
        <w:t xml:space="preserve">Abbildung </w:t>
      </w:r>
      <w:fldSimple w:instr=" SEQ Abbildung \* ARABIC ">
        <w:r w:rsidR="00460E0F">
          <w:rPr>
            <w:noProof/>
          </w:rPr>
          <w:t>41</w:t>
        </w:r>
      </w:fldSimple>
      <w:bookmarkEnd w:id="151"/>
      <w:r w:rsidRPr="00936713">
        <w:t xml:space="preserve"> Ablauf der Authentifizierung und Token Validierung</w:t>
      </w:r>
      <w:bookmarkEnd w:id="152"/>
    </w:p>
    <w:p w14:paraId="44968F87" w14:textId="55025389" w:rsidR="001B74AD" w:rsidRPr="00936713" w:rsidRDefault="001B74AD" w:rsidP="001B74AD">
      <w:pPr>
        <w:pStyle w:val="Heading4"/>
      </w:pPr>
      <w:bookmarkStart w:id="153" w:name="_Ref190601628"/>
      <w:proofErr w:type="spellStart"/>
      <w:r w:rsidRPr="00936713">
        <w:t>Deployment</w:t>
      </w:r>
      <w:bookmarkEnd w:id="153"/>
      <w:proofErr w:type="spellEnd"/>
    </w:p>
    <w:p w14:paraId="044EA743" w14:textId="53C4FA07" w:rsidR="00C91184" w:rsidRPr="00936713" w:rsidRDefault="008A3EC9" w:rsidP="00C91184">
      <w:r w:rsidRPr="00936713">
        <w:t xml:space="preserve">Die «Baustellen App» weist drei verschiedene </w:t>
      </w:r>
      <w:proofErr w:type="spellStart"/>
      <w:r w:rsidRPr="00936713">
        <w:t>Deployment</w:t>
      </w:r>
      <w:proofErr w:type="spellEnd"/>
      <w:r w:rsidRPr="00936713">
        <w:t xml:space="preserve"> Ziele aus.</w:t>
      </w:r>
    </w:p>
    <w:p w14:paraId="36AEC2F9" w14:textId="2F928527" w:rsidR="008A3EC9" w:rsidRPr="00936713" w:rsidRDefault="008A3EC9">
      <w:pPr>
        <w:pStyle w:val="ListParagraph"/>
        <w:numPr>
          <w:ilvl w:val="0"/>
          <w:numId w:val="48"/>
        </w:numPr>
      </w:pPr>
      <w:r w:rsidRPr="00936713">
        <w:t>Mobile App</w:t>
      </w:r>
    </w:p>
    <w:p w14:paraId="778AE063" w14:textId="7E97B65C" w:rsidR="008A3EC9" w:rsidRPr="00936713" w:rsidRDefault="008A3EC9">
      <w:pPr>
        <w:pStyle w:val="ListParagraph"/>
        <w:numPr>
          <w:ilvl w:val="0"/>
          <w:numId w:val="48"/>
        </w:numPr>
      </w:pPr>
      <w:proofErr w:type="gramStart"/>
      <w:r w:rsidRPr="00936713">
        <w:t>Web Portal</w:t>
      </w:r>
      <w:proofErr w:type="gramEnd"/>
    </w:p>
    <w:p w14:paraId="1FC9E483" w14:textId="2C328E57" w:rsidR="008A3EC9" w:rsidRPr="00936713" w:rsidRDefault="008A3EC9">
      <w:pPr>
        <w:pStyle w:val="ListParagraph"/>
        <w:numPr>
          <w:ilvl w:val="0"/>
          <w:numId w:val="48"/>
        </w:numPr>
      </w:pPr>
      <w:r w:rsidRPr="00936713">
        <w:t>Backend Services</w:t>
      </w:r>
    </w:p>
    <w:p w14:paraId="3F21713D" w14:textId="77777777" w:rsidR="008A3EC9" w:rsidRPr="00936713" w:rsidRDefault="008A3EC9" w:rsidP="008A3EC9"/>
    <w:p w14:paraId="151021DA" w14:textId="6F2B56B3" w:rsidR="008A3EC9" w:rsidRPr="00936713" w:rsidRDefault="008A3EC9" w:rsidP="008A3EC9">
      <w:r w:rsidRPr="00936713">
        <w:t xml:space="preserve">Zuständig für das </w:t>
      </w:r>
      <w:proofErr w:type="spellStart"/>
      <w:r w:rsidRPr="00936713">
        <w:t>Deployment</w:t>
      </w:r>
      <w:proofErr w:type="spellEnd"/>
      <w:r w:rsidRPr="00936713">
        <w:t xml:space="preserve"> sind </w:t>
      </w:r>
      <w:proofErr w:type="spellStart"/>
      <w:r w:rsidRPr="00936713">
        <w:t>Github</w:t>
      </w:r>
      <w:proofErr w:type="spellEnd"/>
      <w:r w:rsidRPr="00936713">
        <w:t xml:space="preserve"> Workflows. Damit lässt </w:t>
      </w:r>
      <w:proofErr w:type="spellStart"/>
      <w:r w:rsidRPr="00936713">
        <w:t>isch</w:t>
      </w:r>
      <w:proofErr w:type="spellEnd"/>
      <w:r w:rsidRPr="00936713">
        <w:t xml:space="preserve"> das </w:t>
      </w:r>
      <w:proofErr w:type="spellStart"/>
      <w:r w:rsidRPr="00936713">
        <w:t>Deployment</w:t>
      </w:r>
      <w:proofErr w:type="spellEnd"/>
      <w:r w:rsidRPr="00936713">
        <w:t xml:space="preserve"> automatisieren und in Pipelines aufbauen. Entsprechend sind drei Pipelines für jeweils ein </w:t>
      </w:r>
      <w:proofErr w:type="spellStart"/>
      <w:r w:rsidRPr="00936713">
        <w:t>Deployment</w:t>
      </w:r>
      <w:proofErr w:type="spellEnd"/>
      <w:r w:rsidRPr="00936713">
        <w:t xml:space="preserve">-Ziel geplant. Der Ansatz für das </w:t>
      </w:r>
      <w:proofErr w:type="spellStart"/>
      <w:r w:rsidRPr="00936713">
        <w:t>Deployment</w:t>
      </w:r>
      <w:proofErr w:type="spellEnd"/>
      <w:r w:rsidRPr="00936713">
        <w:t xml:space="preserve"> wird </w:t>
      </w:r>
      <w:proofErr w:type="spellStart"/>
      <w:r w:rsidRPr="00936713">
        <w:t>Continous</w:t>
      </w:r>
      <w:proofErr w:type="spellEnd"/>
      <w:r w:rsidRPr="00936713">
        <w:t xml:space="preserve"> Integration / </w:t>
      </w:r>
      <w:proofErr w:type="spellStart"/>
      <w:r w:rsidRPr="00936713">
        <w:t>Continous</w:t>
      </w:r>
      <w:proofErr w:type="spellEnd"/>
      <w:r w:rsidRPr="00936713">
        <w:t xml:space="preserve"> </w:t>
      </w:r>
      <w:proofErr w:type="spellStart"/>
      <w:r w:rsidRPr="00936713">
        <w:t>Deployment</w:t>
      </w:r>
      <w:proofErr w:type="spellEnd"/>
      <w:r w:rsidRPr="00936713">
        <w:t xml:space="preserve"> gewählt. Diese Strategie ermöglicht häufiges Deployen von neuen Features und eine hochgradige Automatisierung der Integration, Qualitätssicherung und Ausrollen der Applikationen.</w:t>
      </w:r>
    </w:p>
    <w:p w14:paraId="19067F5B" w14:textId="77777777" w:rsidR="000C6821" w:rsidRPr="00936713" w:rsidRDefault="000C6821" w:rsidP="008A3EC9"/>
    <w:p w14:paraId="0118DDF7" w14:textId="77777777" w:rsidR="005B78F8" w:rsidRPr="00936713" w:rsidRDefault="005B78F8" w:rsidP="005B78F8">
      <w:pPr>
        <w:keepNext/>
        <w:jc w:val="center"/>
      </w:pPr>
      <w:r w:rsidRPr="00936713">
        <w:rPr>
          <w:noProof/>
        </w:rPr>
        <w:lastRenderedPageBreak/>
        <w:drawing>
          <wp:inline distT="0" distB="0" distL="0" distR="0" wp14:anchorId="4427D285" wp14:editId="69ABBFD3">
            <wp:extent cx="6011543" cy="2392654"/>
            <wp:effectExtent l="0" t="0" r="0" b="8255"/>
            <wp:docPr id="135088388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0883884" name="Picture 2"/>
                    <pic:cNvPicPr/>
                  </pic:nvPicPr>
                  <pic:blipFill>
                    <a:blip r:embed="rId59">
                      <a:extLst>
                        <a:ext uri="{28A0092B-C50C-407E-A947-70E740481C1C}">
                          <a14:useLocalDpi xmlns:a14="http://schemas.microsoft.com/office/drawing/2010/main" val="0"/>
                        </a:ext>
                      </a:extLst>
                    </a:blip>
                    <a:stretch>
                      <a:fillRect/>
                    </a:stretch>
                  </pic:blipFill>
                  <pic:spPr>
                    <a:xfrm>
                      <a:off x="0" y="0"/>
                      <a:ext cx="6011543" cy="2392654"/>
                    </a:xfrm>
                    <a:prstGeom prst="rect">
                      <a:avLst/>
                    </a:prstGeom>
                  </pic:spPr>
                </pic:pic>
              </a:graphicData>
            </a:graphic>
          </wp:inline>
        </w:drawing>
      </w:r>
    </w:p>
    <w:p w14:paraId="5E0ED124" w14:textId="3C90108A" w:rsidR="004E2A74" w:rsidRPr="00936713" w:rsidRDefault="005B78F8" w:rsidP="005B78F8">
      <w:pPr>
        <w:pStyle w:val="Caption"/>
        <w:jc w:val="center"/>
      </w:pPr>
      <w:bookmarkStart w:id="154" w:name="_Ref190113119"/>
      <w:bookmarkStart w:id="155" w:name="_Toc190680620"/>
      <w:r w:rsidRPr="00936713">
        <w:t xml:space="preserve">Abbildung </w:t>
      </w:r>
      <w:fldSimple w:instr=" SEQ Abbildung \* ARABIC ">
        <w:r w:rsidR="00460E0F">
          <w:rPr>
            <w:noProof/>
          </w:rPr>
          <w:t>42</w:t>
        </w:r>
      </w:fldSimple>
      <w:bookmarkEnd w:id="154"/>
      <w:r w:rsidRPr="00936713">
        <w:t xml:space="preserve"> Darstellung des </w:t>
      </w:r>
      <w:proofErr w:type="spellStart"/>
      <w:r w:rsidRPr="00936713">
        <w:t>Build</w:t>
      </w:r>
      <w:proofErr w:type="spellEnd"/>
      <w:r w:rsidRPr="00936713">
        <w:t xml:space="preserve"> und </w:t>
      </w:r>
      <w:proofErr w:type="spellStart"/>
      <w:r w:rsidRPr="00936713">
        <w:t>Deployment</w:t>
      </w:r>
      <w:proofErr w:type="spellEnd"/>
      <w:r w:rsidRPr="00936713">
        <w:t xml:space="preserve"> Flows</w:t>
      </w:r>
      <w:bookmarkEnd w:id="155"/>
    </w:p>
    <w:p w14:paraId="106C74BA" w14:textId="49BD593A" w:rsidR="008B16AE" w:rsidRPr="00936713" w:rsidRDefault="008B16AE" w:rsidP="008B16AE">
      <w:r w:rsidRPr="00936713">
        <w:t xml:space="preserve">In der </w:t>
      </w:r>
      <w:r w:rsidRPr="00936713">
        <w:fldChar w:fldCharType="begin"/>
      </w:r>
      <w:r w:rsidRPr="00936713">
        <w:instrText xml:space="preserve"> REF _Ref190113119 \h </w:instrText>
      </w:r>
      <w:r w:rsidRPr="00936713">
        <w:fldChar w:fldCharType="separate"/>
      </w:r>
      <w:r w:rsidRPr="00936713">
        <w:t>Abbildung 31</w:t>
      </w:r>
      <w:r w:rsidRPr="00936713">
        <w:fldChar w:fldCharType="end"/>
      </w:r>
      <w:r w:rsidRPr="00936713">
        <w:t xml:space="preserve"> ist </w:t>
      </w:r>
      <w:proofErr w:type="gramStart"/>
      <w:r w:rsidRPr="00936713">
        <w:t>dargestellt</w:t>
      </w:r>
      <w:proofErr w:type="gramEnd"/>
      <w:r w:rsidRPr="00936713">
        <w:t xml:space="preserve"> wie der Quellcode der «Baustellen App» verwaltet, kompiliert und verteilt wird. Die CI/CD Pipeline wird mit GitHub Workflows realisiert. Der gesamte Quellcode wird im ersten Schritt getestet. Anschliessend wird der Code </w:t>
      </w:r>
      <w:proofErr w:type="gramStart"/>
      <w:r w:rsidRPr="00936713">
        <w:t>Analysiert</w:t>
      </w:r>
      <w:proofErr w:type="gramEnd"/>
      <w:r w:rsidRPr="00936713">
        <w:t xml:space="preserve"> durch ein Code Analyse Tool. Werden diese Qualitätsschritte erfolgreich abgeschlossen, wird für jeweils für die Mobile App, das </w:t>
      </w:r>
      <w:proofErr w:type="gramStart"/>
      <w:r w:rsidRPr="00936713">
        <w:t>Web Portal</w:t>
      </w:r>
      <w:proofErr w:type="gramEnd"/>
      <w:r w:rsidRPr="00936713">
        <w:t xml:space="preserve"> und alle Backend Services ein </w:t>
      </w:r>
      <w:proofErr w:type="spellStart"/>
      <w:r w:rsidRPr="00936713">
        <w:t>Build</w:t>
      </w:r>
      <w:proofErr w:type="spellEnd"/>
      <w:r w:rsidRPr="00936713">
        <w:t xml:space="preserve"> ausgeführt. Die </w:t>
      </w:r>
      <w:proofErr w:type="spellStart"/>
      <w:r w:rsidRPr="00936713">
        <w:t>Build</w:t>
      </w:r>
      <w:proofErr w:type="spellEnd"/>
      <w:r w:rsidRPr="00936713">
        <w:t xml:space="preserve"> Artefakte werden in der </w:t>
      </w:r>
      <w:proofErr w:type="spellStart"/>
      <w:r w:rsidRPr="00936713">
        <w:t>Deployment</w:t>
      </w:r>
      <w:proofErr w:type="spellEnd"/>
      <w:r w:rsidRPr="00936713">
        <w:t xml:space="preserve"> Pipeline auf die jeweiligen Plattformen verteilt. Backend und </w:t>
      </w:r>
      <w:proofErr w:type="gramStart"/>
      <w:r w:rsidRPr="00936713">
        <w:t>Web Portal</w:t>
      </w:r>
      <w:proofErr w:type="gramEnd"/>
      <w:r w:rsidRPr="00936713">
        <w:t xml:space="preserve"> werden als Container in das Container App Environment auf Azure kopiert. Die Mobile App wird in die </w:t>
      </w:r>
      <w:proofErr w:type="gramStart"/>
      <w:r w:rsidRPr="00936713">
        <w:t>MDM App</w:t>
      </w:r>
      <w:proofErr w:type="gramEnd"/>
      <w:r w:rsidRPr="00936713">
        <w:t xml:space="preserve"> gepusht für die Verteilung auf den mobilen Geräten der Mitarbeiter. Die Umgebungen sind zweistufig aufgebaut. Eine Development Umgebung für das </w:t>
      </w:r>
      <w:proofErr w:type="spellStart"/>
      <w:r w:rsidRPr="00936713">
        <w:t>Testing</w:t>
      </w:r>
      <w:proofErr w:type="spellEnd"/>
      <w:r w:rsidRPr="00936713">
        <w:t xml:space="preserve"> von neuen Integrationen und eine produktive Umgebung für den </w:t>
      </w:r>
      <w:proofErr w:type="gramStart"/>
      <w:r w:rsidRPr="00936713">
        <w:t>Live Einsatz</w:t>
      </w:r>
      <w:proofErr w:type="gramEnd"/>
      <w:r w:rsidRPr="00936713">
        <w:t>.</w:t>
      </w:r>
    </w:p>
    <w:p w14:paraId="4962C37A" w14:textId="3BCDE3EF" w:rsidR="001B74AD" w:rsidRPr="00936713" w:rsidRDefault="001B74AD" w:rsidP="001B74AD">
      <w:pPr>
        <w:pStyle w:val="Heading4"/>
      </w:pPr>
      <w:r w:rsidRPr="00936713">
        <w:t>Qualitätssicherung</w:t>
      </w:r>
    </w:p>
    <w:p w14:paraId="32A52379" w14:textId="06036BC8" w:rsidR="00C91184" w:rsidRDefault="00460E0F" w:rsidP="00C91184">
      <w:pPr>
        <w:rPr>
          <w:bCs/>
        </w:rPr>
      </w:pPr>
      <w:r>
        <w:rPr>
          <w:bCs/>
        </w:rPr>
        <w:t xml:space="preserve">In diesem Abschnitt wird die geplante </w:t>
      </w:r>
      <w:proofErr w:type="spellStart"/>
      <w:r>
        <w:rPr>
          <w:bCs/>
        </w:rPr>
        <w:t>Qualitätsicherung</w:t>
      </w:r>
      <w:proofErr w:type="spellEnd"/>
      <w:r>
        <w:rPr>
          <w:bCs/>
        </w:rPr>
        <w:t xml:space="preserve"> von der Entwicklung bis zur Integration in die Produktion beschrieben.</w:t>
      </w:r>
    </w:p>
    <w:p w14:paraId="3047A077" w14:textId="77777777" w:rsidR="00460E0F" w:rsidRDefault="00460E0F" w:rsidP="00C91184">
      <w:pPr>
        <w:rPr>
          <w:bCs/>
        </w:rPr>
      </w:pPr>
    </w:p>
    <w:p w14:paraId="4F27AEBB" w14:textId="77777777" w:rsidR="00460E0F" w:rsidRDefault="00460E0F" w:rsidP="00460E0F">
      <w:pPr>
        <w:keepNext/>
        <w:jc w:val="center"/>
      </w:pPr>
      <w:r>
        <w:rPr>
          <w:bCs/>
          <w:noProof/>
        </w:rPr>
        <w:lastRenderedPageBreak/>
        <w:drawing>
          <wp:inline distT="0" distB="0" distL="0" distR="0" wp14:anchorId="6059B2D1" wp14:editId="23B469BE">
            <wp:extent cx="3253127" cy="3863763"/>
            <wp:effectExtent l="0" t="0" r="4445" b="3810"/>
            <wp:docPr id="8388985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898511" name="Picture 3"/>
                    <pic:cNvPicPr/>
                  </pic:nvPicPr>
                  <pic:blipFill>
                    <a:blip r:embed="rId60">
                      <a:extLst>
                        <a:ext uri="{28A0092B-C50C-407E-A947-70E740481C1C}">
                          <a14:useLocalDpi xmlns:a14="http://schemas.microsoft.com/office/drawing/2010/main" val="0"/>
                        </a:ext>
                      </a:extLst>
                    </a:blip>
                    <a:stretch>
                      <a:fillRect/>
                    </a:stretch>
                  </pic:blipFill>
                  <pic:spPr>
                    <a:xfrm>
                      <a:off x="0" y="0"/>
                      <a:ext cx="3253127" cy="3863763"/>
                    </a:xfrm>
                    <a:prstGeom prst="rect">
                      <a:avLst/>
                    </a:prstGeom>
                  </pic:spPr>
                </pic:pic>
              </a:graphicData>
            </a:graphic>
          </wp:inline>
        </w:drawing>
      </w:r>
    </w:p>
    <w:p w14:paraId="292D5E03" w14:textId="21786319" w:rsidR="00460E0F" w:rsidRDefault="00460E0F" w:rsidP="00460E0F">
      <w:pPr>
        <w:pStyle w:val="Caption"/>
        <w:jc w:val="center"/>
      </w:pPr>
      <w:bookmarkStart w:id="156" w:name="_Toc190680621"/>
      <w:r>
        <w:t xml:space="preserve">Abbildung </w:t>
      </w:r>
      <w:fldSimple w:instr=" SEQ Abbildung \* ARABIC ">
        <w:r>
          <w:rPr>
            <w:noProof/>
          </w:rPr>
          <w:t>43</w:t>
        </w:r>
      </w:fldSimple>
      <w:r>
        <w:t xml:space="preserve"> Darstellung der </w:t>
      </w:r>
      <w:proofErr w:type="spellStart"/>
      <w:r>
        <w:t>Qualitätsicherungslevels</w:t>
      </w:r>
      <w:proofErr w:type="spellEnd"/>
      <w:r>
        <w:t xml:space="preserve"> mit den betroffenen Komponenten</w:t>
      </w:r>
      <w:bookmarkEnd w:id="156"/>
    </w:p>
    <w:p w14:paraId="67849A88" w14:textId="6A5C30F1" w:rsidR="00460E0F" w:rsidRPr="00460E0F" w:rsidRDefault="00460E0F" w:rsidP="00460E0F">
      <w:r>
        <w:t xml:space="preserve">Die </w:t>
      </w:r>
      <w:proofErr w:type="spellStart"/>
      <w:r>
        <w:t>Qualitätsicherung</w:t>
      </w:r>
      <w:proofErr w:type="spellEnd"/>
      <w:r>
        <w:t xml:space="preserve"> wird für die «Baustellen App» in mehrere Levels aufgeilt. Im </w:t>
      </w:r>
      <w:proofErr w:type="spellStart"/>
      <w:proofErr w:type="gramStart"/>
      <w:r>
        <w:t>folgenden</w:t>
      </w:r>
      <w:proofErr w:type="spellEnd"/>
      <w:proofErr w:type="gramEnd"/>
      <w:r>
        <w:t xml:space="preserve"> werden die einzelnen Levels beschrieben.</w:t>
      </w:r>
    </w:p>
    <w:p w14:paraId="78280718" w14:textId="4D862C1A" w:rsidR="00C91184" w:rsidRDefault="00460E0F" w:rsidP="00460E0F">
      <w:pPr>
        <w:pStyle w:val="Heading5"/>
      </w:pPr>
      <w:r>
        <w:t>Stufe Entwicklung</w:t>
      </w:r>
    </w:p>
    <w:p w14:paraId="188CDE9D" w14:textId="4D090D47" w:rsidR="005758C9" w:rsidRDefault="005758C9" w:rsidP="005758C9">
      <w:pPr>
        <w:pStyle w:val="Caption"/>
        <w:keepNext/>
      </w:pPr>
      <w:bookmarkStart w:id="157" w:name="_Toc190680559"/>
      <w:r>
        <w:t xml:space="preserve">Tabelle </w:t>
      </w:r>
      <w:fldSimple w:instr=" SEQ Tabelle \* ARABIC ">
        <w:r w:rsidR="00D64016">
          <w:rPr>
            <w:noProof/>
          </w:rPr>
          <w:t>23</w:t>
        </w:r>
      </w:fldSimple>
      <w:r>
        <w:t xml:space="preserve"> Qualitätsmassnahmen </w:t>
      </w:r>
      <w:proofErr w:type="spellStart"/>
      <w:r>
        <w:t>wärend</w:t>
      </w:r>
      <w:proofErr w:type="spellEnd"/>
      <w:r>
        <w:t xml:space="preserve"> der Entwicklung</w:t>
      </w:r>
      <w:bookmarkEnd w:id="157"/>
    </w:p>
    <w:tbl>
      <w:tblPr>
        <w:tblStyle w:val="TabelleBFH2"/>
        <w:tblW w:w="0" w:type="auto"/>
        <w:tblLook w:val="04A0" w:firstRow="1" w:lastRow="0" w:firstColumn="1" w:lastColumn="0" w:noHBand="0" w:noVBand="1"/>
      </w:tblPr>
      <w:tblGrid>
        <w:gridCol w:w="2609"/>
        <w:gridCol w:w="6773"/>
      </w:tblGrid>
      <w:tr w:rsidR="00460E0F" w14:paraId="29247B35" w14:textId="77777777" w:rsidTr="00460E0F">
        <w:trPr>
          <w:cnfStyle w:val="100000000000" w:firstRow="1" w:lastRow="0" w:firstColumn="0" w:lastColumn="0" w:oddVBand="0" w:evenVBand="0" w:oddHBand="0" w:evenHBand="0" w:firstRowFirstColumn="0" w:firstRowLastColumn="0" w:lastRowFirstColumn="0" w:lastRowLastColumn="0"/>
        </w:trPr>
        <w:tc>
          <w:tcPr>
            <w:tcW w:w="2609" w:type="dxa"/>
          </w:tcPr>
          <w:p w14:paraId="7BA1A923" w14:textId="6DEE358C" w:rsidR="00460E0F" w:rsidRDefault="00460E0F" w:rsidP="00460E0F">
            <w:r>
              <w:t>Massnahme</w:t>
            </w:r>
          </w:p>
        </w:tc>
        <w:tc>
          <w:tcPr>
            <w:tcW w:w="6773" w:type="dxa"/>
          </w:tcPr>
          <w:p w14:paraId="03E2A6C5" w14:textId="7608B052" w:rsidR="00460E0F" w:rsidRDefault="00460E0F" w:rsidP="00460E0F">
            <w:r>
              <w:t>Beschreibung</w:t>
            </w:r>
          </w:p>
        </w:tc>
      </w:tr>
      <w:tr w:rsidR="00460E0F" w14:paraId="11A1EF4D" w14:textId="77777777" w:rsidTr="00460E0F">
        <w:tc>
          <w:tcPr>
            <w:tcW w:w="2609" w:type="dxa"/>
          </w:tcPr>
          <w:p w14:paraId="78B8DDE1" w14:textId="51BA4B6F" w:rsidR="00460E0F" w:rsidRDefault="00460E0F" w:rsidP="00460E0F">
            <w:r>
              <w:t>Cod</w:t>
            </w:r>
            <w:r w:rsidR="001A7B3B">
              <w:t>ing</w:t>
            </w:r>
            <w:r>
              <w:t xml:space="preserve"> Richtlinien</w:t>
            </w:r>
          </w:p>
        </w:tc>
        <w:tc>
          <w:tcPr>
            <w:tcW w:w="6773" w:type="dxa"/>
          </w:tcPr>
          <w:p w14:paraId="672500F0" w14:textId="497DC42F" w:rsidR="00460E0F" w:rsidRDefault="00460E0F" w:rsidP="00460E0F">
            <w:r>
              <w:t xml:space="preserve">Das Ziel dieser Massnahme ist eine </w:t>
            </w:r>
            <w:proofErr w:type="spellStart"/>
            <w:r>
              <w:t>vereinheitlichung</w:t>
            </w:r>
            <w:proofErr w:type="spellEnd"/>
            <w:r>
              <w:t xml:space="preserve"> des Quellcodes. Damit wird die </w:t>
            </w:r>
            <w:proofErr w:type="spellStart"/>
            <w:r>
              <w:t>Lessbarkeit</w:t>
            </w:r>
            <w:proofErr w:type="spellEnd"/>
            <w:r>
              <w:t xml:space="preserve"> des Codes und damit die Wartbarkeit erhöht. Die Cod</w:t>
            </w:r>
            <w:r w:rsidR="001A7B3B">
              <w:t xml:space="preserve">ing Richtlinien werden im Entwickler Team erarbeitet, </w:t>
            </w:r>
            <w:proofErr w:type="spellStart"/>
            <w:r w:rsidR="001A7B3B">
              <w:t>verabschieded</w:t>
            </w:r>
            <w:proofErr w:type="spellEnd"/>
            <w:r w:rsidR="001A7B3B">
              <w:t xml:space="preserve"> und niedergeschrieben. Es werden grundsätzlich Best Practices und die programmiersprachspezifische </w:t>
            </w:r>
            <w:proofErr w:type="spellStart"/>
            <w:r w:rsidR="001A7B3B">
              <w:t>Formattierung</w:t>
            </w:r>
            <w:proofErr w:type="spellEnd"/>
            <w:r w:rsidR="001A7B3B">
              <w:t xml:space="preserve"> angewendet.</w:t>
            </w:r>
          </w:p>
        </w:tc>
      </w:tr>
      <w:tr w:rsidR="00460E0F" w14:paraId="2F248C39" w14:textId="77777777" w:rsidTr="00460E0F">
        <w:tc>
          <w:tcPr>
            <w:tcW w:w="2609" w:type="dxa"/>
          </w:tcPr>
          <w:p w14:paraId="12EAE77A" w14:textId="4852EFC3" w:rsidR="00460E0F" w:rsidRDefault="00460E0F" w:rsidP="00460E0F">
            <w:r>
              <w:t>Code Review</w:t>
            </w:r>
          </w:p>
        </w:tc>
        <w:tc>
          <w:tcPr>
            <w:tcW w:w="6773" w:type="dxa"/>
          </w:tcPr>
          <w:p w14:paraId="58BEEA04" w14:textId="06055806" w:rsidR="00460E0F" w:rsidRDefault="001A7B3B" w:rsidP="00460E0F">
            <w:proofErr w:type="spellStart"/>
            <w:r>
              <w:t>Wärend</w:t>
            </w:r>
            <w:proofErr w:type="spellEnd"/>
            <w:r>
              <w:t xml:space="preserve"> der Entwicklung gilt das 4-Augen Prinzip. Entwickler Reviewen ihren Code gegenseitig. Sie honorieren </w:t>
            </w:r>
            <w:proofErr w:type="spellStart"/>
            <w:r>
              <w:t>klüge</w:t>
            </w:r>
            <w:proofErr w:type="spellEnd"/>
            <w:r>
              <w:t xml:space="preserve"> und saubere Lösungen und kritisieren Verletzungen der </w:t>
            </w:r>
            <w:proofErr w:type="spellStart"/>
            <w:r>
              <w:t>Coderichtilinien</w:t>
            </w:r>
            <w:proofErr w:type="spellEnd"/>
            <w:r>
              <w:t>. Das Code Review soll auch technische Fehler oder mögliche Bugs aufdecken.</w:t>
            </w:r>
          </w:p>
        </w:tc>
      </w:tr>
      <w:tr w:rsidR="00460E0F" w14:paraId="37945221" w14:textId="77777777" w:rsidTr="00460E0F">
        <w:tc>
          <w:tcPr>
            <w:tcW w:w="2609" w:type="dxa"/>
          </w:tcPr>
          <w:p w14:paraId="0D6B5D20" w14:textId="1EF677C2" w:rsidR="00460E0F" w:rsidRDefault="00460E0F" w:rsidP="00460E0F">
            <w:proofErr w:type="spellStart"/>
            <w:r>
              <w:t>Committing</w:t>
            </w:r>
            <w:proofErr w:type="spellEnd"/>
            <w:r>
              <w:t xml:space="preserve"> Richtlinien</w:t>
            </w:r>
          </w:p>
        </w:tc>
        <w:tc>
          <w:tcPr>
            <w:tcW w:w="6773" w:type="dxa"/>
          </w:tcPr>
          <w:p w14:paraId="6AE03D16" w14:textId="071D1C17" w:rsidR="00460E0F" w:rsidRDefault="001A7B3B" w:rsidP="00460E0F">
            <w:r>
              <w:t xml:space="preserve">Die </w:t>
            </w:r>
            <w:proofErr w:type="spellStart"/>
            <w:r>
              <w:t>Committing</w:t>
            </w:r>
            <w:proofErr w:type="spellEnd"/>
            <w:r>
              <w:t xml:space="preserve"> Richtlinien erzwingen Massnahmen zur Qualitätssteigern. Bzw. keine </w:t>
            </w:r>
            <w:proofErr w:type="spellStart"/>
            <w:r>
              <w:t>übermittlung</w:t>
            </w:r>
            <w:proofErr w:type="spellEnd"/>
            <w:r>
              <w:t xml:space="preserve"> von </w:t>
            </w:r>
            <w:proofErr w:type="spellStart"/>
            <w:r>
              <w:t>unkompilierbarem</w:t>
            </w:r>
            <w:proofErr w:type="spellEnd"/>
            <w:r>
              <w:t xml:space="preserve"> Code in das remote Repository.</w:t>
            </w:r>
          </w:p>
        </w:tc>
      </w:tr>
      <w:tr w:rsidR="00460E0F" w14:paraId="0D4676F3" w14:textId="77777777" w:rsidTr="00460E0F">
        <w:tc>
          <w:tcPr>
            <w:tcW w:w="2609" w:type="dxa"/>
          </w:tcPr>
          <w:p w14:paraId="0B3A5F14" w14:textId="3B3331AF" w:rsidR="00460E0F" w:rsidRDefault="00460E0F" w:rsidP="00460E0F">
            <w:r>
              <w:t>Pull Requests</w:t>
            </w:r>
          </w:p>
        </w:tc>
        <w:tc>
          <w:tcPr>
            <w:tcW w:w="6773" w:type="dxa"/>
          </w:tcPr>
          <w:p w14:paraId="595E2F39" w14:textId="4C72339F" w:rsidR="00460E0F" w:rsidRDefault="001A7B3B" w:rsidP="00460E0F">
            <w:r>
              <w:t xml:space="preserve">Wie in Abschnitt </w:t>
            </w:r>
            <w:r>
              <w:fldChar w:fldCharType="begin"/>
            </w:r>
            <w:r>
              <w:instrText xml:space="preserve"> REF _Ref190601628 \r \h </w:instrText>
            </w:r>
            <w:r>
              <w:fldChar w:fldCharType="separate"/>
            </w:r>
            <w:r>
              <w:t>4.3.10.2</w:t>
            </w:r>
            <w:r>
              <w:fldChar w:fldCharType="end"/>
            </w:r>
            <w:r>
              <w:t xml:space="preserve"> dargestellt. Gibt es Main und ein Dev Branch, welche die entsprechende CI/CD Pipeline versorgen. Für die Implementierung von neuen Funktionen, wird auf sogenannten «Feature </w:t>
            </w:r>
            <w:proofErr w:type="spellStart"/>
            <w:r>
              <w:t>Branches</w:t>
            </w:r>
            <w:proofErr w:type="spellEnd"/>
            <w:r>
              <w:t xml:space="preserve">» gearbeitet. Diese </w:t>
            </w:r>
            <w:proofErr w:type="spellStart"/>
            <w:r>
              <w:t>Branches</w:t>
            </w:r>
            <w:proofErr w:type="spellEnd"/>
            <w:r>
              <w:t xml:space="preserve"> können nur via Pull Request</w:t>
            </w:r>
            <w:r w:rsidR="005758C9">
              <w:t xml:space="preserve"> (PR)</w:t>
            </w:r>
            <w:r>
              <w:t xml:space="preserve"> in den Dev Branch zusammengeführt werden. Damit der Pull Request ausgeführt werden kann, muss ein anderer Entwickler den Code Testen, Reviewen und den PR bestätigen.</w:t>
            </w:r>
            <w:r w:rsidR="005758C9">
              <w:t xml:space="preserve"> Damit wird </w:t>
            </w:r>
            <w:r w:rsidR="005758C9">
              <w:lastRenderedPageBreak/>
              <w:t xml:space="preserve">sichergestellt, dass der </w:t>
            </w:r>
            <w:proofErr w:type="spellStart"/>
            <w:r w:rsidR="005758C9">
              <w:t>Codie</w:t>
            </w:r>
            <w:proofErr w:type="spellEnd"/>
            <w:r w:rsidR="005758C9">
              <w:t xml:space="preserve"> auf Dev immer lauffähig ist, sowohl technisch als auch fachlich.</w:t>
            </w:r>
          </w:p>
        </w:tc>
      </w:tr>
    </w:tbl>
    <w:p w14:paraId="2336F4B0" w14:textId="373D80E2" w:rsidR="00460E0F" w:rsidRDefault="005758C9" w:rsidP="005758C9">
      <w:pPr>
        <w:pStyle w:val="Heading5"/>
      </w:pPr>
      <w:r>
        <w:lastRenderedPageBreak/>
        <w:t>Stu</w:t>
      </w:r>
      <w:r w:rsidR="00114CAF">
        <w:t>f</w:t>
      </w:r>
      <w:r>
        <w:t xml:space="preserve">e </w:t>
      </w:r>
      <w:r w:rsidR="00114CAF">
        <w:t>«</w:t>
      </w:r>
      <w:proofErr w:type="spellStart"/>
      <w:r>
        <w:t>Build</w:t>
      </w:r>
      <w:proofErr w:type="spellEnd"/>
      <w:r>
        <w:t xml:space="preserve"> Pipeline</w:t>
      </w:r>
      <w:r w:rsidR="00114CAF">
        <w:t>»</w:t>
      </w:r>
    </w:p>
    <w:p w14:paraId="1E7F37F6" w14:textId="1AE39BF6" w:rsidR="00114CAF" w:rsidRPr="00114CAF" w:rsidRDefault="00114CAF" w:rsidP="00114CAF">
      <w:r>
        <w:t>Auf dieser Ebene werden drei Massnahmen für die Qualitätssicherung beschrieben. Das erfolgreiche Passieren dieser Massnahmen ist Bedingung für die weitere Ausführung der Pipeline.</w:t>
      </w:r>
    </w:p>
    <w:p w14:paraId="7CC68D13" w14:textId="69C2CA70" w:rsidR="00114CAF" w:rsidRDefault="00114CAF" w:rsidP="00114CAF">
      <w:pPr>
        <w:pStyle w:val="Caption"/>
        <w:keepNext/>
      </w:pPr>
      <w:bookmarkStart w:id="158" w:name="_Toc190680560"/>
      <w:r>
        <w:t xml:space="preserve">Tabelle </w:t>
      </w:r>
      <w:fldSimple w:instr=" SEQ Tabelle \* ARABIC ">
        <w:r w:rsidR="00D64016">
          <w:rPr>
            <w:noProof/>
          </w:rPr>
          <w:t>24</w:t>
        </w:r>
      </w:fldSimple>
      <w:r>
        <w:t xml:space="preserve"> </w:t>
      </w:r>
      <w:proofErr w:type="spellStart"/>
      <w:r>
        <w:t>Qualiätsmassnahmen</w:t>
      </w:r>
      <w:proofErr w:type="spellEnd"/>
      <w:r>
        <w:t xml:space="preserve"> auf der Stufe </w:t>
      </w:r>
      <w:proofErr w:type="spellStart"/>
      <w:r>
        <w:t>Build</w:t>
      </w:r>
      <w:proofErr w:type="spellEnd"/>
      <w:r>
        <w:t xml:space="preserve"> Pipeline</w:t>
      </w:r>
      <w:bookmarkEnd w:id="158"/>
    </w:p>
    <w:tbl>
      <w:tblPr>
        <w:tblStyle w:val="TabelleBFH2"/>
        <w:tblW w:w="0" w:type="auto"/>
        <w:tblLook w:val="04A0" w:firstRow="1" w:lastRow="0" w:firstColumn="1" w:lastColumn="0" w:noHBand="0" w:noVBand="1"/>
      </w:tblPr>
      <w:tblGrid>
        <w:gridCol w:w="2609"/>
        <w:gridCol w:w="6773"/>
      </w:tblGrid>
      <w:tr w:rsidR="005758C9" w14:paraId="0A4BD105" w14:textId="77777777" w:rsidTr="00A30242">
        <w:trPr>
          <w:cnfStyle w:val="100000000000" w:firstRow="1" w:lastRow="0" w:firstColumn="0" w:lastColumn="0" w:oddVBand="0" w:evenVBand="0" w:oddHBand="0" w:evenHBand="0" w:firstRowFirstColumn="0" w:firstRowLastColumn="0" w:lastRowFirstColumn="0" w:lastRowLastColumn="0"/>
        </w:trPr>
        <w:tc>
          <w:tcPr>
            <w:tcW w:w="2609" w:type="dxa"/>
          </w:tcPr>
          <w:p w14:paraId="605767D0" w14:textId="77777777" w:rsidR="005758C9" w:rsidRDefault="005758C9" w:rsidP="00A30242">
            <w:r>
              <w:t>Massnahme</w:t>
            </w:r>
          </w:p>
        </w:tc>
        <w:tc>
          <w:tcPr>
            <w:tcW w:w="6773" w:type="dxa"/>
          </w:tcPr>
          <w:p w14:paraId="143682FD" w14:textId="77777777" w:rsidR="005758C9" w:rsidRDefault="005758C9" w:rsidP="00A30242">
            <w:r>
              <w:t>Beschreibung</w:t>
            </w:r>
          </w:p>
        </w:tc>
      </w:tr>
      <w:tr w:rsidR="005758C9" w14:paraId="5C30274C" w14:textId="77777777" w:rsidTr="00A30242">
        <w:tc>
          <w:tcPr>
            <w:tcW w:w="2609" w:type="dxa"/>
          </w:tcPr>
          <w:p w14:paraId="199E6DA2" w14:textId="18CB1E85" w:rsidR="005758C9" w:rsidRDefault="005758C9" w:rsidP="00A30242">
            <w:r>
              <w:t xml:space="preserve">Unit </w:t>
            </w:r>
            <w:proofErr w:type="spellStart"/>
            <w:r>
              <w:t>Testing</w:t>
            </w:r>
            <w:proofErr w:type="spellEnd"/>
          </w:p>
        </w:tc>
        <w:tc>
          <w:tcPr>
            <w:tcW w:w="6773" w:type="dxa"/>
          </w:tcPr>
          <w:p w14:paraId="04FC4162" w14:textId="77777777" w:rsidR="001A6909" w:rsidRDefault="008F74DD" w:rsidP="00A30242">
            <w:r>
              <w:t xml:space="preserve">Unit Tests werden </w:t>
            </w:r>
            <w:proofErr w:type="spellStart"/>
            <w:r>
              <w:t>wärend</w:t>
            </w:r>
            <w:proofErr w:type="spellEnd"/>
            <w:r>
              <w:t xml:space="preserve"> der Entwicklung implementiert. Algorithmen und Business Logik Bausteine werden mittels Unit Tests auf die korrekte Funktion getestet. Unit Tests kommen auch im «Web Portal» und im «Mobile Client» zum Einsatz, um die Frontend Logik zu testen. Die Unit Tests sollen funktionskritische Logik Testen. Es wird keine spezifische, </w:t>
            </w:r>
            <w:proofErr w:type="spellStart"/>
            <w:r>
              <w:t>prozuentuale</w:t>
            </w:r>
            <w:proofErr w:type="spellEnd"/>
            <w:r>
              <w:t xml:space="preserve"> Testabdeckung im Code angestrebt</w:t>
            </w:r>
            <w:r w:rsidR="001A6909">
              <w:t>. Folgende Technologien kommen zum Einsatz:</w:t>
            </w:r>
          </w:p>
          <w:p w14:paraId="67D0683E" w14:textId="77777777" w:rsidR="001A6909" w:rsidRDefault="001A6909" w:rsidP="00A30242"/>
          <w:p w14:paraId="188C0D0A" w14:textId="4C16117A" w:rsidR="001A6909" w:rsidRDefault="001A6909" w:rsidP="001A6909">
            <w:pPr>
              <w:pStyle w:val="ListParagraph"/>
              <w:numPr>
                <w:ilvl w:val="0"/>
                <w:numId w:val="50"/>
              </w:numPr>
            </w:pPr>
            <w:r>
              <w:t xml:space="preserve">C# code wird mittels </w:t>
            </w:r>
            <w:proofErr w:type="spellStart"/>
            <w:r>
              <w:t>NUnit</w:t>
            </w:r>
            <w:proofErr w:type="spellEnd"/>
            <w:r>
              <w:t xml:space="preserve"> getestet (Backend und Mobile Client)</w:t>
            </w:r>
          </w:p>
          <w:p w14:paraId="6DE097E5" w14:textId="4F9EA737" w:rsidR="001A6909" w:rsidRDefault="001A6909" w:rsidP="001A6909">
            <w:pPr>
              <w:pStyle w:val="ListParagraph"/>
              <w:numPr>
                <w:ilvl w:val="0"/>
                <w:numId w:val="50"/>
              </w:numPr>
            </w:pPr>
            <w:r>
              <w:t>Angular App/</w:t>
            </w:r>
            <w:proofErr w:type="spellStart"/>
            <w:r>
              <w:t>Typescript</w:t>
            </w:r>
            <w:proofErr w:type="spellEnd"/>
            <w:r>
              <w:t xml:space="preserve"> wird mit Karma/Jasmine getestet (</w:t>
            </w:r>
            <w:proofErr w:type="gramStart"/>
            <w:r>
              <w:t>Web Portal</w:t>
            </w:r>
            <w:proofErr w:type="gramEnd"/>
            <w:r>
              <w:t>)</w:t>
            </w:r>
          </w:p>
        </w:tc>
      </w:tr>
      <w:tr w:rsidR="005758C9" w14:paraId="270D1DAD" w14:textId="77777777" w:rsidTr="00A30242">
        <w:tc>
          <w:tcPr>
            <w:tcW w:w="2609" w:type="dxa"/>
          </w:tcPr>
          <w:p w14:paraId="3E60793C" w14:textId="2741B18E" w:rsidR="005758C9" w:rsidRDefault="005758C9" w:rsidP="00A30242">
            <w:r>
              <w:t xml:space="preserve">Integration </w:t>
            </w:r>
            <w:proofErr w:type="spellStart"/>
            <w:r>
              <w:t>Testing</w:t>
            </w:r>
            <w:proofErr w:type="spellEnd"/>
          </w:p>
        </w:tc>
        <w:tc>
          <w:tcPr>
            <w:tcW w:w="6773" w:type="dxa"/>
          </w:tcPr>
          <w:p w14:paraId="5CFF314B" w14:textId="04B3DD78" w:rsidR="005758C9" w:rsidRDefault="00B9364A" w:rsidP="00A30242">
            <w:r>
              <w:t xml:space="preserve">Auf der Ebene der Backend APIs werden Integration Test implementiert. Damit wird der Service von der API über alle Ebenen bis zur Datenbank getestet. Schnittstellen zu externen Systemen werden </w:t>
            </w:r>
            <w:proofErr w:type="spellStart"/>
            <w:r>
              <w:t>wärend</w:t>
            </w:r>
            <w:proofErr w:type="spellEnd"/>
            <w:r>
              <w:t xml:space="preserve"> des </w:t>
            </w:r>
            <w:proofErr w:type="spellStart"/>
            <w:r>
              <w:t>Testings</w:t>
            </w:r>
            <w:proofErr w:type="spellEnd"/>
            <w:r>
              <w:t xml:space="preserve"> als Mocks implementiert. Integrationstests werden für die folgenden Services angewendet:</w:t>
            </w:r>
          </w:p>
          <w:p w14:paraId="4F41794D" w14:textId="77777777" w:rsidR="001A6909" w:rsidRDefault="001A6909" w:rsidP="00A30242"/>
          <w:p w14:paraId="1F1A2448" w14:textId="77777777" w:rsidR="00B9364A" w:rsidRDefault="00B9364A" w:rsidP="00B9364A">
            <w:pPr>
              <w:pStyle w:val="ListParagraph"/>
              <w:numPr>
                <w:ilvl w:val="0"/>
                <w:numId w:val="49"/>
              </w:numPr>
            </w:pPr>
            <w:r>
              <w:t>Identity Service</w:t>
            </w:r>
          </w:p>
          <w:p w14:paraId="0CD73B26" w14:textId="77777777" w:rsidR="00B9364A" w:rsidRDefault="00B9364A" w:rsidP="00B9364A">
            <w:pPr>
              <w:pStyle w:val="ListParagraph"/>
              <w:numPr>
                <w:ilvl w:val="0"/>
                <w:numId w:val="49"/>
              </w:numPr>
            </w:pPr>
            <w:r>
              <w:t>File Service</w:t>
            </w:r>
          </w:p>
          <w:p w14:paraId="7601F215" w14:textId="77777777" w:rsidR="00B9364A" w:rsidRDefault="00B9364A" w:rsidP="00B9364A">
            <w:pPr>
              <w:pStyle w:val="ListParagraph"/>
              <w:numPr>
                <w:ilvl w:val="0"/>
                <w:numId w:val="49"/>
              </w:numPr>
            </w:pPr>
            <w:r>
              <w:t>Customer Service</w:t>
            </w:r>
          </w:p>
          <w:p w14:paraId="7C412A7E" w14:textId="77777777" w:rsidR="00B9364A" w:rsidRDefault="00B9364A" w:rsidP="00B9364A">
            <w:pPr>
              <w:pStyle w:val="ListParagraph"/>
              <w:numPr>
                <w:ilvl w:val="0"/>
                <w:numId w:val="49"/>
              </w:numPr>
            </w:pPr>
            <w:r>
              <w:t>Project Service</w:t>
            </w:r>
          </w:p>
          <w:p w14:paraId="616686A9" w14:textId="77777777" w:rsidR="00B9364A" w:rsidRDefault="00B9364A" w:rsidP="00B9364A">
            <w:pPr>
              <w:pStyle w:val="ListParagraph"/>
              <w:numPr>
                <w:ilvl w:val="0"/>
                <w:numId w:val="49"/>
              </w:numPr>
            </w:pPr>
            <w:r>
              <w:t>Note Service</w:t>
            </w:r>
          </w:p>
          <w:p w14:paraId="376269DB" w14:textId="77777777" w:rsidR="00B9364A" w:rsidRDefault="001A6909" w:rsidP="00B9364A">
            <w:pPr>
              <w:pStyle w:val="ListParagraph"/>
              <w:numPr>
                <w:ilvl w:val="0"/>
                <w:numId w:val="49"/>
              </w:numPr>
            </w:pPr>
            <w:proofErr w:type="spellStart"/>
            <w:r>
              <w:t>Commissioning</w:t>
            </w:r>
            <w:proofErr w:type="spellEnd"/>
            <w:r>
              <w:t xml:space="preserve"> Service</w:t>
            </w:r>
          </w:p>
          <w:p w14:paraId="0D99DC78" w14:textId="77777777" w:rsidR="001A6909" w:rsidRDefault="001A6909" w:rsidP="001A6909"/>
          <w:p w14:paraId="1617B87C" w14:textId="23273171" w:rsidR="001A6909" w:rsidRDefault="001A6909" w:rsidP="001A6909">
            <w:r>
              <w:t xml:space="preserve">Für das </w:t>
            </w:r>
            <w:proofErr w:type="spellStart"/>
            <w:r>
              <w:t>Integrationstesting</w:t>
            </w:r>
            <w:proofErr w:type="spellEnd"/>
            <w:r>
              <w:t xml:space="preserve"> wird </w:t>
            </w:r>
            <w:proofErr w:type="spellStart"/>
            <w:r>
              <w:t>wärend</w:t>
            </w:r>
            <w:proofErr w:type="spellEnd"/>
            <w:r>
              <w:t xml:space="preserve"> des Testsetups ein </w:t>
            </w:r>
            <w:proofErr w:type="spellStart"/>
            <w:r>
              <w:t>WebServer</w:t>
            </w:r>
            <w:proofErr w:type="spellEnd"/>
            <w:r>
              <w:t xml:space="preserve"> und eine </w:t>
            </w:r>
            <w:proofErr w:type="spellStart"/>
            <w:r>
              <w:t>InMemory</w:t>
            </w:r>
            <w:proofErr w:type="spellEnd"/>
            <w:r>
              <w:t xml:space="preserve"> Datenbank hochgefahren. Via Http Client werden </w:t>
            </w:r>
            <w:proofErr w:type="gramStart"/>
            <w:r>
              <w:t>API Anfragen</w:t>
            </w:r>
            <w:proofErr w:type="gramEnd"/>
            <w:r>
              <w:t xml:space="preserve"> an die Temporäre Umgebung abgesetzt und die Antwort der API ausgewertet. Diese Testumgebung ist volatil und wird nach </w:t>
            </w:r>
            <w:proofErr w:type="spellStart"/>
            <w:r>
              <w:t>abschluss</w:t>
            </w:r>
            <w:proofErr w:type="spellEnd"/>
            <w:r>
              <w:t xml:space="preserve"> des Tests wieder abgebaut.</w:t>
            </w:r>
          </w:p>
        </w:tc>
      </w:tr>
      <w:tr w:rsidR="005758C9" w14:paraId="73F5A682" w14:textId="77777777" w:rsidTr="00A30242">
        <w:tc>
          <w:tcPr>
            <w:tcW w:w="2609" w:type="dxa"/>
          </w:tcPr>
          <w:p w14:paraId="3D384B44" w14:textId="3614443F" w:rsidR="005758C9" w:rsidRDefault="005758C9" w:rsidP="00A30242">
            <w:r>
              <w:t>Code Analyse</w:t>
            </w:r>
          </w:p>
        </w:tc>
        <w:tc>
          <w:tcPr>
            <w:tcW w:w="6773" w:type="dxa"/>
          </w:tcPr>
          <w:p w14:paraId="33AC4C3E" w14:textId="406E3592" w:rsidR="005758C9" w:rsidRDefault="001A6909" w:rsidP="00A30242">
            <w:r>
              <w:t xml:space="preserve">Für die Code Analyse kommt ein externes Analyse Werkzeug zum Einsatz. Verwendet wird der kostenpflichtige Service von </w:t>
            </w:r>
            <w:proofErr w:type="spellStart"/>
            <w:r>
              <w:t>Sonarcloud</w:t>
            </w:r>
            <w:proofErr w:type="spellEnd"/>
            <w:r>
              <w:t xml:space="preserve">. </w:t>
            </w:r>
            <w:proofErr w:type="spellStart"/>
            <w:r>
              <w:t>Sonarcloud</w:t>
            </w:r>
            <w:proofErr w:type="spellEnd"/>
            <w:r>
              <w:t xml:space="preserve"> bietet grün</w:t>
            </w:r>
            <w:r w:rsidR="00114CAF">
              <w:t>dl</w:t>
            </w:r>
            <w:r>
              <w:t>iche Code Analysen</w:t>
            </w:r>
            <w:r w:rsidR="00114CAF">
              <w:t xml:space="preserve"> für alle gängigen Programmiersprachen. Die </w:t>
            </w:r>
            <w:proofErr w:type="spellStart"/>
            <w:r w:rsidR="00114CAF">
              <w:t>Analse</w:t>
            </w:r>
            <w:proofErr w:type="spellEnd"/>
            <w:r w:rsidR="00114CAF">
              <w:t xml:space="preserve"> Regeln werden laufend erweitert und verbessert. Deshalb ist </w:t>
            </w:r>
            <w:proofErr w:type="spellStart"/>
            <w:r w:rsidR="00114CAF">
              <w:t>Sonarcloud</w:t>
            </w:r>
            <w:proofErr w:type="spellEnd"/>
            <w:r w:rsidR="00114CAF">
              <w:t xml:space="preserve"> ein verlässliches Werkzeug für die Aufdeckung von Fehlern oder unsauberer Programmierung im Code.</w:t>
            </w:r>
          </w:p>
        </w:tc>
      </w:tr>
    </w:tbl>
    <w:p w14:paraId="61D23898" w14:textId="6842752F" w:rsidR="005758C9" w:rsidRDefault="00114CAF" w:rsidP="00114CAF">
      <w:pPr>
        <w:pStyle w:val="Heading5"/>
      </w:pPr>
      <w:r>
        <w:t>Stufe Entwicklungsumgebung</w:t>
      </w:r>
    </w:p>
    <w:p w14:paraId="57BBAB02" w14:textId="307D47A3" w:rsidR="00114CAF" w:rsidRPr="00114CAF" w:rsidRDefault="00114CAF" w:rsidP="00114CAF">
      <w:r>
        <w:t>Wurde die Anwendung in die Entwicklungsumgebung ausgerollt, werden folgende Qualitätsmassnahmen durchgeführt, bevor auf die Produktion ausgerollt werden kann.</w:t>
      </w:r>
    </w:p>
    <w:p w14:paraId="3D486F31" w14:textId="12B7F51E" w:rsidR="00D64016" w:rsidRDefault="00D64016" w:rsidP="00D64016">
      <w:pPr>
        <w:pStyle w:val="Caption"/>
        <w:keepNext/>
      </w:pPr>
      <w:bookmarkStart w:id="159" w:name="_Toc190680561"/>
      <w:r>
        <w:t xml:space="preserve">Tabelle </w:t>
      </w:r>
      <w:fldSimple w:instr=" SEQ Tabelle \* ARABIC ">
        <w:r>
          <w:rPr>
            <w:noProof/>
          </w:rPr>
          <w:t>25</w:t>
        </w:r>
      </w:fldSimple>
      <w:r>
        <w:t xml:space="preserve"> Beschreibung der Massnahmen auf der Entwicklungsumgebung</w:t>
      </w:r>
      <w:bookmarkEnd w:id="159"/>
    </w:p>
    <w:tbl>
      <w:tblPr>
        <w:tblStyle w:val="TabelleBFH2"/>
        <w:tblW w:w="0" w:type="auto"/>
        <w:tblLook w:val="04A0" w:firstRow="1" w:lastRow="0" w:firstColumn="1" w:lastColumn="0" w:noHBand="0" w:noVBand="1"/>
      </w:tblPr>
      <w:tblGrid>
        <w:gridCol w:w="2609"/>
        <w:gridCol w:w="6773"/>
      </w:tblGrid>
      <w:tr w:rsidR="00114CAF" w14:paraId="1F76B1FE" w14:textId="77777777" w:rsidTr="00F8020E">
        <w:trPr>
          <w:cnfStyle w:val="100000000000" w:firstRow="1" w:lastRow="0" w:firstColumn="0" w:lastColumn="0" w:oddVBand="0" w:evenVBand="0" w:oddHBand="0" w:evenHBand="0" w:firstRowFirstColumn="0" w:firstRowLastColumn="0" w:lastRowFirstColumn="0" w:lastRowLastColumn="0"/>
        </w:trPr>
        <w:tc>
          <w:tcPr>
            <w:tcW w:w="2609" w:type="dxa"/>
          </w:tcPr>
          <w:p w14:paraId="09F546D0" w14:textId="77777777" w:rsidR="00114CAF" w:rsidRDefault="00114CAF" w:rsidP="00F8020E">
            <w:r>
              <w:t>Massnahme</w:t>
            </w:r>
          </w:p>
        </w:tc>
        <w:tc>
          <w:tcPr>
            <w:tcW w:w="6773" w:type="dxa"/>
          </w:tcPr>
          <w:p w14:paraId="21AA5B20" w14:textId="77777777" w:rsidR="00114CAF" w:rsidRDefault="00114CAF" w:rsidP="00F8020E">
            <w:r>
              <w:t>Beschreibung</w:t>
            </w:r>
          </w:p>
        </w:tc>
      </w:tr>
      <w:tr w:rsidR="00114CAF" w14:paraId="5777FCA9" w14:textId="77777777" w:rsidTr="00F8020E">
        <w:tc>
          <w:tcPr>
            <w:tcW w:w="2609" w:type="dxa"/>
          </w:tcPr>
          <w:p w14:paraId="27972F2C" w14:textId="5E5FEA10" w:rsidR="00114CAF" w:rsidRDefault="00114CAF" w:rsidP="00F8020E">
            <w:r>
              <w:lastRenderedPageBreak/>
              <w:t xml:space="preserve">UI </w:t>
            </w:r>
            <w:proofErr w:type="spellStart"/>
            <w:r>
              <w:t>Testing</w:t>
            </w:r>
            <w:proofErr w:type="spellEnd"/>
          </w:p>
        </w:tc>
        <w:tc>
          <w:tcPr>
            <w:tcW w:w="6773" w:type="dxa"/>
          </w:tcPr>
          <w:p w14:paraId="2D4E6F5D" w14:textId="0EA81DBF" w:rsidR="00114CAF" w:rsidRDefault="00114CAF" w:rsidP="00114CAF">
            <w:r>
              <w:t>Die Benutzeroberflächen müssen in zwei Komponenten aufgeteilt werden.</w:t>
            </w:r>
          </w:p>
          <w:p w14:paraId="387A8097" w14:textId="77777777" w:rsidR="00114CAF" w:rsidRDefault="00114CAF" w:rsidP="00114CAF"/>
          <w:p w14:paraId="5DCFFE70" w14:textId="77777777" w:rsidR="00114CAF" w:rsidRDefault="00114CAF" w:rsidP="00114CAF">
            <w:pPr>
              <w:rPr>
                <w:b/>
              </w:rPr>
            </w:pPr>
            <w:proofErr w:type="gramStart"/>
            <w:r>
              <w:rPr>
                <w:b/>
              </w:rPr>
              <w:t>Web Portal</w:t>
            </w:r>
            <w:proofErr w:type="gramEnd"/>
            <w:r>
              <w:rPr>
                <w:b/>
              </w:rPr>
              <w:t>:</w:t>
            </w:r>
          </w:p>
          <w:p w14:paraId="522021CE" w14:textId="77777777" w:rsidR="00114CAF" w:rsidRDefault="00114CAF" w:rsidP="00114CAF">
            <w:r>
              <w:t xml:space="preserve">Das «Web Portal» wird mittels </w:t>
            </w:r>
            <w:proofErr w:type="spellStart"/>
            <w:r>
              <w:t>Selenium</w:t>
            </w:r>
            <w:proofErr w:type="spellEnd"/>
            <w:r>
              <w:t xml:space="preserve"> automatisch getestet. </w:t>
            </w:r>
            <w:proofErr w:type="spellStart"/>
            <w:r>
              <w:t>Selenium</w:t>
            </w:r>
            <w:proofErr w:type="spellEnd"/>
            <w:r>
              <w:t xml:space="preserve"> emuliert einen Browser. </w:t>
            </w:r>
            <w:r w:rsidR="00B7656A">
              <w:t xml:space="preserve">Die Tests in </w:t>
            </w:r>
            <w:proofErr w:type="spellStart"/>
            <w:r w:rsidR="00B7656A">
              <w:t>Selenium</w:t>
            </w:r>
            <w:proofErr w:type="spellEnd"/>
            <w:r w:rsidR="00B7656A">
              <w:t xml:space="preserve"> werden </w:t>
            </w:r>
            <w:proofErr w:type="gramStart"/>
            <w:r w:rsidR="00B7656A">
              <w:t>mittels Code</w:t>
            </w:r>
            <w:proofErr w:type="gramEnd"/>
            <w:r w:rsidR="00B7656A">
              <w:t xml:space="preserve"> programmiert. Im Fall der Baustellen App wird dies C# sein. Der Code </w:t>
            </w:r>
            <w:proofErr w:type="gramStart"/>
            <w:r w:rsidR="00B7656A">
              <w:t>beschreibt</w:t>
            </w:r>
            <w:proofErr w:type="gramEnd"/>
            <w:r w:rsidR="00B7656A">
              <w:t xml:space="preserve"> was </w:t>
            </w:r>
            <w:proofErr w:type="spellStart"/>
            <w:r w:rsidR="00B7656A">
              <w:t>Selenium</w:t>
            </w:r>
            <w:proofErr w:type="spellEnd"/>
            <w:r w:rsidR="00B7656A">
              <w:t xml:space="preserve"> mit der zu testenden App tun soll. Beispielsweise, gehe auf Adresse XY und klicke auf den Button mit der ID «</w:t>
            </w:r>
            <w:proofErr w:type="spellStart"/>
            <w:r w:rsidR="00B7656A">
              <w:t>html</w:t>
            </w:r>
            <w:proofErr w:type="spellEnd"/>
            <w:r w:rsidR="00B7656A">
              <w:t>-element-</w:t>
            </w:r>
            <w:proofErr w:type="spellStart"/>
            <w:r w:rsidR="00B7656A">
              <w:t>id</w:t>
            </w:r>
            <w:proofErr w:type="spellEnd"/>
            <w:r w:rsidR="00B7656A">
              <w:t>». Danach wird das Ergebnis mit einem erwarteten Ergebnis verglichen.</w:t>
            </w:r>
          </w:p>
          <w:p w14:paraId="4AE0F4A8" w14:textId="77777777" w:rsidR="00B7656A" w:rsidRDefault="00B7656A" w:rsidP="00114CAF"/>
          <w:p w14:paraId="73C29847" w14:textId="77777777" w:rsidR="00B7656A" w:rsidRDefault="00B7656A" w:rsidP="00114CAF">
            <w:pPr>
              <w:rPr>
                <w:b/>
              </w:rPr>
            </w:pPr>
            <w:r>
              <w:rPr>
                <w:b/>
              </w:rPr>
              <w:t>Mobile Client:</w:t>
            </w:r>
          </w:p>
          <w:p w14:paraId="357EAB22" w14:textId="30C8AE01" w:rsidR="00B7656A" w:rsidRPr="00B7656A" w:rsidRDefault="00B7656A" w:rsidP="00114CAF">
            <w:r>
              <w:t xml:space="preserve">Für das Automatisierte </w:t>
            </w:r>
            <w:proofErr w:type="spellStart"/>
            <w:r>
              <w:t>Testing</w:t>
            </w:r>
            <w:proofErr w:type="spellEnd"/>
            <w:r>
              <w:t xml:space="preserve"> des UI des Mobile Clients gibt es </w:t>
            </w:r>
            <w:proofErr w:type="spellStart"/>
            <w:r>
              <w:t>speziallisierte</w:t>
            </w:r>
            <w:proofErr w:type="spellEnd"/>
            <w:r>
              <w:t xml:space="preserve"> Anbieter von Testumgebungen mit realen Geräten. Diese Umgebungen sind sehr kostspielig. Deshalb wird in Absprache mit dem Kunden vorerst auf die automatisches UI </w:t>
            </w:r>
            <w:proofErr w:type="spellStart"/>
            <w:r>
              <w:t>Testing</w:t>
            </w:r>
            <w:proofErr w:type="spellEnd"/>
            <w:r>
              <w:t xml:space="preserve"> für den «Mobile Client» verzichtet. Als alternative </w:t>
            </w:r>
            <w:proofErr w:type="spellStart"/>
            <w:r>
              <w:t>kommmen</w:t>
            </w:r>
            <w:proofErr w:type="spellEnd"/>
            <w:r>
              <w:t xml:space="preserve"> manuelle Testfälle zum Einsatz.</w:t>
            </w:r>
          </w:p>
        </w:tc>
      </w:tr>
      <w:tr w:rsidR="00114CAF" w14:paraId="73FB9733" w14:textId="77777777" w:rsidTr="00F8020E">
        <w:tc>
          <w:tcPr>
            <w:tcW w:w="2609" w:type="dxa"/>
          </w:tcPr>
          <w:p w14:paraId="3124B9E9" w14:textId="31A169BA" w:rsidR="00114CAF" w:rsidRDefault="00114CAF" w:rsidP="00F8020E">
            <w:r>
              <w:t>Manuelle Testfälle</w:t>
            </w:r>
          </w:p>
        </w:tc>
        <w:tc>
          <w:tcPr>
            <w:tcW w:w="6773" w:type="dxa"/>
          </w:tcPr>
          <w:p w14:paraId="22BD85FE" w14:textId="77777777" w:rsidR="00114CAF" w:rsidRDefault="00B7656A" w:rsidP="00F8020E">
            <w:r>
              <w:t xml:space="preserve">Manuelle Testfälle werden primär für das </w:t>
            </w:r>
            <w:proofErr w:type="spellStart"/>
            <w:r>
              <w:t>Testing</w:t>
            </w:r>
            <w:proofErr w:type="spellEnd"/>
            <w:r>
              <w:t xml:space="preserve"> des «Mobilen Clients» eingesetzt. Jeder Testfall ist wie ein Drehbuch und beschreibt:</w:t>
            </w:r>
          </w:p>
          <w:p w14:paraId="10DC8834" w14:textId="77777777" w:rsidR="00B7656A" w:rsidRDefault="00B7656A" w:rsidP="00B7656A">
            <w:pPr>
              <w:pStyle w:val="ListParagraph"/>
              <w:numPr>
                <w:ilvl w:val="0"/>
                <w:numId w:val="51"/>
              </w:numPr>
            </w:pPr>
            <w:r>
              <w:t>Wie der Test vorbereitet werden muss</w:t>
            </w:r>
          </w:p>
          <w:p w14:paraId="1986316E" w14:textId="77777777" w:rsidR="00B7656A" w:rsidRDefault="00B7656A" w:rsidP="00B7656A">
            <w:pPr>
              <w:pStyle w:val="ListParagraph"/>
              <w:numPr>
                <w:ilvl w:val="0"/>
                <w:numId w:val="51"/>
              </w:numPr>
            </w:pPr>
            <w:r>
              <w:t>Schritt für Schritt wie der Test durchgeführt werden muss</w:t>
            </w:r>
          </w:p>
          <w:p w14:paraId="4E2A4D16" w14:textId="77777777" w:rsidR="00472122" w:rsidRDefault="00B7656A" w:rsidP="00472122">
            <w:pPr>
              <w:pStyle w:val="ListParagraph"/>
              <w:numPr>
                <w:ilvl w:val="0"/>
                <w:numId w:val="51"/>
              </w:numPr>
            </w:pPr>
            <w:r>
              <w:t>Welches Ergebnis nach der Durchführung des Tests erwartet wird.</w:t>
            </w:r>
          </w:p>
          <w:p w14:paraId="5F6655EF" w14:textId="734C4AA3" w:rsidR="00472122" w:rsidRDefault="00472122" w:rsidP="00472122">
            <w:r>
              <w:t>Ein manueller Test soll eine isolierte Funktion der Anwendung testen.</w:t>
            </w:r>
          </w:p>
        </w:tc>
      </w:tr>
      <w:tr w:rsidR="00114CAF" w14:paraId="303A0526" w14:textId="77777777" w:rsidTr="00F8020E">
        <w:tc>
          <w:tcPr>
            <w:tcW w:w="2609" w:type="dxa"/>
          </w:tcPr>
          <w:p w14:paraId="15E47684" w14:textId="5186A515" w:rsidR="00114CAF" w:rsidRDefault="00114CAF" w:rsidP="00F8020E">
            <w:r>
              <w:t>Abnahme Tests</w:t>
            </w:r>
          </w:p>
        </w:tc>
        <w:tc>
          <w:tcPr>
            <w:tcW w:w="6773" w:type="dxa"/>
          </w:tcPr>
          <w:p w14:paraId="78A36A82" w14:textId="720B349B" w:rsidR="00114CAF" w:rsidRDefault="00472122" w:rsidP="00F8020E">
            <w:r>
              <w:t xml:space="preserve">Abnahme Tests sind erweiterte manuelle Testfälle, welche umfangreichere Szenarien testen sollen. Der Kunde ist für die Durchführung der Abnahme Tests verantwortlich. Er Verifiziert das Ergebnis und gibt auf Basis der Abnahme Tests das GO für das </w:t>
            </w:r>
            <w:proofErr w:type="spellStart"/>
            <w:r>
              <w:t>Deployment</w:t>
            </w:r>
            <w:proofErr w:type="spellEnd"/>
            <w:r>
              <w:t xml:space="preserve"> auf die Produktion.</w:t>
            </w:r>
          </w:p>
        </w:tc>
      </w:tr>
    </w:tbl>
    <w:p w14:paraId="1FEBE8FF" w14:textId="494F2A37" w:rsidR="00AE7F9C" w:rsidRPr="00936713" w:rsidRDefault="00AE7F9C" w:rsidP="00AE7F9C">
      <w:pPr>
        <w:pStyle w:val="Heading3"/>
      </w:pPr>
      <w:bookmarkStart w:id="160" w:name="_Toc190680725"/>
      <w:r w:rsidRPr="00936713">
        <w:t>Architekturentscheidungen</w:t>
      </w:r>
      <w:bookmarkEnd w:id="160"/>
    </w:p>
    <w:p w14:paraId="5A316AD0" w14:textId="39037911" w:rsidR="006A0679" w:rsidRPr="00936713" w:rsidRDefault="006A0679" w:rsidP="006A0679">
      <w:r w:rsidRPr="00936713">
        <w:t>Im folgenden Abschnitt werden die wichtigsten Architekturentscheidungen für die Umsetzung der Baustellen App dokumentiert.</w:t>
      </w:r>
      <w:r w:rsidR="000F2BDF" w:rsidRPr="00936713">
        <w:t xml:space="preserve"> </w:t>
      </w:r>
    </w:p>
    <w:p w14:paraId="6DDA44A9" w14:textId="03833698" w:rsidR="00FB060E" w:rsidRPr="00936713" w:rsidRDefault="00FB060E" w:rsidP="006A0679">
      <w:pPr>
        <w:pStyle w:val="Heading4"/>
      </w:pPr>
      <w:r w:rsidRPr="00936713">
        <w:t xml:space="preserve">Aufteilung des </w:t>
      </w:r>
      <w:proofErr w:type="spellStart"/>
      <w:r w:rsidRPr="00936713">
        <w:t>Backends</w:t>
      </w:r>
      <w:proofErr w:type="spellEnd"/>
      <w:r w:rsidRPr="00936713">
        <w:t xml:space="preserve"> in </w:t>
      </w:r>
      <w:r w:rsidR="00513C18" w:rsidRPr="00936713">
        <w:t>«</w:t>
      </w:r>
      <w:r w:rsidRPr="00936713">
        <w:t>Micro-Services</w:t>
      </w:r>
      <w:r w:rsidR="00513C18" w:rsidRPr="00936713">
        <w:t>»</w:t>
      </w:r>
    </w:p>
    <w:p w14:paraId="09781513" w14:textId="1AB93A10" w:rsidR="004D64D5" w:rsidRPr="00936713" w:rsidRDefault="004D64D5" w:rsidP="004D64D5">
      <w:pPr>
        <w:pStyle w:val="Caption"/>
        <w:keepNext/>
      </w:pPr>
      <w:bookmarkStart w:id="161" w:name="_Toc190680562"/>
      <w:r w:rsidRPr="00936713">
        <w:t xml:space="preserve">Tabelle </w:t>
      </w:r>
      <w:fldSimple w:instr=" SEQ Tabelle \* ARABIC ">
        <w:r w:rsidR="00D64016">
          <w:rPr>
            <w:noProof/>
          </w:rPr>
          <w:t>26</w:t>
        </w:r>
      </w:fldSimple>
      <w:r w:rsidRPr="00936713">
        <w:t xml:space="preserve"> </w:t>
      </w:r>
      <w:r w:rsidR="00C70D2F" w:rsidRPr="00936713">
        <w:t xml:space="preserve">Entwurfsentscheidung: </w:t>
      </w:r>
      <w:r w:rsidRPr="00936713">
        <w:t xml:space="preserve">Aufbau des </w:t>
      </w:r>
      <w:proofErr w:type="spellStart"/>
      <w:r w:rsidRPr="00936713">
        <w:t>Backends</w:t>
      </w:r>
      <w:proofErr w:type="spellEnd"/>
      <w:r w:rsidRPr="00936713">
        <w:t xml:space="preserve"> als Micro Service Architecture</w:t>
      </w:r>
      <w:bookmarkEnd w:id="161"/>
    </w:p>
    <w:tbl>
      <w:tblPr>
        <w:tblStyle w:val="GridTable5Dark-Accent3"/>
        <w:tblW w:w="0" w:type="auto"/>
        <w:tblLook w:val="04A0" w:firstRow="1" w:lastRow="0" w:firstColumn="1" w:lastColumn="0" w:noHBand="0" w:noVBand="1"/>
      </w:tblPr>
      <w:tblGrid>
        <w:gridCol w:w="1980"/>
        <w:gridCol w:w="7477"/>
      </w:tblGrid>
      <w:tr w:rsidR="00FB060E" w:rsidRPr="00936713" w14:paraId="15C8C8FF" w14:textId="77777777" w:rsidTr="00683A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6129F32" w14:textId="77777777" w:rsidR="00FB060E" w:rsidRPr="00936713" w:rsidRDefault="00FB060E" w:rsidP="00683AD8">
            <w:r w:rsidRPr="00936713">
              <w:t>ID</w:t>
            </w:r>
          </w:p>
        </w:tc>
        <w:tc>
          <w:tcPr>
            <w:tcW w:w="7477" w:type="dxa"/>
          </w:tcPr>
          <w:p w14:paraId="1371F4CB" w14:textId="77777777" w:rsidR="00FB060E" w:rsidRPr="00936713" w:rsidRDefault="00FB060E" w:rsidP="00683AD8">
            <w:pPr>
              <w:cnfStyle w:val="100000000000" w:firstRow="1" w:lastRow="0" w:firstColumn="0" w:lastColumn="0" w:oddVBand="0" w:evenVBand="0" w:oddHBand="0" w:evenHBand="0" w:firstRowFirstColumn="0" w:firstRowLastColumn="0" w:lastRowFirstColumn="0" w:lastRowLastColumn="0"/>
            </w:pPr>
            <w:r w:rsidRPr="00936713">
              <w:t>ADR-002</w:t>
            </w:r>
          </w:p>
        </w:tc>
      </w:tr>
      <w:tr w:rsidR="00FB060E" w:rsidRPr="00936713" w14:paraId="2D8CB354"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2D3896C" w14:textId="77777777" w:rsidR="00FB060E" w:rsidRPr="00936713" w:rsidRDefault="00FB060E" w:rsidP="00683AD8">
            <w:r w:rsidRPr="00936713">
              <w:t>Titel</w:t>
            </w:r>
          </w:p>
        </w:tc>
        <w:tc>
          <w:tcPr>
            <w:tcW w:w="7477" w:type="dxa"/>
          </w:tcPr>
          <w:p w14:paraId="184BC336" w14:textId="0B37936A" w:rsidR="00FB060E" w:rsidRPr="00936713" w:rsidRDefault="00DF4E8C" w:rsidP="00683AD8">
            <w:pPr>
              <w:cnfStyle w:val="000000100000" w:firstRow="0" w:lastRow="0" w:firstColumn="0" w:lastColumn="0" w:oddVBand="0" w:evenVBand="0" w:oddHBand="1" w:evenHBand="0" w:firstRowFirstColumn="0" w:firstRowLastColumn="0" w:lastRowFirstColumn="0" w:lastRowLastColumn="0"/>
            </w:pPr>
            <w:r w:rsidRPr="00936713">
              <w:t xml:space="preserve">Aufbau des </w:t>
            </w:r>
            <w:proofErr w:type="spellStart"/>
            <w:r w:rsidRPr="00936713">
              <w:t>Backends</w:t>
            </w:r>
            <w:proofErr w:type="spellEnd"/>
            <w:r w:rsidRPr="00936713">
              <w:t xml:space="preserve"> als Micro Service Architecture (MSA)</w:t>
            </w:r>
          </w:p>
        </w:tc>
      </w:tr>
      <w:tr w:rsidR="00FB060E" w:rsidRPr="00936713" w14:paraId="04896FBE"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09C866A6" w14:textId="77777777" w:rsidR="00FB060E" w:rsidRPr="00936713" w:rsidRDefault="00FB060E" w:rsidP="00683AD8">
            <w:r w:rsidRPr="00936713">
              <w:t>Kontext</w:t>
            </w:r>
          </w:p>
        </w:tc>
        <w:tc>
          <w:tcPr>
            <w:tcW w:w="7477" w:type="dxa"/>
          </w:tcPr>
          <w:p w14:paraId="4DECF4BC" w14:textId="77777777" w:rsidR="00FB060E" w:rsidRPr="00936713" w:rsidRDefault="004B0773" w:rsidP="00DF4E8C">
            <w:pPr>
              <w:cnfStyle w:val="000000000000" w:firstRow="0" w:lastRow="0" w:firstColumn="0" w:lastColumn="0" w:oddVBand="0" w:evenVBand="0" w:oddHBand="0" w:evenHBand="0" w:firstRowFirstColumn="0" w:firstRowLastColumn="0" w:lastRowFirstColumn="0" w:lastRowLastColumn="0"/>
            </w:pPr>
            <w:r w:rsidRPr="00936713">
              <w:t xml:space="preserve">Für den Aufbau des </w:t>
            </w:r>
            <w:proofErr w:type="spellStart"/>
            <w:r w:rsidRPr="00936713">
              <w:t>Backends</w:t>
            </w:r>
            <w:proofErr w:type="spellEnd"/>
            <w:r w:rsidRPr="00936713">
              <w:t xml:space="preserve"> stehen folgende Architekturen zur Auswahl:</w:t>
            </w:r>
          </w:p>
          <w:p w14:paraId="2E33647E" w14:textId="77777777" w:rsidR="004B0773" w:rsidRPr="00936713" w:rsidRDefault="004B0773" w:rsidP="00DF4E8C">
            <w:pPr>
              <w:cnfStyle w:val="000000000000" w:firstRow="0" w:lastRow="0" w:firstColumn="0" w:lastColumn="0" w:oddVBand="0" w:evenVBand="0" w:oddHBand="0" w:evenHBand="0" w:firstRowFirstColumn="0" w:firstRowLastColumn="0" w:lastRowFirstColumn="0" w:lastRowLastColumn="0"/>
            </w:pPr>
          </w:p>
          <w:p w14:paraId="3A8EE5E8" w14:textId="77777777" w:rsidR="004B0773" w:rsidRPr="00936713" w:rsidRDefault="004B0773">
            <w:pPr>
              <w:pStyle w:val="ListParagraph"/>
              <w:numPr>
                <w:ilvl w:val="0"/>
                <w:numId w:val="19"/>
              </w:numPr>
              <w:cnfStyle w:val="000000000000" w:firstRow="0" w:lastRow="0" w:firstColumn="0" w:lastColumn="0" w:oddVBand="0" w:evenVBand="0" w:oddHBand="0" w:evenHBand="0" w:firstRowFirstColumn="0" w:firstRowLastColumn="0" w:lastRowFirstColumn="0" w:lastRowLastColumn="0"/>
              <w:rPr>
                <w:b/>
              </w:rPr>
            </w:pPr>
            <w:r w:rsidRPr="00936713">
              <w:rPr>
                <w:b/>
              </w:rPr>
              <w:t>Micro Service Architecture</w:t>
            </w:r>
          </w:p>
          <w:p w14:paraId="77CBAED8" w14:textId="273803CB" w:rsidR="004B0773" w:rsidRPr="00936713" w:rsidRDefault="004B0773" w:rsidP="004B0773">
            <w:pPr>
              <w:pStyle w:val="ListParagraph"/>
              <w:cnfStyle w:val="000000000000" w:firstRow="0" w:lastRow="0" w:firstColumn="0" w:lastColumn="0" w:oddVBand="0" w:evenVBand="0" w:oddHBand="0" w:evenHBand="0" w:firstRowFirstColumn="0" w:firstRowLastColumn="0" w:lastRowFirstColumn="0" w:lastRowLastColumn="0"/>
            </w:pPr>
            <w:r w:rsidRPr="00936713">
              <w:t xml:space="preserve">Eine MSA hat einige wichtige Charakteristiken. MSA gilt als Wart- und Erweiterbar weil die Fachliche Logik der Anwendung auf voneinander </w:t>
            </w:r>
            <w:r w:rsidR="00C55855" w:rsidRPr="00936713">
              <w:t xml:space="preserve">unabhängige Services verteilt wird </w:t>
            </w:r>
            <w:r w:rsidR="00C55855" w:rsidRPr="00936713">
              <w:fldChar w:fldCharType="begin"/>
            </w:r>
            <w:r w:rsidR="007462BB" w:rsidRPr="00936713">
              <w:instrText xml:space="preserve"> ADDIN ZOTERO_ITEM CSL_CITATION {"citationID":"gmvmMdIE","properties":{"formattedCitation":"[14]","plainCitation":"[14]","noteIndex":0},"citationItems":[{"id":100,"uris":["http://zotero.org/users/15041600/items/AQ5YZDIN"],"itemData":{"id":100,"type":"article-journal","abstract":"Microservice architecture (MSA) is an emerging architectural style as an innovative approach that is growing in quality over time. Microservices are endorsed by various researchers to shatter the issues and limitations encountered by the use of aging approaches for monolithic legacy architecture styles. Nonetheless, there exists no state of the research exhaustive study on migration to MSA from monolithic architecture. MSA has made the need to design the development methods of software and styles of architectures that satisfy these demands. The design of software architecture is the ongoing rise of MSA to address the independent deployment, scalability, and maintenance requirements. In this article, a systematic mapping study (SMS) was performed, including the literature on the migration approaches published between 2010 and 2021 to evaluate the contemporary state of the art and practice of software architecting. This study outlines the awareness and importance of MSA. Seventy-three studies were finally selected in this SMS. The following perspectives of this study are publication trends, main venues, the focus of research, migration approaches, migration challenges, successful factors after migration, and the potential for industrial adoption. We synthesize the data and give a summary of the state of the art. This study also provides future research directions and applications for adopting microservices.","container-title":"Computer Applications in Engineering Education","DOI":"10.1002/cae.22586","ISSN":"1099-0542","issue":"2","language":"en","note":"_eprint: https://onlinelibrary.wiley.com/doi/pdf/10.1002/cae.22586","page":"421-451","source":"Wiley Online Library","title":"A systematic mapping study: The new age of software architecture from monolithic to microservice architecture—awareness and challenges","title-short":"A systematic mapping study","volume":"31","author":[{"family":"Razzaq","given":"Abdul"},{"family":"Ghayyur","given":"Shahbaz A. K."}],"issued":{"date-parts":[["2023"]]},"citation-key":"razzaqSystematicMappingStudy2023"}}],"schema":"https://github.com/citation-style-language/schema/raw/master/csl-citation.json"} </w:instrText>
            </w:r>
            <w:r w:rsidR="00C55855" w:rsidRPr="00936713">
              <w:fldChar w:fldCharType="separate"/>
            </w:r>
            <w:r w:rsidR="007462BB" w:rsidRPr="00936713">
              <w:t>[14]</w:t>
            </w:r>
            <w:r w:rsidR="00C55855" w:rsidRPr="00936713">
              <w:fldChar w:fldCharType="end"/>
            </w:r>
            <w:r w:rsidR="00C55855" w:rsidRPr="00936713">
              <w:t xml:space="preserve">. Insbesondere für komplexere Systeme eignet sich eine MSA </w:t>
            </w:r>
            <w:r w:rsidR="00C55855" w:rsidRPr="00936713">
              <w:fldChar w:fldCharType="begin"/>
            </w:r>
            <w:r w:rsidR="007462BB" w:rsidRPr="00936713">
              <w:instrText xml:space="preserve"> ADDIN ZOTERO_ITEM CSL_CITATION {"citationID":"eoMTurO4","properties":{"formattedCitation":"[15]","plainCitation":"[15]","noteIndex":0},"citationItems":[{"id":102,"uris":["http://zotero.org/users/15041600/items/MZINWRFX"],"itemData":{"id":102,"type":"webpage","abstract":"Was ist der Unterschied zwischen monolithischer Architektur und Microservice-Architektur? So verwenden Sie die Softwareentwicklungsarchitektur mit AWS.","container-title":"Amazon Web Services, Inc.","language":"de-DE","title":"Monolithisch vs. Microservices - Unterschied zwischen Softwareentwicklungsarchitekturen - AWS","URL":"https://aws.amazon.com/de/compare/the-difference-between-monolithic-and-microservices-architecture/","accessed":{"date-parts":[["2025",1,29]]},"citation-key":"MonolithischVsMicroservices"}}],"schema":"https://github.com/citation-style-language/schema/raw/master/csl-citation.json"} </w:instrText>
            </w:r>
            <w:r w:rsidR="00C55855" w:rsidRPr="00936713">
              <w:fldChar w:fldCharType="separate"/>
            </w:r>
            <w:r w:rsidR="007462BB" w:rsidRPr="00936713">
              <w:t>[15]</w:t>
            </w:r>
            <w:r w:rsidR="00C55855" w:rsidRPr="00936713">
              <w:fldChar w:fldCharType="end"/>
            </w:r>
            <w:r w:rsidR="00C55855" w:rsidRPr="00936713">
              <w:t xml:space="preserve"> und bietet auf längere Sicht sollen auch die Kosten für eine MSA geringer ausfallen </w:t>
            </w:r>
            <w:r w:rsidR="00C55855" w:rsidRPr="00936713">
              <w:fldChar w:fldCharType="begin"/>
            </w:r>
            <w:r w:rsidR="007462BB" w:rsidRPr="00936713">
              <w:instrText xml:space="preserve"> ADDIN ZOTERO_ITEM CSL_CITATION {"citationID":"oOqFVl4S","properties":{"formattedCitation":"[15]","plainCitation":"[15]","noteIndex":0},"citationItems":[{"id":102,"uris":["http://zotero.org/users/15041600/items/MZINWRFX"],"itemData":{"id":102,"type":"webpage","abstract":"Was ist der Unterschied zwischen monolithischer Architektur und Microservice-Architektur? So verwenden Sie die Softwareentwicklungsarchitektur mit AWS.","container-title":"Amazon Web Services, Inc.","language":"de-DE","title":"Monolithisch vs. Microservices - Unterschied zwischen Softwareentwicklungsarchitekturen - AWS","URL":"https://aws.amazon.com/de/compare/the-difference-between-monolithic-and-microservices-architecture/","accessed":{"date-parts":[["2025",1,29]]},"citation-key":"MonolithischVsMicroservices"}}],"schema":"https://github.com/citation-style-language/schema/raw/master/csl-citation.json"} </w:instrText>
            </w:r>
            <w:r w:rsidR="00C55855" w:rsidRPr="00936713">
              <w:fldChar w:fldCharType="separate"/>
            </w:r>
            <w:r w:rsidR="007462BB" w:rsidRPr="00936713">
              <w:t>[15]</w:t>
            </w:r>
            <w:r w:rsidR="00C55855" w:rsidRPr="00936713">
              <w:fldChar w:fldCharType="end"/>
            </w:r>
            <w:r w:rsidR="00C55855" w:rsidRPr="00936713">
              <w:t>.</w:t>
            </w:r>
          </w:p>
          <w:p w14:paraId="76F75C3A" w14:textId="77777777" w:rsidR="00C55855" w:rsidRPr="00936713" w:rsidRDefault="00C55855" w:rsidP="004B0773">
            <w:pPr>
              <w:pStyle w:val="ListParagraph"/>
              <w:cnfStyle w:val="000000000000" w:firstRow="0" w:lastRow="0" w:firstColumn="0" w:lastColumn="0" w:oddVBand="0" w:evenVBand="0" w:oddHBand="0" w:evenHBand="0" w:firstRowFirstColumn="0" w:firstRowLastColumn="0" w:lastRowFirstColumn="0" w:lastRowLastColumn="0"/>
            </w:pPr>
          </w:p>
          <w:p w14:paraId="2406935B" w14:textId="77777777" w:rsidR="00C55855" w:rsidRPr="00936713" w:rsidRDefault="00C55855">
            <w:pPr>
              <w:pStyle w:val="ListParagraph"/>
              <w:numPr>
                <w:ilvl w:val="0"/>
                <w:numId w:val="19"/>
              </w:numPr>
              <w:cnfStyle w:val="000000000000" w:firstRow="0" w:lastRow="0" w:firstColumn="0" w:lastColumn="0" w:oddVBand="0" w:evenVBand="0" w:oddHBand="0" w:evenHBand="0" w:firstRowFirstColumn="0" w:firstRowLastColumn="0" w:lastRowFirstColumn="0" w:lastRowLastColumn="0"/>
              <w:rPr>
                <w:b/>
              </w:rPr>
            </w:pPr>
            <w:r w:rsidRPr="00936713">
              <w:rPr>
                <w:b/>
              </w:rPr>
              <w:t>Monolith</w:t>
            </w:r>
          </w:p>
          <w:p w14:paraId="1F3F670A" w14:textId="32195A9D" w:rsidR="00C55855" w:rsidRPr="00936713" w:rsidRDefault="00C55855" w:rsidP="00C55855">
            <w:pPr>
              <w:pStyle w:val="ListParagraph"/>
              <w:cnfStyle w:val="000000000000" w:firstRow="0" w:lastRow="0" w:firstColumn="0" w:lastColumn="0" w:oddVBand="0" w:evenVBand="0" w:oddHBand="0" w:evenHBand="0" w:firstRowFirstColumn="0" w:firstRowLastColumn="0" w:lastRowFirstColumn="0" w:lastRowLastColumn="0"/>
            </w:pPr>
            <w:r w:rsidRPr="00936713">
              <w:t xml:space="preserve">Eine monolithische Architektur zeichnet sich dadurch aus, dass die Funktionen der Anwendung in einem ausführbaren Software System gekapselt sind und dieses System aus einer gemeinsamen Codebasis </w:t>
            </w:r>
            <w:r w:rsidRPr="00936713">
              <w:lastRenderedPageBreak/>
              <w:t xml:space="preserve">besteht </w:t>
            </w:r>
            <w:r w:rsidRPr="00936713">
              <w:fldChar w:fldCharType="begin"/>
            </w:r>
            <w:r w:rsidR="007462BB" w:rsidRPr="00936713">
              <w:instrText xml:space="preserve"> ADDIN ZOTERO_ITEM CSL_CITATION {"citationID":"6pvdmUNd","properties":{"formattedCitation":"[15]","plainCitation":"[15]","noteIndex":0},"citationItems":[{"id":102,"uris":["http://zotero.org/users/15041600/items/MZINWRFX"],"itemData":{"id":102,"type":"webpage","abstract":"Was ist der Unterschied zwischen monolithischer Architektur und Microservice-Architektur? So verwenden Sie die Softwareentwicklungsarchitektur mit AWS.","container-title":"Amazon Web Services, Inc.","language":"de-DE","title":"Monolithisch vs. Microservices - Unterschied zwischen Softwareentwicklungsarchitekturen - AWS","URL":"https://aws.amazon.com/de/compare/the-difference-between-monolithic-and-microservices-architecture/","accessed":{"date-parts":[["2025",1,29]]},"citation-key":"MonolithischVsMicroservices"}}],"schema":"https://github.com/citation-style-language/schema/raw/master/csl-citation.json"} </w:instrText>
            </w:r>
            <w:r w:rsidRPr="00936713">
              <w:fldChar w:fldCharType="separate"/>
            </w:r>
            <w:r w:rsidR="007462BB" w:rsidRPr="00936713">
              <w:t>[15]</w:t>
            </w:r>
            <w:r w:rsidRPr="00936713">
              <w:fldChar w:fldCharType="end"/>
            </w:r>
            <w:r w:rsidRPr="00936713">
              <w:t xml:space="preserve">. Für ein simples Software System bietet sich diese Architektur an, da </w:t>
            </w:r>
            <w:r w:rsidR="006968F7" w:rsidRPr="00936713">
              <w:t>die Time-</w:t>
            </w:r>
            <w:proofErr w:type="spellStart"/>
            <w:r w:rsidR="006968F7" w:rsidRPr="00936713">
              <w:t>To</w:t>
            </w:r>
            <w:proofErr w:type="spellEnd"/>
            <w:r w:rsidR="006968F7" w:rsidRPr="00936713">
              <w:t xml:space="preserve">-Market für ein einfaches Software System generell kurz ist </w:t>
            </w:r>
            <w:r w:rsidR="006968F7" w:rsidRPr="00936713">
              <w:fldChar w:fldCharType="begin"/>
            </w:r>
            <w:r w:rsidR="007462BB" w:rsidRPr="00936713">
              <w:instrText xml:space="preserve"> ADDIN ZOTERO_ITEM CSL_CITATION {"citationID":"heflmcmz","properties":{"formattedCitation":"[15]","plainCitation":"[15]","noteIndex":0},"citationItems":[{"id":102,"uris":["http://zotero.org/users/15041600/items/MZINWRFX"],"itemData":{"id":102,"type":"webpage","abstract":"Was ist der Unterschied zwischen monolithischer Architektur und Microservice-Architektur? So verwenden Sie die Softwareentwicklungsarchitektur mit AWS.","container-title":"Amazon Web Services, Inc.","language":"de-DE","title":"Monolithisch vs. Microservices - Unterschied zwischen Softwareentwicklungsarchitekturen - AWS","URL":"https://aws.amazon.com/de/compare/the-difference-between-monolithic-and-microservices-architecture/","accessed":{"date-parts":[["2025",1,29]]},"citation-key":"MonolithischVsMicroservices"}}],"schema":"https://github.com/citation-style-language/schema/raw/master/csl-citation.json"} </w:instrText>
            </w:r>
            <w:r w:rsidR="006968F7" w:rsidRPr="00936713">
              <w:fldChar w:fldCharType="separate"/>
            </w:r>
            <w:r w:rsidR="007462BB" w:rsidRPr="00936713">
              <w:t>[15]</w:t>
            </w:r>
            <w:r w:rsidR="006968F7" w:rsidRPr="00936713">
              <w:fldChar w:fldCharType="end"/>
            </w:r>
            <w:r w:rsidR="006968F7" w:rsidRPr="00936713">
              <w:t>.</w:t>
            </w:r>
          </w:p>
          <w:p w14:paraId="40897133" w14:textId="77777777" w:rsidR="005A21FF" w:rsidRPr="00936713" w:rsidRDefault="005A21FF" w:rsidP="00C55855">
            <w:pPr>
              <w:pStyle w:val="ListParagraph"/>
              <w:cnfStyle w:val="000000000000" w:firstRow="0" w:lastRow="0" w:firstColumn="0" w:lastColumn="0" w:oddVBand="0" w:evenVBand="0" w:oddHBand="0" w:evenHBand="0" w:firstRowFirstColumn="0" w:firstRowLastColumn="0" w:lastRowFirstColumn="0" w:lastRowLastColumn="0"/>
            </w:pPr>
          </w:p>
          <w:p w14:paraId="766E4128" w14:textId="77777777" w:rsidR="005A21FF" w:rsidRPr="00936713" w:rsidRDefault="005A21FF">
            <w:pPr>
              <w:pStyle w:val="ListParagraph"/>
              <w:numPr>
                <w:ilvl w:val="0"/>
                <w:numId w:val="19"/>
              </w:numPr>
              <w:cnfStyle w:val="000000000000" w:firstRow="0" w:lastRow="0" w:firstColumn="0" w:lastColumn="0" w:oddVBand="0" w:evenVBand="0" w:oddHBand="0" w:evenHBand="0" w:firstRowFirstColumn="0" w:firstRowLastColumn="0" w:lastRowFirstColumn="0" w:lastRowLastColumn="0"/>
              <w:rPr>
                <w:b/>
              </w:rPr>
            </w:pPr>
            <w:proofErr w:type="spellStart"/>
            <w:r w:rsidRPr="00936713">
              <w:rPr>
                <w:b/>
              </w:rPr>
              <w:t>Serverless</w:t>
            </w:r>
            <w:proofErr w:type="spellEnd"/>
            <w:r w:rsidRPr="00936713">
              <w:rPr>
                <w:b/>
              </w:rPr>
              <w:t xml:space="preserve"> Architecture</w:t>
            </w:r>
          </w:p>
          <w:p w14:paraId="620F6B04" w14:textId="6271BF60" w:rsidR="005A21FF" w:rsidRPr="00936713" w:rsidRDefault="005A21FF" w:rsidP="005A21FF">
            <w:pPr>
              <w:pStyle w:val="ListParagraph"/>
              <w:cnfStyle w:val="000000000000" w:firstRow="0" w:lastRow="0" w:firstColumn="0" w:lastColumn="0" w:oddVBand="0" w:evenVBand="0" w:oddHBand="0" w:evenHBand="0" w:firstRowFirstColumn="0" w:firstRowLastColumn="0" w:lastRowFirstColumn="0" w:lastRowLastColumn="0"/>
            </w:pPr>
            <w:r w:rsidRPr="00936713">
              <w:t xml:space="preserve">Eine Serverlose Architektur macht sich das PaaS </w:t>
            </w:r>
            <w:r w:rsidRPr="00936713">
              <w:fldChar w:fldCharType="begin"/>
            </w:r>
            <w:r w:rsidR="007462BB" w:rsidRPr="00936713">
              <w:instrText xml:space="preserve"> ADDIN ZOTERO_ITEM CSL_CITATION {"citationID":"dR35RnWp","properties":{"formattedCitation":"[16]","plainCitation":"[16]","noteIndex":0},"citationItems":[{"id":104,"uris":["http://zotero.org/users/15041600/items/VAZBPRVI"],"itemData":{"id":104,"type":"webpage","abstract":"Was ist Serverless Computing, wie und warum verwenden Unternehmen Serverless Computing und wie wird Serverless Computing mit AWS verwendet?","container-title":"Amazon Web Services, Inc.","language":"de-DE","title":"Was ist Serverless Computing? – Serverless Computing erklärt – AWS","title-short":"Was ist Serverless Computing?","URL":"https://aws.amazon.com/de/what-is/serverless-computing/","accessed":{"date-parts":[["2025",1,29]]},"citation-key":"WasIstServerless"}}],"schema":"https://github.com/citation-style-language/schema/raw/master/csl-citation.json"} </w:instrText>
            </w:r>
            <w:r w:rsidRPr="00936713">
              <w:fldChar w:fldCharType="separate"/>
            </w:r>
            <w:r w:rsidR="007462BB" w:rsidRPr="00936713">
              <w:t>[16]</w:t>
            </w:r>
            <w:r w:rsidRPr="00936713">
              <w:fldChar w:fldCharType="end"/>
            </w:r>
            <w:r w:rsidRPr="00936713">
              <w:t xml:space="preserve"> Angebot von Cloud Anbietern zu nutze.</w:t>
            </w:r>
            <w:r w:rsidR="009E3323" w:rsidRPr="00936713">
              <w:t xml:space="preserve"> Eine </w:t>
            </w:r>
            <w:proofErr w:type="spellStart"/>
            <w:r w:rsidR="009E3323" w:rsidRPr="00936713">
              <w:t>Serverless</w:t>
            </w:r>
            <w:proofErr w:type="spellEnd"/>
            <w:r w:rsidR="009E3323" w:rsidRPr="00936713">
              <w:t xml:space="preserve"> Architecture bietet eine </w:t>
            </w:r>
            <w:proofErr w:type="spellStart"/>
            <w:r w:rsidR="009E3323" w:rsidRPr="00936713">
              <w:t>ser</w:t>
            </w:r>
            <w:proofErr w:type="spellEnd"/>
            <w:r w:rsidR="009E3323" w:rsidRPr="00936713">
              <w:t xml:space="preserve"> hohe Skalierbarkeit. Die Verantwortung über die Verfügbarkeit und Sicherheit der </w:t>
            </w:r>
            <w:proofErr w:type="spellStart"/>
            <w:r w:rsidR="009E3323" w:rsidRPr="00936713">
              <w:t>Serivces</w:t>
            </w:r>
            <w:proofErr w:type="spellEnd"/>
            <w:r w:rsidR="009E3323" w:rsidRPr="00936713">
              <w:t xml:space="preserve"> wird an den </w:t>
            </w:r>
            <w:proofErr w:type="spellStart"/>
            <w:r w:rsidR="009E3323" w:rsidRPr="00936713">
              <w:t>Platformbetreiber</w:t>
            </w:r>
            <w:proofErr w:type="spellEnd"/>
            <w:r w:rsidR="009E3323" w:rsidRPr="00936713">
              <w:t xml:space="preserve"> übergeben </w:t>
            </w:r>
            <w:r w:rsidR="009E3323" w:rsidRPr="00936713">
              <w:fldChar w:fldCharType="begin"/>
            </w:r>
            <w:r w:rsidR="007462BB" w:rsidRPr="00936713">
              <w:instrText xml:space="preserve"> ADDIN ZOTERO_ITEM CSL_CITATION {"citationID":"xgJbG8ML","properties":{"formattedCitation":"[16]","plainCitation":"[16]","noteIndex":0},"citationItems":[{"id":104,"uris":["http://zotero.org/users/15041600/items/VAZBPRVI"],"itemData":{"id":104,"type":"webpage","abstract":"Was ist Serverless Computing, wie und warum verwenden Unternehmen Serverless Computing und wie wird Serverless Computing mit AWS verwendet?","container-title":"Amazon Web Services, Inc.","language":"de-DE","title":"Was ist Serverless Computing? – Serverless Computing erklärt – AWS","title-short":"Was ist Serverless Computing?","URL":"https://aws.amazon.com/de/what-is/serverless-computing/","accessed":{"date-parts":[["2025",1,29]]},"citation-key":"WasIstServerless"}}],"schema":"https://github.com/citation-style-language/schema/raw/master/csl-citation.json"} </w:instrText>
            </w:r>
            <w:r w:rsidR="009E3323" w:rsidRPr="00936713">
              <w:fldChar w:fldCharType="separate"/>
            </w:r>
            <w:r w:rsidR="007462BB" w:rsidRPr="00936713">
              <w:t>[16]</w:t>
            </w:r>
            <w:r w:rsidR="009E3323" w:rsidRPr="00936713">
              <w:fldChar w:fldCharType="end"/>
            </w:r>
            <w:r w:rsidR="009E3323" w:rsidRPr="00936713">
              <w:t>.</w:t>
            </w:r>
          </w:p>
        </w:tc>
      </w:tr>
      <w:tr w:rsidR="00FB060E" w:rsidRPr="00936713" w14:paraId="1D1E8EC1"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7908618" w14:textId="77777777" w:rsidR="00FB060E" w:rsidRPr="00936713" w:rsidRDefault="00FB060E" w:rsidP="00683AD8">
            <w:r w:rsidRPr="00936713">
              <w:lastRenderedPageBreak/>
              <w:t>Entscheidung</w:t>
            </w:r>
          </w:p>
        </w:tc>
        <w:tc>
          <w:tcPr>
            <w:tcW w:w="7477" w:type="dxa"/>
          </w:tcPr>
          <w:p w14:paraId="6E7517CA" w14:textId="71884393" w:rsidR="00FB060E" w:rsidRPr="00936713" w:rsidRDefault="009E3323" w:rsidP="00683AD8">
            <w:pPr>
              <w:cnfStyle w:val="000000100000" w:firstRow="0" w:lastRow="0" w:firstColumn="0" w:lastColumn="0" w:oddVBand="0" w:evenVBand="0" w:oddHBand="1" w:evenHBand="0" w:firstRowFirstColumn="0" w:firstRowLastColumn="0" w:lastRowFirstColumn="0" w:lastRowLastColumn="0"/>
            </w:pPr>
            <w:r w:rsidRPr="00936713">
              <w:t>Das Backend der Baustellen App wird als Micro Service Architektur umgesetzt.</w:t>
            </w:r>
          </w:p>
        </w:tc>
      </w:tr>
      <w:tr w:rsidR="00FB060E" w:rsidRPr="00936713" w14:paraId="1631682A"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38574B05" w14:textId="77777777" w:rsidR="00FB060E" w:rsidRPr="00936713" w:rsidRDefault="00FB060E" w:rsidP="00683AD8">
            <w:r w:rsidRPr="00936713">
              <w:t>Begründung</w:t>
            </w:r>
          </w:p>
        </w:tc>
        <w:tc>
          <w:tcPr>
            <w:tcW w:w="7477" w:type="dxa"/>
          </w:tcPr>
          <w:p w14:paraId="07E5CE8B" w14:textId="6B38FF0A" w:rsidR="00FB060E" w:rsidRPr="00936713" w:rsidRDefault="009E3323" w:rsidP="00683AD8">
            <w:pPr>
              <w:cnfStyle w:val="000000000000" w:firstRow="0" w:lastRow="0" w:firstColumn="0" w:lastColumn="0" w:oddVBand="0" w:evenVBand="0" w:oddHBand="0" w:evenHBand="0" w:firstRowFirstColumn="0" w:firstRowLastColumn="0" w:lastRowFirstColumn="0" w:lastRowLastColumn="0"/>
            </w:pPr>
            <w:r w:rsidRPr="00936713">
              <w:t xml:space="preserve">Die Baustellen App wird in einem ersten Schritt als MVP entwickelt und soll in Zukunft weiter ausgebaut werden. Erweiterbarkeit ist deshalb von Zentraler </w:t>
            </w:r>
            <w:proofErr w:type="spellStart"/>
            <w:r w:rsidRPr="00936713">
              <w:t>bedeutung</w:t>
            </w:r>
            <w:proofErr w:type="spellEnd"/>
            <w:r w:rsidRPr="00936713">
              <w:t>. MSA bietet eine gute Grundlage um eine verfügbare, performante und erweiterbare Applikation.</w:t>
            </w:r>
          </w:p>
        </w:tc>
      </w:tr>
      <w:tr w:rsidR="00FB060E" w:rsidRPr="00936713" w14:paraId="3754350B"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075D98B" w14:textId="77777777" w:rsidR="00FB060E" w:rsidRPr="00936713" w:rsidRDefault="00FB060E" w:rsidP="00683AD8">
            <w:r w:rsidRPr="00936713">
              <w:t>Konsequenz</w:t>
            </w:r>
          </w:p>
        </w:tc>
        <w:tc>
          <w:tcPr>
            <w:tcW w:w="7477" w:type="dxa"/>
          </w:tcPr>
          <w:p w14:paraId="44276B82" w14:textId="39718A5A" w:rsidR="00FB060E" w:rsidRPr="00936713" w:rsidRDefault="009E3323" w:rsidP="00683AD8">
            <w:pPr>
              <w:cnfStyle w:val="000000100000" w:firstRow="0" w:lastRow="0" w:firstColumn="0" w:lastColumn="0" w:oddVBand="0" w:evenVBand="0" w:oddHBand="1" w:evenHBand="0" w:firstRowFirstColumn="0" w:firstRowLastColumn="0" w:lastRowFirstColumn="0" w:lastRowLastColumn="0"/>
            </w:pPr>
            <w:r w:rsidRPr="00936713">
              <w:t>Initial ist der Aufwand für die Umsetzung einer MSA höher, weil der zusätzliche Aufwand</w:t>
            </w:r>
            <w:r w:rsidR="00983FBE" w:rsidRPr="00936713">
              <w:t>, insbesondere</w:t>
            </w:r>
            <w:r w:rsidRPr="00936713">
              <w:t xml:space="preserve"> im Bereich Kommunikation </w:t>
            </w:r>
            <w:r w:rsidR="00983FBE" w:rsidRPr="00936713">
              <w:t>unter den Services, hoch ist.</w:t>
            </w:r>
            <w:r w:rsidRPr="00936713">
              <w:t xml:space="preserve"> Der Aufwand zahlt sich auf lange Sicht aus.</w:t>
            </w:r>
          </w:p>
        </w:tc>
      </w:tr>
      <w:tr w:rsidR="00FB060E" w:rsidRPr="00936713" w14:paraId="7C77E3D6"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3483ABA2" w14:textId="77777777" w:rsidR="00FB060E" w:rsidRPr="00936713" w:rsidRDefault="00FB060E" w:rsidP="00683AD8">
            <w:r w:rsidRPr="00936713">
              <w:t>Alternativen</w:t>
            </w:r>
          </w:p>
        </w:tc>
        <w:tc>
          <w:tcPr>
            <w:tcW w:w="7477" w:type="dxa"/>
          </w:tcPr>
          <w:p w14:paraId="3A5C2804" w14:textId="6ACFC2CE" w:rsidR="00FB060E" w:rsidRPr="00936713" w:rsidRDefault="00983FBE" w:rsidP="00683AD8">
            <w:pPr>
              <w:keepNext/>
              <w:cnfStyle w:val="000000000000" w:firstRow="0" w:lastRow="0" w:firstColumn="0" w:lastColumn="0" w:oddVBand="0" w:evenVBand="0" w:oddHBand="0" w:evenHBand="0" w:firstRowFirstColumn="0" w:firstRowLastColumn="0" w:lastRowFirstColumn="0" w:lastRowLastColumn="0"/>
            </w:pPr>
            <w:r w:rsidRPr="00936713">
              <w:t>Monolith</w:t>
            </w:r>
          </w:p>
        </w:tc>
      </w:tr>
    </w:tbl>
    <w:p w14:paraId="586A64B1" w14:textId="3DC3D383" w:rsidR="006A0679" w:rsidRPr="00936713" w:rsidRDefault="006A0679" w:rsidP="006A0679">
      <w:pPr>
        <w:pStyle w:val="Heading4"/>
      </w:pPr>
      <w:r w:rsidRPr="00936713">
        <w:t xml:space="preserve">Einsatz von </w:t>
      </w:r>
      <w:r w:rsidR="00513C18" w:rsidRPr="00936713">
        <w:t>«</w:t>
      </w:r>
      <w:r w:rsidRPr="00936713">
        <w:t>asynchroner Datensynchronisation</w:t>
      </w:r>
      <w:r w:rsidR="00513C18" w:rsidRPr="00936713">
        <w:t>»</w:t>
      </w:r>
    </w:p>
    <w:p w14:paraId="2B23FC09" w14:textId="1F9375A1" w:rsidR="006A0679" w:rsidRPr="00936713" w:rsidRDefault="006A0679" w:rsidP="006A0679">
      <w:r w:rsidRPr="00936713">
        <w:t xml:space="preserve">Wie im Kapitel </w:t>
      </w:r>
      <w:r w:rsidRPr="00936713">
        <w:fldChar w:fldCharType="begin"/>
      </w:r>
      <w:r w:rsidRPr="00936713">
        <w:instrText xml:space="preserve"> REF _Ref189041130 \r \h </w:instrText>
      </w:r>
      <w:r w:rsidRPr="00936713">
        <w:fldChar w:fldCharType="separate"/>
      </w:r>
      <w:r w:rsidRPr="00936713">
        <w:t>2.2.1</w:t>
      </w:r>
      <w:r w:rsidRPr="00936713">
        <w:fldChar w:fldCharType="end"/>
      </w:r>
      <w:r w:rsidRPr="00936713">
        <w:t xml:space="preserve"> beschrieben steht für die Datensynchronisation zwei Muster zur Verfügung. In diesem Abschnitt ist der Entscheid für das asynchrone Entwurfsmuster beschrieben.</w:t>
      </w:r>
    </w:p>
    <w:p w14:paraId="503C654E" w14:textId="3F684621" w:rsidR="00DF4E8C" w:rsidRPr="00936713" w:rsidRDefault="00DF4E8C" w:rsidP="00DF4E8C">
      <w:pPr>
        <w:pStyle w:val="Caption"/>
        <w:keepNext/>
      </w:pPr>
      <w:bookmarkStart w:id="162" w:name="_Toc190680563"/>
      <w:r w:rsidRPr="00936713">
        <w:t xml:space="preserve">Tabelle </w:t>
      </w:r>
      <w:fldSimple w:instr=" SEQ Tabelle \* ARABIC ">
        <w:r w:rsidR="00D64016">
          <w:rPr>
            <w:noProof/>
          </w:rPr>
          <w:t>27</w:t>
        </w:r>
      </w:fldSimple>
      <w:r w:rsidRPr="00936713">
        <w:t xml:space="preserve"> Entwurfsentscheidung: Einsatz von Asynchroner Datensynchronisation</w:t>
      </w:r>
      <w:bookmarkEnd w:id="162"/>
    </w:p>
    <w:tbl>
      <w:tblPr>
        <w:tblStyle w:val="GridTable5Dark-Accent3"/>
        <w:tblW w:w="0" w:type="auto"/>
        <w:tblLook w:val="04A0" w:firstRow="1" w:lastRow="0" w:firstColumn="1" w:lastColumn="0" w:noHBand="0" w:noVBand="1"/>
      </w:tblPr>
      <w:tblGrid>
        <w:gridCol w:w="1980"/>
        <w:gridCol w:w="7477"/>
      </w:tblGrid>
      <w:tr w:rsidR="006A0679" w:rsidRPr="00936713" w14:paraId="61254617" w14:textId="77777777" w:rsidTr="005955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D50D701" w14:textId="0E93D205" w:rsidR="006A0679" w:rsidRPr="00936713" w:rsidRDefault="006A0679" w:rsidP="006A0679">
            <w:r w:rsidRPr="00936713">
              <w:t>ID</w:t>
            </w:r>
          </w:p>
        </w:tc>
        <w:tc>
          <w:tcPr>
            <w:tcW w:w="7477" w:type="dxa"/>
          </w:tcPr>
          <w:p w14:paraId="7154E6C0" w14:textId="7D0540DC" w:rsidR="006A0679" w:rsidRPr="00936713" w:rsidRDefault="006A0679" w:rsidP="006A0679">
            <w:pPr>
              <w:cnfStyle w:val="100000000000" w:firstRow="1" w:lastRow="0" w:firstColumn="0" w:lastColumn="0" w:oddVBand="0" w:evenVBand="0" w:oddHBand="0" w:evenHBand="0" w:firstRowFirstColumn="0" w:firstRowLastColumn="0" w:lastRowFirstColumn="0" w:lastRowLastColumn="0"/>
            </w:pPr>
            <w:r w:rsidRPr="00936713">
              <w:t>ADR-00</w:t>
            </w:r>
            <w:r w:rsidR="00FB060E" w:rsidRPr="00936713">
              <w:t>2</w:t>
            </w:r>
          </w:p>
        </w:tc>
      </w:tr>
      <w:tr w:rsidR="005955FE" w:rsidRPr="00936713" w14:paraId="6B1EDAFD" w14:textId="77777777" w:rsidTr="005955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659E0CE" w14:textId="56F5A5C9" w:rsidR="005955FE" w:rsidRPr="00936713" w:rsidRDefault="005955FE" w:rsidP="006A0679">
            <w:r w:rsidRPr="00936713">
              <w:t>Titel</w:t>
            </w:r>
          </w:p>
        </w:tc>
        <w:tc>
          <w:tcPr>
            <w:tcW w:w="7477" w:type="dxa"/>
          </w:tcPr>
          <w:p w14:paraId="4112038C" w14:textId="57814D87" w:rsidR="005955FE" w:rsidRPr="00936713" w:rsidRDefault="005955FE" w:rsidP="006A0679">
            <w:pPr>
              <w:cnfStyle w:val="000000100000" w:firstRow="0" w:lastRow="0" w:firstColumn="0" w:lastColumn="0" w:oddVBand="0" w:evenVBand="0" w:oddHBand="1" w:evenHBand="0" w:firstRowFirstColumn="0" w:firstRowLastColumn="0" w:lastRowFirstColumn="0" w:lastRowLastColumn="0"/>
            </w:pPr>
            <w:r w:rsidRPr="00936713">
              <w:t>Verwendung von Asynchroner Datensynchronisation</w:t>
            </w:r>
          </w:p>
        </w:tc>
      </w:tr>
      <w:tr w:rsidR="005955FE" w:rsidRPr="00936713" w14:paraId="7E1AB02B" w14:textId="77777777" w:rsidTr="005955FE">
        <w:tc>
          <w:tcPr>
            <w:cnfStyle w:val="001000000000" w:firstRow="0" w:lastRow="0" w:firstColumn="1" w:lastColumn="0" w:oddVBand="0" w:evenVBand="0" w:oddHBand="0" w:evenHBand="0" w:firstRowFirstColumn="0" w:firstRowLastColumn="0" w:lastRowFirstColumn="0" w:lastRowLastColumn="0"/>
            <w:tcW w:w="1980" w:type="dxa"/>
          </w:tcPr>
          <w:p w14:paraId="4BE7B409" w14:textId="565C45B2" w:rsidR="005955FE" w:rsidRPr="00936713" w:rsidRDefault="005955FE" w:rsidP="006A0679">
            <w:r w:rsidRPr="00936713">
              <w:t>Kontext</w:t>
            </w:r>
          </w:p>
        </w:tc>
        <w:tc>
          <w:tcPr>
            <w:tcW w:w="7477" w:type="dxa"/>
          </w:tcPr>
          <w:p w14:paraId="3A3F3E67" w14:textId="3C0E11A4" w:rsidR="005955FE" w:rsidRPr="00936713" w:rsidRDefault="005955FE" w:rsidP="006A0679">
            <w:pPr>
              <w:cnfStyle w:val="000000000000" w:firstRow="0" w:lastRow="0" w:firstColumn="0" w:lastColumn="0" w:oddVBand="0" w:evenVBand="0" w:oddHBand="0" w:evenHBand="0" w:firstRowFirstColumn="0" w:firstRowLastColumn="0" w:lastRowFirstColumn="0" w:lastRowLastColumn="0"/>
            </w:pPr>
            <w:r w:rsidRPr="00936713">
              <w:t xml:space="preserve">Zach McCormick und Douglas C. Schmidt </w:t>
            </w:r>
            <w:r w:rsidR="00562437" w:rsidRPr="00936713">
              <w:t>beschreiben zwei Entwurfsmuster für die</w:t>
            </w:r>
            <w:r w:rsidRPr="00936713">
              <w:t xml:space="preserve"> Datensynchronisation </w:t>
            </w:r>
            <w:r w:rsidR="00562437" w:rsidRPr="00936713">
              <w:fldChar w:fldCharType="begin"/>
            </w:r>
            <w:r w:rsidR="00562437" w:rsidRPr="00936713">
              <w:instrText xml:space="preserve"> ADDIN ZOTERO_ITEM CSL_CITATION {"citationID":"STSZ63g4","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00562437" w:rsidRPr="00936713">
              <w:fldChar w:fldCharType="separate"/>
            </w:r>
            <w:r w:rsidR="00562437" w:rsidRPr="00936713">
              <w:t>[5]</w:t>
            </w:r>
            <w:r w:rsidR="00562437" w:rsidRPr="00936713">
              <w:fldChar w:fldCharType="end"/>
            </w:r>
            <w:r w:rsidRPr="00936713">
              <w:t>.</w:t>
            </w:r>
          </w:p>
          <w:p w14:paraId="55F16507" w14:textId="77777777" w:rsidR="005955FE" w:rsidRPr="00936713" w:rsidRDefault="005955FE" w:rsidP="006A0679">
            <w:pPr>
              <w:cnfStyle w:val="000000000000" w:firstRow="0" w:lastRow="0" w:firstColumn="0" w:lastColumn="0" w:oddVBand="0" w:evenVBand="0" w:oddHBand="0" w:evenHBand="0" w:firstRowFirstColumn="0" w:firstRowLastColumn="0" w:lastRowFirstColumn="0" w:lastRowLastColumn="0"/>
            </w:pPr>
          </w:p>
          <w:p w14:paraId="4F9DFE47" w14:textId="77777777" w:rsidR="005955FE" w:rsidRPr="00936713" w:rsidRDefault="005955FE">
            <w:pPr>
              <w:pStyle w:val="ListParagraph"/>
              <w:numPr>
                <w:ilvl w:val="0"/>
                <w:numId w:val="18"/>
              </w:numPr>
              <w:cnfStyle w:val="000000000000" w:firstRow="0" w:lastRow="0" w:firstColumn="0" w:lastColumn="0" w:oddVBand="0" w:evenVBand="0" w:oddHBand="0" w:evenHBand="0" w:firstRowFirstColumn="0" w:firstRowLastColumn="0" w:lastRowFirstColumn="0" w:lastRowLastColumn="0"/>
              <w:rPr>
                <w:b/>
                <w:bCs/>
              </w:rPr>
            </w:pPr>
            <w:r w:rsidRPr="00936713">
              <w:rPr>
                <w:b/>
                <w:bCs/>
              </w:rPr>
              <w:t>Synchrone Datenübertragung</w:t>
            </w:r>
          </w:p>
          <w:p w14:paraId="01C81C40" w14:textId="7C11DEE1" w:rsidR="005955FE" w:rsidRPr="00936713" w:rsidRDefault="00562437" w:rsidP="00562437">
            <w:pPr>
              <w:ind w:left="720"/>
              <w:cnfStyle w:val="000000000000" w:firstRow="0" w:lastRow="0" w:firstColumn="0" w:lastColumn="0" w:oddVBand="0" w:evenVBand="0" w:oddHBand="0" w:evenHBand="0" w:firstRowFirstColumn="0" w:firstRowLastColumn="0" w:lastRowFirstColumn="0" w:lastRowLastColumn="0"/>
            </w:pPr>
            <w:r w:rsidRPr="00936713">
              <w:t xml:space="preserve">Die synchrone Datenübertragung ist im Kapitel </w:t>
            </w:r>
            <w:r w:rsidRPr="00936713">
              <w:fldChar w:fldCharType="begin"/>
            </w:r>
            <w:r w:rsidRPr="00936713">
              <w:instrText xml:space="preserve"> REF _Ref189042108 \r \h </w:instrText>
            </w:r>
            <w:r w:rsidRPr="00936713">
              <w:fldChar w:fldCharType="separate"/>
            </w:r>
            <w:r w:rsidRPr="00936713">
              <w:t>2.2.1.1</w:t>
            </w:r>
            <w:r w:rsidRPr="00936713">
              <w:fldChar w:fldCharType="end"/>
            </w:r>
            <w:r w:rsidRPr="00936713">
              <w:t xml:space="preserve"> beschrieben. Anwendung wartet nach der Initialisierung von Datensynchronisation auf die Antwort. </w:t>
            </w:r>
            <w:proofErr w:type="spellStart"/>
            <w:r w:rsidRPr="00936713">
              <w:t>Wärend</w:t>
            </w:r>
            <w:proofErr w:type="spellEnd"/>
            <w:r w:rsidRPr="00936713">
              <w:t xml:space="preserve"> des Synchronisationsvorgangs ist die Benutzerinteraktion blockiert.</w:t>
            </w:r>
          </w:p>
          <w:p w14:paraId="626F1FC0" w14:textId="77777777" w:rsidR="00562437" w:rsidRPr="00936713" w:rsidRDefault="00562437" w:rsidP="00562437">
            <w:pPr>
              <w:ind w:left="720"/>
              <w:cnfStyle w:val="000000000000" w:firstRow="0" w:lastRow="0" w:firstColumn="0" w:lastColumn="0" w:oddVBand="0" w:evenVBand="0" w:oddHBand="0" w:evenHBand="0" w:firstRowFirstColumn="0" w:firstRowLastColumn="0" w:lastRowFirstColumn="0" w:lastRowLastColumn="0"/>
            </w:pPr>
          </w:p>
          <w:p w14:paraId="370FA902" w14:textId="77777777" w:rsidR="005955FE" w:rsidRPr="00936713" w:rsidRDefault="005955FE">
            <w:pPr>
              <w:pStyle w:val="ListParagraph"/>
              <w:numPr>
                <w:ilvl w:val="0"/>
                <w:numId w:val="18"/>
              </w:numPr>
              <w:cnfStyle w:val="000000000000" w:firstRow="0" w:lastRow="0" w:firstColumn="0" w:lastColumn="0" w:oddVBand="0" w:evenVBand="0" w:oddHBand="0" w:evenHBand="0" w:firstRowFirstColumn="0" w:firstRowLastColumn="0" w:lastRowFirstColumn="0" w:lastRowLastColumn="0"/>
              <w:rPr>
                <w:b/>
                <w:bCs/>
              </w:rPr>
            </w:pPr>
            <w:r w:rsidRPr="00936713">
              <w:rPr>
                <w:b/>
                <w:bCs/>
              </w:rPr>
              <w:t>Asynchrone Datenübertragung</w:t>
            </w:r>
          </w:p>
          <w:p w14:paraId="12F28D12" w14:textId="29DA5507" w:rsidR="005955FE" w:rsidRPr="00936713" w:rsidRDefault="00562437" w:rsidP="00562437">
            <w:pPr>
              <w:ind w:left="720"/>
              <w:cnfStyle w:val="000000000000" w:firstRow="0" w:lastRow="0" w:firstColumn="0" w:lastColumn="0" w:oddVBand="0" w:evenVBand="0" w:oddHBand="0" w:evenHBand="0" w:firstRowFirstColumn="0" w:firstRowLastColumn="0" w:lastRowFirstColumn="0" w:lastRowLastColumn="0"/>
            </w:pPr>
            <w:r w:rsidRPr="00936713">
              <w:t xml:space="preserve">Die asynchrone Datenübertragung ist im Kapitel </w:t>
            </w:r>
            <w:r w:rsidRPr="00936713">
              <w:fldChar w:fldCharType="begin"/>
            </w:r>
            <w:r w:rsidRPr="00936713">
              <w:instrText xml:space="preserve"> REF _Ref189042257 \r \h </w:instrText>
            </w:r>
            <w:r w:rsidRPr="00936713">
              <w:fldChar w:fldCharType="separate"/>
            </w:r>
            <w:r w:rsidRPr="00936713">
              <w:t>2.2.1.2</w:t>
            </w:r>
            <w:r w:rsidRPr="00936713">
              <w:fldChar w:fldCharType="end"/>
            </w:r>
            <w:r w:rsidRPr="00936713">
              <w:t xml:space="preserve"> beschrieben. Die Synchronisation von Daten wird in eine Subprozess initiiert, </w:t>
            </w:r>
            <w:proofErr w:type="spellStart"/>
            <w:r w:rsidRPr="00936713">
              <w:t>wärend</w:t>
            </w:r>
            <w:proofErr w:type="spellEnd"/>
            <w:r w:rsidRPr="00936713">
              <w:t xml:space="preserve"> die Benutzeroberfläche für den Benutzenden </w:t>
            </w:r>
            <w:proofErr w:type="spellStart"/>
            <w:r w:rsidRPr="00936713">
              <w:t>interagierbar</w:t>
            </w:r>
            <w:proofErr w:type="spellEnd"/>
            <w:r w:rsidRPr="00936713">
              <w:t xml:space="preserve"> bliebt.</w:t>
            </w:r>
          </w:p>
        </w:tc>
      </w:tr>
      <w:tr w:rsidR="005955FE" w:rsidRPr="00936713" w14:paraId="0D8BB932" w14:textId="77777777" w:rsidTr="005955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8198D74" w14:textId="09645864" w:rsidR="005955FE" w:rsidRPr="00936713" w:rsidRDefault="005955FE" w:rsidP="006A0679">
            <w:r w:rsidRPr="00936713">
              <w:t>Ent</w:t>
            </w:r>
            <w:r w:rsidR="00562437" w:rsidRPr="00936713">
              <w:t>s</w:t>
            </w:r>
            <w:r w:rsidRPr="00936713">
              <w:t>cheidung</w:t>
            </w:r>
          </w:p>
        </w:tc>
        <w:tc>
          <w:tcPr>
            <w:tcW w:w="7477" w:type="dxa"/>
          </w:tcPr>
          <w:p w14:paraId="4754714F" w14:textId="5DA2FD07" w:rsidR="005955FE" w:rsidRPr="00936713" w:rsidRDefault="00562437" w:rsidP="006A0679">
            <w:pPr>
              <w:cnfStyle w:val="000000100000" w:firstRow="0" w:lastRow="0" w:firstColumn="0" w:lastColumn="0" w:oddVBand="0" w:evenVBand="0" w:oddHBand="1" w:evenHBand="0" w:firstRowFirstColumn="0" w:firstRowLastColumn="0" w:lastRowFirstColumn="0" w:lastRowLastColumn="0"/>
            </w:pPr>
            <w:r w:rsidRPr="00936713">
              <w:t>Für die Datensynchronisation der Baustellen App wird die asynchrone Datensynchronisation verwendet.</w:t>
            </w:r>
          </w:p>
        </w:tc>
      </w:tr>
      <w:tr w:rsidR="005955FE" w:rsidRPr="00936713" w14:paraId="44A7B2E4" w14:textId="77777777" w:rsidTr="005955FE">
        <w:tc>
          <w:tcPr>
            <w:cnfStyle w:val="001000000000" w:firstRow="0" w:lastRow="0" w:firstColumn="1" w:lastColumn="0" w:oddVBand="0" w:evenVBand="0" w:oddHBand="0" w:evenHBand="0" w:firstRowFirstColumn="0" w:firstRowLastColumn="0" w:lastRowFirstColumn="0" w:lastRowLastColumn="0"/>
            <w:tcW w:w="1980" w:type="dxa"/>
          </w:tcPr>
          <w:p w14:paraId="6FC19CEE" w14:textId="3E32F207" w:rsidR="005955FE" w:rsidRPr="00936713" w:rsidRDefault="005955FE" w:rsidP="006A0679">
            <w:r w:rsidRPr="00936713">
              <w:t>Begründung</w:t>
            </w:r>
          </w:p>
        </w:tc>
        <w:tc>
          <w:tcPr>
            <w:tcW w:w="7477" w:type="dxa"/>
          </w:tcPr>
          <w:p w14:paraId="71AE3EAF" w14:textId="63DCD09A" w:rsidR="005955FE" w:rsidRPr="00936713" w:rsidRDefault="00FD2095" w:rsidP="006A0679">
            <w:pPr>
              <w:cnfStyle w:val="000000000000" w:firstRow="0" w:lastRow="0" w:firstColumn="0" w:lastColumn="0" w:oddVBand="0" w:evenVBand="0" w:oddHBand="0" w:evenHBand="0" w:firstRowFirstColumn="0" w:firstRowLastColumn="0" w:lastRowFirstColumn="0" w:lastRowLastColumn="0"/>
            </w:pPr>
            <w:r w:rsidRPr="00936713">
              <w:t>Die He</w:t>
            </w:r>
            <w:r w:rsidR="006051FF" w:rsidRPr="00936713">
              <w:t>l</w:t>
            </w:r>
            <w:r w:rsidRPr="00936713">
              <w:t>ion AG setzt eine bedienerfreundliche Benutzer</w:t>
            </w:r>
            <w:r w:rsidR="006051FF" w:rsidRPr="00936713">
              <w:t>o</w:t>
            </w:r>
            <w:r w:rsidRPr="00936713">
              <w:t xml:space="preserve">berfläche voraus wie in den Qualitätszielen beschrieben (QZ-003). Deshalb wird auf das </w:t>
            </w:r>
            <w:r w:rsidR="006051FF" w:rsidRPr="00936713">
              <w:t>a</w:t>
            </w:r>
            <w:r w:rsidRPr="00936713">
              <w:t xml:space="preserve">synchrone </w:t>
            </w:r>
            <w:proofErr w:type="spellStart"/>
            <w:r w:rsidRPr="00936713">
              <w:t>Datensychnronisations</w:t>
            </w:r>
            <w:r w:rsidR="006051FF" w:rsidRPr="00936713">
              <w:t>pattern</w:t>
            </w:r>
            <w:proofErr w:type="spellEnd"/>
            <w:r w:rsidR="006051FF" w:rsidRPr="00936713">
              <w:t xml:space="preserve"> in der Umsetzung der Baustellen App gesetzt.</w:t>
            </w:r>
          </w:p>
        </w:tc>
      </w:tr>
      <w:tr w:rsidR="005955FE" w:rsidRPr="00936713" w14:paraId="71F2E932" w14:textId="77777777" w:rsidTr="005955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00813E03" w14:textId="18BB03C8" w:rsidR="005955FE" w:rsidRPr="00936713" w:rsidRDefault="005955FE" w:rsidP="006A0679">
            <w:r w:rsidRPr="00936713">
              <w:t>Konsequenz</w:t>
            </w:r>
          </w:p>
        </w:tc>
        <w:tc>
          <w:tcPr>
            <w:tcW w:w="7477" w:type="dxa"/>
          </w:tcPr>
          <w:p w14:paraId="79349988" w14:textId="184EA5A2" w:rsidR="005955FE" w:rsidRPr="00936713" w:rsidRDefault="006051FF" w:rsidP="006A0679">
            <w:pPr>
              <w:cnfStyle w:val="000000100000" w:firstRow="0" w:lastRow="0" w:firstColumn="0" w:lastColumn="0" w:oddVBand="0" w:evenVBand="0" w:oddHBand="1" w:evenHBand="0" w:firstRowFirstColumn="0" w:firstRowLastColumn="0" w:lastRowFirstColumn="0" w:lastRowLastColumn="0"/>
            </w:pPr>
            <w:r w:rsidRPr="00936713">
              <w:t xml:space="preserve">Das </w:t>
            </w:r>
            <w:proofErr w:type="spellStart"/>
            <w:r w:rsidRPr="00936713">
              <w:t>Statemanagement</w:t>
            </w:r>
            <w:proofErr w:type="spellEnd"/>
            <w:r w:rsidRPr="00936713">
              <w:t xml:space="preserve"> der Applikation wird etwas komplexer. Sollte es sich zeigen, </w:t>
            </w:r>
            <w:proofErr w:type="spellStart"/>
            <w:r w:rsidRPr="00936713">
              <w:t>das</w:t>
            </w:r>
            <w:proofErr w:type="spellEnd"/>
            <w:r w:rsidRPr="00936713">
              <w:t xml:space="preserve"> gewisse Module der Baustellen App auf komplette Datensätze oder dringend auf die Antwort einer Schnittstelle angewiesen sind, muss das im </w:t>
            </w:r>
            <w:proofErr w:type="spellStart"/>
            <w:r w:rsidRPr="00936713">
              <w:t>Statemanagement</w:t>
            </w:r>
            <w:proofErr w:type="spellEnd"/>
            <w:r w:rsidRPr="00936713">
              <w:t xml:space="preserve"> berücksichtig werden.</w:t>
            </w:r>
          </w:p>
        </w:tc>
      </w:tr>
      <w:tr w:rsidR="005955FE" w:rsidRPr="00936713" w14:paraId="23167C50" w14:textId="77777777" w:rsidTr="005955FE">
        <w:tc>
          <w:tcPr>
            <w:cnfStyle w:val="001000000000" w:firstRow="0" w:lastRow="0" w:firstColumn="1" w:lastColumn="0" w:oddVBand="0" w:evenVBand="0" w:oddHBand="0" w:evenHBand="0" w:firstRowFirstColumn="0" w:firstRowLastColumn="0" w:lastRowFirstColumn="0" w:lastRowLastColumn="0"/>
            <w:tcW w:w="1980" w:type="dxa"/>
          </w:tcPr>
          <w:p w14:paraId="2861C9F2" w14:textId="1265921C" w:rsidR="005955FE" w:rsidRPr="00936713" w:rsidRDefault="005955FE" w:rsidP="006A0679">
            <w:r w:rsidRPr="00936713">
              <w:t>Alternativen</w:t>
            </w:r>
          </w:p>
        </w:tc>
        <w:tc>
          <w:tcPr>
            <w:tcW w:w="7477" w:type="dxa"/>
          </w:tcPr>
          <w:p w14:paraId="4A8D2021" w14:textId="3E341F8B" w:rsidR="005955FE" w:rsidRPr="00936713" w:rsidRDefault="006051FF" w:rsidP="00FB060E">
            <w:pPr>
              <w:keepNext/>
              <w:cnfStyle w:val="000000000000" w:firstRow="0" w:lastRow="0" w:firstColumn="0" w:lastColumn="0" w:oddVBand="0" w:evenVBand="0" w:oddHBand="0" w:evenHBand="0" w:firstRowFirstColumn="0" w:firstRowLastColumn="0" w:lastRowFirstColumn="0" w:lastRowLastColumn="0"/>
            </w:pPr>
            <w:r w:rsidRPr="00936713">
              <w:t>Synchrone Datenübertragung</w:t>
            </w:r>
          </w:p>
        </w:tc>
      </w:tr>
    </w:tbl>
    <w:p w14:paraId="69166E38" w14:textId="6B16C35C" w:rsidR="00AE7F9C" w:rsidRPr="00936713" w:rsidRDefault="004D64D5" w:rsidP="004D64D5">
      <w:pPr>
        <w:pStyle w:val="Heading4"/>
      </w:pPr>
      <w:r w:rsidRPr="00936713">
        <w:t xml:space="preserve">Einsatz von </w:t>
      </w:r>
      <w:r w:rsidR="00513C18" w:rsidRPr="00936713">
        <w:t>«</w:t>
      </w:r>
      <w:proofErr w:type="spellStart"/>
      <w:r w:rsidRPr="00936713">
        <w:t>Complete</w:t>
      </w:r>
      <w:proofErr w:type="spellEnd"/>
      <w:r w:rsidRPr="00936713">
        <w:t xml:space="preserve"> Storage</w:t>
      </w:r>
      <w:r w:rsidR="00513C18" w:rsidRPr="00936713">
        <w:t>»</w:t>
      </w:r>
      <w:r w:rsidR="007F3393" w:rsidRPr="00936713">
        <w:t xml:space="preserve"> für den </w:t>
      </w:r>
      <w:r w:rsidR="00C70D2F" w:rsidRPr="00936713">
        <w:t>m</w:t>
      </w:r>
      <w:r w:rsidR="007F3393" w:rsidRPr="00936713">
        <w:t>obilen Client</w:t>
      </w:r>
    </w:p>
    <w:p w14:paraId="206D18B9" w14:textId="6AD4B8AF" w:rsidR="00C70D2F" w:rsidRPr="00936713" w:rsidRDefault="00C70D2F" w:rsidP="00C70D2F">
      <w:pPr>
        <w:pStyle w:val="Caption"/>
        <w:keepNext/>
      </w:pPr>
      <w:bookmarkStart w:id="163" w:name="_Toc190680564"/>
      <w:r w:rsidRPr="00936713">
        <w:t xml:space="preserve">Tabelle </w:t>
      </w:r>
      <w:fldSimple w:instr=" SEQ Tabelle \* ARABIC ">
        <w:r w:rsidR="00D64016">
          <w:rPr>
            <w:noProof/>
          </w:rPr>
          <w:t>28</w:t>
        </w:r>
      </w:fldSimple>
      <w:r w:rsidRPr="00936713">
        <w:t xml:space="preserve"> Entwurfsentscheidung: </w:t>
      </w:r>
      <w:proofErr w:type="spellStart"/>
      <w:r w:rsidRPr="00936713">
        <w:t>Complete</w:t>
      </w:r>
      <w:proofErr w:type="spellEnd"/>
      <w:r w:rsidRPr="00936713">
        <w:t xml:space="preserve"> Storage für den mobilen Client</w:t>
      </w:r>
      <w:bookmarkEnd w:id="163"/>
    </w:p>
    <w:tbl>
      <w:tblPr>
        <w:tblStyle w:val="GridTable5Dark-Accent3"/>
        <w:tblW w:w="0" w:type="auto"/>
        <w:tblLook w:val="04A0" w:firstRow="1" w:lastRow="0" w:firstColumn="1" w:lastColumn="0" w:noHBand="0" w:noVBand="1"/>
      </w:tblPr>
      <w:tblGrid>
        <w:gridCol w:w="1980"/>
        <w:gridCol w:w="7477"/>
      </w:tblGrid>
      <w:tr w:rsidR="004B2D30" w:rsidRPr="00936713" w14:paraId="64E59052" w14:textId="77777777" w:rsidTr="00683AD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2664C65" w14:textId="77777777" w:rsidR="004B2D30" w:rsidRPr="00936713" w:rsidRDefault="004B2D30" w:rsidP="00683AD8">
            <w:r w:rsidRPr="00936713">
              <w:t>ID</w:t>
            </w:r>
          </w:p>
        </w:tc>
        <w:tc>
          <w:tcPr>
            <w:tcW w:w="7477" w:type="dxa"/>
          </w:tcPr>
          <w:p w14:paraId="198D82F4" w14:textId="77777777" w:rsidR="004B2D30" w:rsidRPr="00936713" w:rsidRDefault="004B2D30" w:rsidP="00683AD8">
            <w:pPr>
              <w:cnfStyle w:val="100000000000" w:firstRow="1" w:lastRow="0" w:firstColumn="0" w:lastColumn="0" w:oddVBand="0" w:evenVBand="0" w:oddHBand="0" w:evenHBand="0" w:firstRowFirstColumn="0" w:firstRowLastColumn="0" w:lastRowFirstColumn="0" w:lastRowLastColumn="0"/>
            </w:pPr>
            <w:r w:rsidRPr="00936713">
              <w:t>ADR-002</w:t>
            </w:r>
          </w:p>
        </w:tc>
      </w:tr>
      <w:tr w:rsidR="004B2D30" w:rsidRPr="00936713" w14:paraId="155A4376"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5DE9725" w14:textId="77777777" w:rsidR="004B2D30" w:rsidRPr="00936713" w:rsidRDefault="004B2D30" w:rsidP="00683AD8">
            <w:r w:rsidRPr="00936713">
              <w:lastRenderedPageBreak/>
              <w:t>Titel</w:t>
            </w:r>
          </w:p>
        </w:tc>
        <w:tc>
          <w:tcPr>
            <w:tcW w:w="7477" w:type="dxa"/>
          </w:tcPr>
          <w:p w14:paraId="57593BDC" w14:textId="6FA4B94E" w:rsidR="004B2D30" w:rsidRPr="00936713" w:rsidRDefault="004B2D30" w:rsidP="00683AD8">
            <w:pPr>
              <w:cnfStyle w:val="000000100000" w:firstRow="0" w:lastRow="0" w:firstColumn="0" w:lastColumn="0" w:oddVBand="0" w:evenVBand="0" w:oddHBand="1" w:evenHBand="0" w:firstRowFirstColumn="0" w:firstRowLastColumn="0" w:lastRowFirstColumn="0" w:lastRowLastColumn="0"/>
            </w:pPr>
            <w:r w:rsidRPr="00936713">
              <w:t xml:space="preserve">Anwendung des </w:t>
            </w:r>
            <w:proofErr w:type="spellStart"/>
            <w:r w:rsidRPr="00936713">
              <w:t>Complete</w:t>
            </w:r>
            <w:proofErr w:type="spellEnd"/>
            <w:r w:rsidRPr="00936713">
              <w:t xml:space="preserve"> Storage Pattern</w:t>
            </w:r>
          </w:p>
        </w:tc>
      </w:tr>
      <w:tr w:rsidR="004B2D30" w:rsidRPr="00936713" w14:paraId="022D7D02"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42DAC5DB" w14:textId="77777777" w:rsidR="004B2D30" w:rsidRPr="00936713" w:rsidRDefault="004B2D30" w:rsidP="00683AD8">
            <w:r w:rsidRPr="00936713">
              <w:t>Kontext</w:t>
            </w:r>
          </w:p>
        </w:tc>
        <w:tc>
          <w:tcPr>
            <w:tcW w:w="7477" w:type="dxa"/>
          </w:tcPr>
          <w:p w14:paraId="5DE5410B" w14:textId="4AB4AEE5" w:rsidR="004B2D30" w:rsidRPr="00936713" w:rsidRDefault="004B2D30" w:rsidP="00683AD8">
            <w:pPr>
              <w:cnfStyle w:val="000000000000" w:firstRow="0" w:lastRow="0" w:firstColumn="0" w:lastColumn="0" w:oddVBand="0" w:evenVBand="0" w:oddHBand="0" w:evenHBand="0" w:firstRowFirstColumn="0" w:firstRowLastColumn="0" w:lastRowFirstColumn="0" w:lastRowLastColumn="0"/>
            </w:pPr>
            <w:r w:rsidRPr="00936713">
              <w:t xml:space="preserve">Zach McCormick und Douglas C. Schmidt beschreiben zwei Entwurfsmuster für die Datenspeicherung </w:t>
            </w:r>
            <w:r w:rsidRPr="00936713">
              <w:fldChar w:fldCharType="begin"/>
            </w:r>
            <w:r w:rsidR="00EE5947" w:rsidRPr="00936713">
              <w:instrText xml:space="preserve"> ADDIN ZOTERO_ITEM CSL_CITATION {"citationID":"wCWvLoww","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p w14:paraId="3EFD1EB5" w14:textId="77777777" w:rsidR="004B2D30" w:rsidRPr="00936713" w:rsidRDefault="004B2D30" w:rsidP="00683AD8">
            <w:pPr>
              <w:cnfStyle w:val="000000000000" w:firstRow="0" w:lastRow="0" w:firstColumn="0" w:lastColumn="0" w:oddVBand="0" w:evenVBand="0" w:oddHBand="0" w:evenHBand="0" w:firstRowFirstColumn="0" w:firstRowLastColumn="0" w:lastRowFirstColumn="0" w:lastRowLastColumn="0"/>
            </w:pPr>
          </w:p>
          <w:p w14:paraId="0F8FEC2F" w14:textId="6F010565" w:rsidR="004B2D30" w:rsidRPr="00936713" w:rsidRDefault="004B2D30">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b/>
                <w:bCs/>
              </w:rPr>
            </w:pPr>
            <w:r w:rsidRPr="00936713">
              <w:rPr>
                <w:b/>
                <w:bCs/>
              </w:rPr>
              <w:t>Partial Storage</w:t>
            </w:r>
          </w:p>
          <w:p w14:paraId="1F64862B" w14:textId="298B4B01" w:rsidR="004B2D30" w:rsidRPr="00936713" w:rsidRDefault="00F65013" w:rsidP="00683AD8">
            <w:pPr>
              <w:ind w:left="720"/>
              <w:cnfStyle w:val="000000000000" w:firstRow="0" w:lastRow="0" w:firstColumn="0" w:lastColumn="0" w:oddVBand="0" w:evenVBand="0" w:oddHBand="0" w:evenHBand="0" w:firstRowFirstColumn="0" w:firstRowLastColumn="0" w:lastRowFirstColumn="0" w:lastRowLastColumn="0"/>
            </w:pPr>
            <w:r w:rsidRPr="00936713">
              <w:t xml:space="preserve">Das Entwurfsmuster Partial Storage ist im Kapitel </w:t>
            </w:r>
            <w:r w:rsidRPr="00936713">
              <w:fldChar w:fldCharType="begin"/>
            </w:r>
            <w:r w:rsidRPr="00936713">
              <w:instrText xml:space="preserve"> REF _Ref189053272 \r \h </w:instrText>
            </w:r>
            <w:r w:rsidRPr="00936713">
              <w:fldChar w:fldCharType="separate"/>
            </w:r>
            <w:r w:rsidRPr="00936713">
              <w:t>2.2.2.1</w:t>
            </w:r>
            <w:r w:rsidRPr="00936713">
              <w:fldChar w:fldCharType="end"/>
            </w:r>
            <w:r w:rsidRPr="00936713">
              <w:t xml:space="preserve"> beschrieben. </w:t>
            </w:r>
            <w:proofErr w:type="spellStart"/>
            <w:r w:rsidRPr="00936713">
              <w:t>Prinzipiel</w:t>
            </w:r>
            <w:proofErr w:type="spellEnd"/>
            <w:r w:rsidRPr="00936713">
              <w:t xml:space="preserve"> werden Daten nur </w:t>
            </w:r>
            <w:proofErr w:type="gramStart"/>
            <w:r w:rsidRPr="00936713">
              <w:t>geladen</w:t>
            </w:r>
            <w:proofErr w:type="gramEnd"/>
            <w:r w:rsidRPr="00936713">
              <w:t xml:space="preserve"> wenn sie benötigt werden.</w:t>
            </w:r>
            <w:r w:rsidR="007F3393" w:rsidRPr="00936713">
              <w:t xml:space="preserve"> Dadurch wird der benötigte Speicher optimiert.</w:t>
            </w:r>
          </w:p>
          <w:p w14:paraId="6E7BD0D9" w14:textId="77777777" w:rsidR="004B2D30" w:rsidRPr="00936713" w:rsidRDefault="004B2D30" w:rsidP="00683AD8">
            <w:pPr>
              <w:ind w:left="720"/>
              <w:cnfStyle w:val="000000000000" w:firstRow="0" w:lastRow="0" w:firstColumn="0" w:lastColumn="0" w:oddVBand="0" w:evenVBand="0" w:oddHBand="0" w:evenHBand="0" w:firstRowFirstColumn="0" w:firstRowLastColumn="0" w:lastRowFirstColumn="0" w:lastRowLastColumn="0"/>
            </w:pPr>
          </w:p>
          <w:p w14:paraId="1F07FBA3" w14:textId="7D847A9D" w:rsidR="004B2D30" w:rsidRPr="00936713" w:rsidRDefault="004B2D30">
            <w:pPr>
              <w:pStyle w:val="ListParagraph"/>
              <w:numPr>
                <w:ilvl w:val="0"/>
                <w:numId w:val="20"/>
              </w:numPr>
              <w:cnfStyle w:val="000000000000" w:firstRow="0" w:lastRow="0" w:firstColumn="0" w:lastColumn="0" w:oddVBand="0" w:evenVBand="0" w:oddHBand="0" w:evenHBand="0" w:firstRowFirstColumn="0" w:firstRowLastColumn="0" w:lastRowFirstColumn="0" w:lastRowLastColumn="0"/>
              <w:rPr>
                <w:b/>
                <w:bCs/>
              </w:rPr>
            </w:pPr>
            <w:proofErr w:type="spellStart"/>
            <w:r w:rsidRPr="00936713">
              <w:rPr>
                <w:b/>
                <w:bCs/>
              </w:rPr>
              <w:t>Complete</w:t>
            </w:r>
            <w:proofErr w:type="spellEnd"/>
            <w:r w:rsidRPr="00936713">
              <w:rPr>
                <w:b/>
                <w:bCs/>
              </w:rPr>
              <w:t xml:space="preserve"> Storage</w:t>
            </w:r>
          </w:p>
          <w:p w14:paraId="104D57C9" w14:textId="0E019024" w:rsidR="004B2D30" w:rsidRPr="00936713" w:rsidRDefault="00F65013" w:rsidP="00683AD8">
            <w:pPr>
              <w:ind w:left="720"/>
              <w:cnfStyle w:val="000000000000" w:firstRow="0" w:lastRow="0" w:firstColumn="0" w:lastColumn="0" w:oddVBand="0" w:evenVBand="0" w:oddHBand="0" w:evenHBand="0" w:firstRowFirstColumn="0" w:firstRowLastColumn="0" w:lastRowFirstColumn="0" w:lastRowLastColumn="0"/>
            </w:pPr>
            <w:r w:rsidRPr="00936713">
              <w:t xml:space="preserve">Das Entwurfsmuster </w:t>
            </w:r>
            <w:proofErr w:type="spellStart"/>
            <w:r w:rsidRPr="00936713">
              <w:t>Complete</w:t>
            </w:r>
            <w:proofErr w:type="spellEnd"/>
            <w:r w:rsidRPr="00936713">
              <w:t xml:space="preserve"> Storage ist im Kapitel </w:t>
            </w:r>
            <w:r w:rsidRPr="00936713">
              <w:fldChar w:fldCharType="begin"/>
            </w:r>
            <w:r w:rsidRPr="00936713">
              <w:instrText xml:space="preserve"> REF _Ref189053347 \r \h </w:instrText>
            </w:r>
            <w:r w:rsidRPr="00936713">
              <w:fldChar w:fldCharType="separate"/>
            </w:r>
            <w:r w:rsidRPr="00936713">
              <w:t>2.2.2.2</w:t>
            </w:r>
            <w:r w:rsidRPr="00936713">
              <w:fldChar w:fldCharType="end"/>
            </w:r>
            <w:r w:rsidRPr="00936713">
              <w:t xml:space="preserve"> beschrieben. </w:t>
            </w:r>
            <w:r w:rsidR="007F3393" w:rsidRPr="00936713">
              <w:t xml:space="preserve">Dies erhöht die Verfügbarkeit der </w:t>
            </w:r>
            <w:proofErr w:type="gramStart"/>
            <w:r w:rsidR="007F3393" w:rsidRPr="00936713">
              <w:t>Daten</w:t>
            </w:r>
            <w:proofErr w:type="gramEnd"/>
            <w:r w:rsidR="007F3393" w:rsidRPr="00936713">
              <w:t xml:space="preserve"> auch wenn die Netzwerk Konnektivität unterbrochen ist.</w:t>
            </w:r>
          </w:p>
        </w:tc>
      </w:tr>
      <w:tr w:rsidR="004B2D30" w:rsidRPr="00936713" w14:paraId="3CFD880F"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2621780A" w14:textId="77777777" w:rsidR="004B2D30" w:rsidRPr="00936713" w:rsidRDefault="004B2D30" w:rsidP="00683AD8">
            <w:r w:rsidRPr="00936713">
              <w:t>Entscheidung</w:t>
            </w:r>
          </w:p>
        </w:tc>
        <w:tc>
          <w:tcPr>
            <w:tcW w:w="7477" w:type="dxa"/>
          </w:tcPr>
          <w:p w14:paraId="6D06E7F5" w14:textId="71629455" w:rsidR="004B2D30" w:rsidRPr="00936713" w:rsidRDefault="007F3393" w:rsidP="00683AD8">
            <w:pPr>
              <w:cnfStyle w:val="000000100000" w:firstRow="0" w:lastRow="0" w:firstColumn="0" w:lastColumn="0" w:oddVBand="0" w:evenVBand="0" w:oddHBand="1" w:evenHBand="0" w:firstRowFirstColumn="0" w:firstRowLastColumn="0" w:lastRowFirstColumn="0" w:lastRowLastColumn="0"/>
            </w:pPr>
            <w:r w:rsidRPr="00936713">
              <w:t xml:space="preserve">Für den mobilen Client wird das Entwurfsmuster </w:t>
            </w:r>
            <w:proofErr w:type="spellStart"/>
            <w:r w:rsidRPr="00936713">
              <w:t>Complete</w:t>
            </w:r>
            <w:proofErr w:type="spellEnd"/>
            <w:r w:rsidRPr="00936713">
              <w:t xml:space="preserve"> Storage angewendet.</w:t>
            </w:r>
          </w:p>
        </w:tc>
      </w:tr>
      <w:tr w:rsidR="004B2D30" w:rsidRPr="00936713" w14:paraId="390D4BA7"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65596A35" w14:textId="77777777" w:rsidR="004B2D30" w:rsidRPr="00936713" w:rsidRDefault="004B2D30" w:rsidP="00683AD8">
            <w:r w:rsidRPr="00936713">
              <w:t>Begründung</w:t>
            </w:r>
          </w:p>
        </w:tc>
        <w:tc>
          <w:tcPr>
            <w:tcW w:w="7477" w:type="dxa"/>
          </w:tcPr>
          <w:p w14:paraId="7CDA78B7" w14:textId="77777777" w:rsidR="004B2D30" w:rsidRPr="00936713" w:rsidRDefault="007F3393" w:rsidP="00683AD8">
            <w:pPr>
              <w:cnfStyle w:val="000000000000" w:firstRow="0" w:lastRow="0" w:firstColumn="0" w:lastColumn="0" w:oddVBand="0" w:evenVBand="0" w:oddHBand="0" w:evenHBand="0" w:firstRowFirstColumn="0" w:firstRowLastColumn="0" w:lastRowFirstColumn="0" w:lastRowLastColumn="0"/>
            </w:pPr>
            <w:r w:rsidRPr="00936713">
              <w:t xml:space="preserve">Die wichtigste Anforderung an die mobile App ist die </w:t>
            </w:r>
            <w:proofErr w:type="gramStart"/>
            <w:r w:rsidRPr="00936713">
              <w:t>Offline Fähigkeit</w:t>
            </w:r>
            <w:proofErr w:type="gramEnd"/>
            <w:r w:rsidRPr="00936713">
              <w:t xml:space="preserve"> (QZ-001). Ein von Helion AG bestätigter Fakt ist, dass die Konnektivität der Geräte auf der Baustelle oft unterbrochen ist. Deshalb kommt für den mobilen Client nur d</w:t>
            </w:r>
            <w:r w:rsidR="00C70D2F" w:rsidRPr="00936713">
              <w:t xml:space="preserve">as Muster </w:t>
            </w:r>
            <w:proofErr w:type="spellStart"/>
            <w:r w:rsidR="00C70D2F" w:rsidRPr="00936713">
              <w:t>Complete</w:t>
            </w:r>
            <w:proofErr w:type="spellEnd"/>
            <w:r w:rsidR="00C70D2F" w:rsidRPr="00936713">
              <w:t xml:space="preserve"> Storage in Frage, da eine Abfrage der Daten nach Bedarf oft nicht möglich ist.</w:t>
            </w:r>
          </w:p>
          <w:p w14:paraId="54269213" w14:textId="77777777" w:rsidR="003F7020" w:rsidRPr="00936713" w:rsidRDefault="003F7020" w:rsidP="00683AD8">
            <w:pPr>
              <w:cnfStyle w:val="000000000000" w:firstRow="0" w:lastRow="0" w:firstColumn="0" w:lastColumn="0" w:oddVBand="0" w:evenVBand="0" w:oddHBand="0" w:evenHBand="0" w:firstRowFirstColumn="0" w:firstRowLastColumn="0" w:lastRowFirstColumn="0" w:lastRowLastColumn="0"/>
            </w:pPr>
          </w:p>
          <w:p w14:paraId="324C6D63" w14:textId="491C679A" w:rsidR="003F7020" w:rsidRPr="00936713" w:rsidRDefault="003F7020" w:rsidP="00683AD8">
            <w:pPr>
              <w:cnfStyle w:val="000000000000" w:firstRow="0" w:lastRow="0" w:firstColumn="0" w:lastColumn="0" w:oddVBand="0" w:evenVBand="0" w:oddHBand="0" w:evenHBand="0" w:firstRowFirstColumn="0" w:firstRowLastColumn="0" w:lastRowFirstColumn="0" w:lastRowLastColumn="0"/>
            </w:pPr>
            <w:r w:rsidRPr="00936713">
              <w:t>Der Einsatz von «</w:t>
            </w:r>
            <w:proofErr w:type="spellStart"/>
            <w:r w:rsidRPr="00936713">
              <w:t>Complete</w:t>
            </w:r>
            <w:proofErr w:type="spellEnd"/>
            <w:r w:rsidRPr="00936713">
              <w:t xml:space="preserve"> Storage» bezieht sich auf offline synchronisierte Datensätze auf dem Projektlevel. Das bedeutet, dass jeweils ganze Projekte und zum Projekt gehörende Daten </w:t>
            </w:r>
            <w:proofErr w:type="spellStart"/>
            <w:r w:rsidRPr="00936713">
              <w:t>komplet</w:t>
            </w:r>
            <w:proofErr w:type="spellEnd"/>
            <w:r w:rsidRPr="00936713">
              <w:t xml:space="preserve"> synchronisiert werden. Alle Projekte zu synchronisieren wäre aus speichertechnischen Gründen nicht möglich.</w:t>
            </w:r>
            <w:r w:rsidR="001142FE" w:rsidRPr="00936713">
              <w:t xml:space="preserve"> Der Benutzer muss zu synchronisierende Projekte auswählen (Favoritenfunktion).</w:t>
            </w:r>
          </w:p>
        </w:tc>
      </w:tr>
      <w:tr w:rsidR="004B2D30" w:rsidRPr="00936713" w14:paraId="7B6E7F53" w14:textId="77777777" w:rsidTr="00683AD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4E1C1398" w14:textId="77777777" w:rsidR="004B2D30" w:rsidRPr="00936713" w:rsidRDefault="004B2D30" w:rsidP="00683AD8">
            <w:r w:rsidRPr="00936713">
              <w:t>Konsequenz</w:t>
            </w:r>
          </w:p>
        </w:tc>
        <w:tc>
          <w:tcPr>
            <w:tcW w:w="7477" w:type="dxa"/>
          </w:tcPr>
          <w:p w14:paraId="26288477" w14:textId="69D741D8" w:rsidR="004B2D30" w:rsidRPr="00936713" w:rsidRDefault="00C70D2F" w:rsidP="00683AD8">
            <w:pPr>
              <w:cnfStyle w:val="000000100000" w:firstRow="0" w:lastRow="0" w:firstColumn="0" w:lastColumn="0" w:oddVBand="0" w:evenVBand="0" w:oddHBand="1" w:evenHBand="0" w:firstRowFirstColumn="0" w:firstRowLastColumn="0" w:lastRowFirstColumn="0" w:lastRowLastColumn="0"/>
            </w:pPr>
            <w:r w:rsidRPr="00936713">
              <w:t>Der Speicherbedarf auf den mobilen Endgeräten ist begrenzt. Das muss in der Umsetzung berücksichtigt werden. Entsprechend muss fehlender Speicherplatz in der mobilen App behandelt werden.</w:t>
            </w:r>
          </w:p>
        </w:tc>
      </w:tr>
      <w:tr w:rsidR="004B2D30" w:rsidRPr="00936713" w14:paraId="4963EA1A" w14:textId="77777777" w:rsidTr="00683AD8">
        <w:tc>
          <w:tcPr>
            <w:cnfStyle w:val="001000000000" w:firstRow="0" w:lastRow="0" w:firstColumn="1" w:lastColumn="0" w:oddVBand="0" w:evenVBand="0" w:oddHBand="0" w:evenHBand="0" w:firstRowFirstColumn="0" w:firstRowLastColumn="0" w:lastRowFirstColumn="0" w:lastRowLastColumn="0"/>
            <w:tcW w:w="1980" w:type="dxa"/>
          </w:tcPr>
          <w:p w14:paraId="591798E6" w14:textId="77777777" w:rsidR="004B2D30" w:rsidRPr="00936713" w:rsidRDefault="004B2D30" w:rsidP="00683AD8">
            <w:r w:rsidRPr="00936713">
              <w:t>Alternativen</w:t>
            </w:r>
          </w:p>
        </w:tc>
        <w:tc>
          <w:tcPr>
            <w:tcW w:w="7477" w:type="dxa"/>
          </w:tcPr>
          <w:p w14:paraId="7951923B" w14:textId="3B1554F6" w:rsidR="004B2D30" w:rsidRPr="00936713" w:rsidRDefault="00C70D2F" w:rsidP="00683AD8">
            <w:pPr>
              <w:keepNext/>
              <w:cnfStyle w:val="000000000000" w:firstRow="0" w:lastRow="0" w:firstColumn="0" w:lastColumn="0" w:oddVBand="0" w:evenVBand="0" w:oddHBand="0" w:evenHBand="0" w:firstRowFirstColumn="0" w:firstRowLastColumn="0" w:lastRowFirstColumn="0" w:lastRowLastColumn="0"/>
            </w:pPr>
            <w:r w:rsidRPr="00936713">
              <w:t>Anzahl der zu speichernden Datensets beschränken.</w:t>
            </w:r>
          </w:p>
        </w:tc>
      </w:tr>
    </w:tbl>
    <w:p w14:paraId="202E4450" w14:textId="77777777" w:rsidR="004D64D5" w:rsidRPr="00936713" w:rsidRDefault="004D64D5" w:rsidP="004D64D5"/>
    <w:p w14:paraId="1FE82AF8" w14:textId="5808720D" w:rsidR="00C70D2F" w:rsidRPr="00936713" w:rsidRDefault="00C70D2F" w:rsidP="00C70D2F">
      <w:pPr>
        <w:pStyle w:val="Heading4"/>
      </w:pPr>
      <w:bookmarkStart w:id="164" w:name="_Ref189387422"/>
      <w:r w:rsidRPr="00936713">
        <w:t xml:space="preserve">Einsatz von </w:t>
      </w:r>
      <w:r w:rsidR="00513C18" w:rsidRPr="00936713">
        <w:t>«</w:t>
      </w:r>
      <w:proofErr w:type="spellStart"/>
      <w:r w:rsidRPr="00936713">
        <w:t>Timestamp</w:t>
      </w:r>
      <w:proofErr w:type="spellEnd"/>
      <w:r w:rsidRPr="00936713">
        <w:t xml:space="preserve"> </w:t>
      </w:r>
      <w:proofErr w:type="spellStart"/>
      <w:r w:rsidRPr="00936713">
        <w:t>Transfair</w:t>
      </w:r>
      <w:proofErr w:type="spellEnd"/>
      <w:r w:rsidR="00513C18" w:rsidRPr="00936713">
        <w:t>»</w:t>
      </w:r>
      <w:r w:rsidRPr="00936713">
        <w:t xml:space="preserve"> für den mobilen Client</w:t>
      </w:r>
      <w:bookmarkEnd w:id="164"/>
    </w:p>
    <w:p w14:paraId="4F469CCF" w14:textId="68038DFE" w:rsidR="00C70D2F" w:rsidRPr="00936713" w:rsidRDefault="00513C18" w:rsidP="00C70D2F">
      <w:r w:rsidRPr="00936713">
        <w:t xml:space="preserve">Der mobile Client von der «Baustellen App» hat die bedeutende Eigenschaft, dass der Client für unbestimmte Zeit offline sein kann. </w:t>
      </w:r>
      <w:proofErr w:type="spellStart"/>
      <w:r w:rsidRPr="00936713">
        <w:t>Wärend</w:t>
      </w:r>
      <w:proofErr w:type="spellEnd"/>
      <w:r w:rsidRPr="00936713">
        <w:t xml:space="preserve"> dieser Zeit können Datensätze auf dem mobilen Client und im Backend auseinander divergieren. Deshalb ist die </w:t>
      </w:r>
      <w:proofErr w:type="spellStart"/>
      <w:r w:rsidRPr="00936713">
        <w:t>art</w:t>
      </w:r>
      <w:proofErr w:type="spellEnd"/>
      <w:r w:rsidRPr="00936713">
        <w:t xml:space="preserve"> der Datenübertragung und Zusammenführung zwischen dem mobilen Client und dem Backend von grosser Bedeutung.</w:t>
      </w:r>
    </w:p>
    <w:p w14:paraId="0AD8228F" w14:textId="77777777" w:rsidR="00513C18" w:rsidRPr="00936713" w:rsidRDefault="00513C18" w:rsidP="00C70D2F"/>
    <w:p w14:paraId="7D43B317" w14:textId="175B9B54" w:rsidR="00513C18" w:rsidRPr="00936713" w:rsidRDefault="00513C18" w:rsidP="00C70D2F">
      <w:r w:rsidRPr="00936713">
        <w:t>Als Basis für den Datentransfer wurden drei Verfahren in Betracht gezogen:</w:t>
      </w:r>
    </w:p>
    <w:p w14:paraId="14C2D6B0" w14:textId="31001F2C" w:rsidR="00513C18" w:rsidRPr="00936713" w:rsidRDefault="00513C18" w:rsidP="00513C18">
      <w:pPr>
        <w:pStyle w:val="Caption"/>
        <w:keepNext/>
      </w:pPr>
      <w:bookmarkStart w:id="165" w:name="_Toc190680565"/>
      <w:r w:rsidRPr="00936713">
        <w:t xml:space="preserve">Tabelle </w:t>
      </w:r>
      <w:fldSimple w:instr=" SEQ Tabelle \* ARABIC ">
        <w:r w:rsidR="00D64016">
          <w:rPr>
            <w:noProof/>
          </w:rPr>
          <w:t>29</w:t>
        </w:r>
      </w:fldSimple>
      <w:r w:rsidRPr="00936713">
        <w:t xml:space="preserve"> Varianten für die Datenübertragung </w:t>
      </w:r>
      <w:proofErr w:type="gramStart"/>
      <w:r w:rsidRPr="00936713">
        <w:t>zwischen mobile Client</w:t>
      </w:r>
      <w:proofErr w:type="gramEnd"/>
      <w:r w:rsidRPr="00936713">
        <w:t xml:space="preserve"> und Backend</w:t>
      </w:r>
      <w:bookmarkEnd w:id="165"/>
    </w:p>
    <w:tbl>
      <w:tblPr>
        <w:tblStyle w:val="TabelleBFH2"/>
        <w:tblW w:w="0" w:type="auto"/>
        <w:tblLook w:val="04A0" w:firstRow="1" w:lastRow="0" w:firstColumn="1" w:lastColumn="0" w:noHBand="0" w:noVBand="1"/>
      </w:tblPr>
      <w:tblGrid>
        <w:gridCol w:w="766"/>
        <w:gridCol w:w="2977"/>
        <w:gridCol w:w="5639"/>
      </w:tblGrid>
      <w:tr w:rsidR="00513C18" w:rsidRPr="00936713" w14:paraId="278AA569" w14:textId="77777777" w:rsidTr="00513C18">
        <w:trPr>
          <w:cnfStyle w:val="100000000000" w:firstRow="1" w:lastRow="0" w:firstColumn="0" w:lastColumn="0" w:oddVBand="0" w:evenVBand="0" w:oddHBand="0" w:evenHBand="0" w:firstRowFirstColumn="0" w:firstRowLastColumn="0" w:lastRowFirstColumn="0" w:lastRowLastColumn="0"/>
        </w:trPr>
        <w:tc>
          <w:tcPr>
            <w:tcW w:w="766" w:type="dxa"/>
          </w:tcPr>
          <w:p w14:paraId="1EA254C3" w14:textId="0CBEADAD" w:rsidR="00513C18" w:rsidRPr="00936713" w:rsidRDefault="00513C18" w:rsidP="00C70D2F">
            <w:r w:rsidRPr="00936713">
              <w:t>ID</w:t>
            </w:r>
          </w:p>
        </w:tc>
        <w:tc>
          <w:tcPr>
            <w:tcW w:w="2977" w:type="dxa"/>
          </w:tcPr>
          <w:p w14:paraId="549A6D9E" w14:textId="6C0D11A5" w:rsidR="00513C18" w:rsidRPr="00936713" w:rsidRDefault="00513C18" w:rsidP="00C70D2F">
            <w:r w:rsidRPr="00936713">
              <w:t>Variante</w:t>
            </w:r>
          </w:p>
        </w:tc>
        <w:tc>
          <w:tcPr>
            <w:tcW w:w="5639" w:type="dxa"/>
          </w:tcPr>
          <w:p w14:paraId="436C29C1" w14:textId="3E59F9A6" w:rsidR="00513C18" w:rsidRPr="00936713" w:rsidRDefault="00513C18" w:rsidP="00C70D2F">
            <w:r w:rsidRPr="00936713">
              <w:t>Beschreibung</w:t>
            </w:r>
          </w:p>
        </w:tc>
      </w:tr>
      <w:tr w:rsidR="00513C18" w:rsidRPr="00936713" w14:paraId="7B3FB9B7" w14:textId="77777777" w:rsidTr="00513C18">
        <w:tc>
          <w:tcPr>
            <w:tcW w:w="766" w:type="dxa"/>
          </w:tcPr>
          <w:p w14:paraId="7E063484" w14:textId="4FC95057" w:rsidR="00513C18" w:rsidRPr="00936713" w:rsidRDefault="00513C18" w:rsidP="00C70D2F">
            <w:r w:rsidRPr="00936713">
              <w:t>V1</w:t>
            </w:r>
          </w:p>
        </w:tc>
        <w:tc>
          <w:tcPr>
            <w:tcW w:w="2977" w:type="dxa"/>
          </w:tcPr>
          <w:p w14:paraId="4F19B60C" w14:textId="404EC062" w:rsidR="00513C18" w:rsidRPr="00936713" w:rsidRDefault="00513C18" w:rsidP="00C70D2F">
            <w:r w:rsidRPr="00936713">
              <w:t>«</w:t>
            </w:r>
            <w:proofErr w:type="spellStart"/>
            <w:r w:rsidRPr="00936713">
              <w:t>Full</w:t>
            </w:r>
            <w:proofErr w:type="spellEnd"/>
            <w:r w:rsidRPr="00936713">
              <w:t xml:space="preserve"> Transfer»</w:t>
            </w:r>
          </w:p>
        </w:tc>
        <w:tc>
          <w:tcPr>
            <w:tcW w:w="5639" w:type="dxa"/>
          </w:tcPr>
          <w:p w14:paraId="2869BB35" w14:textId="7594914B" w:rsidR="00513C18" w:rsidRPr="00936713" w:rsidRDefault="00513C18" w:rsidP="00C70D2F">
            <w:r w:rsidRPr="00936713">
              <w:t xml:space="preserve">Siehe Kapitel </w:t>
            </w:r>
            <w:r w:rsidRPr="00936713">
              <w:fldChar w:fldCharType="begin"/>
            </w:r>
            <w:r w:rsidRPr="00936713">
              <w:instrText xml:space="preserve"> REF _Ref189055548 \r \h </w:instrText>
            </w:r>
            <w:r w:rsidRPr="00936713">
              <w:fldChar w:fldCharType="separate"/>
            </w:r>
            <w:r w:rsidRPr="00936713">
              <w:t>2.2.3.1</w:t>
            </w:r>
            <w:r w:rsidRPr="00936713">
              <w:fldChar w:fldCharType="end"/>
            </w:r>
          </w:p>
        </w:tc>
      </w:tr>
      <w:tr w:rsidR="00513C18" w:rsidRPr="00936713" w14:paraId="78C60E2E" w14:textId="77777777" w:rsidTr="00513C18">
        <w:tc>
          <w:tcPr>
            <w:tcW w:w="766" w:type="dxa"/>
          </w:tcPr>
          <w:p w14:paraId="758FA3C5" w14:textId="64D360D6" w:rsidR="00513C18" w:rsidRPr="00936713" w:rsidRDefault="00513C18" w:rsidP="00C70D2F">
            <w:r w:rsidRPr="00936713">
              <w:t>V2</w:t>
            </w:r>
          </w:p>
        </w:tc>
        <w:tc>
          <w:tcPr>
            <w:tcW w:w="2977" w:type="dxa"/>
          </w:tcPr>
          <w:p w14:paraId="228AB20E" w14:textId="2A0402C2" w:rsidR="00513C18" w:rsidRPr="00936713" w:rsidRDefault="00513C18" w:rsidP="00C70D2F">
            <w:r w:rsidRPr="00936713">
              <w:t>«</w:t>
            </w:r>
            <w:proofErr w:type="spellStart"/>
            <w:r w:rsidRPr="00936713">
              <w:t>Timestamp</w:t>
            </w:r>
            <w:proofErr w:type="spellEnd"/>
            <w:r w:rsidRPr="00936713">
              <w:t xml:space="preserve"> Transfer»</w:t>
            </w:r>
          </w:p>
        </w:tc>
        <w:tc>
          <w:tcPr>
            <w:tcW w:w="5639" w:type="dxa"/>
          </w:tcPr>
          <w:p w14:paraId="3DDD95BB" w14:textId="7380E8CE" w:rsidR="00513C18" w:rsidRPr="00936713" w:rsidRDefault="00513C18" w:rsidP="00C70D2F">
            <w:r w:rsidRPr="00936713">
              <w:t xml:space="preserve">Siehe Kapitel </w:t>
            </w:r>
            <w:r w:rsidRPr="00936713">
              <w:fldChar w:fldCharType="begin"/>
            </w:r>
            <w:r w:rsidRPr="00936713">
              <w:instrText xml:space="preserve"> REF _Ref189055590 \r \h </w:instrText>
            </w:r>
            <w:r w:rsidRPr="00936713">
              <w:fldChar w:fldCharType="separate"/>
            </w:r>
            <w:r w:rsidRPr="00936713">
              <w:t>2.2.3.2</w:t>
            </w:r>
            <w:r w:rsidRPr="00936713">
              <w:fldChar w:fldCharType="end"/>
            </w:r>
          </w:p>
        </w:tc>
      </w:tr>
      <w:tr w:rsidR="00513C18" w:rsidRPr="00936713" w14:paraId="6041CB78" w14:textId="77777777" w:rsidTr="00513C18">
        <w:tc>
          <w:tcPr>
            <w:tcW w:w="766" w:type="dxa"/>
          </w:tcPr>
          <w:p w14:paraId="3261A3C0" w14:textId="271C997A" w:rsidR="00513C18" w:rsidRPr="00936713" w:rsidRDefault="00513C18" w:rsidP="00C70D2F">
            <w:r w:rsidRPr="00936713">
              <w:t>V3</w:t>
            </w:r>
          </w:p>
        </w:tc>
        <w:tc>
          <w:tcPr>
            <w:tcW w:w="2977" w:type="dxa"/>
          </w:tcPr>
          <w:p w14:paraId="66D3C56E" w14:textId="3F4CA849" w:rsidR="00513C18" w:rsidRPr="00936713" w:rsidRDefault="00513C18" w:rsidP="00C70D2F">
            <w:r w:rsidRPr="00936713">
              <w:t>«</w:t>
            </w:r>
            <w:proofErr w:type="spellStart"/>
            <w:r w:rsidRPr="00936713">
              <w:t>Mathematical</w:t>
            </w:r>
            <w:proofErr w:type="spellEnd"/>
            <w:r w:rsidRPr="00936713">
              <w:t xml:space="preserve"> Transfer»</w:t>
            </w:r>
          </w:p>
        </w:tc>
        <w:tc>
          <w:tcPr>
            <w:tcW w:w="5639" w:type="dxa"/>
          </w:tcPr>
          <w:p w14:paraId="6549EE24" w14:textId="1C4C28BF" w:rsidR="00513C18" w:rsidRPr="00936713" w:rsidRDefault="00513C18" w:rsidP="00C70D2F">
            <w:r w:rsidRPr="00936713">
              <w:t xml:space="preserve">Siehe Kapitel </w:t>
            </w:r>
            <w:r w:rsidRPr="00936713">
              <w:fldChar w:fldCharType="begin"/>
            </w:r>
            <w:r w:rsidRPr="00936713">
              <w:instrText xml:space="preserve"> REF _Ref189055616 \r \h </w:instrText>
            </w:r>
            <w:r w:rsidRPr="00936713">
              <w:fldChar w:fldCharType="separate"/>
            </w:r>
            <w:r w:rsidRPr="00936713">
              <w:t>2.2.3.3</w:t>
            </w:r>
            <w:r w:rsidRPr="00936713">
              <w:fldChar w:fldCharType="end"/>
            </w:r>
          </w:p>
        </w:tc>
      </w:tr>
    </w:tbl>
    <w:p w14:paraId="2DD93F90" w14:textId="77777777" w:rsidR="00513C18" w:rsidRPr="00936713" w:rsidRDefault="00513C18" w:rsidP="00C70D2F"/>
    <w:p w14:paraId="73C23C15" w14:textId="6F094165" w:rsidR="00513C18" w:rsidRPr="00936713" w:rsidRDefault="00513C18" w:rsidP="00C70D2F">
      <w:r w:rsidRPr="00936713">
        <w:t>Um diese Varianten objektiv zu vergleichen und zu bewerten, wurde eine Nutzwertanalyse durchgeführt. In der folgenden Tabelle werden die relevanten Kriterien für die Auswahl aufgezeigt.</w:t>
      </w:r>
    </w:p>
    <w:p w14:paraId="31049BF2" w14:textId="1DFB0AF4" w:rsidR="00935344" w:rsidRPr="00936713" w:rsidRDefault="00935344" w:rsidP="00935344">
      <w:pPr>
        <w:pStyle w:val="Caption"/>
        <w:keepNext/>
      </w:pPr>
      <w:bookmarkStart w:id="166" w:name="_Toc190680566"/>
      <w:r w:rsidRPr="00936713">
        <w:t xml:space="preserve">Tabelle </w:t>
      </w:r>
      <w:fldSimple w:instr=" SEQ Tabelle \* ARABIC ">
        <w:r w:rsidR="00D64016">
          <w:rPr>
            <w:noProof/>
          </w:rPr>
          <w:t>30</w:t>
        </w:r>
      </w:fldSimple>
      <w:r w:rsidRPr="00936713">
        <w:t xml:space="preserve"> Bewertungskriterien bei der Auswahl des Datentransfermusters</w:t>
      </w:r>
      <w:bookmarkEnd w:id="166"/>
    </w:p>
    <w:tbl>
      <w:tblPr>
        <w:tblStyle w:val="TabelleBFH2"/>
        <w:tblW w:w="0" w:type="auto"/>
        <w:tblLook w:val="04A0" w:firstRow="1" w:lastRow="0" w:firstColumn="1" w:lastColumn="0" w:noHBand="0" w:noVBand="1"/>
      </w:tblPr>
      <w:tblGrid>
        <w:gridCol w:w="766"/>
        <w:gridCol w:w="2977"/>
        <w:gridCol w:w="5639"/>
      </w:tblGrid>
      <w:tr w:rsidR="00293E2B" w:rsidRPr="00936713" w14:paraId="55AF589D" w14:textId="77777777" w:rsidTr="00293E2B">
        <w:trPr>
          <w:cnfStyle w:val="100000000000" w:firstRow="1" w:lastRow="0" w:firstColumn="0" w:lastColumn="0" w:oddVBand="0" w:evenVBand="0" w:oddHBand="0" w:evenHBand="0" w:firstRowFirstColumn="0" w:firstRowLastColumn="0" w:lastRowFirstColumn="0" w:lastRowLastColumn="0"/>
        </w:trPr>
        <w:tc>
          <w:tcPr>
            <w:tcW w:w="766" w:type="dxa"/>
          </w:tcPr>
          <w:p w14:paraId="15955CD9" w14:textId="053BAEDF" w:rsidR="00513C18" w:rsidRPr="00936713" w:rsidRDefault="00513C18" w:rsidP="00C70D2F">
            <w:r w:rsidRPr="00936713">
              <w:t>ID</w:t>
            </w:r>
          </w:p>
        </w:tc>
        <w:tc>
          <w:tcPr>
            <w:tcW w:w="2977" w:type="dxa"/>
          </w:tcPr>
          <w:p w14:paraId="1E179CF8" w14:textId="29748A49" w:rsidR="00513C18" w:rsidRPr="00936713" w:rsidRDefault="00513C18" w:rsidP="00C70D2F">
            <w:r w:rsidRPr="00936713">
              <w:t>Bewertungskriterium</w:t>
            </w:r>
          </w:p>
        </w:tc>
        <w:tc>
          <w:tcPr>
            <w:tcW w:w="5639" w:type="dxa"/>
          </w:tcPr>
          <w:p w14:paraId="0AED890C" w14:textId="7D32FDC2" w:rsidR="00513C18" w:rsidRPr="00936713" w:rsidRDefault="00513C18" w:rsidP="00C70D2F">
            <w:r w:rsidRPr="00936713">
              <w:t>Beschreibung</w:t>
            </w:r>
          </w:p>
        </w:tc>
      </w:tr>
      <w:tr w:rsidR="00513C18" w:rsidRPr="00936713" w14:paraId="3D9C8BCF" w14:textId="77777777" w:rsidTr="00293E2B">
        <w:tc>
          <w:tcPr>
            <w:tcW w:w="766" w:type="dxa"/>
          </w:tcPr>
          <w:p w14:paraId="3AA67EEB" w14:textId="6CF88710" w:rsidR="00513C18" w:rsidRPr="00936713" w:rsidRDefault="00293E2B" w:rsidP="00C70D2F">
            <w:r w:rsidRPr="00936713">
              <w:lastRenderedPageBreak/>
              <w:t>K1</w:t>
            </w:r>
          </w:p>
        </w:tc>
        <w:tc>
          <w:tcPr>
            <w:tcW w:w="2977" w:type="dxa"/>
          </w:tcPr>
          <w:p w14:paraId="205FDFC1" w14:textId="634594C9" w:rsidR="00513C18" w:rsidRPr="00936713" w:rsidRDefault="00293E2B" w:rsidP="00C70D2F">
            <w:r w:rsidRPr="00936713">
              <w:t>Komplexität</w:t>
            </w:r>
          </w:p>
        </w:tc>
        <w:tc>
          <w:tcPr>
            <w:tcW w:w="5639" w:type="dxa"/>
          </w:tcPr>
          <w:p w14:paraId="3C753D7C" w14:textId="77777777" w:rsidR="00513C18" w:rsidRPr="00936713" w:rsidRDefault="00293E2B" w:rsidP="00C70D2F">
            <w:r w:rsidRPr="00936713">
              <w:t xml:space="preserve">Die betrachteten Lösungsvarianten unterscheiden sich in Bezug auf ihre Komplexität. Das Bewertungskriterium ist </w:t>
            </w:r>
            <w:proofErr w:type="gramStart"/>
            <w:r w:rsidRPr="00936713">
              <w:t>aus folgenden</w:t>
            </w:r>
            <w:proofErr w:type="gramEnd"/>
            <w:r w:rsidRPr="00936713">
              <w:t xml:space="preserve"> Gründen bedeutsam:</w:t>
            </w:r>
          </w:p>
          <w:p w14:paraId="2942EE4B" w14:textId="77777777" w:rsidR="00293E2B" w:rsidRPr="00936713" w:rsidRDefault="00293E2B" w:rsidP="00C70D2F"/>
          <w:p w14:paraId="61CE9303" w14:textId="77777777" w:rsidR="00293E2B" w:rsidRPr="00936713" w:rsidRDefault="00293E2B">
            <w:pPr>
              <w:pStyle w:val="ListParagraph"/>
              <w:numPr>
                <w:ilvl w:val="0"/>
                <w:numId w:val="21"/>
              </w:numPr>
              <w:rPr>
                <w:b/>
              </w:rPr>
            </w:pPr>
            <w:r w:rsidRPr="00936713">
              <w:rPr>
                <w:b/>
              </w:rPr>
              <w:t>Entwicklungszeit und Kosten</w:t>
            </w:r>
          </w:p>
          <w:p w14:paraId="3ADF2E88" w14:textId="1A95AF7D" w:rsidR="00293E2B" w:rsidRPr="00936713" w:rsidRDefault="000B5AC8" w:rsidP="00293E2B">
            <w:pPr>
              <w:pStyle w:val="ListParagraph"/>
            </w:pPr>
            <w:r w:rsidRPr="00936713">
              <w:t>Die Entwicklung komplexer Software erfordert oft viel Ze</w:t>
            </w:r>
            <w:r w:rsidR="00EA75E1" w:rsidRPr="00936713">
              <w:t>i</w:t>
            </w:r>
            <w:r w:rsidRPr="00936713">
              <w:t>t und Ressourcen.</w:t>
            </w:r>
            <w:r w:rsidR="00EA75E1" w:rsidRPr="00936713">
              <w:t xml:space="preserve"> Es wird berücksichtigt, wie sich die Wahl der </w:t>
            </w:r>
            <w:proofErr w:type="spellStart"/>
            <w:r w:rsidR="00EA75E1" w:rsidRPr="00936713">
              <w:t>Varainte</w:t>
            </w:r>
            <w:proofErr w:type="spellEnd"/>
            <w:r w:rsidR="00EA75E1" w:rsidRPr="00936713">
              <w:t xml:space="preserve"> auf die Entwicklungskosten und den Aufwand auswirken würde.</w:t>
            </w:r>
          </w:p>
          <w:p w14:paraId="1D2F8A66" w14:textId="77777777" w:rsidR="00293E2B" w:rsidRPr="00936713" w:rsidRDefault="00293E2B">
            <w:pPr>
              <w:pStyle w:val="ListParagraph"/>
              <w:numPr>
                <w:ilvl w:val="0"/>
                <w:numId w:val="21"/>
              </w:numPr>
              <w:rPr>
                <w:b/>
              </w:rPr>
            </w:pPr>
            <w:r w:rsidRPr="00936713">
              <w:rPr>
                <w:b/>
              </w:rPr>
              <w:t>Wartbarkeit</w:t>
            </w:r>
          </w:p>
          <w:p w14:paraId="22131D31" w14:textId="0894A77E" w:rsidR="000B5AC8" w:rsidRPr="00936713" w:rsidRDefault="000B5AC8" w:rsidP="000B5AC8">
            <w:pPr>
              <w:pStyle w:val="ListParagraph"/>
            </w:pPr>
            <w:r w:rsidRPr="00936713">
              <w:t>Je komplexer eine Software ist, umso schwieriger kann es sein, Fehler zu finden und Anpassungen vorzunehmen.</w:t>
            </w:r>
            <w:r w:rsidR="00EA75E1" w:rsidRPr="00936713">
              <w:t xml:space="preserve"> Je komplexer eine Software </w:t>
            </w:r>
            <w:proofErr w:type="gramStart"/>
            <w:r w:rsidR="00EA75E1" w:rsidRPr="00936713">
              <w:t>ist</w:t>
            </w:r>
            <w:proofErr w:type="gramEnd"/>
            <w:r w:rsidR="00EA75E1" w:rsidRPr="00936713">
              <w:t xml:space="preserve"> umso aufwendiger ist es die Software zu Warten.</w:t>
            </w:r>
          </w:p>
          <w:p w14:paraId="66F10CE1" w14:textId="77777777" w:rsidR="00293E2B" w:rsidRPr="00936713" w:rsidRDefault="00293E2B">
            <w:pPr>
              <w:pStyle w:val="ListParagraph"/>
              <w:numPr>
                <w:ilvl w:val="0"/>
                <w:numId w:val="21"/>
              </w:numPr>
              <w:rPr>
                <w:b/>
              </w:rPr>
            </w:pPr>
            <w:r w:rsidRPr="00936713">
              <w:rPr>
                <w:b/>
              </w:rPr>
              <w:t>Fehleranfälligkeit</w:t>
            </w:r>
          </w:p>
          <w:p w14:paraId="2E3DB4A8" w14:textId="0B70BCF8" w:rsidR="000B5AC8" w:rsidRPr="00936713" w:rsidRDefault="000B5AC8" w:rsidP="000B5AC8">
            <w:pPr>
              <w:pStyle w:val="ListParagraph"/>
            </w:pPr>
            <w:r w:rsidRPr="00936713">
              <w:t>Eine komplexe Software enthält tendenziell mehr Punkte an denen Fehler entstehen können. Einfache Architekturen sind oft robuster und weniger fehleranfällig.</w:t>
            </w:r>
          </w:p>
          <w:p w14:paraId="5D355985" w14:textId="77777777" w:rsidR="000B5AC8" w:rsidRPr="00936713" w:rsidRDefault="000B5AC8" w:rsidP="000B5AC8">
            <w:pPr>
              <w:pStyle w:val="ListParagraph"/>
            </w:pPr>
          </w:p>
          <w:p w14:paraId="4F17B89D" w14:textId="5CCA009D" w:rsidR="000B5AC8" w:rsidRPr="00936713" w:rsidRDefault="000B5AC8" w:rsidP="000B5AC8">
            <w:pPr>
              <w:rPr>
                <w:b/>
              </w:rPr>
            </w:pPr>
            <w:r w:rsidRPr="00936713">
              <w:rPr>
                <w:b/>
              </w:rPr>
              <w:t>Bewertungsskala:</w:t>
            </w:r>
          </w:p>
          <w:p w14:paraId="5C16ADD6" w14:textId="15817AE4" w:rsidR="000B5AC8" w:rsidRPr="00936713" w:rsidRDefault="000B5AC8" w:rsidP="000B5AC8">
            <w:r w:rsidRPr="00936713">
              <w:t>1 = hohe Komplexität</w:t>
            </w:r>
          </w:p>
          <w:p w14:paraId="72B67082" w14:textId="6AFBFFB4" w:rsidR="000B5AC8" w:rsidRPr="00936713" w:rsidRDefault="000B5AC8" w:rsidP="000B5AC8">
            <w:r w:rsidRPr="00936713">
              <w:t>2 = mittlere Komplexität</w:t>
            </w:r>
          </w:p>
          <w:p w14:paraId="1917B58C" w14:textId="29DECF1C" w:rsidR="000B5AC8" w:rsidRPr="00936713" w:rsidRDefault="000B5AC8" w:rsidP="00935344">
            <w:r w:rsidRPr="00936713">
              <w:t>3 = geringe Komplexität</w:t>
            </w:r>
          </w:p>
        </w:tc>
      </w:tr>
      <w:tr w:rsidR="00293E2B" w:rsidRPr="00936713" w14:paraId="1A262F26" w14:textId="77777777" w:rsidTr="00293E2B">
        <w:tc>
          <w:tcPr>
            <w:tcW w:w="766" w:type="dxa"/>
          </w:tcPr>
          <w:p w14:paraId="1899A0D7" w14:textId="7DF3C8EE" w:rsidR="00293E2B" w:rsidRPr="00936713" w:rsidRDefault="00293E2B" w:rsidP="00C70D2F">
            <w:r w:rsidRPr="00936713">
              <w:t>K2</w:t>
            </w:r>
          </w:p>
        </w:tc>
        <w:tc>
          <w:tcPr>
            <w:tcW w:w="2977" w:type="dxa"/>
          </w:tcPr>
          <w:p w14:paraId="58BC12EC" w14:textId="5ED72A36" w:rsidR="00293E2B" w:rsidRPr="00936713" w:rsidRDefault="00633CF6" w:rsidP="00C70D2F">
            <w:r w:rsidRPr="00936713">
              <w:t>Speicherbedarf</w:t>
            </w:r>
          </w:p>
        </w:tc>
        <w:tc>
          <w:tcPr>
            <w:tcW w:w="5639" w:type="dxa"/>
          </w:tcPr>
          <w:p w14:paraId="64D226E7" w14:textId="7CDFFA77" w:rsidR="00293E2B" w:rsidRPr="00936713" w:rsidRDefault="006E40C2" w:rsidP="00C70D2F">
            <w:r w:rsidRPr="00936713">
              <w:t xml:space="preserve">Die Betrachteten Lösungsvarianten unterscheiden sich in Bezug auf den </w:t>
            </w:r>
            <w:r w:rsidR="00633CF6" w:rsidRPr="00936713">
              <w:t>zusätzlichen Speicherbedarf</w:t>
            </w:r>
            <w:r w:rsidRPr="00936713">
              <w:t>.</w:t>
            </w:r>
            <w:r w:rsidR="00633CF6" w:rsidRPr="00936713">
              <w:t xml:space="preserve"> Dieses Kriterium ist </w:t>
            </w:r>
            <w:proofErr w:type="gramStart"/>
            <w:r w:rsidR="00633CF6" w:rsidRPr="00936713">
              <w:t>aus folgenden</w:t>
            </w:r>
            <w:proofErr w:type="gramEnd"/>
            <w:r w:rsidR="00633CF6" w:rsidRPr="00936713">
              <w:t xml:space="preserve"> Gründen wichtig</w:t>
            </w:r>
            <w:r w:rsidRPr="00936713">
              <w:t>:</w:t>
            </w:r>
          </w:p>
          <w:p w14:paraId="30313460" w14:textId="77777777" w:rsidR="006E40C2" w:rsidRPr="00936713" w:rsidRDefault="006E40C2" w:rsidP="00C70D2F"/>
          <w:p w14:paraId="4BD70317" w14:textId="372C519B" w:rsidR="006E40C2" w:rsidRPr="00936713" w:rsidRDefault="00B93789">
            <w:pPr>
              <w:pStyle w:val="ListParagraph"/>
              <w:numPr>
                <w:ilvl w:val="0"/>
                <w:numId w:val="22"/>
              </w:numPr>
              <w:rPr>
                <w:b/>
              </w:rPr>
            </w:pPr>
            <w:r w:rsidRPr="00936713">
              <w:rPr>
                <w:b/>
              </w:rPr>
              <w:t>Zusätzlicher Speicher</w:t>
            </w:r>
          </w:p>
          <w:p w14:paraId="7BA5F5D8" w14:textId="1818D5AB" w:rsidR="00EA75E1" w:rsidRPr="00936713" w:rsidRDefault="00B93789" w:rsidP="00EA75E1">
            <w:pPr>
              <w:pStyle w:val="ListParagraph"/>
            </w:pPr>
            <w:r w:rsidRPr="00936713">
              <w:t>Gewisse Algorithmen benötigen für ihre Funktion zusätzlichen Speicherplatz. Der benötigte Speicherplatz kann sich mit dem Typ des Datensatzes stark verändern.</w:t>
            </w:r>
          </w:p>
          <w:p w14:paraId="152B29A3" w14:textId="6F91CD86" w:rsidR="006E40C2" w:rsidRPr="00936713" w:rsidRDefault="00B93789">
            <w:pPr>
              <w:pStyle w:val="ListParagraph"/>
              <w:numPr>
                <w:ilvl w:val="0"/>
                <w:numId w:val="22"/>
              </w:numPr>
              <w:rPr>
                <w:b/>
              </w:rPr>
            </w:pPr>
            <w:r w:rsidRPr="00936713">
              <w:rPr>
                <w:b/>
              </w:rPr>
              <w:t>Arbeitsspeicher (RAM)</w:t>
            </w:r>
          </w:p>
          <w:p w14:paraId="4E851145" w14:textId="3DE083B2" w:rsidR="00EA75E1" w:rsidRPr="00936713" w:rsidRDefault="00B93789" w:rsidP="00EA75E1">
            <w:pPr>
              <w:pStyle w:val="ListParagraph"/>
            </w:pPr>
            <w:proofErr w:type="gramStart"/>
            <w:r w:rsidRPr="00936713">
              <w:t>Kann</w:t>
            </w:r>
            <w:proofErr w:type="gramEnd"/>
            <w:r w:rsidRPr="00936713">
              <w:t xml:space="preserve"> der Algorithmus seine Daten im Arbeitsspeicher halten </w:t>
            </w:r>
            <w:proofErr w:type="spellStart"/>
            <w:r w:rsidRPr="00936713">
              <w:t>wärend</w:t>
            </w:r>
            <w:proofErr w:type="spellEnd"/>
            <w:r w:rsidRPr="00936713">
              <w:t xml:space="preserve"> der Verarbeitung oder verlangt die Menge an Daten eine Auslagerung in eine Datenbank. Dies hat Einfluss auf die Effizienz des Algorithmus.</w:t>
            </w:r>
          </w:p>
          <w:p w14:paraId="7DE68EC9" w14:textId="77777777" w:rsidR="006E40C2" w:rsidRPr="00936713" w:rsidRDefault="006E40C2" w:rsidP="006E40C2"/>
          <w:p w14:paraId="1D462A40" w14:textId="77777777" w:rsidR="006E40C2" w:rsidRPr="00936713" w:rsidRDefault="006E40C2" w:rsidP="006E40C2">
            <w:pPr>
              <w:rPr>
                <w:b/>
              </w:rPr>
            </w:pPr>
            <w:r w:rsidRPr="00936713">
              <w:rPr>
                <w:b/>
              </w:rPr>
              <w:t>Bewertungsskala:</w:t>
            </w:r>
          </w:p>
          <w:p w14:paraId="24E12F43" w14:textId="56C5A218" w:rsidR="006E40C2" w:rsidRPr="00936713" w:rsidRDefault="006E40C2" w:rsidP="006E40C2">
            <w:r w:rsidRPr="00936713">
              <w:t xml:space="preserve">1 = hoher </w:t>
            </w:r>
            <w:r w:rsidR="00B93789" w:rsidRPr="00936713">
              <w:t>zusätzlicher Speicherbedarf (RAM und Datenbank)</w:t>
            </w:r>
          </w:p>
          <w:p w14:paraId="155453C3" w14:textId="77EE674D" w:rsidR="006E40C2" w:rsidRPr="00936713" w:rsidRDefault="006E40C2" w:rsidP="006E40C2">
            <w:r w:rsidRPr="00936713">
              <w:t xml:space="preserve">2 = mittlerer </w:t>
            </w:r>
            <w:r w:rsidR="00B93789" w:rsidRPr="00936713">
              <w:t>zusätzlicher Speicherbedarf (RAM</w:t>
            </w:r>
            <w:r w:rsidR="00DD1693" w:rsidRPr="00936713">
              <w:t xml:space="preserve"> oder Datenbank</w:t>
            </w:r>
            <w:r w:rsidR="00B93789" w:rsidRPr="00936713">
              <w:t>)</w:t>
            </w:r>
          </w:p>
          <w:p w14:paraId="422ED821" w14:textId="6F62D0A2" w:rsidR="006E40C2" w:rsidRPr="00936713" w:rsidRDefault="006E40C2" w:rsidP="006E40C2">
            <w:r w:rsidRPr="00936713">
              <w:t xml:space="preserve">3 = </w:t>
            </w:r>
            <w:r w:rsidR="00B93789" w:rsidRPr="00936713">
              <w:t>kein zusätzlicher Speicherbedarf</w:t>
            </w:r>
          </w:p>
        </w:tc>
      </w:tr>
      <w:tr w:rsidR="00293E2B" w:rsidRPr="00936713" w14:paraId="2D875976" w14:textId="77777777" w:rsidTr="00293E2B">
        <w:tc>
          <w:tcPr>
            <w:tcW w:w="766" w:type="dxa"/>
          </w:tcPr>
          <w:p w14:paraId="73891DDB" w14:textId="0F5DE675" w:rsidR="00293E2B" w:rsidRPr="00936713" w:rsidRDefault="00293E2B" w:rsidP="00C70D2F">
            <w:r w:rsidRPr="00936713">
              <w:t>K3</w:t>
            </w:r>
          </w:p>
        </w:tc>
        <w:tc>
          <w:tcPr>
            <w:tcW w:w="2977" w:type="dxa"/>
          </w:tcPr>
          <w:p w14:paraId="6E4B4C99" w14:textId="70962437" w:rsidR="00293E2B" w:rsidRPr="00936713" w:rsidRDefault="006F0933" w:rsidP="00C70D2F">
            <w:r w:rsidRPr="00936713">
              <w:t>Rechenleistung</w:t>
            </w:r>
          </w:p>
        </w:tc>
        <w:tc>
          <w:tcPr>
            <w:tcW w:w="5639" w:type="dxa"/>
          </w:tcPr>
          <w:p w14:paraId="36BC12C1" w14:textId="1714880B" w:rsidR="00293E2B" w:rsidRPr="00936713" w:rsidRDefault="005B19D3" w:rsidP="00C70D2F">
            <w:r w:rsidRPr="00936713">
              <w:t xml:space="preserve">Die betrachteten Lösungsvarianten unterscheiden sich in Bezug auf die </w:t>
            </w:r>
            <w:r w:rsidR="006F0933" w:rsidRPr="00936713">
              <w:t>Rechenleistung</w:t>
            </w:r>
            <w:r w:rsidRPr="00936713">
              <w:t xml:space="preserve">. </w:t>
            </w:r>
            <w:proofErr w:type="gramStart"/>
            <w:r w:rsidRPr="00936713">
              <w:t>Aus folgenden</w:t>
            </w:r>
            <w:proofErr w:type="gramEnd"/>
            <w:r w:rsidRPr="00936713">
              <w:t xml:space="preserve"> Gründen ist dieses Kriterium </w:t>
            </w:r>
            <w:r w:rsidR="00633CF6" w:rsidRPr="00936713">
              <w:t>v</w:t>
            </w:r>
            <w:r w:rsidRPr="00936713">
              <w:t>on Bedeutung:</w:t>
            </w:r>
          </w:p>
          <w:p w14:paraId="6ED21DD4" w14:textId="77777777" w:rsidR="005B19D3" w:rsidRPr="00936713" w:rsidRDefault="005B19D3" w:rsidP="00C70D2F"/>
          <w:p w14:paraId="33C6BA2D" w14:textId="77777777" w:rsidR="005B19D3" w:rsidRPr="00936713" w:rsidRDefault="00633CF6">
            <w:pPr>
              <w:pStyle w:val="ListParagraph"/>
              <w:numPr>
                <w:ilvl w:val="0"/>
                <w:numId w:val="23"/>
              </w:numPr>
              <w:rPr>
                <w:b/>
              </w:rPr>
            </w:pPr>
            <w:r w:rsidRPr="00936713">
              <w:rPr>
                <w:b/>
              </w:rPr>
              <w:t>Auswirkung auf die Verfügbarkeit</w:t>
            </w:r>
          </w:p>
          <w:p w14:paraId="140796C6" w14:textId="5F183E3F" w:rsidR="00B93789" w:rsidRPr="00936713" w:rsidRDefault="00B93789" w:rsidP="00B93789">
            <w:pPr>
              <w:pStyle w:val="ListParagraph"/>
            </w:pPr>
            <w:r w:rsidRPr="00936713">
              <w:t>Dauert die Berechnung für die Zusammenführung lange, hat dies Auswirkungen auf die Antwortzeiten.</w:t>
            </w:r>
          </w:p>
          <w:p w14:paraId="26A29B79" w14:textId="77777777" w:rsidR="00633CF6" w:rsidRPr="00936713" w:rsidRDefault="00633CF6">
            <w:pPr>
              <w:pStyle w:val="ListParagraph"/>
              <w:numPr>
                <w:ilvl w:val="0"/>
                <w:numId w:val="23"/>
              </w:numPr>
              <w:rPr>
                <w:b/>
              </w:rPr>
            </w:pPr>
            <w:r w:rsidRPr="00936713">
              <w:rPr>
                <w:b/>
              </w:rPr>
              <w:t>Einfluss von grosser Divergenz</w:t>
            </w:r>
          </w:p>
          <w:p w14:paraId="15ACE2FC" w14:textId="242D040B" w:rsidR="00B93789" w:rsidRPr="00936713" w:rsidRDefault="00B93789" w:rsidP="00B93789">
            <w:pPr>
              <w:pStyle w:val="ListParagraph"/>
            </w:pPr>
            <w:r w:rsidRPr="00936713">
              <w:lastRenderedPageBreak/>
              <w:t xml:space="preserve">Die </w:t>
            </w:r>
            <w:r w:rsidR="006A7A5E" w:rsidRPr="00936713">
              <w:t xml:space="preserve">Zusammenführung von Datensets kann mit zunehmender Divergenz Rechenintensiver werden. </w:t>
            </w:r>
          </w:p>
          <w:p w14:paraId="60C8C3BA" w14:textId="77777777" w:rsidR="00633CF6" w:rsidRPr="00936713" w:rsidRDefault="00633CF6">
            <w:pPr>
              <w:pStyle w:val="ListParagraph"/>
              <w:numPr>
                <w:ilvl w:val="0"/>
                <w:numId w:val="23"/>
              </w:numPr>
              <w:rPr>
                <w:b/>
              </w:rPr>
            </w:pPr>
            <w:r w:rsidRPr="00936713">
              <w:rPr>
                <w:b/>
              </w:rPr>
              <w:t>Einfluss auf die Skalierung</w:t>
            </w:r>
          </w:p>
          <w:p w14:paraId="30A38373" w14:textId="67C989D8" w:rsidR="006A7A5E" w:rsidRPr="00936713" w:rsidRDefault="006A7A5E" w:rsidP="006A7A5E">
            <w:pPr>
              <w:pStyle w:val="ListParagraph"/>
            </w:pPr>
            <w:r w:rsidRPr="00936713">
              <w:t xml:space="preserve">Besonders </w:t>
            </w:r>
            <w:proofErr w:type="gramStart"/>
            <w:r w:rsidRPr="00936713">
              <w:t>bei wiedererlangen</w:t>
            </w:r>
            <w:proofErr w:type="gramEnd"/>
            <w:r w:rsidRPr="00936713">
              <w:t xml:space="preserve"> der Konnektivität wird der Datentransfer und damit das Zusammenführen von Datensätzen erwartet. Dies kann zu einem Performance Peak führen.</w:t>
            </w:r>
          </w:p>
          <w:p w14:paraId="417B0C67" w14:textId="77777777" w:rsidR="00633CF6" w:rsidRPr="00936713" w:rsidRDefault="00633CF6" w:rsidP="00633CF6"/>
          <w:p w14:paraId="022A45B4" w14:textId="77777777" w:rsidR="00633CF6" w:rsidRPr="00936713" w:rsidRDefault="00633CF6" w:rsidP="00633CF6">
            <w:pPr>
              <w:rPr>
                <w:b/>
              </w:rPr>
            </w:pPr>
            <w:r w:rsidRPr="00936713">
              <w:rPr>
                <w:b/>
              </w:rPr>
              <w:t>Bewertungsskala:</w:t>
            </w:r>
          </w:p>
          <w:p w14:paraId="249E37C9" w14:textId="5FBD9090" w:rsidR="00633CF6" w:rsidRPr="00936713" w:rsidRDefault="006A7A5E" w:rsidP="00633CF6">
            <w:r w:rsidRPr="00936713">
              <w:t>1 = hoh</w:t>
            </w:r>
            <w:r w:rsidR="006F0933" w:rsidRPr="00936713">
              <w:t>e Rechenleistung</w:t>
            </w:r>
          </w:p>
          <w:p w14:paraId="34B7F11E" w14:textId="74EE8730" w:rsidR="006A7A5E" w:rsidRPr="00936713" w:rsidRDefault="006A7A5E" w:rsidP="00633CF6">
            <w:r w:rsidRPr="00936713">
              <w:t xml:space="preserve">2 = mittlere </w:t>
            </w:r>
            <w:r w:rsidR="006F0933" w:rsidRPr="00936713">
              <w:t>Rechenleistung</w:t>
            </w:r>
          </w:p>
          <w:p w14:paraId="59C6751A" w14:textId="6B6CD506" w:rsidR="006A7A5E" w:rsidRPr="00936713" w:rsidRDefault="006A7A5E" w:rsidP="00633CF6">
            <w:r w:rsidRPr="00936713">
              <w:t xml:space="preserve">3 = geringe </w:t>
            </w:r>
            <w:r w:rsidR="006F0933" w:rsidRPr="00936713">
              <w:t>Rechenleistung</w:t>
            </w:r>
          </w:p>
        </w:tc>
      </w:tr>
      <w:tr w:rsidR="00293E2B" w:rsidRPr="00936713" w14:paraId="721193FB" w14:textId="77777777" w:rsidTr="00293E2B">
        <w:tc>
          <w:tcPr>
            <w:tcW w:w="766" w:type="dxa"/>
          </w:tcPr>
          <w:p w14:paraId="0A9E5FC5" w14:textId="3303DF9C" w:rsidR="00293E2B" w:rsidRPr="00936713" w:rsidRDefault="00293E2B" w:rsidP="00C70D2F">
            <w:r w:rsidRPr="00936713">
              <w:lastRenderedPageBreak/>
              <w:t>K4</w:t>
            </w:r>
          </w:p>
        </w:tc>
        <w:tc>
          <w:tcPr>
            <w:tcW w:w="2977" w:type="dxa"/>
          </w:tcPr>
          <w:p w14:paraId="78CCC1E2" w14:textId="0718C77F" w:rsidR="00293E2B" w:rsidRPr="00936713" w:rsidRDefault="00633CF6" w:rsidP="00C70D2F">
            <w:r w:rsidRPr="00936713">
              <w:t>Netzwerkbandbreite</w:t>
            </w:r>
          </w:p>
        </w:tc>
        <w:tc>
          <w:tcPr>
            <w:tcW w:w="5639" w:type="dxa"/>
          </w:tcPr>
          <w:p w14:paraId="6BDB1D6B" w14:textId="77777777" w:rsidR="00293E2B" w:rsidRPr="00936713" w:rsidRDefault="00712FC1" w:rsidP="00C70D2F">
            <w:r w:rsidRPr="00936713">
              <w:t xml:space="preserve">Die betrachteten Lösungsvarianten unterscheiden sich in Bezug auf die benötigte Netzwerkbandbreite. </w:t>
            </w:r>
            <w:proofErr w:type="gramStart"/>
            <w:r w:rsidRPr="00936713">
              <w:t>Aus folgenden</w:t>
            </w:r>
            <w:proofErr w:type="gramEnd"/>
            <w:r w:rsidRPr="00936713">
              <w:t xml:space="preserve"> Gründen ist dieses Kriterium von Bedeutung:</w:t>
            </w:r>
          </w:p>
          <w:p w14:paraId="57739688" w14:textId="77777777" w:rsidR="00712FC1" w:rsidRPr="00936713" w:rsidRDefault="00712FC1" w:rsidP="00C70D2F"/>
          <w:p w14:paraId="316C8969" w14:textId="77777777" w:rsidR="00712FC1" w:rsidRPr="00936713" w:rsidRDefault="00712FC1">
            <w:pPr>
              <w:pStyle w:val="ListParagraph"/>
              <w:numPr>
                <w:ilvl w:val="0"/>
                <w:numId w:val="24"/>
              </w:numPr>
              <w:rPr>
                <w:b/>
              </w:rPr>
            </w:pPr>
            <w:r w:rsidRPr="00936713">
              <w:rPr>
                <w:b/>
              </w:rPr>
              <w:t>Kosten</w:t>
            </w:r>
          </w:p>
          <w:p w14:paraId="29309EC6" w14:textId="2DBE7F27" w:rsidR="00712FC1" w:rsidRPr="00936713" w:rsidRDefault="00712FC1" w:rsidP="00712FC1">
            <w:pPr>
              <w:pStyle w:val="ListParagraph"/>
            </w:pPr>
            <w:r w:rsidRPr="00936713">
              <w:t>Für mobile Geräte entstehen für die Benutzung von Netzwerkbandbreite oft Kosten.</w:t>
            </w:r>
          </w:p>
          <w:p w14:paraId="4C892974" w14:textId="77777777" w:rsidR="00712FC1" w:rsidRPr="00936713" w:rsidRDefault="00712FC1">
            <w:pPr>
              <w:pStyle w:val="ListParagraph"/>
              <w:numPr>
                <w:ilvl w:val="0"/>
                <w:numId w:val="24"/>
              </w:numPr>
              <w:rPr>
                <w:b/>
              </w:rPr>
            </w:pPr>
            <w:r w:rsidRPr="00936713">
              <w:rPr>
                <w:b/>
              </w:rPr>
              <w:t>Verfügbare Bandbreite</w:t>
            </w:r>
          </w:p>
          <w:p w14:paraId="4CDAD47A" w14:textId="6498FC4E" w:rsidR="002D401C" w:rsidRPr="00936713" w:rsidRDefault="002D401C" w:rsidP="002D401C">
            <w:pPr>
              <w:pStyle w:val="ListParagraph"/>
            </w:pPr>
            <w:r w:rsidRPr="00936713">
              <w:t>Die tatsächlich verwendbare Bandbreite in einem mobilen Netz kann stark variieren.</w:t>
            </w:r>
          </w:p>
          <w:p w14:paraId="151D9ECD" w14:textId="77777777" w:rsidR="00712FC1" w:rsidRPr="00936713" w:rsidRDefault="00712FC1" w:rsidP="00712FC1"/>
          <w:p w14:paraId="3E35AC44" w14:textId="77777777" w:rsidR="00712FC1" w:rsidRPr="00936713" w:rsidRDefault="00712FC1" w:rsidP="00712FC1">
            <w:pPr>
              <w:rPr>
                <w:b/>
              </w:rPr>
            </w:pPr>
            <w:r w:rsidRPr="00936713">
              <w:rPr>
                <w:b/>
              </w:rPr>
              <w:t>Bewertungskriterien:</w:t>
            </w:r>
          </w:p>
          <w:p w14:paraId="021BBEE4" w14:textId="77777777" w:rsidR="00712FC1" w:rsidRPr="00936713" w:rsidRDefault="002D401C" w:rsidP="00712FC1">
            <w:r w:rsidRPr="00936713">
              <w:t>1 = hoher Bandbreitenbedarf</w:t>
            </w:r>
          </w:p>
          <w:p w14:paraId="48F6EB6B" w14:textId="77777777" w:rsidR="002D401C" w:rsidRPr="00936713" w:rsidRDefault="002D401C" w:rsidP="00712FC1">
            <w:r w:rsidRPr="00936713">
              <w:t>2 = mittlerer Bandbreitenbedarf</w:t>
            </w:r>
          </w:p>
          <w:p w14:paraId="6236F994" w14:textId="7E0257E4" w:rsidR="002D401C" w:rsidRPr="00936713" w:rsidRDefault="002D401C" w:rsidP="00712FC1">
            <w:r w:rsidRPr="00936713">
              <w:t>3 = ge</w:t>
            </w:r>
            <w:r w:rsidR="00213F0F" w:rsidRPr="00936713">
              <w:t>r</w:t>
            </w:r>
            <w:r w:rsidRPr="00936713">
              <w:t>inger Bandbreitenbedarf</w:t>
            </w:r>
          </w:p>
        </w:tc>
      </w:tr>
      <w:tr w:rsidR="002B5AA9" w:rsidRPr="00936713" w14:paraId="508E0303" w14:textId="77777777" w:rsidTr="00293E2B">
        <w:tc>
          <w:tcPr>
            <w:tcW w:w="766" w:type="dxa"/>
          </w:tcPr>
          <w:p w14:paraId="0937A591" w14:textId="3D99EC69" w:rsidR="002B5AA9" w:rsidRPr="00936713" w:rsidRDefault="002B5AA9" w:rsidP="00C70D2F">
            <w:r w:rsidRPr="00936713">
              <w:t>K5</w:t>
            </w:r>
          </w:p>
        </w:tc>
        <w:tc>
          <w:tcPr>
            <w:tcW w:w="2977" w:type="dxa"/>
          </w:tcPr>
          <w:p w14:paraId="36D76239" w14:textId="6EBE53B5" w:rsidR="002B5AA9" w:rsidRPr="00936713" w:rsidRDefault="008C471A" w:rsidP="00C70D2F">
            <w:r w:rsidRPr="00936713">
              <w:t>Geeignetes Konfliktmanagement</w:t>
            </w:r>
          </w:p>
        </w:tc>
        <w:tc>
          <w:tcPr>
            <w:tcW w:w="5639" w:type="dxa"/>
          </w:tcPr>
          <w:p w14:paraId="6DC5D9AE" w14:textId="34635F69" w:rsidR="002B5AA9" w:rsidRPr="00936713" w:rsidRDefault="002B5AA9" w:rsidP="00C70D2F">
            <w:r w:rsidRPr="00936713">
              <w:t xml:space="preserve">Die betrachteten Lösungsvarianten unterscheiden sich </w:t>
            </w:r>
            <w:r w:rsidR="008C471A" w:rsidRPr="00936713">
              <w:t>im Konfliktmanagement und in dessen Eignung für den mobile Client. Das Kriterium wird aus den folgenden Gründen bewertet:</w:t>
            </w:r>
          </w:p>
          <w:p w14:paraId="6D0923B3" w14:textId="77777777" w:rsidR="00C41EF6" w:rsidRPr="00936713" w:rsidRDefault="00C41EF6" w:rsidP="00C70D2F"/>
          <w:p w14:paraId="3E4BB5D4" w14:textId="77777777" w:rsidR="00C41EF6" w:rsidRPr="00936713" w:rsidRDefault="00C41EF6">
            <w:pPr>
              <w:pStyle w:val="ListParagraph"/>
              <w:numPr>
                <w:ilvl w:val="0"/>
                <w:numId w:val="25"/>
              </w:numPr>
              <w:rPr>
                <w:b/>
              </w:rPr>
            </w:pPr>
            <w:proofErr w:type="spellStart"/>
            <w:r w:rsidRPr="00936713">
              <w:rPr>
                <w:b/>
              </w:rPr>
              <w:t>Konkurierende</w:t>
            </w:r>
            <w:proofErr w:type="spellEnd"/>
            <w:r w:rsidRPr="00936713">
              <w:rPr>
                <w:b/>
              </w:rPr>
              <w:t xml:space="preserve"> Änderungen</w:t>
            </w:r>
          </w:p>
          <w:p w14:paraId="448CBC92" w14:textId="642AD7A6" w:rsidR="00C41EF6" w:rsidRPr="00936713" w:rsidRDefault="00C41EF6" w:rsidP="00C41EF6">
            <w:pPr>
              <w:pStyle w:val="ListParagraph"/>
            </w:pPr>
            <w:proofErr w:type="spellStart"/>
            <w:r w:rsidRPr="00936713">
              <w:t>Konkurierende</w:t>
            </w:r>
            <w:proofErr w:type="spellEnd"/>
            <w:r w:rsidRPr="00936713">
              <w:t xml:space="preserve"> Änderungen sind wahrscheinlich im Anwendungsszenario der Baustellen App. Die Datenübertragung muss mit </w:t>
            </w:r>
            <w:proofErr w:type="spellStart"/>
            <w:r w:rsidRPr="00936713">
              <w:t>konkurierende</w:t>
            </w:r>
            <w:proofErr w:type="spellEnd"/>
            <w:r w:rsidRPr="00936713">
              <w:t xml:space="preserve"> Änderungen umgehen können.</w:t>
            </w:r>
          </w:p>
          <w:p w14:paraId="07B94056" w14:textId="77777777" w:rsidR="00C41EF6" w:rsidRPr="00936713" w:rsidRDefault="00C41EF6">
            <w:pPr>
              <w:pStyle w:val="ListParagraph"/>
              <w:numPr>
                <w:ilvl w:val="0"/>
                <w:numId w:val="25"/>
              </w:numPr>
              <w:rPr>
                <w:b/>
              </w:rPr>
            </w:pPr>
            <w:r w:rsidRPr="00936713">
              <w:rPr>
                <w:b/>
              </w:rPr>
              <w:t>Potenzieller Datenverlust</w:t>
            </w:r>
          </w:p>
          <w:p w14:paraId="44BD3034" w14:textId="4CE20E11" w:rsidR="00C41EF6" w:rsidRPr="00936713" w:rsidRDefault="00C41EF6" w:rsidP="00C41EF6">
            <w:pPr>
              <w:pStyle w:val="ListParagraph"/>
            </w:pPr>
            <w:r w:rsidRPr="00936713">
              <w:t>Änderungen am selben Datensatz von unterschiedlichen Quellen kann zum Verlust von Daten führen.</w:t>
            </w:r>
            <w:r w:rsidR="008C471A" w:rsidRPr="00936713">
              <w:t xml:space="preserve"> Die </w:t>
            </w:r>
            <w:proofErr w:type="spellStart"/>
            <w:r w:rsidR="008C471A" w:rsidRPr="00936713">
              <w:t>akzeptanz</w:t>
            </w:r>
            <w:proofErr w:type="spellEnd"/>
            <w:r w:rsidR="008C471A" w:rsidRPr="00936713">
              <w:t xml:space="preserve"> und der Umfang von </w:t>
            </w:r>
            <w:proofErr w:type="spellStart"/>
            <w:r w:rsidR="008C471A" w:rsidRPr="00936713">
              <w:t>Datenvelust</w:t>
            </w:r>
            <w:proofErr w:type="spellEnd"/>
            <w:r w:rsidR="008C471A" w:rsidRPr="00936713">
              <w:t xml:space="preserve"> muss mit den Anforderungen der Helion AG </w:t>
            </w:r>
            <w:proofErr w:type="spellStart"/>
            <w:r w:rsidR="008C471A" w:rsidRPr="00936713">
              <w:t>überinstimmen</w:t>
            </w:r>
            <w:proofErr w:type="spellEnd"/>
            <w:r w:rsidR="008C471A" w:rsidRPr="00936713">
              <w:t>.</w:t>
            </w:r>
          </w:p>
          <w:p w14:paraId="3D4696CD" w14:textId="77777777" w:rsidR="00C41EF6" w:rsidRPr="00936713" w:rsidRDefault="00C41EF6" w:rsidP="00C41EF6"/>
          <w:p w14:paraId="48B8114B" w14:textId="77777777" w:rsidR="00C41EF6" w:rsidRPr="00936713" w:rsidRDefault="00C41EF6" w:rsidP="00C41EF6">
            <w:pPr>
              <w:rPr>
                <w:b/>
              </w:rPr>
            </w:pPr>
            <w:r w:rsidRPr="00936713">
              <w:rPr>
                <w:b/>
              </w:rPr>
              <w:t>Bewertungskriterien:</w:t>
            </w:r>
          </w:p>
          <w:p w14:paraId="2188D8E6" w14:textId="06431AE5" w:rsidR="00C41EF6" w:rsidRPr="00936713" w:rsidRDefault="00C41EF6" w:rsidP="00C41EF6">
            <w:r w:rsidRPr="00936713">
              <w:t xml:space="preserve">1 = </w:t>
            </w:r>
            <w:r w:rsidR="008C471A" w:rsidRPr="00936713">
              <w:t>ungeeignetes Konfliktmanagement</w:t>
            </w:r>
          </w:p>
          <w:p w14:paraId="3FF5F3CB" w14:textId="39A70B20" w:rsidR="00C41EF6" w:rsidRPr="00936713" w:rsidRDefault="00C41EF6" w:rsidP="00C41EF6">
            <w:r w:rsidRPr="00936713">
              <w:t xml:space="preserve">2 = </w:t>
            </w:r>
            <w:r w:rsidR="008C471A" w:rsidRPr="00936713">
              <w:t>eingeschränkt geeignetes Konfliktmanagement</w:t>
            </w:r>
          </w:p>
          <w:p w14:paraId="7FE00789" w14:textId="2A82C09E" w:rsidR="008C471A" w:rsidRPr="00936713" w:rsidRDefault="008C471A" w:rsidP="00C41EF6">
            <w:r w:rsidRPr="00936713">
              <w:t xml:space="preserve">3 = geeignetes </w:t>
            </w:r>
            <w:proofErr w:type="spellStart"/>
            <w:r w:rsidRPr="00936713">
              <w:t>Konfilkmanagement</w:t>
            </w:r>
            <w:proofErr w:type="spellEnd"/>
          </w:p>
        </w:tc>
      </w:tr>
    </w:tbl>
    <w:p w14:paraId="22083949" w14:textId="77777777" w:rsidR="00513C18" w:rsidRPr="00936713" w:rsidRDefault="00513C18" w:rsidP="00C70D2F"/>
    <w:p w14:paraId="47E738FA" w14:textId="31310D26" w:rsidR="00253C8F" w:rsidRPr="00936713" w:rsidRDefault="00253C8F" w:rsidP="00C70D2F">
      <w:r w:rsidRPr="00936713">
        <w:t xml:space="preserve">In den folgenden Tabellen wird die Bewertung der Varianten </w:t>
      </w:r>
      <w:proofErr w:type="spellStart"/>
      <w:r w:rsidRPr="00936713">
        <w:t>im</w:t>
      </w:r>
      <w:proofErr w:type="spellEnd"/>
      <w:r w:rsidRPr="00936713">
        <w:t xml:space="preserve"> Bezug auf die oben beschriebenen Kriterien aufgezeigt.</w:t>
      </w:r>
    </w:p>
    <w:p w14:paraId="7B71C5EE" w14:textId="0172D041" w:rsidR="00EE5947" w:rsidRPr="00936713" w:rsidRDefault="00EE5947" w:rsidP="00EE5947">
      <w:pPr>
        <w:pStyle w:val="Caption"/>
        <w:keepNext/>
      </w:pPr>
      <w:bookmarkStart w:id="167" w:name="_Toc190680567"/>
      <w:r w:rsidRPr="00936713">
        <w:t xml:space="preserve">Tabelle </w:t>
      </w:r>
      <w:fldSimple w:instr=" SEQ Tabelle \* ARABIC ">
        <w:r w:rsidR="00D64016">
          <w:rPr>
            <w:noProof/>
          </w:rPr>
          <w:t>31</w:t>
        </w:r>
      </w:fldSimple>
      <w:r w:rsidRPr="00936713">
        <w:t xml:space="preserve"> Bewertung der Komplexität der Varianten</w:t>
      </w:r>
      <w:bookmarkEnd w:id="167"/>
    </w:p>
    <w:tbl>
      <w:tblPr>
        <w:tblStyle w:val="TabelleBFH2"/>
        <w:tblW w:w="0" w:type="auto"/>
        <w:tblLook w:val="04A0" w:firstRow="1" w:lastRow="0" w:firstColumn="1" w:lastColumn="0" w:noHBand="0" w:noVBand="1"/>
      </w:tblPr>
      <w:tblGrid>
        <w:gridCol w:w="2609"/>
        <w:gridCol w:w="2551"/>
        <w:gridCol w:w="4222"/>
      </w:tblGrid>
      <w:tr w:rsidR="00EE5947" w:rsidRPr="00936713" w14:paraId="533D9A0F" w14:textId="77777777" w:rsidTr="00EE5947">
        <w:trPr>
          <w:cnfStyle w:val="100000000000" w:firstRow="1" w:lastRow="0" w:firstColumn="0" w:lastColumn="0" w:oddVBand="0" w:evenVBand="0" w:oddHBand="0" w:evenHBand="0" w:firstRowFirstColumn="0" w:firstRowLastColumn="0" w:lastRowFirstColumn="0" w:lastRowLastColumn="0"/>
        </w:trPr>
        <w:tc>
          <w:tcPr>
            <w:tcW w:w="2609" w:type="dxa"/>
          </w:tcPr>
          <w:p w14:paraId="35261C30" w14:textId="47DA5464" w:rsidR="00EE5947" w:rsidRPr="00936713" w:rsidRDefault="00EE5947" w:rsidP="00C70D2F">
            <w:r w:rsidRPr="00936713">
              <w:t>Variante</w:t>
            </w:r>
          </w:p>
        </w:tc>
        <w:tc>
          <w:tcPr>
            <w:tcW w:w="2551" w:type="dxa"/>
          </w:tcPr>
          <w:p w14:paraId="12141AE2" w14:textId="4B24EC51" w:rsidR="00EE5947" w:rsidRPr="00936713" w:rsidRDefault="00EE5947" w:rsidP="00C70D2F">
            <w:r w:rsidRPr="00936713">
              <w:t>Komplexität</w:t>
            </w:r>
          </w:p>
        </w:tc>
        <w:tc>
          <w:tcPr>
            <w:tcW w:w="4222" w:type="dxa"/>
          </w:tcPr>
          <w:p w14:paraId="2858017B" w14:textId="0509BC02" w:rsidR="00EE5947" w:rsidRPr="00936713" w:rsidRDefault="00EE5947" w:rsidP="00C70D2F">
            <w:r w:rsidRPr="00936713">
              <w:t>Begründung</w:t>
            </w:r>
          </w:p>
        </w:tc>
      </w:tr>
      <w:tr w:rsidR="00EE5947" w:rsidRPr="00936713" w14:paraId="70E0A3A3" w14:textId="77777777" w:rsidTr="00EE5947">
        <w:tc>
          <w:tcPr>
            <w:tcW w:w="2609" w:type="dxa"/>
          </w:tcPr>
          <w:p w14:paraId="7D4C0B23" w14:textId="0FAFE567" w:rsidR="00EE5947" w:rsidRPr="00936713" w:rsidRDefault="00EE5947" w:rsidP="00C70D2F">
            <w:r w:rsidRPr="00936713">
              <w:lastRenderedPageBreak/>
              <w:t>«</w:t>
            </w:r>
            <w:proofErr w:type="spellStart"/>
            <w:r w:rsidRPr="00936713">
              <w:t>Full</w:t>
            </w:r>
            <w:proofErr w:type="spellEnd"/>
            <w:r w:rsidRPr="00936713">
              <w:t xml:space="preserve"> Transfer»</w:t>
            </w:r>
          </w:p>
        </w:tc>
        <w:tc>
          <w:tcPr>
            <w:tcW w:w="2551" w:type="dxa"/>
          </w:tcPr>
          <w:p w14:paraId="695427D0" w14:textId="52B4473E" w:rsidR="00EE5947" w:rsidRPr="00936713" w:rsidRDefault="00EE5947" w:rsidP="00C70D2F">
            <w:r w:rsidRPr="00936713">
              <w:t>Geringe Komplexität</w:t>
            </w:r>
          </w:p>
        </w:tc>
        <w:tc>
          <w:tcPr>
            <w:tcW w:w="4222" w:type="dxa"/>
          </w:tcPr>
          <w:p w14:paraId="5C883831" w14:textId="6CB7DCAF" w:rsidR="00EE5947" w:rsidRPr="00936713" w:rsidRDefault="00EE5947" w:rsidP="00C70D2F">
            <w:r w:rsidRPr="00936713">
              <w:t xml:space="preserve">Wie in </w:t>
            </w:r>
            <w:r w:rsidRPr="00936713">
              <w:fldChar w:fldCharType="begin"/>
            </w:r>
            <w:r w:rsidRPr="00936713">
              <w:instrText xml:space="preserve"> ADDIN ZOTERO_ITEM CSL_CITATION {"citationID":"yOnmxRmz","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xml:space="preserve"> gezeigt verwendet das Muster «</w:t>
            </w:r>
            <w:proofErr w:type="spellStart"/>
            <w:r w:rsidRPr="00936713">
              <w:t>Full</w:t>
            </w:r>
            <w:proofErr w:type="spellEnd"/>
            <w:r w:rsidRPr="00936713">
              <w:t xml:space="preserve"> Transfer» keine Algorithmen für die Bestimmung der zusammen zu führenden Daten</w:t>
            </w:r>
            <w:r w:rsidR="00262FD7" w:rsidRPr="00936713">
              <w:t>. Entsprechend ist die Implementierung einfach und die Fehleranfälligkeit gering.</w:t>
            </w:r>
          </w:p>
        </w:tc>
      </w:tr>
      <w:tr w:rsidR="00EE5947" w:rsidRPr="00936713" w14:paraId="3E992E6C" w14:textId="77777777" w:rsidTr="00EE5947">
        <w:tc>
          <w:tcPr>
            <w:tcW w:w="2609" w:type="dxa"/>
          </w:tcPr>
          <w:p w14:paraId="7502CD8F" w14:textId="4EC6BFDC" w:rsidR="00EE5947" w:rsidRPr="00936713" w:rsidRDefault="00EE5947" w:rsidP="00C70D2F">
            <w:r w:rsidRPr="00936713">
              <w:t>«</w:t>
            </w:r>
            <w:proofErr w:type="spellStart"/>
            <w:r w:rsidRPr="00936713">
              <w:t>Timestamp</w:t>
            </w:r>
            <w:proofErr w:type="spellEnd"/>
            <w:r w:rsidRPr="00936713">
              <w:t xml:space="preserve"> Transfer»</w:t>
            </w:r>
          </w:p>
        </w:tc>
        <w:tc>
          <w:tcPr>
            <w:tcW w:w="2551" w:type="dxa"/>
          </w:tcPr>
          <w:p w14:paraId="0794DB77" w14:textId="45D91311" w:rsidR="00EE5947" w:rsidRPr="00936713" w:rsidRDefault="00EE5947" w:rsidP="00C70D2F">
            <w:r w:rsidRPr="00936713">
              <w:t>Mittlere Komplexität</w:t>
            </w:r>
          </w:p>
        </w:tc>
        <w:tc>
          <w:tcPr>
            <w:tcW w:w="4222" w:type="dxa"/>
          </w:tcPr>
          <w:p w14:paraId="74B42916" w14:textId="74583C2E" w:rsidR="00EE5947" w:rsidRPr="00936713" w:rsidRDefault="00262FD7" w:rsidP="00C70D2F">
            <w:r w:rsidRPr="00936713">
              <w:t xml:space="preserve">Für die Implementierung wird ein Algorithmus benötigt, welcher Zeitstempel vergleicht </w:t>
            </w:r>
            <w:r w:rsidRPr="00936713">
              <w:fldChar w:fldCharType="begin"/>
            </w:r>
            <w:r w:rsidRPr="00936713">
              <w:instrText xml:space="preserve"> ADDIN ZOTERO_ITEM CSL_CITATION {"citationID":"xFtJpFPi","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Ausserdem werden Zusätzliche Endpoints für den Austausch der Zeitstempel benötigt.</w:t>
            </w:r>
          </w:p>
        </w:tc>
      </w:tr>
      <w:tr w:rsidR="00EE5947" w:rsidRPr="00936713" w14:paraId="21B6F17F" w14:textId="77777777" w:rsidTr="00EE5947">
        <w:tc>
          <w:tcPr>
            <w:tcW w:w="2609" w:type="dxa"/>
          </w:tcPr>
          <w:p w14:paraId="35946055" w14:textId="147960E0" w:rsidR="00EE5947" w:rsidRPr="00936713" w:rsidRDefault="00EE5947" w:rsidP="00C70D2F">
            <w:r w:rsidRPr="00936713">
              <w:t>«</w:t>
            </w:r>
            <w:proofErr w:type="spellStart"/>
            <w:r w:rsidRPr="00936713">
              <w:t>Mathematical</w:t>
            </w:r>
            <w:proofErr w:type="spellEnd"/>
            <w:r w:rsidRPr="00936713">
              <w:t xml:space="preserve"> Transfer»</w:t>
            </w:r>
          </w:p>
        </w:tc>
        <w:tc>
          <w:tcPr>
            <w:tcW w:w="2551" w:type="dxa"/>
          </w:tcPr>
          <w:p w14:paraId="18406A48" w14:textId="167EA713" w:rsidR="00EE5947" w:rsidRPr="00936713" w:rsidRDefault="00EE5947" w:rsidP="00C70D2F">
            <w:r w:rsidRPr="00936713">
              <w:t>Hohe Komplexität</w:t>
            </w:r>
          </w:p>
        </w:tc>
        <w:tc>
          <w:tcPr>
            <w:tcW w:w="4222" w:type="dxa"/>
          </w:tcPr>
          <w:p w14:paraId="7A3A17FB" w14:textId="1CF7D108" w:rsidR="00EE5947" w:rsidRPr="00936713" w:rsidRDefault="00262FD7" w:rsidP="00C70D2F">
            <w:r w:rsidRPr="00936713">
              <w:t xml:space="preserve">Diese Variante verwendet komplexe mathematische Algorithmen </w:t>
            </w:r>
            <w:r w:rsidRPr="00936713">
              <w:fldChar w:fldCharType="begin"/>
            </w:r>
            <w:r w:rsidRPr="00936713">
              <w:instrText xml:space="preserve"> ADDIN ZOTERO_ITEM CSL_CITATION {"citationID":"FNrg7nue","properties":{"formattedCitation":"[2]","plainCitation":"[2]","noteIndex":0},"citationItems":[{"id":88,"uris":["http://zotero.org/users/15041600/items/8LZBNVBR"],"itemData":{"id":88,"type":"paper-conference","abstract":"Set reconciliation between nodes without prior context is an interesting problem that has numerous applications. Finding the set difference between two sets forms the basis of set reconciliation and de-duplication problems. As the number of devices spread across diverse networks required to be kept in sync is increasing, the cost of communication is increasingly proportionately. In this paper, I propose an effective scheme in terms of communication cost to reconcile the distributed data on all the nodes that don't have any prior context of the other nodes.","container-title":"2013 Fourth International Conference on Computing, Communications and Networking Technologies (ICCCNT)","DOI":"10.1109/ICCCNT.2013.6726730","event-title":"2013 Fourth International Conference on Computing, Communications and Networking Technologies (ICCCNT)","page":"1-4","source":"IEEE Xplore","title":"Set reconciliation in multi-node environment","URL":"https://ieeexplore.ieee.org/document/6726730/?arnumber=6726730","author":[{"family":"Selvan","given":"Aravind"}],"accessed":{"date-parts":[["2025",1,29]]},"issued":{"date-parts":[["2013",7]]},"citation-key":"selvanSetReconciliationMultinode2013"}}],"schema":"https://github.com/citation-style-language/schema/raw/master/csl-citation.json"} </w:instrText>
            </w:r>
            <w:r w:rsidRPr="00936713">
              <w:fldChar w:fldCharType="separate"/>
            </w:r>
            <w:r w:rsidRPr="00936713">
              <w:t>[2]</w:t>
            </w:r>
            <w:r w:rsidRPr="00936713">
              <w:fldChar w:fldCharType="end"/>
            </w:r>
            <w:r w:rsidRPr="00936713">
              <w:t xml:space="preserve"> für die Berechnung der Zusammenführung von Datensätzen. Dies führt zu hohem Entwicklungsaufwand und insgesamt zu einem Komplexeren System </w:t>
            </w:r>
            <w:r w:rsidRPr="00936713">
              <w:fldChar w:fldCharType="begin"/>
            </w:r>
            <w:r w:rsidRPr="00936713">
              <w:instrText xml:space="preserve"> ADDIN ZOTERO_ITEM CSL_CITATION {"citationID":"EbMam49j","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tc>
      </w:tr>
    </w:tbl>
    <w:p w14:paraId="7878C810" w14:textId="77777777" w:rsidR="00EE5947" w:rsidRPr="00936713" w:rsidRDefault="00EE5947" w:rsidP="00C70D2F"/>
    <w:p w14:paraId="451F1977" w14:textId="6F0A72BE" w:rsidR="00EE5947" w:rsidRPr="00936713" w:rsidRDefault="00EE5947" w:rsidP="00EE5947">
      <w:pPr>
        <w:pStyle w:val="Caption"/>
        <w:keepNext/>
      </w:pPr>
      <w:bookmarkStart w:id="168" w:name="_Toc190680568"/>
      <w:r w:rsidRPr="00936713">
        <w:t xml:space="preserve">Tabelle </w:t>
      </w:r>
      <w:fldSimple w:instr=" SEQ Tabelle \* ARABIC ">
        <w:r w:rsidR="00D64016">
          <w:rPr>
            <w:noProof/>
          </w:rPr>
          <w:t>32</w:t>
        </w:r>
      </w:fldSimple>
      <w:r w:rsidRPr="00936713">
        <w:t xml:space="preserve"> Bewertung des Speicherbedarfs der Varianten</w:t>
      </w:r>
      <w:bookmarkEnd w:id="168"/>
    </w:p>
    <w:tbl>
      <w:tblPr>
        <w:tblStyle w:val="TabelleBFH2"/>
        <w:tblW w:w="0" w:type="auto"/>
        <w:tblLook w:val="04A0" w:firstRow="1" w:lastRow="0" w:firstColumn="1" w:lastColumn="0" w:noHBand="0" w:noVBand="1"/>
      </w:tblPr>
      <w:tblGrid>
        <w:gridCol w:w="2609"/>
        <w:gridCol w:w="2551"/>
        <w:gridCol w:w="4222"/>
      </w:tblGrid>
      <w:tr w:rsidR="00EE5947" w:rsidRPr="00936713" w14:paraId="2C860FBC" w14:textId="77777777" w:rsidTr="00683AD8">
        <w:trPr>
          <w:cnfStyle w:val="100000000000" w:firstRow="1" w:lastRow="0" w:firstColumn="0" w:lastColumn="0" w:oddVBand="0" w:evenVBand="0" w:oddHBand="0" w:evenHBand="0" w:firstRowFirstColumn="0" w:firstRowLastColumn="0" w:lastRowFirstColumn="0" w:lastRowLastColumn="0"/>
        </w:trPr>
        <w:tc>
          <w:tcPr>
            <w:tcW w:w="2609" w:type="dxa"/>
          </w:tcPr>
          <w:p w14:paraId="7D926E35" w14:textId="77777777" w:rsidR="00EE5947" w:rsidRPr="00936713" w:rsidRDefault="00EE5947" w:rsidP="00683AD8">
            <w:r w:rsidRPr="00936713">
              <w:t>Variante</w:t>
            </w:r>
          </w:p>
        </w:tc>
        <w:tc>
          <w:tcPr>
            <w:tcW w:w="2551" w:type="dxa"/>
          </w:tcPr>
          <w:p w14:paraId="759AD22C" w14:textId="299CD2F7" w:rsidR="00EE5947" w:rsidRPr="00936713" w:rsidRDefault="00EE5947" w:rsidP="00683AD8">
            <w:r w:rsidRPr="00936713">
              <w:t>Speicherbedarf</w:t>
            </w:r>
          </w:p>
        </w:tc>
        <w:tc>
          <w:tcPr>
            <w:tcW w:w="4222" w:type="dxa"/>
          </w:tcPr>
          <w:p w14:paraId="4F7DE9FB" w14:textId="77777777" w:rsidR="00EE5947" w:rsidRPr="00936713" w:rsidRDefault="00EE5947" w:rsidP="00683AD8">
            <w:r w:rsidRPr="00936713">
              <w:t>Begründung</w:t>
            </w:r>
          </w:p>
        </w:tc>
      </w:tr>
      <w:tr w:rsidR="00EE5947" w:rsidRPr="00936713" w14:paraId="43CDA115" w14:textId="77777777" w:rsidTr="00683AD8">
        <w:tc>
          <w:tcPr>
            <w:tcW w:w="2609" w:type="dxa"/>
          </w:tcPr>
          <w:p w14:paraId="2E167910" w14:textId="77777777" w:rsidR="00EE5947" w:rsidRPr="00936713" w:rsidRDefault="00EE5947" w:rsidP="00683AD8">
            <w:r w:rsidRPr="00936713">
              <w:t>«</w:t>
            </w:r>
            <w:proofErr w:type="spellStart"/>
            <w:r w:rsidRPr="00936713">
              <w:t>Full</w:t>
            </w:r>
            <w:proofErr w:type="spellEnd"/>
            <w:r w:rsidRPr="00936713">
              <w:t xml:space="preserve"> Transfer»</w:t>
            </w:r>
          </w:p>
        </w:tc>
        <w:tc>
          <w:tcPr>
            <w:tcW w:w="2551" w:type="dxa"/>
          </w:tcPr>
          <w:p w14:paraId="2F2F2584" w14:textId="386C3571" w:rsidR="00EE5947" w:rsidRPr="00936713" w:rsidRDefault="00FA1584" w:rsidP="00683AD8">
            <w:r w:rsidRPr="00936713">
              <w:t>Kein zusätzlicher Speicherbedarf</w:t>
            </w:r>
          </w:p>
        </w:tc>
        <w:tc>
          <w:tcPr>
            <w:tcW w:w="4222" w:type="dxa"/>
          </w:tcPr>
          <w:p w14:paraId="3EBF1677" w14:textId="480DF770" w:rsidR="00EE5947" w:rsidRPr="00936713" w:rsidRDefault="00DD1693" w:rsidP="00683AD8">
            <w:r w:rsidRPr="00936713">
              <w:t xml:space="preserve">Diese Variante muss keine zusätzlichen Daten für die Datenübertragung abspeichern, weil der Datensatz jeweils als </w:t>
            </w:r>
            <w:proofErr w:type="spellStart"/>
            <w:r w:rsidRPr="00936713">
              <w:t>ganzes</w:t>
            </w:r>
            <w:proofErr w:type="spellEnd"/>
            <w:r w:rsidRPr="00936713">
              <w:t xml:space="preserve"> übermittelt wird </w:t>
            </w:r>
            <w:r w:rsidRPr="00936713">
              <w:fldChar w:fldCharType="begin"/>
            </w:r>
            <w:r w:rsidRPr="00936713">
              <w:instrText xml:space="preserve"> ADDIN ZOTERO_ITEM CSL_CITATION {"citationID":"N2pwDyWx","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tc>
      </w:tr>
      <w:tr w:rsidR="00EE5947" w:rsidRPr="00936713" w14:paraId="729A3D5A" w14:textId="77777777" w:rsidTr="00683AD8">
        <w:tc>
          <w:tcPr>
            <w:tcW w:w="2609" w:type="dxa"/>
          </w:tcPr>
          <w:p w14:paraId="42A971E7" w14:textId="77777777" w:rsidR="00EE5947" w:rsidRPr="00936713" w:rsidRDefault="00EE5947" w:rsidP="00683AD8">
            <w:r w:rsidRPr="00936713">
              <w:t>«</w:t>
            </w:r>
            <w:proofErr w:type="spellStart"/>
            <w:r w:rsidRPr="00936713">
              <w:t>Timestamp</w:t>
            </w:r>
            <w:proofErr w:type="spellEnd"/>
            <w:r w:rsidRPr="00936713">
              <w:t xml:space="preserve"> Transfer»</w:t>
            </w:r>
          </w:p>
        </w:tc>
        <w:tc>
          <w:tcPr>
            <w:tcW w:w="2551" w:type="dxa"/>
          </w:tcPr>
          <w:p w14:paraId="79838B7F" w14:textId="05C7286B" w:rsidR="00EE5947" w:rsidRPr="00936713" w:rsidRDefault="00FA1584" w:rsidP="00683AD8">
            <w:r w:rsidRPr="00936713">
              <w:t>Mittlerer zusätzlicher Speicherbedarf</w:t>
            </w:r>
          </w:p>
        </w:tc>
        <w:tc>
          <w:tcPr>
            <w:tcW w:w="4222" w:type="dxa"/>
          </w:tcPr>
          <w:p w14:paraId="468B8C82" w14:textId="47090249" w:rsidR="00EE5947" w:rsidRPr="00936713" w:rsidRDefault="00DD1693" w:rsidP="00683AD8">
            <w:r w:rsidRPr="00936713">
              <w:t xml:space="preserve">Damit der Zeitstempel verglichen werden kann, muss jeder Datensatz ein «Erstellt am» und «Modifiziert am» Datumsfeld enthalten </w:t>
            </w:r>
            <w:r w:rsidRPr="00936713">
              <w:fldChar w:fldCharType="begin"/>
            </w:r>
            <w:r w:rsidRPr="00936713">
              <w:instrText xml:space="preserve"> ADDIN ZOTERO_ITEM CSL_CITATION {"citationID":"qGrW3YDk","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Dadurch ist ein zusätzlicher Speicherbedarf pro Datensatz nötig.</w:t>
            </w:r>
          </w:p>
        </w:tc>
      </w:tr>
      <w:tr w:rsidR="00EE5947" w:rsidRPr="00936713" w14:paraId="182B00E0" w14:textId="77777777" w:rsidTr="00683AD8">
        <w:tc>
          <w:tcPr>
            <w:tcW w:w="2609" w:type="dxa"/>
          </w:tcPr>
          <w:p w14:paraId="223095A4" w14:textId="77777777" w:rsidR="00EE5947" w:rsidRPr="00936713" w:rsidRDefault="00EE5947" w:rsidP="00683AD8">
            <w:r w:rsidRPr="00936713">
              <w:t>«</w:t>
            </w:r>
            <w:proofErr w:type="spellStart"/>
            <w:r w:rsidRPr="00936713">
              <w:t>Mathematical</w:t>
            </w:r>
            <w:proofErr w:type="spellEnd"/>
            <w:r w:rsidRPr="00936713">
              <w:t xml:space="preserve"> Transfer»</w:t>
            </w:r>
          </w:p>
        </w:tc>
        <w:tc>
          <w:tcPr>
            <w:tcW w:w="2551" w:type="dxa"/>
          </w:tcPr>
          <w:p w14:paraId="3CE97671" w14:textId="00AC4061" w:rsidR="00EE5947" w:rsidRPr="00936713" w:rsidRDefault="00FA1584" w:rsidP="00683AD8">
            <w:r w:rsidRPr="00936713">
              <w:t>Hoher zusätzlicher Speicherbedarf</w:t>
            </w:r>
          </w:p>
        </w:tc>
        <w:tc>
          <w:tcPr>
            <w:tcW w:w="4222" w:type="dxa"/>
          </w:tcPr>
          <w:p w14:paraId="637199ED" w14:textId="416B07E9" w:rsidR="00EE5947" w:rsidRPr="00936713" w:rsidRDefault="00DD1693" w:rsidP="00683AD8">
            <w:r w:rsidRPr="00936713">
              <w:t xml:space="preserve">Die Berechnung der Zusammenführung der Datensätzen benötigt oft zusätzlichen Speicher oder sogar separate Tabellen in der Datenbank </w:t>
            </w:r>
            <w:r w:rsidRPr="00936713">
              <w:fldChar w:fldCharType="begin"/>
            </w:r>
            <w:r w:rsidR="00534E68" w:rsidRPr="00936713">
              <w:instrText xml:space="preserve"> ADDIN ZOTERO_ITEM CSL_CITATION {"citationID":"JCm7JsPS","properties":{"formattedCitation":"[8]","plainCitation":"[8]","noteIndex":0},"citationItems":[{"id":91,"uris":["http://zotero.org/users/15041600/items/IH34XPA2"],"itemData":{"id":91,"type":"article-journal","abstract":"Many distributed cloud-based services use multiple loosely consistent replicas of user information to avoid the high overhead of more tightly coupled synchronization. Periodically, the information must be synchronized, or reconciled. One can place this problem in the theoretical framework of set reconciliation: two parties $$A_1$$and $$A_2$$each hold a set of keys, named $$S_1$$and $$S_2$$respectively, and the goal is for both parties to obtain $$S_1 \\cup S_2$$. Typically, set reconciliation is interesting algorithmically when sets are large but the set difference $$|S_1-S_2|+|S_2-S_1|$$is small. In this setting the focus is on accomplishing reconciliation efficiently in terms of communication; ideally, the communication should depend on the size of the set difference, and not on the size of the sets. In this paper, we extend recent approaches using Invertible Bloom Lookup Tables (IBLTs) for set reconciliation to the multi-party setting. There are three or more parties $$A_1,A_2,\\ldots ,A_n$$holding sets of keys $$S_1,S_2,\\ldots ,S_n$$respectively, and the goal is for all parties to obtain $$\\cup _i S_i$$. While this could be done by pairwise reconciliations, we seek more effective methods. Our general approach can function even if the number of parties is not exactly known in advance, and with some additional cost can be used to determine which other parties hold missing keys. Our methodology uses network coding techniques in conjunction with IBLTs, allowing efficiency in network utilization along with efficiency obtained by passing messages of size $$O(|\\cup _i S_i - \\cap _i S_i|)$$. By connecting reconciliation with network coding, we can provide efficient reconciliation methods for a number of natural distributed settings.","container-title":"Distributed Computing","DOI":"10.1007/s00446-017-0316-0","ISSN":"1432-0452","issue":"6","journalAbbreviation":"Distrib. Comput.","language":"en","page":"441-453","source":"Springer Link","title":"Simple multi-party set reconciliation","volume":"31","author":[{"family":"Mitzenmacher","given":"Michael"},{"family":"Pagh","given":"Rasmus"}],"issued":{"date-parts":[["2018",11,1]]},"citation-key":"mitzenmacherSimpleMultipartySet2018"}}],"schema":"https://github.com/citation-style-language/schema/raw/master/csl-citation.json"} </w:instrText>
            </w:r>
            <w:r w:rsidRPr="00936713">
              <w:fldChar w:fldCharType="separate"/>
            </w:r>
            <w:r w:rsidR="00534E68" w:rsidRPr="00936713">
              <w:t>[8]</w:t>
            </w:r>
            <w:r w:rsidRPr="00936713">
              <w:fldChar w:fldCharType="end"/>
            </w:r>
            <w:r w:rsidRPr="00936713">
              <w:t xml:space="preserve">. Der Bedarf an Speicher kann mit der </w:t>
            </w:r>
            <w:proofErr w:type="spellStart"/>
            <w:r w:rsidRPr="00936713">
              <w:t>Zuhname</w:t>
            </w:r>
            <w:proofErr w:type="spellEnd"/>
            <w:r w:rsidRPr="00936713">
              <w:t xml:space="preserve"> der Differenz oder der Menge an Datensätze steigen </w:t>
            </w:r>
            <w:r w:rsidRPr="00936713">
              <w:fldChar w:fldCharType="begin"/>
            </w:r>
            <w:r w:rsidR="00534E68" w:rsidRPr="00936713">
              <w:instrText xml:space="preserve"> ADDIN ZOTERO_ITEM CSL_CITATION {"citationID":"3uq534K9","properties":{"formattedCitation":"[8]","plainCitation":"[8]","noteIndex":0},"citationItems":[{"id":91,"uris":["http://zotero.org/users/15041600/items/IH34XPA2"],"itemData":{"id":91,"type":"article-journal","abstract":"Many distributed cloud-based services use multiple loosely consistent replicas of user information to avoid the high overhead of more tightly coupled synchronization. Periodically, the information must be synchronized, or reconciled. One can place this problem in the theoretical framework of set reconciliation: two parties $$A_1$$and $$A_2$$each hold a set of keys, named $$S_1$$and $$S_2$$respectively, and the goal is for both parties to obtain $$S_1 \\cup S_2$$. Typically, set reconciliation is interesting algorithmically when sets are large but the set difference $$|S_1-S_2|+|S_2-S_1|$$is small. In this setting the focus is on accomplishing reconciliation efficiently in terms of communication; ideally, the communication should depend on the size of the set difference, and not on the size of the sets. In this paper, we extend recent approaches using Invertible Bloom Lookup Tables (IBLTs) for set reconciliation to the multi-party setting. There are three or more parties $$A_1,A_2,\\ldots ,A_n$$holding sets of keys $$S_1,S_2,\\ldots ,S_n$$respectively, and the goal is for all parties to obtain $$\\cup _i S_i$$. While this could be done by pairwise reconciliations, we seek more effective methods. Our general approach can function even if the number of parties is not exactly known in advance, and with some additional cost can be used to determine which other parties hold missing keys. Our methodology uses network coding techniques in conjunction with IBLTs, allowing efficiency in network utilization along with efficiency obtained by passing messages of size $$O(|\\cup _i S_i - \\cap _i S_i|)$$. By connecting reconciliation with network coding, we can provide efficient reconciliation methods for a number of natural distributed settings.","container-title":"Distributed Computing","DOI":"10.1007/s00446-017-0316-0","ISSN":"1432-0452","issue":"6","journalAbbreviation":"Distrib. Comput.","language":"en","page":"441-453","source":"Springer Link","title":"Simple multi-party set reconciliation","volume":"31","author":[{"family":"Mitzenmacher","given":"Michael"},{"family":"Pagh","given":"Rasmus"}],"issued":{"date-parts":[["2018",11,1]]},"citation-key":"mitzenmacherSimpleMultipartySet2018"}}],"schema":"https://github.com/citation-style-language/schema/raw/master/csl-citation.json"} </w:instrText>
            </w:r>
            <w:r w:rsidRPr="00936713">
              <w:fldChar w:fldCharType="separate"/>
            </w:r>
            <w:r w:rsidR="00534E68" w:rsidRPr="00936713">
              <w:t>[8]</w:t>
            </w:r>
            <w:r w:rsidRPr="00936713">
              <w:fldChar w:fldCharType="end"/>
            </w:r>
            <w:r w:rsidRPr="00936713">
              <w:t>.</w:t>
            </w:r>
          </w:p>
        </w:tc>
      </w:tr>
    </w:tbl>
    <w:p w14:paraId="792E3ACB" w14:textId="77777777" w:rsidR="00EE5947" w:rsidRPr="00936713" w:rsidRDefault="00EE5947" w:rsidP="00C70D2F"/>
    <w:p w14:paraId="696390E4" w14:textId="4C469B5B" w:rsidR="00EE5947" w:rsidRPr="00936713" w:rsidRDefault="00EE5947" w:rsidP="00EE5947">
      <w:pPr>
        <w:pStyle w:val="Caption"/>
        <w:keepNext/>
      </w:pPr>
      <w:bookmarkStart w:id="169" w:name="_Toc190680569"/>
      <w:r w:rsidRPr="00936713">
        <w:t xml:space="preserve">Tabelle </w:t>
      </w:r>
      <w:fldSimple w:instr=" SEQ Tabelle \* ARABIC ">
        <w:r w:rsidR="00D64016">
          <w:rPr>
            <w:noProof/>
          </w:rPr>
          <w:t>33</w:t>
        </w:r>
      </w:fldSimple>
      <w:r w:rsidRPr="00936713">
        <w:t xml:space="preserve"> Bewertung der Performance der Varianten</w:t>
      </w:r>
      <w:bookmarkEnd w:id="169"/>
    </w:p>
    <w:tbl>
      <w:tblPr>
        <w:tblStyle w:val="TabelleBFH2"/>
        <w:tblW w:w="0" w:type="auto"/>
        <w:tblLook w:val="04A0" w:firstRow="1" w:lastRow="0" w:firstColumn="1" w:lastColumn="0" w:noHBand="0" w:noVBand="1"/>
      </w:tblPr>
      <w:tblGrid>
        <w:gridCol w:w="2609"/>
        <w:gridCol w:w="2551"/>
        <w:gridCol w:w="4222"/>
      </w:tblGrid>
      <w:tr w:rsidR="00EE5947" w:rsidRPr="00936713" w14:paraId="1CBCA53C" w14:textId="77777777" w:rsidTr="00683AD8">
        <w:trPr>
          <w:cnfStyle w:val="100000000000" w:firstRow="1" w:lastRow="0" w:firstColumn="0" w:lastColumn="0" w:oddVBand="0" w:evenVBand="0" w:oddHBand="0" w:evenHBand="0" w:firstRowFirstColumn="0" w:firstRowLastColumn="0" w:lastRowFirstColumn="0" w:lastRowLastColumn="0"/>
        </w:trPr>
        <w:tc>
          <w:tcPr>
            <w:tcW w:w="2609" w:type="dxa"/>
          </w:tcPr>
          <w:p w14:paraId="0B98689F" w14:textId="77777777" w:rsidR="00EE5947" w:rsidRPr="00936713" w:rsidRDefault="00EE5947" w:rsidP="00683AD8">
            <w:r w:rsidRPr="00936713">
              <w:t>Variante</w:t>
            </w:r>
          </w:p>
        </w:tc>
        <w:tc>
          <w:tcPr>
            <w:tcW w:w="2551" w:type="dxa"/>
          </w:tcPr>
          <w:p w14:paraId="70F246B1" w14:textId="62CE4B0B" w:rsidR="00EE5947" w:rsidRPr="00936713" w:rsidRDefault="006F0933" w:rsidP="00683AD8">
            <w:r w:rsidRPr="00936713">
              <w:t>Rechenleistung</w:t>
            </w:r>
          </w:p>
        </w:tc>
        <w:tc>
          <w:tcPr>
            <w:tcW w:w="4222" w:type="dxa"/>
          </w:tcPr>
          <w:p w14:paraId="198EF794" w14:textId="77777777" w:rsidR="00EE5947" w:rsidRPr="00936713" w:rsidRDefault="00EE5947" w:rsidP="00683AD8">
            <w:r w:rsidRPr="00936713">
              <w:t>Begründung</w:t>
            </w:r>
          </w:p>
        </w:tc>
      </w:tr>
      <w:tr w:rsidR="00EE5947" w:rsidRPr="00936713" w14:paraId="0B51C399" w14:textId="77777777" w:rsidTr="00683AD8">
        <w:tc>
          <w:tcPr>
            <w:tcW w:w="2609" w:type="dxa"/>
          </w:tcPr>
          <w:p w14:paraId="0C1BB8AE" w14:textId="77777777" w:rsidR="00EE5947" w:rsidRPr="00936713" w:rsidRDefault="00EE5947" w:rsidP="00683AD8">
            <w:r w:rsidRPr="00936713">
              <w:t>«</w:t>
            </w:r>
            <w:proofErr w:type="spellStart"/>
            <w:r w:rsidRPr="00936713">
              <w:t>Full</w:t>
            </w:r>
            <w:proofErr w:type="spellEnd"/>
            <w:r w:rsidRPr="00936713">
              <w:t xml:space="preserve"> Transfer»</w:t>
            </w:r>
          </w:p>
        </w:tc>
        <w:tc>
          <w:tcPr>
            <w:tcW w:w="2551" w:type="dxa"/>
          </w:tcPr>
          <w:p w14:paraId="1E88A26F" w14:textId="0FF5CA3C" w:rsidR="00EE5947" w:rsidRPr="00936713" w:rsidRDefault="006F0933" w:rsidP="00683AD8">
            <w:r w:rsidRPr="00936713">
              <w:t>Geringe Rechenleistung</w:t>
            </w:r>
          </w:p>
        </w:tc>
        <w:tc>
          <w:tcPr>
            <w:tcW w:w="4222" w:type="dxa"/>
          </w:tcPr>
          <w:p w14:paraId="7ACC5124" w14:textId="1232C2C3" w:rsidR="00EE5947" w:rsidRPr="00936713" w:rsidRDefault="00AD6C95" w:rsidP="00683AD8">
            <w:r w:rsidRPr="00936713">
              <w:t xml:space="preserve">Es findet wird keine Rechenleistung für die Ausführung einer Zusammenführung benötigt </w:t>
            </w:r>
            <w:r w:rsidRPr="00936713">
              <w:fldChar w:fldCharType="begin"/>
            </w:r>
            <w:r w:rsidRPr="00936713">
              <w:instrText xml:space="preserve"> ADDIN ZOTERO_ITEM CSL_CITATION {"citationID":"IdKZ4GGD","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tc>
      </w:tr>
      <w:tr w:rsidR="00EE5947" w:rsidRPr="00936713" w14:paraId="66E35F6E" w14:textId="77777777" w:rsidTr="00683AD8">
        <w:tc>
          <w:tcPr>
            <w:tcW w:w="2609" w:type="dxa"/>
          </w:tcPr>
          <w:p w14:paraId="5AC97F40" w14:textId="77777777" w:rsidR="00EE5947" w:rsidRPr="00936713" w:rsidRDefault="00EE5947" w:rsidP="00683AD8">
            <w:r w:rsidRPr="00936713">
              <w:t>«</w:t>
            </w:r>
            <w:proofErr w:type="spellStart"/>
            <w:r w:rsidRPr="00936713">
              <w:t>Timestamp</w:t>
            </w:r>
            <w:proofErr w:type="spellEnd"/>
            <w:r w:rsidRPr="00936713">
              <w:t xml:space="preserve"> Transfer»</w:t>
            </w:r>
          </w:p>
        </w:tc>
        <w:tc>
          <w:tcPr>
            <w:tcW w:w="2551" w:type="dxa"/>
          </w:tcPr>
          <w:p w14:paraId="7F239CB4" w14:textId="24234B5D" w:rsidR="00EE5947" w:rsidRPr="00936713" w:rsidRDefault="006F0933" w:rsidP="00683AD8">
            <w:r w:rsidRPr="00936713">
              <w:t>Geringe Rechenleistung</w:t>
            </w:r>
          </w:p>
        </w:tc>
        <w:tc>
          <w:tcPr>
            <w:tcW w:w="4222" w:type="dxa"/>
          </w:tcPr>
          <w:p w14:paraId="143F9928" w14:textId="2F30B659" w:rsidR="00EE5947" w:rsidRPr="00936713" w:rsidRDefault="00AD6C95" w:rsidP="00683AD8">
            <w:r w:rsidRPr="00936713">
              <w:t xml:space="preserve">Der Vergleich der </w:t>
            </w:r>
            <w:proofErr w:type="spellStart"/>
            <w:r w:rsidRPr="00936713">
              <w:t>Timestamps</w:t>
            </w:r>
            <w:proofErr w:type="spellEnd"/>
            <w:r w:rsidRPr="00936713">
              <w:t xml:space="preserve"> benötigt keinen nennenswerten Mehraufwand von Rechenleistung </w:t>
            </w:r>
            <w:r w:rsidRPr="00936713">
              <w:fldChar w:fldCharType="begin"/>
            </w:r>
            <w:r w:rsidRPr="00936713">
              <w:instrText xml:space="preserve"> ADDIN ZOTERO_ITEM CSL_CITATION {"citationID":"lyV5sYty","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tc>
      </w:tr>
      <w:tr w:rsidR="00EE5947" w:rsidRPr="00936713" w14:paraId="138557A0" w14:textId="77777777" w:rsidTr="00683AD8">
        <w:tc>
          <w:tcPr>
            <w:tcW w:w="2609" w:type="dxa"/>
          </w:tcPr>
          <w:p w14:paraId="3BD0FF3D" w14:textId="77777777" w:rsidR="00EE5947" w:rsidRPr="00936713" w:rsidRDefault="00EE5947" w:rsidP="00683AD8">
            <w:r w:rsidRPr="00936713">
              <w:t>«</w:t>
            </w:r>
            <w:proofErr w:type="spellStart"/>
            <w:r w:rsidRPr="00936713">
              <w:t>Mathematical</w:t>
            </w:r>
            <w:proofErr w:type="spellEnd"/>
            <w:r w:rsidRPr="00936713">
              <w:t xml:space="preserve"> Transfer»</w:t>
            </w:r>
          </w:p>
        </w:tc>
        <w:tc>
          <w:tcPr>
            <w:tcW w:w="2551" w:type="dxa"/>
          </w:tcPr>
          <w:p w14:paraId="5BDC9FCD" w14:textId="0FD289B1" w:rsidR="00EE5947" w:rsidRPr="00936713" w:rsidRDefault="006F0933" w:rsidP="00683AD8">
            <w:r w:rsidRPr="00936713">
              <w:t>Hohe Rechenleistung</w:t>
            </w:r>
          </w:p>
        </w:tc>
        <w:tc>
          <w:tcPr>
            <w:tcW w:w="4222" w:type="dxa"/>
          </w:tcPr>
          <w:p w14:paraId="39EB50BE" w14:textId="5B4E8BFC" w:rsidR="00EE5947" w:rsidRPr="00936713" w:rsidRDefault="00AD6C95" w:rsidP="00683AD8">
            <w:r w:rsidRPr="00936713">
              <w:t xml:space="preserve">Die Berechnung für die </w:t>
            </w:r>
            <w:proofErr w:type="spellStart"/>
            <w:r w:rsidRPr="00936713">
              <w:t>Zusammenfühung</w:t>
            </w:r>
            <w:proofErr w:type="spellEnd"/>
            <w:r w:rsidRPr="00936713">
              <w:t xml:space="preserve"> kann je nach Algorithmus höher ausfallen oder mit der </w:t>
            </w:r>
            <w:proofErr w:type="spellStart"/>
            <w:r w:rsidRPr="00936713">
              <w:t>Zuhname</w:t>
            </w:r>
            <w:proofErr w:type="spellEnd"/>
            <w:r w:rsidRPr="00936713">
              <w:t xml:space="preserve"> von Datensätzen zunehmen </w:t>
            </w:r>
            <w:r w:rsidRPr="00936713">
              <w:fldChar w:fldCharType="begin"/>
            </w:r>
            <w:r w:rsidR="007462BB" w:rsidRPr="00936713">
              <w:instrText xml:space="preserve"> ADDIN ZOTERO_ITEM CSL_CITATION {"citationID":"Th5UGyzM","properties":{"formattedCitation":"[17]","plainCitation":"[17]","noteIndex":0},"citationItems":[{"id":93,"uris":["http://zotero.org/users/15041600/items/M6294VUX"],"itemData":{"id":93,"type":"paper-conference","abstract":"We explore the connections between the classical problems of set difference and error correction codes, motivated by some recent results on Invertible Bloom Filters (communication-efficient set difference) and Biff Codes (fast error correction coding based on set difference). In particular, we seek to understand how these results generalize to settings where many parties communicate over a network represented by a graph, and the goal is for the parties to reconcile the objects owned by each, for some suitable definition of reconcile. Our general framework encompasses standard problems such as rumor spreading and network coding. We suggest that generalizing to other objects such as sequences with other measures such as edit distance may lead to a theory of reconciling objects over graphs. Such a theory may have practical consequences for modern cloud-based deployments.","container-title":"2012 50th Annual Allerton Conference on Communication, Control, and Computing (Allerton)","DOI":"10.1109/Allerton.2012.6483345","event-title":"2012 50th Annual Allerton Conference on Communication, Control, and Computing (Allerton)","page":"1126-1132","source":"IEEE Xplore","title":"The complexity of object reconciliation, and open problems related to set difference and coding","URL":"https://ieeexplore.ieee.org/document/6483345","author":[{"family":"Mitzenmacher","given":"Michael"},{"family":"Varghese","given":"George"}],"accessed":{"date-parts":[["2025",1,29]]},"issued":{"date-parts":[["2012",10]]},"citation-key":"mitzenmacherComplexityObjectReconciliation2012"}}],"schema":"https://github.com/citation-style-language/schema/raw/master/csl-citation.json"} </w:instrText>
            </w:r>
            <w:r w:rsidRPr="00936713">
              <w:fldChar w:fldCharType="separate"/>
            </w:r>
            <w:r w:rsidR="007462BB" w:rsidRPr="00936713">
              <w:t>[17]</w:t>
            </w:r>
            <w:r w:rsidRPr="00936713">
              <w:fldChar w:fldCharType="end"/>
            </w:r>
            <w:r w:rsidRPr="00936713">
              <w:t>.</w:t>
            </w:r>
          </w:p>
        </w:tc>
      </w:tr>
    </w:tbl>
    <w:p w14:paraId="7F48169C" w14:textId="77777777" w:rsidR="00EE5947" w:rsidRPr="00936713" w:rsidRDefault="00EE5947" w:rsidP="00C70D2F"/>
    <w:p w14:paraId="5E72B4A7" w14:textId="29ECF412" w:rsidR="00EE5947" w:rsidRPr="00936713" w:rsidRDefault="00EE5947" w:rsidP="00EE5947">
      <w:pPr>
        <w:pStyle w:val="Caption"/>
        <w:keepNext/>
      </w:pPr>
      <w:bookmarkStart w:id="170" w:name="_Toc190680570"/>
      <w:r w:rsidRPr="00936713">
        <w:lastRenderedPageBreak/>
        <w:t xml:space="preserve">Tabelle </w:t>
      </w:r>
      <w:fldSimple w:instr=" SEQ Tabelle \* ARABIC ">
        <w:r w:rsidR="00D64016">
          <w:rPr>
            <w:noProof/>
          </w:rPr>
          <w:t>34</w:t>
        </w:r>
      </w:fldSimple>
      <w:r w:rsidRPr="00936713">
        <w:t xml:space="preserve"> Bewertung der Netzwerkbandbreite der Varianten</w:t>
      </w:r>
      <w:bookmarkEnd w:id="170"/>
    </w:p>
    <w:tbl>
      <w:tblPr>
        <w:tblStyle w:val="TabelleBFH2"/>
        <w:tblW w:w="0" w:type="auto"/>
        <w:tblLook w:val="04A0" w:firstRow="1" w:lastRow="0" w:firstColumn="1" w:lastColumn="0" w:noHBand="0" w:noVBand="1"/>
      </w:tblPr>
      <w:tblGrid>
        <w:gridCol w:w="2609"/>
        <w:gridCol w:w="2551"/>
        <w:gridCol w:w="4222"/>
      </w:tblGrid>
      <w:tr w:rsidR="00EE5947" w:rsidRPr="00936713" w14:paraId="2FCB48F2" w14:textId="77777777" w:rsidTr="00683AD8">
        <w:trPr>
          <w:cnfStyle w:val="100000000000" w:firstRow="1" w:lastRow="0" w:firstColumn="0" w:lastColumn="0" w:oddVBand="0" w:evenVBand="0" w:oddHBand="0" w:evenHBand="0" w:firstRowFirstColumn="0" w:firstRowLastColumn="0" w:lastRowFirstColumn="0" w:lastRowLastColumn="0"/>
        </w:trPr>
        <w:tc>
          <w:tcPr>
            <w:tcW w:w="2609" w:type="dxa"/>
          </w:tcPr>
          <w:p w14:paraId="3FDC7780" w14:textId="77777777" w:rsidR="00EE5947" w:rsidRPr="00936713" w:rsidRDefault="00EE5947" w:rsidP="00683AD8">
            <w:r w:rsidRPr="00936713">
              <w:t>Variante</w:t>
            </w:r>
          </w:p>
        </w:tc>
        <w:tc>
          <w:tcPr>
            <w:tcW w:w="2551" w:type="dxa"/>
          </w:tcPr>
          <w:p w14:paraId="07E13E06" w14:textId="68D41363" w:rsidR="00EE5947" w:rsidRPr="00936713" w:rsidRDefault="00EE5947" w:rsidP="00683AD8">
            <w:r w:rsidRPr="00936713">
              <w:t>Netzwerkbandbreite</w:t>
            </w:r>
          </w:p>
        </w:tc>
        <w:tc>
          <w:tcPr>
            <w:tcW w:w="4222" w:type="dxa"/>
          </w:tcPr>
          <w:p w14:paraId="67151B75" w14:textId="77777777" w:rsidR="00EE5947" w:rsidRPr="00936713" w:rsidRDefault="00EE5947" w:rsidP="00683AD8">
            <w:r w:rsidRPr="00936713">
              <w:t>Begründung</w:t>
            </w:r>
          </w:p>
        </w:tc>
      </w:tr>
      <w:tr w:rsidR="00EE5947" w:rsidRPr="00936713" w14:paraId="24FB00C7" w14:textId="77777777" w:rsidTr="00683AD8">
        <w:tc>
          <w:tcPr>
            <w:tcW w:w="2609" w:type="dxa"/>
          </w:tcPr>
          <w:p w14:paraId="24BA45E8" w14:textId="77777777" w:rsidR="00EE5947" w:rsidRPr="00936713" w:rsidRDefault="00EE5947" w:rsidP="00683AD8">
            <w:r w:rsidRPr="00936713">
              <w:t>«</w:t>
            </w:r>
            <w:proofErr w:type="spellStart"/>
            <w:r w:rsidRPr="00936713">
              <w:t>Full</w:t>
            </w:r>
            <w:proofErr w:type="spellEnd"/>
            <w:r w:rsidRPr="00936713">
              <w:t xml:space="preserve"> Transfer»</w:t>
            </w:r>
          </w:p>
        </w:tc>
        <w:tc>
          <w:tcPr>
            <w:tcW w:w="2551" w:type="dxa"/>
          </w:tcPr>
          <w:p w14:paraId="19188E87" w14:textId="7B03E245" w:rsidR="00EE5947" w:rsidRPr="00936713" w:rsidRDefault="006F0933" w:rsidP="00683AD8">
            <w:r w:rsidRPr="00936713">
              <w:t>Hoher Bandbreitenbedarf</w:t>
            </w:r>
          </w:p>
        </w:tc>
        <w:tc>
          <w:tcPr>
            <w:tcW w:w="4222" w:type="dxa"/>
          </w:tcPr>
          <w:p w14:paraId="5E20A230" w14:textId="37AA2988" w:rsidR="00EE5947" w:rsidRPr="00936713" w:rsidRDefault="00AD6C95" w:rsidP="00683AD8">
            <w:r w:rsidRPr="00936713">
              <w:t xml:space="preserve">Gemäss </w:t>
            </w:r>
            <w:r w:rsidRPr="00936713">
              <w:fldChar w:fldCharType="begin"/>
            </w:r>
            <w:r w:rsidRPr="00936713">
              <w:instrText xml:space="preserve"> ADDIN ZOTERO_ITEM CSL_CITATION {"citationID":"TlDiToYm","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xml:space="preserve"> hat das «</w:t>
            </w:r>
            <w:proofErr w:type="spellStart"/>
            <w:r w:rsidRPr="00936713">
              <w:t>Full</w:t>
            </w:r>
            <w:proofErr w:type="spellEnd"/>
            <w:r w:rsidRPr="00936713">
              <w:t xml:space="preserve"> Transfer» Muster einen hohen Bedarf an Netzwerkbandbreite. Dies beruht auf der Tatsache, dass die Datensätze in ihrer Gänze übertragen werden.</w:t>
            </w:r>
          </w:p>
        </w:tc>
      </w:tr>
      <w:tr w:rsidR="00EE5947" w:rsidRPr="00936713" w14:paraId="385DCF16" w14:textId="77777777" w:rsidTr="00683AD8">
        <w:tc>
          <w:tcPr>
            <w:tcW w:w="2609" w:type="dxa"/>
          </w:tcPr>
          <w:p w14:paraId="4C599700" w14:textId="77777777" w:rsidR="00EE5947" w:rsidRPr="00936713" w:rsidRDefault="00EE5947" w:rsidP="00683AD8">
            <w:r w:rsidRPr="00936713">
              <w:t>«</w:t>
            </w:r>
            <w:proofErr w:type="spellStart"/>
            <w:r w:rsidRPr="00936713">
              <w:t>Timestamp</w:t>
            </w:r>
            <w:proofErr w:type="spellEnd"/>
            <w:r w:rsidRPr="00936713">
              <w:t xml:space="preserve"> Transfer»</w:t>
            </w:r>
          </w:p>
        </w:tc>
        <w:tc>
          <w:tcPr>
            <w:tcW w:w="2551" w:type="dxa"/>
          </w:tcPr>
          <w:p w14:paraId="2402CA7F" w14:textId="4AA27420" w:rsidR="00EE5947" w:rsidRPr="00936713" w:rsidRDefault="006F0933" w:rsidP="00683AD8">
            <w:r w:rsidRPr="00936713">
              <w:t>Mittlerer Bandbreitenbedarf</w:t>
            </w:r>
          </w:p>
        </w:tc>
        <w:tc>
          <w:tcPr>
            <w:tcW w:w="4222" w:type="dxa"/>
          </w:tcPr>
          <w:p w14:paraId="1A1F2868" w14:textId="1C7AD691" w:rsidR="00EE5947" w:rsidRPr="00936713" w:rsidRDefault="00AD6C95" w:rsidP="00683AD8">
            <w:r w:rsidRPr="00936713">
              <w:t xml:space="preserve">Gemäss </w:t>
            </w:r>
            <w:r w:rsidRPr="00936713">
              <w:fldChar w:fldCharType="begin"/>
            </w:r>
            <w:r w:rsidRPr="00936713">
              <w:instrText xml:space="preserve"> ADDIN ZOTERO_ITEM CSL_CITATION {"citationID":"fYNUWkOK","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xml:space="preserve"> benötigt dieses Muster weniger </w:t>
            </w:r>
            <w:proofErr w:type="spellStart"/>
            <w:r w:rsidRPr="00936713">
              <w:t>Banbreite</w:t>
            </w:r>
            <w:proofErr w:type="spellEnd"/>
            <w:r w:rsidRPr="00936713">
              <w:t xml:space="preserve"> als «</w:t>
            </w:r>
            <w:proofErr w:type="spellStart"/>
            <w:r w:rsidRPr="00936713">
              <w:t>Full</w:t>
            </w:r>
            <w:proofErr w:type="spellEnd"/>
            <w:r w:rsidRPr="00936713">
              <w:t xml:space="preserve"> Transfer». In diesem Muster werden nur die Datensätze übertragen, welche sich verändert haben oder neu </w:t>
            </w:r>
            <w:proofErr w:type="spellStart"/>
            <w:r w:rsidRPr="00936713">
              <w:t>dazu gekommen</w:t>
            </w:r>
            <w:proofErr w:type="spellEnd"/>
            <w:r w:rsidRPr="00936713">
              <w:t xml:space="preserve"> sind </w:t>
            </w:r>
            <w:r w:rsidRPr="00936713">
              <w:fldChar w:fldCharType="begin"/>
            </w:r>
            <w:r w:rsidRPr="00936713">
              <w:instrText xml:space="preserve"> ADDIN ZOTERO_ITEM CSL_CITATION {"citationID":"QTN7ngRZ","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tc>
      </w:tr>
      <w:tr w:rsidR="00EE5947" w:rsidRPr="00936713" w14:paraId="1D2564E3" w14:textId="77777777" w:rsidTr="00683AD8">
        <w:tc>
          <w:tcPr>
            <w:tcW w:w="2609" w:type="dxa"/>
          </w:tcPr>
          <w:p w14:paraId="01DE4667" w14:textId="77777777" w:rsidR="00EE5947" w:rsidRPr="00936713" w:rsidRDefault="00EE5947" w:rsidP="00683AD8">
            <w:r w:rsidRPr="00936713">
              <w:t>«</w:t>
            </w:r>
            <w:proofErr w:type="spellStart"/>
            <w:r w:rsidRPr="00936713">
              <w:t>Mathematical</w:t>
            </w:r>
            <w:proofErr w:type="spellEnd"/>
            <w:r w:rsidRPr="00936713">
              <w:t xml:space="preserve"> Transfer»</w:t>
            </w:r>
          </w:p>
        </w:tc>
        <w:tc>
          <w:tcPr>
            <w:tcW w:w="2551" w:type="dxa"/>
          </w:tcPr>
          <w:p w14:paraId="473F94DD" w14:textId="67F5F71F" w:rsidR="00EE5947" w:rsidRPr="00936713" w:rsidRDefault="006F0933" w:rsidP="00683AD8">
            <w:r w:rsidRPr="00936713">
              <w:t>Geringer Bandbreitenbedarf</w:t>
            </w:r>
          </w:p>
        </w:tc>
        <w:tc>
          <w:tcPr>
            <w:tcW w:w="4222" w:type="dxa"/>
          </w:tcPr>
          <w:p w14:paraId="6D3ECC02" w14:textId="7BF7A223" w:rsidR="00EE5947" w:rsidRPr="00936713" w:rsidRDefault="008E719C" w:rsidP="00683AD8">
            <w:r w:rsidRPr="00936713">
              <w:t xml:space="preserve">Dieses Muster hat das </w:t>
            </w:r>
            <w:proofErr w:type="spellStart"/>
            <w:r w:rsidRPr="00936713">
              <w:t>potenzial</w:t>
            </w:r>
            <w:proofErr w:type="spellEnd"/>
            <w:r w:rsidRPr="00936713">
              <w:t xml:space="preserve"> den </w:t>
            </w:r>
            <w:proofErr w:type="spellStart"/>
            <w:r w:rsidRPr="00936713">
              <w:t>geringten</w:t>
            </w:r>
            <w:proofErr w:type="spellEnd"/>
            <w:r w:rsidRPr="00936713">
              <w:t xml:space="preserve"> Bandbreitenbedarf aufzuweisen </w:t>
            </w:r>
            <w:r w:rsidRPr="00936713">
              <w:fldChar w:fldCharType="begin"/>
            </w:r>
            <w:r w:rsidRPr="00936713">
              <w:instrText xml:space="preserve"> ADDIN ZOTERO_ITEM CSL_CITATION {"citationID":"TEF1ehCP","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xml:space="preserve">. Durch mathematische Algorithmen kann die Entscheidung, welche Daten übertragen werden, sehr granular ausfallen </w:t>
            </w:r>
            <w:r w:rsidRPr="00936713">
              <w:fldChar w:fldCharType="begin"/>
            </w:r>
            <w:r w:rsidRPr="00936713">
              <w:instrText xml:space="preserve"> ADDIN ZOTERO_ITEM CSL_CITATION {"citationID":"FhHp5FWn","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w:t>
            </w:r>
          </w:p>
        </w:tc>
      </w:tr>
    </w:tbl>
    <w:p w14:paraId="0A8F8B37" w14:textId="77777777" w:rsidR="00EE5947" w:rsidRPr="00936713" w:rsidRDefault="00EE5947" w:rsidP="00C70D2F"/>
    <w:p w14:paraId="1BB4DF5D" w14:textId="3AC2335B" w:rsidR="00741589" w:rsidRPr="00936713" w:rsidRDefault="00741589" w:rsidP="00741589">
      <w:pPr>
        <w:pStyle w:val="Caption"/>
        <w:keepNext/>
      </w:pPr>
      <w:bookmarkStart w:id="171" w:name="_Toc190680571"/>
      <w:r w:rsidRPr="00936713">
        <w:t xml:space="preserve">Tabelle </w:t>
      </w:r>
      <w:fldSimple w:instr=" SEQ Tabelle \* ARABIC ">
        <w:r w:rsidR="00D64016">
          <w:rPr>
            <w:noProof/>
          </w:rPr>
          <w:t>35</w:t>
        </w:r>
      </w:fldSimple>
      <w:r w:rsidRPr="00936713">
        <w:t xml:space="preserve"> Bewertung der Eignung des Konfliktmanagements der Varianten</w:t>
      </w:r>
      <w:bookmarkEnd w:id="171"/>
    </w:p>
    <w:tbl>
      <w:tblPr>
        <w:tblStyle w:val="TabelleBFH2"/>
        <w:tblW w:w="0" w:type="auto"/>
        <w:tblLook w:val="04A0" w:firstRow="1" w:lastRow="0" w:firstColumn="1" w:lastColumn="0" w:noHBand="0" w:noVBand="1"/>
      </w:tblPr>
      <w:tblGrid>
        <w:gridCol w:w="2609"/>
        <w:gridCol w:w="2551"/>
        <w:gridCol w:w="4222"/>
      </w:tblGrid>
      <w:tr w:rsidR="00741589" w:rsidRPr="00936713" w14:paraId="4C7D41CB" w14:textId="77777777" w:rsidTr="00683AD8">
        <w:trPr>
          <w:cnfStyle w:val="100000000000" w:firstRow="1" w:lastRow="0" w:firstColumn="0" w:lastColumn="0" w:oddVBand="0" w:evenVBand="0" w:oddHBand="0" w:evenHBand="0" w:firstRowFirstColumn="0" w:firstRowLastColumn="0" w:lastRowFirstColumn="0" w:lastRowLastColumn="0"/>
        </w:trPr>
        <w:tc>
          <w:tcPr>
            <w:tcW w:w="2609" w:type="dxa"/>
          </w:tcPr>
          <w:p w14:paraId="21951983" w14:textId="77777777" w:rsidR="00741589" w:rsidRPr="00936713" w:rsidRDefault="00741589" w:rsidP="00683AD8">
            <w:r w:rsidRPr="00936713">
              <w:t>Variante</w:t>
            </w:r>
          </w:p>
        </w:tc>
        <w:tc>
          <w:tcPr>
            <w:tcW w:w="2551" w:type="dxa"/>
          </w:tcPr>
          <w:p w14:paraId="700083C3" w14:textId="72E132A9" w:rsidR="00741589" w:rsidRPr="00936713" w:rsidRDefault="00741589" w:rsidP="00683AD8">
            <w:proofErr w:type="spellStart"/>
            <w:r w:rsidRPr="00936713">
              <w:t>Konfliktmanagent</w:t>
            </w:r>
            <w:proofErr w:type="spellEnd"/>
          </w:p>
        </w:tc>
        <w:tc>
          <w:tcPr>
            <w:tcW w:w="4222" w:type="dxa"/>
          </w:tcPr>
          <w:p w14:paraId="5ECBD37D" w14:textId="77777777" w:rsidR="00741589" w:rsidRPr="00936713" w:rsidRDefault="00741589" w:rsidP="00683AD8">
            <w:r w:rsidRPr="00936713">
              <w:t>Begründung</w:t>
            </w:r>
          </w:p>
        </w:tc>
      </w:tr>
      <w:tr w:rsidR="00741589" w:rsidRPr="00936713" w14:paraId="08516034" w14:textId="77777777" w:rsidTr="00683AD8">
        <w:tc>
          <w:tcPr>
            <w:tcW w:w="2609" w:type="dxa"/>
          </w:tcPr>
          <w:p w14:paraId="7C51EB59" w14:textId="77777777" w:rsidR="00741589" w:rsidRPr="00936713" w:rsidRDefault="00741589" w:rsidP="00683AD8">
            <w:r w:rsidRPr="00936713">
              <w:t>«</w:t>
            </w:r>
            <w:proofErr w:type="spellStart"/>
            <w:r w:rsidRPr="00936713">
              <w:t>Full</w:t>
            </w:r>
            <w:proofErr w:type="spellEnd"/>
            <w:r w:rsidRPr="00936713">
              <w:t xml:space="preserve"> Transfer»</w:t>
            </w:r>
          </w:p>
        </w:tc>
        <w:tc>
          <w:tcPr>
            <w:tcW w:w="2551" w:type="dxa"/>
          </w:tcPr>
          <w:p w14:paraId="6DBEB708" w14:textId="173EC651" w:rsidR="00741589" w:rsidRPr="00936713" w:rsidRDefault="00741589" w:rsidP="00683AD8">
            <w:r w:rsidRPr="00936713">
              <w:t>Ungeeignet</w:t>
            </w:r>
          </w:p>
        </w:tc>
        <w:tc>
          <w:tcPr>
            <w:tcW w:w="4222" w:type="dxa"/>
          </w:tcPr>
          <w:p w14:paraId="488097EE" w14:textId="68D33FAC" w:rsidR="00741589" w:rsidRPr="00936713" w:rsidRDefault="00741589" w:rsidP="00683AD8">
            <w:r w:rsidRPr="00936713">
              <w:t>Der «</w:t>
            </w:r>
            <w:proofErr w:type="spellStart"/>
            <w:r w:rsidRPr="00936713">
              <w:t>Full</w:t>
            </w:r>
            <w:proofErr w:type="spellEnd"/>
            <w:r w:rsidRPr="00936713">
              <w:t xml:space="preserve"> Transfer» überschreibt vorhandene Datensätze</w:t>
            </w:r>
            <w:r w:rsidR="0075319C" w:rsidRPr="00936713">
              <w:t xml:space="preserve"> im Moment der </w:t>
            </w:r>
            <w:proofErr w:type="spellStart"/>
            <w:r w:rsidR="0075319C" w:rsidRPr="00936713">
              <w:t>übertragung</w:t>
            </w:r>
            <w:proofErr w:type="spellEnd"/>
            <w:r w:rsidRPr="00936713">
              <w:t xml:space="preserve"> </w:t>
            </w:r>
            <w:r w:rsidRPr="00936713">
              <w:fldChar w:fldCharType="begin"/>
            </w:r>
            <w:r w:rsidRPr="00936713">
              <w:instrText xml:space="preserve"> ADDIN ZOTERO_ITEM CSL_CITATION {"citationID":"97FYwoyx","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Im Fall der Baustellen App</w:t>
            </w:r>
            <w:r w:rsidR="0075319C" w:rsidRPr="00936713">
              <w:t xml:space="preserve"> würde dies zu unvorhersehbarem Datenverlust führen. </w:t>
            </w:r>
            <w:proofErr w:type="spellStart"/>
            <w:r w:rsidR="0075319C" w:rsidRPr="00936713">
              <w:t>Da mit</w:t>
            </w:r>
            <w:proofErr w:type="spellEnd"/>
            <w:r w:rsidR="0075319C" w:rsidRPr="00936713">
              <w:t xml:space="preserve"> dieser Variante zum Zeitpunkt der Synchronisierung nicht bestimmt werden kann, welche Änderung</w:t>
            </w:r>
            <w:r w:rsidR="007018EE" w:rsidRPr="00936713">
              <w:t>,</w:t>
            </w:r>
            <w:r w:rsidR="0075319C" w:rsidRPr="00936713">
              <w:t xml:space="preserve"> die letzte aktuell gültige ist.</w:t>
            </w:r>
          </w:p>
        </w:tc>
      </w:tr>
      <w:tr w:rsidR="00741589" w:rsidRPr="00936713" w14:paraId="3FC52FFD" w14:textId="77777777" w:rsidTr="00683AD8">
        <w:tc>
          <w:tcPr>
            <w:tcW w:w="2609" w:type="dxa"/>
          </w:tcPr>
          <w:p w14:paraId="34E45D18" w14:textId="77777777" w:rsidR="00741589" w:rsidRPr="00936713" w:rsidRDefault="00741589" w:rsidP="00683AD8">
            <w:r w:rsidRPr="00936713">
              <w:t>«</w:t>
            </w:r>
            <w:proofErr w:type="spellStart"/>
            <w:r w:rsidRPr="00936713">
              <w:t>Timestamp</w:t>
            </w:r>
            <w:proofErr w:type="spellEnd"/>
            <w:r w:rsidRPr="00936713">
              <w:t xml:space="preserve"> Transfer»</w:t>
            </w:r>
          </w:p>
        </w:tc>
        <w:tc>
          <w:tcPr>
            <w:tcW w:w="2551" w:type="dxa"/>
          </w:tcPr>
          <w:p w14:paraId="37D43005" w14:textId="45C07DB7" w:rsidR="00741589" w:rsidRPr="00936713" w:rsidRDefault="00741589" w:rsidP="00683AD8">
            <w:r w:rsidRPr="00936713">
              <w:t>Geeignet</w:t>
            </w:r>
          </w:p>
        </w:tc>
        <w:tc>
          <w:tcPr>
            <w:tcW w:w="4222" w:type="dxa"/>
          </w:tcPr>
          <w:p w14:paraId="62430289" w14:textId="083C16DD" w:rsidR="00741589" w:rsidRPr="00936713" w:rsidRDefault="0075319C" w:rsidP="00683AD8">
            <w:r w:rsidRPr="00936713">
              <w:t>Mit dem «</w:t>
            </w:r>
            <w:proofErr w:type="spellStart"/>
            <w:r w:rsidRPr="00936713">
              <w:t>Timestamp</w:t>
            </w:r>
            <w:proofErr w:type="spellEnd"/>
            <w:r w:rsidRPr="00936713">
              <w:t xml:space="preserve"> Transfer» wird bei einem Konflikt der zuletzt geänderte Datensatz angewendet</w:t>
            </w:r>
            <w:r w:rsidR="00D26F7C" w:rsidRPr="00936713">
              <w:t xml:space="preserve"> («Last Write </w:t>
            </w:r>
            <w:proofErr w:type="spellStart"/>
            <w:r w:rsidR="00D26F7C" w:rsidRPr="00936713">
              <w:t>Wins</w:t>
            </w:r>
            <w:proofErr w:type="spellEnd"/>
            <w:r w:rsidR="00D26F7C" w:rsidRPr="00936713">
              <w:t>»)</w:t>
            </w:r>
            <w:r w:rsidRPr="00936713">
              <w:t xml:space="preserve"> </w:t>
            </w:r>
            <w:r w:rsidRPr="00936713">
              <w:fldChar w:fldCharType="begin"/>
            </w:r>
            <w:r w:rsidRPr="00936713">
              <w:instrText xml:space="preserve"> ADDIN ZOTERO_ITEM CSL_CITATION {"citationID":"EelEHsvF","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xml:space="preserve">. Aus den Anforderungen der Helion AG kann dieses Verhalten als </w:t>
            </w:r>
            <w:proofErr w:type="gramStart"/>
            <w:r w:rsidRPr="00936713">
              <w:t>das Gewünschte verhalten</w:t>
            </w:r>
            <w:proofErr w:type="gramEnd"/>
            <w:r w:rsidRPr="00936713">
              <w:t xml:space="preserve"> bezeichnet werden</w:t>
            </w:r>
            <w:r w:rsidR="007018EE" w:rsidRPr="00936713">
              <w:t>, da keine Interaktion durch die Anwendenden nötig wäre.</w:t>
            </w:r>
          </w:p>
        </w:tc>
      </w:tr>
      <w:tr w:rsidR="00741589" w:rsidRPr="00936713" w14:paraId="6AC0716C" w14:textId="77777777" w:rsidTr="00683AD8">
        <w:tc>
          <w:tcPr>
            <w:tcW w:w="2609" w:type="dxa"/>
          </w:tcPr>
          <w:p w14:paraId="0ACEDE2C" w14:textId="77777777" w:rsidR="00741589" w:rsidRPr="00936713" w:rsidRDefault="00741589" w:rsidP="00683AD8">
            <w:r w:rsidRPr="00936713">
              <w:t>«</w:t>
            </w:r>
            <w:proofErr w:type="spellStart"/>
            <w:r w:rsidRPr="00936713">
              <w:t>Mathematical</w:t>
            </w:r>
            <w:proofErr w:type="spellEnd"/>
            <w:r w:rsidRPr="00936713">
              <w:t xml:space="preserve"> Transfer»</w:t>
            </w:r>
          </w:p>
        </w:tc>
        <w:tc>
          <w:tcPr>
            <w:tcW w:w="2551" w:type="dxa"/>
          </w:tcPr>
          <w:p w14:paraId="3D2DE89E" w14:textId="4450F244" w:rsidR="00741589" w:rsidRPr="00936713" w:rsidRDefault="00741589" w:rsidP="00683AD8">
            <w:r w:rsidRPr="00936713">
              <w:t xml:space="preserve">Eingeschränkt </w:t>
            </w:r>
            <w:proofErr w:type="gramStart"/>
            <w:r w:rsidRPr="00936713">
              <w:t>Geeignet</w:t>
            </w:r>
            <w:proofErr w:type="gramEnd"/>
          </w:p>
        </w:tc>
        <w:tc>
          <w:tcPr>
            <w:tcW w:w="4222" w:type="dxa"/>
          </w:tcPr>
          <w:p w14:paraId="2541DCCD" w14:textId="37C9F1B4" w:rsidR="00741589" w:rsidRPr="00936713" w:rsidRDefault="00B97E55" w:rsidP="00683AD8">
            <w:r w:rsidRPr="00936713">
              <w:t>«</w:t>
            </w:r>
            <w:proofErr w:type="spellStart"/>
            <w:r w:rsidRPr="00936713">
              <w:t>Mathematical</w:t>
            </w:r>
            <w:proofErr w:type="spellEnd"/>
            <w:r w:rsidRPr="00936713">
              <w:t xml:space="preserve"> Transfer» hat das </w:t>
            </w:r>
            <w:proofErr w:type="spellStart"/>
            <w:r w:rsidRPr="00936713">
              <w:t>potenzial</w:t>
            </w:r>
            <w:proofErr w:type="spellEnd"/>
            <w:r w:rsidRPr="00936713">
              <w:t xml:space="preserve"> Konflikte sehr granular aufzulösen </w:t>
            </w:r>
            <w:r w:rsidRPr="00936713">
              <w:fldChar w:fldCharType="begin"/>
            </w:r>
            <w:r w:rsidRPr="00936713">
              <w:instrText xml:space="preserve"> ADDIN ZOTERO_ITEM CSL_CITATION {"citationID":"PkNCNewB","properties":{"formattedCitation":"[5]","plainCitation":"[5]","noteIndex":0},"citationItems":[{"id":63,"uris":["http://zotero.org/users/15041600/items/V84L3Z8K"],"itemData":{"id":63,"type":"article-journal","language":"en","source":"Zotero","title":"Data Synchronization Patterns in Mobile Application Design","author":[{"family":"McCormick","given":"Zach"}],"citation-key":"mccormickDataSynchronizationPatterns"}}],"schema":"https://github.com/citation-style-language/schema/raw/master/csl-citation.json"} </w:instrText>
            </w:r>
            <w:r w:rsidRPr="00936713">
              <w:fldChar w:fldCharType="separate"/>
            </w:r>
            <w:r w:rsidRPr="00936713">
              <w:t>[5]</w:t>
            </w:r>
            <w:r w:rsidRPr="00936713">
              <w:fldChar w:fldCharType="end"/>
            </w:r>
            <w:r w:rsidRPr="00936713">
              <w:t xml:space="preserve">. </w:t>
            </w:r>
            <w:proofErr w:type="spellStart"/>
            <w:r w:rsidR="007018EE" w:rsidRPr="00936713">
              <w:t>Kokurierende</w:t>
            </w:r>
            <w:proofErr w:type="spellEnd"/>
            <w:r w:rsidR="007018EE" w:rsidRPr="00936713">
              <w:t xml:space="preserve"> Änderungen sind auch für mathematische Algorithmen nicht immer zu 100% auflösbar und erfordern entweder eine Regel oder manuelles Eingreifen zur Auflösung.</w:t>
            </w:r>
          </w:p>
        </w:tc>
      </w:tr>
    </w:tbl>
    <w:p w14:paraId="5BB3F399" w14:textId="77777777" w:rsidR="00741589" w:rsidRPr="00936713" w:rsidRDefault="00741589" w:rsidP="00C70D2F"/>
    <w:p w14:paraId="24A3A888" w14:textId="4C878491" w:rsidR="007018EE" w:rsidRPr="00936713" w:rsidRDefault="007018EE" w:rsidP="00C70D2F">
      <w:r w:rsidRPr="00936713">
        <w:t xml:space="preserve">In der folgenden Tabelle wird die gewählte Gewichtung der Kriterien </w:t>
      </w:r>
      <w:proofErr w:type="spellStart"/>
      <w:r w:rsidRPr="00936713">
        <w:t>aufelistet</w:t>
      </w:r>
      <w:proofErr w:type="spellEnd"/>
      <w:r w:rsidRPr="00936713">
        <w:t xml:space="preserve"> und </w:t>
      </w:r>
      <w:proofErr w:type="gramStart"/>
      <w:r w:rsidRPr="00936713">
        <w:t>Begründet</w:t>
      </w:r>
      <w:proofErr w:type="gramEnd"/>
      <w:r w:rsidRPr="00936713">
        <w:t>.</w:t>
      </w:r>
    </w:p>
    <w:p w14:paraId="6B9D73B2" w14:textId="4F38982E" w:rsidR="00143A23" w:rsidRPr="00936713" w:rsidRDefault="00143A23" w:rsidP="00143A23">
      <w:pPr>
        <w:pStyle w:val="Caption"/>
        <w:keepNext/>
      </w:pPr>
      <w:bookmarkStart w:id="172" w:name="_Toc190680572"/>
      <w:r w:rsidRPr="00936713">
        <w:t xml:space="preserve">Tabelle </w:t>
      </w:r>
      <w:fldSimple w:instr=" SEQ Tabelle \* ARABIC ">
        <w:r w:rsidR="00D64016">
          <w:rPr>
            <w:noProof/>
          </w:rPr>
          <w:t>36</w:t>
        </w:r>
      </w:fldSimple>
      <w:r w:rsidRPr="00936713">
        <w:t xml:space="preserve"> </w:t>
      </w:r>
      <w:proofErr w:type="spellStart"/>
      <w:r w:rsidRPr="00936713">
        <w:t>Aulistung</w:t>
      </w:r>
      <w:proofErr w:type="spellEnd"/>
      <w:r w:rsidRPr="00936713">
        <w:t xml:space="preserve"> und Begründung der Gewichtung der Kriterien</w:t>
      </w:r>
      <w:bookmarkEnd w:id="172"/>
    </w:p>
    <w:tbl>
      <w:tblPr>
        <w:tblStyle w:val="TabelleBFH2"/>
        <w:tblW w:w="0" w:type="auto"/>
        <w:tblLook w:val="04A0" w:firstRow="1" w:lastRow="0" w:firstColumn="1" w:lastColumn="0" w:noHBand="0" w:noVBand="1"/>
      </w:tblPr>
      <w:tblGrid>
        <w:gridCol w:w="2325"/>
        <w:gridCol w:w="1559"/>
        <w:gridCol w:w="5498"/>
      </w:tblGrid>
      <w:tr w:rsidR="007018EE" w:rsidRPr="00936713" w14:paraId="3C484FD3" w14:textId="77777777" w:rsidTr="00143A23">
        <w:trPr>
          <w:cnfStyle w:val="100000000000" w:firstRow="1" w:lastRow="0" w:firstColumn="0" w:lastColumn="0" w:oddVBand="0" w:evenVBand="0" w:oddHBand="0" w:evenHBand="0" w:firstRowFirstColumn="0" w:firstRowLastColumn="0" w:lastRowFirstColumn="0" w:lastRowLastColumn="0"/>
        </w:trPr>
        <w:tc>
          <w:tcPr>
            <w:tcW w:w="2325" w:type="dxa"/>
          </w:tcPr>
          <w:p w14:paraId="071CFCE4" w14:textId="78C00BFE" w:rsidR="007018EE" w:rsidRPr="00936713" w:rsidRDefault="007018EE" w:rsidP="00C70D2F">
            <w:r w:rsidRPr="00936713">
              <w:t>Kriterium</w:t>
            </w:r>
          </w:p>
        </w:tc>
        <w:tc>
          <w:tcPr>
            <w:tcW w:w="1559" w:type="dxa"/>
          </w:tcPr>
          <w:p w14:paraId="7E1E6102" w14:textId="1D3BA877" w:rsidR="007018EE" w:rsidRPr="00936713" w:rsidRDefault="007018EE" w:rsidP="00C70D2F">
            <w:r w:rsidRPr="00936713">
              <w:t>Gewichtung</w:t>
            </w:r>
          </w:p>
        </w:tc>
        <w:tc>
          <w:tcPr>
            <w:tcW w:w="5498" w:type="dxa"/>
          </w:tcPr>
          <w:p w14:paraId="6E7C940B" w14:textId="2C742BE9" w:rsidR="007018EE" w:rsidRPr="00936713" w:rsidRDefault="007018EE" w:rsidP="00C70D2F">
            <w:r w:rsidRPr="00936713">
              <w:t>Begründung</w:t>
            </w:r>
          </w:p>
        </w:tc>
      </w:tr>
      <w:tr w:rsidR="007018EE" w:rsidRPr="00936713" w14:paraId="690B5F95" w14:textId="77777777" w:rsidTr="00143A23">
        <w:tc>
          <w:tcPr>
            <w:tcW w:w="2325" w:type="dxa"/>
          </w:tcPr>
          <w:p w14:paraId="408C1481" w14:textId="2E06DBCF" w:rsidR="007018EE" w:rsidRPr="00936713" w:rsidRDefault="007018EE" w:rsidP="00C70D2F">
            <w:r w:rsidRPr="00936713">
              <w:lastRenderedPageBreak/>
              <w:t>Komplexität</w:t>
            </w:r>
          </w:p>
        </w:tc>
        <w:tc>
          <w:tcPr>
            <w:tcW w:w="1559" w:type="dxa"/>
          </w:tcPr>
          <w:p w14:paraId="58FB7E17" w14:textId="11C2D641" w:rsidR="007018EE" w:rsidRPr="00936713" w:rsidRDefault="0043037B" w:rsidP="00C70D2F">
            <w:r w:rsidRPr="00936713">
              <w:t>20</w:t>
            </w:r>
            <w:r w:rsidR="007018EE" w:rsidRPr="00936713">
              <w:t>%</w:t>
            </w:r>
          </w:p>
        </w:tc>
        <w:tc>
          <w:tcPr>
            <w:tcW w:w="5498" w:type="dxa"/>
          </w:tcPr>
          <w:p w14:paraId="43212168" w14:textId="369CF95F" w:rsidR="007018EE" w:rsidRPr="00936713" w:rsidRDefault="0043037B" w:rsidP="00C70D2F">
            <w:r w:rsidRPr="00936713">
              <w:t xml:space="preserve">Da sich die Komplexität auf Aufwand und Kosten der Implementierung </w:t>
            </w:r>
            <w:proofErr w:type="spellStart"/>
            <w:r w:rsidRPr="00936713">
              <w:t>auwirkt</w:t>
            </w:r>
            <w:proofErr w:type="spellEnd"/>
            <w:r w:rsidRPr="00936713">
              <w:t xml:space="preserve"> und die zukünftige Erweiterbarkeit, ist dieses Kriterium hat dieses Kriterium eine höhere Gewichtung.</w:t>
            </w:r>
          </w:p>
        </w:tc>
      </w:tr>
      <w:tr w:rsidR="007018EE" w:rsidRPr="00936713" w14:paraId="4156123B" w14:textId="77777777" w:rsidTr="00143A23">
        <w:tc>
          <w:tcPr>
            <w:tcW w:w="2325" w:type="dxa"/>
          </w:tcPr>
          <w:p w14:paraId="5F6EED9C" w14:textId="6BFD9D4C" w:rsidR="007018EE" w:rsidRPr="00936713" w:rsidRDefault="007018EE" w:rsidP="00C70D2F">
            <w:r w:rsidRPr="00936713">
              <w:t>Speicherbedarf</w:t>
            </w:r>
          </w:p>
        </w:tc>
        <w:tc>
          <w:tcPr>
            <w:tcW w:w="1559" w:type="dxa"/>
          </w:tcPr>
          <w:p w14:paraId="3D9E55E9" w14:textId="043C86C2" w:rsidR="007018EE" w:rsidRPr="00936713" w:rsidRDefault="0043037B" w:rsidP="00C70D2F">
            <w:r w:rsidRPr="00936713">
              <w:t>5</w:t>
            </w:r>
            <w:r w:rsidR="007018EE" w:rsidRPr="00936713">
              <w:t>%</w:t>
            </w:r>
          </w:p>
        </w:tc>
        <w:tc>
          <w:tcPr>
            <w:tcW w:w="5498" w:type="dxa"/>
          </w:tcPr>
          <w:p w14:paraId="7E52961F" w14:textId="40405F62" w:rsidR="007018EE" w:rsidRPr="00936713" w:rsidRDefault="0043037B" w:rsidP="00C70D2F">
            <w:r w:rsidRPr="00936713">
              <w:t xml:space="preserve">Der Speicherbedarf wirkt sich </w:t>
            </w:r>
            <w:proofErr w:type="gramStart"/>
            <w:r w:rsidRPr="00936713">
              <w:t>im Endeffekt auf</w:t>
            </w:r>
            <w:proofErr w:type="gramEnd"/>
            <w:r w:rsidRPr="00936713">
              <w:t xml:space="preserve"> die Betriebskosten der Plattform aus. </w:t>
            </w:r>
            <w:r w:rsidR="00143A23" w:rsidRPr="00936713">
              <w:t>Deshalb wird dieses Kriterium betrachtet, hat jedoch eine geringe Gewichtung.</w:t>
            </w:r>
          </w:p>
        </w:tc>
      </w:tr>
      <w:tr w:rsidR="007018EE" w:rsidRPr="00936713" w14:paraId="314430ED" w14:textId="77777777" w:rsidTr="00143A23">
        <w:tc>
          <w:tcPr>
            <w:tcW w:w="2325" w:type="dxa"/>
          </w:tcPr>
          <w:p w14:paraId="0D4623A3" w14:textId="37FC7949" w:rsidR="007018EE" w:rsidRPr="00936713" w:rsidRDefault="007018EE" w:rsidP="00C70D2F">
            <w:r w:rsidRPr="00936713">
              <w:t>Rechenleistung</w:t>
            </w:r>
          </w:p>
        </w:tc>
        <w:tc>
          <w:tcPr>
            <w:tcW w:w="1559" w:type="dxa"/>
          </w:tcPr>
          <w:p w14:paraId="56D1DB10" w14:textId="1C95BABC" w:rsidR="007018EE" w:rsidRPr="00936713" w:rsidRDefault="007018EE" w:rsidP="00C70D2F">
            <w:r w:rsidRPr="00936713">
              <w:t>5%</w:t>
            </w:r>
          </w:p>
        </w:tc>
        <w:tc>
          <w:tcPr>
            <w:tcW w:w="5498" w:type="dxa"/>
          </w:tcPr>
          <w:p w14:paraId="4BCDCD27" w14:textId="69B57B69" w:rsidR="007018EE" w:rsidRPr="00936713" w:rsidRDefault="00143A23" w:rsidP="00C70D2F">
            <w:r w:rsidRPr="00936713">
              <w:t xml:space="preserve">Die benötigte Rechenleistung wirkt sich </w:t>
            </w:r>
            <w:proofErr w:type="gramStart"/>
            <w:r w:rsidRPr="00936713">
              <w:t>im Endeffekt auf</w:t>
            </w:r>
            <w:proofErr w:type="gramEnd"/>
            <w:r w:rsidRPr="00936713">
              <w:t xml:space="preserve"> die Betriebskosten der </w:t>
            </w:r>
            <w:proofErr w:type="spellStart"/>
            <w:r w:rsidRPr="00936713">
              <w:t>Plattfrom</w:t>
            </w:r>
            <w:proofErr w:type="spellEnd"/>
            <w:r w:rsidRPr="00936713">
              <w:t xml:space="preserve"> aus. Deshalb wird dieses Kriterium betrachtet, hat jedoch eine geringe Gewichtung.</w:t>
            </w:r>
          </w:p>
        </w:tc>
      </w:tr>
      <w:tr w:rsidR="007018EE" w:rsidRPr="00936713" w14:paraId="0AD8100F" w14:textId="77777777" w:rsidTr="00143A23">
        <w:tc>
          <w:tcPr>
            <w:tcW w:w="2325" w:type="dxa"/>
          </w:tcPr>
          <w:p w14:paraId="3B065AB2" w14:textId="776FF970" w:rsidR="007018EE" w:rsidRPr="00936713" w:rsidRDefault="007018EE" w:rsidP="00C70D2F">
            <w:r w:rsidRPr="00936713">
              <w:t>Bandbreite</w:t>
            </w:r>
          </w:p>
        </w:tc>
        <w:tc>
          <w:tcPr>
            <w:tcW w:w="1559" w:type="dxa"/>
          </w:tcPr>
          <w:p w14:paraId="7DD23281" w14:textId="35C71E4D" w:rsidR="007018EE" w:rsidRPr="00936713" w:rsidRDefault="007018EE" w:rsidP="00C70D2F">
            <w:r w:rsidRPr="00936713">
              <w:t>20%</w:t>
            </w:r>
          </w:p>
        </w:tc>
        <w:tc>
          <w:tcPr>
            <w:tcW w:w="5498" w:type="dxa"/>
          </w:tcPr>
          <w:p w14:paraId="03E888E3" w14:textId="608A1FA3" w:rsidR="007018EE" w:rsidRPr="00936713" w:rsidRDefault="00143A23" w:rsidP="00C70D2F">
            <w:r w:rsidRPr="00936713">
              <w:t xml:space="preserve">Die verfügbare Bandbreite ist eine gegebene Grösse. Deshalb ist die effiziente Nutzung der verfügbaren Bandbreite eine wichtige Voraussetzung und wird entsprechend höher </w:t>
            </w:r>
            <w:proofErr w:type="gramStart"/>
            <w:r w:rsidRPr="00936713">
              <w:t>Gewichtet</w:t>
            </w:r>
            <w:proofErr w:type="gramEnd"/>
            <w:r w:rsidRPr="00936713">
              <w:t>.</w:t>
            </w:r>
          </w:p>
        </w:tc>
      </w:tr>
      <w:tr w:rsidR="007018EE" w:rsidRPr="00936713" w14:paraId="354CF054" w14:textId="77777777" w:rsidTr="00143A23">
        <w:tc>
          <w:tcPr>
            <w:tcW w:w="2325" w:type="dxa"/>
          </w:tcPr>
          <w:p w14:paraId="71A7B174" w14:textId="3189FD2A" w:rsidR="007018EE" w:rsidRPr="00936713" w:rsidRDefault="007018EE" w:rsidP="00C70D2F">
            <w:proofErr w:type="spellStart"/>
            <w:r w:rsidRPr="00936713">
              <w:t>Konflikmanagement</w:t>
            </w:r>
            <w:proofErr w:type="spellEnd"/>
          </w:p>
        </w:tc>
        <w:tc>
          <w:tcPr>
            <w:tcW w:w="1559" w:type="dxa"/>
          </w:tcPr>
          <w:p w14:paraId="494F99C3" w14:textId="64C52BFB" w:rsidR="007018EE" w:rsidRPr="00936713" w:rsidRDefault="007018EE" w:rsidP="00C70D2F">
            <w:r w:rsidRPr="00936713">
              <w:t>50%</w:t>
            </w:r>
          </w:p>
        </w:tc>
        <w:tc>
          <w:tcPr>
            <w:tcW w:w="5498" w:type="dxa"/>
          </w:tcPr>
          <w:p w14:paraId="0DCAB9F7" w14:textId="592C6D8D" w:rsidR="007018EE" w:rsidRPr="00936713" w:rsidRDefault="003A4CD0" w:rsidP="00C70D2F">
            <w:r w:rsidRPr="00936713">
              <w:t>Das Konfliktmanagement ist für die Helion AG ein zentraler Punkt. Benutzerinteraktion sollte möglichst keine erforderlich sein. Trotzdem muss die unumgängliche Divergenz zwischen Datensätzen gehandhabt werden.</w:t>
            </w:r>
            <w:r w:rsidR="0043037B" w:rsidRPr="00936713">
              <w:t xml:space="preserve"> Deshalb ist dieses Kriterium sehr hoch gewichtet.</w:t>
            </w:r>
          </w:p>
        </w:tc>
      </w:tr>
    </w:tbl>
    <w:p w14:paraId="54E88862" w14:textId="77777777" w:rsidR="00741589" w:rsidRPr="00936713" w:rsidRDefault="00741589" w:rsidP="00C70D2F"/>
    <w:p w14:paraId="29B57320" w14:textId="261C0716" w:rsidR="00213F0F" w:rsidRPr="00936713" w:rsidRDefault="00213F0F" w:rsidP="00C70D2F">
      <w:r w:rsidRPr="00936713">
        <w:t>Basierend auf der Bewertung der Kriterien ergibt sich folgendes Gesamtergebnis:</w:t>
      </w:r>
    </w:p>
    <w:p w14:paraId="59F8E9EE" w14:textId="70E624F6" w:rsidR="001101BF" w:rsidRPr="00936713" w:rsidRDefault="001101BF" w:rsidP="001101BF">
      <w:pPr>
        <w:pStyle w:val="Caption"/>
        <w:keepNext/>
      </w:pPr>
      <w:bookmarkStart w:id="173" w:name="_Toc190680573"/>
      <w:r w:rsidRPr="00936713">
        <w:t xml:space="preserve">Tabelle </w:t>
      </w:r>
      <w:fldSimple w:instr=" SEQ Tabelle \* ARABIC ">
        <w:r w:rsidR="00D64016">
          <w:rPr>
            <w:noProof/>
          </w:rPr>
          <w:t>37</w:t>
        </w:r>
      </w:fldSimple>
      <w:r w:rsidRPr="00936713">
        <w:t xml:space="preserve"> Ergebnis der Nutzwertanalyse</w:t>
      </w:r>
      <w:bookmarkEnd w:id="173"/>
    </w:p>
    <w:tbl>
      <w:tblPr>
        <w:tblStyle w:val="TabelleBFH2"/>
        <w:tblW w:w="9382" w:type="dxa"/>
        <w:tblInd w:w="75" w:type="dxa"/>
        <w:tblLook w:val="04A0" w:firstRow="1" w:lastRow="0" w:firstColumn="1" w:lastColumn="0" w:noHBand="0" w:noVBand="1"/>
      </w:tblPr>
      <w:tblGrid>
        <w:gridCol w:w="2094"/>
        <w:gridCol w:w="1048"/>
        <w:gridCol w:w="961"/>
        <w:gridCol w:w="1119"/>
        <w:gridCol w:w="961"/>
        <w:gridCol w:w="1119"/>
        <w:gridCol w:w="961"/>
        <w:gridCol w:w="1119"/>
      </w:tblGrid>
      <w:tr w:rsidR="00213F0F" w:rsidRPr="00936713" w14:paraId="5FABF204" w14:textId="1107FD6E" w:rsidTr="001101BF">
        <w:trPr>
          <w:cnfStyle w:val="100000000000" w:firstRow="1" w:lastRow="0" w:firstColumn="0" w:lastColumn="0" w:oddVBand="0" w:evenVBand="0" w:oddHBand="0" w:evenHBand="0" w:firstRowFirstColumn="0" w:firstRowLastColumn="0" w:lastRowFirstColumn="0" w:lastRowLastColumn="0"/>
        </w:trPr>
        <w:tc>
          <w:tcPr>
            <w:tcW w:w="2094" w:type="dxa"/>
          </w:tcPr>
          <w:p w14:paraId="59864660" w14:textId="548F9D1D" w:rsidR="00213F0F" w:rsidRPr="00936713" w:rsidRDefault="00213F0F" w:rsidP="00C70D2F">
            <w:proofErr w:type="spellStart"/>
            <w:r w:rsidRPr="00936713">
              <w:t>Kirterium</w:t>
            </w:r>
            <w:proofErr w:type="spellEnd"/>
          </w:p>
        </w:tc>
        <w:tc>
          <w:tcPr>
            <w:tcW w:w="1048" w:type="dxa"/>
          </w:tcPr>
          <w:p w14:paraId="0F46C10C" w14:textId="4A1B4FFD" w:rsidR="00213F0F" w:rsidRPr="00936713" w:rsidRDefault="00213F0F" w:rsidP="00C70D2F">
            <w:r w:rsidRPr="00936713">
              <w:t>Gewicht</w:t>
            </w:r>
          </w:p>
        </w:tc>
        <w:tc>
          <w:tcPr>
            <w:tcW w:w="2080" w:type="dxa"/>
            <w:gridSpan w:val="2"/>
          </w:tcPr>
          <w:p w14:paraId="4FD9F4F9" w14:textId="05F85B72" w:rsidR="00213F0F" w:rsidRPr="00936713" w:rsidRDefault="00213F0F" w:rsidP="00213F0F">
            <w:pPr>
              <w:jc w:val="center"/>
            </w:pPr>
            <w:r w:rsidRPr="00936713">
              <w:t>«</w:t>
            </w:r>
            <w:proofErr w:type="spellStart"/>
            <w:r w:rsidRPr="00936713">
              <w:t>Full</w:t>
            </w:r>
            <w:proofErr w:type="spellEnd"/>
            <w:r w:rsidRPr="00936713">
              <w:t xml:space="preserve"> Transfer»</w:t>
            </w:r>
          </w:p>
        </w:tc>
        <w:tc>
          <w:tcPr>
            <w:tcW w:w="2080" w:type="dxa"/>
            <w:gridSpan w:val="2"/>
          </w:tcPr>
          <w:p w14:paraId="19500310" w14:textId="4E145746" w:rsidR="00213F0F" w:rsidRPr="00936713" w:rsidRDefault="00213F0F" w:rsidP="00213F0F">
            <w:pPr>
              <w:jc w:val="center"/>
            </w:pPr>
            <w:r w:rsidRPr="00936713">
              <w:t>«</w:t>
            </w:r>
            <w:proofErr w:type="spellStart"/>
            <w:r w:rsidRPr="00936713">
              <w:t>Timestamp</w:t>
            </w:r>
            <w:proofErr w:type="spellEnd"/>
            <w:r w:rsidRPr="00936713">
              <w:t xml:space="preserve"> Transfer»</w:t>
            </w:r>
          </w:p>
        </w:tc>
        <w:tc>
          <w:tcPr>
            <w:tcW w:w="2080" w:type="dxa"/>
            <w:gridSpan w:val="2"/>
          </w:tcPr>
          <w:p w14:paraId="7A921416" w14:textId="73ECDF58" w:rsidR="00213F0F" w:rsidRPr="00936713" w:rsidRDefault="00213F0F" w:rsidP="00213F0F">
            <w:pPr>
              <w:jc w:val="center"/>
            </w:pPr>
            <w:r w:rsidRPr="00936713">
              <w:t>«</w:t>
            </w:r>
            <w:proofErr w:type="spellStart"/>
            <w:r w:rsidRPr="00936713">
              <w:t>Mathematical</w:t>
            </w:r>
            <w:proofErr w:type="spellEnd"/>
            <w:r w:rsidRPr="00936713">
              <w:t xml:space="preserve"> Transfer»</w:t>
            </w:r>
          </w:p>
        </w:tc>
      </w:tr>
      <w:tr w:rsidR="00213F0F" w:rsidRPr="00936713" w14:paraId="20500664" w14:textId="511999DC" w:rsidTr="001101BF">
        <w:tc>
          <w:tcPr>
            <w:tcW w:w="2094" w:type="dxa"/>
          </w:tcPr>
          <w:p w14:paraId="3280F361" w14:textId="77777777" w:rsidR="00213F0F" w:rsidRPr="00936713" w:rsidRDefault="00213F0F" w:rsidP="00C70D2F"/>
        </w:tc>
        <w:tc>
          <w:tcPr>
            <w:tcW w:w="1048" w:type="dxa"/>
          </w:tcPr>
          <w:p w14:paraId="18059B9E" w14:textId="77777777" w:rsidR="00213F0F" w:rsidRPr="00936713" w:rsidRDefault="00213F0F" w:rsidP="00C70D2F"/>
        </w:tc>
        <w:tc>
          <w:tcPr>
            <w:tcW w:w="961" w:type="dxa"/>
          </w:tcPr>
          <w:p w14:paraId="2A2FCBE6" w14:textId="0F441226" w:rsidR="00213F0F" w:rsidRPr="00936713" w:rsidRDefault="00213F0F" w:rsidP="00213F0F">
            <w:pPr>
              <w:jc w:val="center"/>
            </w:pPr>
            <w:r w:rsidRPr="00936713">
              <w:t>Punkte</w:t>
            </w:r>
          </w:p>
        </w:tc>
        <w:tc>
          <w:tcPr>
            <w:tcW w:w="1119" w:type="dxa"/>
          </w:tcPr>
          <w:p w14:paraId="06AE05AF" w14:textId="5214BED6" w:rsidR="00213F0F" w:rsidRPr="00936713" w:rsidRDefault="00213F0F" w:rsidP="00213F0F">
            <w:pPr>
              <w:jc w:val="center"/>
            </w:pPr>
            <w:r w:rsidRPr="00936713">
              <w:t>Gewichtet</w:t>
            </w:r>
          </w:p>
        </w:tc>
        <w:tc>
          <w:tcPr>
            <w:tcW w:w="961" w:type="dxa"/>
          </w:tcPr>
          <w:p w14:paraId="5D1CB6DB" w14:textId="006FFCE2" w:rsidR="00213F0F" w:rsidRPr="00936713" w:rsidRDefault="00213F0F" w:rsidP="00213F0F">
            <w:pPr>
              <w:jc w:val="center"/>
            </w:pPr>
            <w:r w:rsidRPr="00936713">
              <w:t>Punkte</w:t>
            </w:r>
          </w:p>
        </w:tc>
        <w:tc>
          <w:tcPr>
            <w:tcW w:w="1119" w:type="dxa"/>
          </w:tcPr>
          <w:p w14:paraId="319FD6D0" w14:textId="431E3BEC" w:rsidR="00213F0F" w:rsidRPr="00936713" w:rsidRDefault="00213F0F" w:rsidP="00213F0F">
            <w:pPr>
              <w:jc w:val="center"/>
            </w:pPr>
            <w:r w:rsidRPr="00936713">
              <w:t>Gewichtet</w:t>
            </w:r>
          </w:p>
        </w:tc>
        <w:tc>
          <w:tcPr>
            <w:tcW w:w="961" w:type="dxa"/>
          </w:tcPr>
          <w:p w14:paraId="5C00A893" w14:textId="1EDBB0C5" w:rsidR="00213F0F" w:rsidRPr="00936713" w:rsidRDefault="00213F0F" w:rsidP="00213F0F">
            <w:pPr>
              <w:jc w:val="center"/>
            </w:pPr>
            <w:r w:rsidRPr="00936713">
              <w:t>Punkte</w:t>
            </w:r>
          </w:p>
        </w:tc>
        <w:tc>
          <w:tcPr>
            <w:tcW w:w="1119" w:type="dxa"/>
          </w:tcPr>
          <w:p w14:paraId="5E306F27" w14:textId="1B9708BD" w:rsidR="00213F0F" w:rsidRPr="00936713" w:rsidRDefault="00213F0F" w:rsidP="00213F0F">
            <w:pPr>
              <w:jc w:val="center"/>
            </w:pPr>
            <w:r w:rsidRPr="00936713">
              <w:t>Gewichtet</w:t>
            </w:r>
          </w:p>
        </w:tc>
      </w:tr>
      <w:tr w:rsidR="00213F0F" w:rsidRPr="00936713" w14:paraId="02D7F85D" w14:textId="03250A08" w:rsidTr="001101BF">
        <w:tc>
          <w:tcPr>
            <w:tcW w:w="2094" w:type="dxa"/>
          </w:tcPr>
          <w:p w14:paraId="28527241" w14:textId="2ED07352" w:rsidR="00213F0F" w:rsidRPr="00936713" w:rsidRDefault="00213F0F" w:rsidP="00C70D2F">
            <w:r w:rsidRPr="00936713">
              <w:t>Komplexität</w:t>
            </w:r>
          </w:p>
        </w:tc>
        <w:tc>
          <w:tcPr>
            <w:tcW w:w="1048" w:type="dxa"/>
          </w:tcPr>
          <w:p w14:paraId="7DF5FBD4" w14:textId="49F3746D" w:rsidR="00213F0F" w:rsidRPr="00936713" w:rsidRDefault="007018EE" w:rsidP="007018EE">
            <w:pPr>
              <w:jc w:val="right"/>
            </w:pPr>
            <w:r w:rsidRPr="00936713">
              <w:t>2</w:t>
            </w:r>
            <w:r w:rsidR="00213F0F" w:rsidRPr="00936713">
              <w:t>0%</w:t>
            </w:r>
          </w:p>
        </w:tc>
        <w:tc>
          <w:tcPr>
            <w:tcW w:w="961" w:type="dxa"/>
          </w:tcPr>
          <w:p w14:paraId="60CAFA83" w14:textId="3AF2C6EE" w:rsidR="00213F0F" w:rsidRPr="00936713" w:rsidRDefault="00213F0F" w:rsidP="00213F0F">
            <w:pPr>
              <w:jc w:val="right"/>
            </w:pPr>
            <w:r w:rsidRPr="00936713">
              <w:t>3</w:t>
            </w:r>
          </w:p>
        </w:tc>
        <w:tc>
          <w:tcPr>
            <w:tcW w:w="1119" w:type="dxa"/>
          </w:tcPr>
          <w:p w14:paraId="65F94F3A" w14:textId="235701CC" w:rsidR="00213F0F" w:rsidRPr="00936713" w:rsidRDefault="00143A23" w:rsidP="00213F0F">
            <w:pPr>
              <w:jc w:val="right"/>
            </w:pPr>
            <w:r w:rsidRPr="00936713">
              <w:t>0.6</w:t>
            </w:r>
          </w:p>
        </w:tc>
        <w:tc>
          <w:tcPr>
            <w:tcW w:w="961" w:type="dxa"/>
          </w:tcPr>
          <w:p w14:paraId="28614388" w14:textId="0EC6711B" w:rsidR="00213F0F" w:rsidRPr="00936713" w:rsidRDefault="00213F0F" w:rsidP="00213F0F">
            <w:pPr>
              <w:jc w:val="right"/>
            </w:pPr>
            <w:r w:rsidRPr="00936713">
              <w:t>2</w:t>
            </w:r>
          </w:p>
        </w:tc>
        <w:tc>
          <w:tcPr>
            <w:tcW w:w="1119" w:type="dxa"/>
          </w:tcPr>
          <w:p w14:paraId="36687B9E" w14:textId="4756F8A0" w:rsidR="00213F0F" w:rsidRPr="00936713" w:rsidRDefault="00143A23" w:rsidP="00213F0F">
            <w:pPr>
              <w:jc w:val="right"/>
            </w:pPr>
            <w:r w:rsidRPr="00936713">
              <w:t>0.4</w:t>
            </w:r>
          </w:p>
        </w:tc>
        <w:tc>
          <w:tcPr>
            <w:tcW w:w="961" w:type="dxa"/>
          </w:tcPr>
          <w:p w14:paraId="615B339D" w14:textId="6DEDC7B6" w:rsidR="00213F0F" w:rsidRPr="00936713" w:rsidRDefault="00213F0F" w:rsidP="00213F0F">
            <w:pPr>
              <w:jc w:val="right"/>
            </w:pPr>
            <w:r w:rsidRPr="00936713">
              <w:t>1</w:t>
            </w:r>
          </w:p>
        </w:tc>
        <w:tc>
          <w:tcPr>
            <w:tcW w:w="1119" w:type="dxa"/>
          </w:tcPr>
          <w:p w14:paraId="3EFE86BC" w14:textId="1B238C15" w:rsidR="00213F0F" w:rsidRPr="00936713" w:rsidRDefault="00143A23" w:rsidP="00213F0F">
            <w:pPr>
              <w:jc w:val="right"/>
            </w:pPr>
            <w:r w:rsidRPr="00936713">
              <w:t>0.2</w:t>
            </w:r>
          </w:p>
        </w:tc>
      </w:tr>
      <w:tr w:rsidR="00213F0F" w:rsidRPr="00936713" w14:paraId="5680BF56" w14:textId="77777777" w:rsidTr="001101BF">
        <w:tc>
          <w:tcPr>
            <w:tcW w:w="2094" w:type="dxa"/>
          </w:tcPr>
          <w:p w14:paraId="6A2CE5D2" w14:textId="3034BF97" w:rsidR="00213F0F" w:rsidRPr="00936713" w:rsidRDefault="00213F0F" w:rsidP="00C70D2F">
            <w:r w:rsidRPr="00936713">
              <w:t>Speicherbedarf</w:t>
            </w:r>
          </w:p>
        </w:tc>
        <w:tc>
          <w:tcPr>
            <w:tcW w:w="1048" w:type="dxa"/>
          </w:tcPr>
          <w:p w14:paraId="5779A080" w14:textId="0E542CEA" w:rsidR="00213F0F" w:rsidRPr="00936713" w:rsidRDefault="007018EE" w:rsidP="00213F0F">
            <w:pPr>
              <w:jc w:val="right"/>
            </w:pPr>
            <w:r w:rsidRPr="00936713">
              <w:t>5</w:t>
            </w:r>
            <w:r w:rsidR="00213F0F" w:rsidRPr="00936713">
              <w:t>%</w:t>
            </w:r>
          </w:p>
        </w:tc>
        <w:tc>
          <w:tcPr>
            <w:tcW w:w="961" w:type="dxa"/>
          </w:tcPr>
          <w:p w14:paraId="700F27F6" w14:textId="56138614" w:rsidR="00213F0F" w:rsidRPr="00936713" w:rsidRDefault="00213F0F" w:rsidP="00213F0F">
            <w:pPr>
              <w:jc w:val="right"/>
            </w:pPr>
            <w:r w:rsidRPr="00936713">
              <w:t>3</w:t>
            </w:r>
          </w:p>
        </w:tc>
        <w:tc>
          <w:tcPr>
            <w:tcW w:w="1119" w:type="dxa"/>
          </w:tcPr>
          <w:p w14:paraId="107D03ED" w14:textId="71F1BEA1" w:rsidR="00213F0F" w:rsidRPr="00936713" w:rsidRDefault="00143A23" w:rsidP="00213F0F">
            <w:pPr>
              <w:jc w:val="right"/>
            </w:pPr>
            <w:r w:rsidRPr="00936713">
              <w:t>0.15</w:t>
            </w:r>
          </w:p>
        </w:tc>
        <w:tc>
          <w:tcPr>
            <w:tcW w:w="961" w:type="dxa"/>
          </w:tcPr>
          <w:p w14:paraId="270C62CE" w14:textId="460B9BEF" w:rsidR="00213F0F" w:rsidRPr="00936713" w:rsidRDefault="00213F0F" w:rsidP="00213F0F">
            <w:pPr>
              <w:jc w:val="right"/>
            </w:pPr>
            <w:r w:rsidRPr="00936713">
              <w:t>2</w:t>
            </w:r>
          </w:p>
        </w:tc>
        <w:tc>
          <w:tcPr>
            <w:tcW w:w="1119" w:type="dxa"/>
          </w:tcPr>
          <w:p w14:paraId="21374C29" w14:textId="4E0ABC05" w:rsidR="00213F0F" w:rsidRPr="00936713" w:rsidRDefault="00143A23" w:rsidP="00213F0F">
            <w:pPr>
              <w:jc w:val="right"/>
            </w:pPr>
            <w:r w:rsidRPr="00936713">
              <w:t>0.1</w:t>
            </w:r>
          </w:p>
        </w:tc>
        <w:tc>
          <w:tcPr>
            <w:tcW w:w="961" w:type="dxa"/>
          </w:tcPr>
          <w:p w14:paraId="617173C5" w14:textId="466A0487" w:rsidR="00213F0F" w:rsidRPr="00936713" w:rsidRDefault="00213F0F" w:rsidP="00213F0F">
            <w:pPr>
              <w:jc w:val="right"/>
            </w:pPr>
            <w:r w:rsidRPr="00936713">
              <w:t>1</w:t>
            </w:r>
          </w:p>
        </w:tc>
        <w:tc>
          <w:tcPr>
            <w:tcW w:w="1119" w:type="dxa"/>
          </w:tcPr>
          <w:p w14:paraId="58733338" w14:textId="57CAA3A2" w:rsidR="00213F0F" w:rsidRPr="00936713" w:rsidRDefault="00143A23" w:rsidP="00213F0F">
            <w:pPr>
              <w:jc w:val="right"/>
            </w:pPr>
            <w:r w:rsidRPr="00936713">
              <w:t>0.05</w:t>
            </w:r>
          </w:p>
        </w:tc>
      </w:tr>
      <w:tr w:rsidR="00213F0F" w:rsidRPr="00936713" w14:paraId="32391D53" w14:textId="77777777" w:rsidTr="001101BF">
        <w:tc>
          <w:tcPr>
            <w:tcW w:w="2094" w:type="dxa"/>
          </w:tcPr>
          <w:p w14:paraId="081DB1A9" w14:textId="783D553B" w:rsidR="00213F0F" w:rsidRPr="00936713" w:rsidRDefault="00213F0F" w:rsidP="00C70D2F">
            <w:r w:rsidRPr="00936713">
              <w:t>Rechenleistung</w:t>
            </w:r>
          </w:p>
        </w:tc>
        <w:tc>
          <w:tcPr>
            <w:tcW w:w="1048" w:type="dxa"/>
          </w:tcPr>
          <w:p w14:paraId="76354435" w14:textId="46D303E2" w:rsidR="00213F0F" w:rsidRPr="00936713" w:rsidRDefault="007018EE" w:rsidP="00213F0F">
            <w:pPr>
              <w:jc w:val="right"/>
            </w:pPr>
            <w:r w:rsidRPr="00936713">
              <w:t>5</w:t>
            </w:r>
            <w:r w:rsidR="00213F0F" w:rsidRPr="00936713">
              <w:t>%</w:t>
            </w:r>
          </w:p>
        </w:tc>
        <w:tc>
          <w:tcPr>
            <w:tcW w:w="961" w:type="dxa"/>
          </w:tcPr>
          <w:p w14:paraId="74869EB6" w14:textId="6C3C8DAD" w:rsidR="00213F0F" w:rsidRPr="00936713" w:rsidRDefault="00213F0F" w:rsidP="00213F0F">
            <w:pPr>
              <w:jc w:val="right"/>
            </w:pPr>
            <w:r w:rsidRPr="00936713">
              <w:t>3</w:t>
            </w:r>
          </w:p>
        </w:tc>
        <w:tc>
          <w:tcPr>
            <w:tcW w:w="1119" w:type="dxa"/>
          </w:tcPr>
          <w:p w14:paraId="6B8396E3" w14:textId="31326E54" w:rsidR="00213F0F" w:rsidRPr="00936713" w:rsidRDefault="00143A23" w:rsidP="00213F0F">
            <w:pPr>
              <w:jc w:val="right"/>
            </w:pPr>
            <w:r w:rsidRPr="00936713">
              <w:t>0.15</w:t>
            </w:r>
          </w:p>
        </w:tc>
        <w:tc>
          <w:tcPr>
            <w:tcW w:w="961" w:type="dxa"/>
          </w:tcPr>
          <w:p w14:paraId="32407C86" w14:textId="6A140F7F" w:rsidR="00213F0F" w:rsidRPr="00936713" w:rsidRDefault="00213F0F" w:rsidP="00213F0F">
            <w:pPr>
              <w:jc w:val="right"/>
            </w:pPr>
            <w:r w:rsidRPr="00936713">
              <w:t>3</w:t>
            </w:r>
          </w:p>
        </w:tc>
        <w:tc>
          <w:tcPr>
            <w:tcW w:w="1119" w:type="dxa"/>
          </w:tcPr>
          <w:p w14:paraId="6EF5F678" w14:textId="5073537A" w:rsidR="00213F0F" w:rsidRPr="00936713" w:rsidRDefault="00143A23" w:rsidP="00213F0F">
            <w:pPr>
              <w:jc w:val="right"/>
            </w:pPr>
            <w:r w:rsidRPr="00936713">
              <w:t>0.15</w:t>
            </w:r>
          </w:p>
        </w:tc>
        <w:tc>
          <w:tcPr>
            <w:tcW w:w="961" w:type="dxa"/>
          </w:tcPr>
          <w:p w14:paraId="6CFD58F8" w14:textId="1EA35979" w:rsidR="00213F0F" w:rsidRPr="00936713" w:rsidRDefault="00213F0F" w:rsidP="00213F0F">
            <w:pPr>
              <w:jc w:val="right"/>
            </w:pPr>
            <w:r w:rsidRPr="00936713">
              <w:t>1</w:t>
            </w:r>
          </w:p>
        </w:tc>
        <w:tc>
          <w:tcPr>
            <w:tcW w:w="1119" w:type="dxa"/>
          </w:tcPr>
          <w:p w14:paraId="4E4B1A34" w14:textId="1E035816" w:rsidR="00213F0F" w:rsidRPr="00936713" w:rsidRDefault="00143A23" w:rsidP="00213F0F">
            <w:pPr>
              <w:jc w:val="right"/>
            </w:pPr>
            <w:r w:rsidRPr="00936713">
              <w:t>0.05</w:t>
            </w:r>
          </w:p>
        </w:tc>
      </w:tr>
      <w:tr w:rsidR="00213F0F" w:rsidRPr="00936713" w14:paraId="1770F464" w14:textId="77777777" w:rsidTr="001101BF">
        <w:tc>
          <w:tcPr>
            <w:tcW w:w="2094" w:type="dxa"/>
          </w:tcPr>
          <w:p w14:paraId="3C3A4284" w14:textId="08936C18" w:rsidR="00213F0F" w:rsidRPr="00936713" w:rsidRDefault="00213F0F" w:rsidP="00C70D2F">
            <w:r w:rsidRPr="00936713">
              <w:t>Bandbreite</w:t>
            </w:r>
          </w:p>
        </w:tc>
        <w:tc>
          <w:tcPr>
            <w:tcW w:w="1048" w:type="dxa"/>
          </w:tcPr>
          <w:p w14:paraId="22169487" w14:textId="5A53DB23" w:rsidR="00213F0F" w:rsidRPr="00936713" w:rsidRDefault="007018EE" w:rsidP="00213F0F">
            <w:pPr>
              <w:jc w:val="right"/>
            </w:pPr>
            <w:r w:rsidRPr="00936713">
              <w:t>2</w:t>
            </w:r>
            <w:r w:rsidR="00213F0F" w:rsidRPr="00936713">
              <w:t>0%</w:t>
            </w:r>
          </w:p>
        </w:tc>
        <w:tc>
          <w:tcPr>
            <w:tcW w:w="961" w:type="dxa"/>
          </w:tcPr>
          <w:p w14:paraId="574CB8F6" w14:textId="7BAC44BB" w:rsidR="00213F0F" w:rsidRPr="00936713" w:rsidRDefault="00213F0F" w:rsidP="00213F0F">
            <w:pPr>
              <w:jc w:val="right"/>
            </w:pPr>
            <w:r w:rsidRPr="00936713">
              <w:t>1</w:t>
            </w:r>
          </w:p>
        </w:tc>
        <w:tc>
          <w:tcPr>
            <w:tcW w:w="1119" w:type="dxa"/>
          </w:tcPr>
          <w:p w14:paraId="35609EDE" w14:textId="22F3421B" w:rsidR="00213F0F" w:rsidRPr="00936713" w:rsidRDefault="00143A23" w:rsidP="00213F0F">
            <w:pPr>
              <w:jc w:val="right"/>
            </w:pPr>
            <w:r w:rsidRPr="00936713">
              <w:t>0.2</w:t>
            </w:r>
          </w:p>
        </w:tc>
        <w:tc>
          <w:tcPr>
            <w:tcW w:w="961" w:type="dxa"/>
          </w:tcPr>
          <w:p w14:paraId="56BB7AE5" w14:textId="1AD5A89B" w:rsidR="00213F0F" w:rsidRPr="00936713" w:rsidRDefault="00213F0F" w:rsidP="00213F0F">
            <w:pPr>
              <w:jc w:val="right"/>
            </w:pPr>
            <w:r w:rsidRPr="00936713">
              <w:t>2</w:t>
            </w:r>
          </w:p>
        </w:tc>
        <w:tc>
          <w:tcPr>
            <w:tcW w:w="1119" w:type="dxa"/>
          </w:tcPr>
          <w:p w14:paraId="716691A2" w14:textId="269A56F0" w:rsidR="00213F0F" w:rsidRPr="00936713" w:rsidRDefault="00143A23" w:rsidP="00213F0F">
            <w:pPr>
              <w:jc w:val="right"/>
            </w:pPr>
            <w:r w:rsidRPr="00936713">
              <w:t>0.4</w:t>
            </w:r>
          </w:p>
        </w:tc>
        <w:tc>
          <w:tcPr>
            <w:tcW w:w="961" w:type="dxa"/>
          </w:tcPr>
          <w:p w14:paraId="06EDEA04" w14:textId="11B200BA" w:rsidR="00213F0F" w:rsidRPr="00936713" w:rsidRDefault="00213F0F" w:rsidP="00213F0F">
            <w:pPr>
              <w:jc w:val="right"/>
            </w:pPr>
            <w:r w:rsidRPr="00936713">
              <w:t>3</w:t>
            </w:r>
          </w:p>
        </w:tc>
        <w:tc>
          <w:tcPr>
            <w:tcW w:w="1119" w:type="dxa"/>
          </w:tcPr>
          <w:p w14:paraId="70376029" w14:textId="644ACB97" w:rsidR="00213F0F" w:rsidRPr="00936713" w:rsidRDefault="00143A23" w:rsidP="00213F0F">
            <w:pPr>
              <w:jc w:val="right"/>
            </w:pPr>
            <w:r w:rsidRPr="00936713">
              <w:t>0.6</w:t>
            </w:r>
          </w:p>
        </w:tc>
      </w:tr>
      <w:tr w:rsidR="007018EE" w:rsidRPr="00936713" w14:paraId="73D437E0" w14:textId="77777777" w:rsidTr="001101BF">
        <w:tc>
          <w:tcPr>
            <w:tcW w:w="2094" w:type="dxa"/>
          </w:tcPr>
          <w:p w14:paraId="617FB24A" w14:textId="56F7ADA9" w:rsidR="007018EE" w:rsidRPr="00936713" w:rsidRDefault="007018EE" w:rsidP="00C70D2F">
            <w:r w:rsidRPr="00936713">
              <w:t>Konfliktmanagement</w:t>
            </w:r>
          </w:p>
        </w:tc>
        <w:tc>
          <w:tcPr>
            <w:tcW w:w="1048" w:type="dxa"/>
          </w:tcPr>
          <w:p w14:paraId="7AE7A608" w14:textId="242ED8AD" w:rsidR="007018EE" w:rsidRPr="00936713" w:rsidRDefault="007018EE" w:rsidP="00213F0F">
            <w:pPr>
              <w:jc w:val="right"/>
            </w:pPr>
            <w:r w:rsidRPr="00936713">
              <w:t>50%</w:t>
            </w:r>
          </w:p>
        </w:tc>
        <w:tc>
          <w:tcPr>
            <w:tcW w:w="961" w:type="dxa"/>
          </w:tcPr>
          <w:p w14:paraId="23D9895A" w14:textId="756D8E5E" w:rsidR="007018EE" w:rsidRPr="00936713" w:rsidRDefault="007018EE" w:rsidP="00213F0F">
            <w:pPr>
              <w:jc w:val="right"/>
            </w:pPr>
            <w:r w:rsidRPr="00936713">
              <w:t>1</w:t>
            </w:r>
          </w:p>
        </w:tc>
        <w:tc>
          <w:tcPr>
            <w:tcW w:w="1119" w:type="dxa"/>
          </w:tcPr>
          <w:p w14:paraId="6B7712B1" w14:textId="15D31281" w:rsidR="007018EE" w:rsidRPr="00936713" w:rsidRDefault="00143A23" w:rsidP="00213F0F">
            <w:pPr>
              <w:jc w:val="right"/>
            </w:pPr>
            <w:r w:rsidRPr="00936713">
              <w:t>0.5</w:t>
            </w:r>
          </w:p>
        </w:tc>
        <w:tc>
          <w:tcPr>
            <w:tcW w:w="961" w:type="dxa"/>
          </w:tcPr>
          <w:p w14:paraId="5214F7B3" w14:textId="06FBA04B" w:rsidR="007018EE" w:rsidRPr="00936713" w:rsidRDefault="007018EE" w:rsidP="00213F0F">
            <w:pPr>
              <w:jc w:val="right"/>
            </w:pPr>
            <w:r w:rsidRPr="00936713">
              <w:t>3</w:t>
            </w:r>
          </w:p>
        </w:tc>
        <w:tc>
          <w:tcPr>
            <w:tcW w:w="1119" w:type="dxa"/>
          </w:tcPr>
          <w:p w14:paraId="096F8158" w14:textId="2AF64220" w:rsidR="007018EE" w:rsidRPr="00936713" w:rsidRDefault="00143A23" w:rsidP="00213F0F">
            <w:pPr>
              <w:jc w:val="right"/>
            </w:pPr>
            <w:r w:rsidRPr="00936713">
              <w:t>1.5</w:t>
            </w:r>
          </w:p>
        </w:tc>
        <w:tc>
          <w:tcPr>
            <w:tcW w:w="961" w:type="dxa"/>
          </w:tcPr>
          <w:p w14:paraId="15C1D55A" w14:textId="7E40FF56" w:rsidR="007018EE" w:rsidRPr="00936713" w:rsidRDefault="007018EE" w:rsidP="00213F0F">
            <w:pPr>
              <w:jc w:val="right"/>
            </w:pPr>
            <w:r w:rsidRPr="00936713">
              <w:t>2</w:t>
            </w:r>
          </w:p>
        </w:tc>
        <w:tc>
          <w:tcPr>
            <w:tcW w:w="1119" w:type="dxa"/>
          </w:tcPr>
          <w:p w14:paraId="4822A301" w14:textId="24715EF8" w:rsidR="007018EE" w:rsidRPr="00936713" w:rsidRDefault="00143A23" w:rsidP="00213F0F">
            <w:pPr>
              <w:jc w:val="right"/>
            </w:pPr>
            <w:r w:rsidRPr="00936713">
              <w:t>1</w:t>
            </w:r>
          </w:p>
        </w:tc>
      </w:tr>
      <w:tr w:rsidR="00213F0F" w:rsidRPr="00936713" w14:paraId="3369B395" w14:textId="77777777" w:rsidTr="001101BF">
        <w:tc>
          <w:tcPr>
            <w:tcW w:w="2094" w:type="dxa"/>
          </w:tcPr>
          <w:p w14:paraId="7597FC80" w14:textId="343C0495" w:rsidR="00213F0F" w:rsidRPr="00936713" w:rsidRDefault="00213F0F" w:rsidP="00C70D2F">
            <w:pPr>
              <w:rPr>
                <w:b/>
                <w:bCs/>
              </w:rPr>
            </w:pPr>
            <w:r w:rsidRPr="00936713">
              <w:rPr>
                <w:b/>
                <w:bCs/>
              </w:rPr>
              <w:t>Summe</w:t>
            </w:r>
          </w:p>
        </w:tc>
        <w:tc>
          <w:tcPr>
            <w:tcW w:w="1048" w:type="dxa"/>
          </w:tcPr>
          <w:p w14:paraId="62BEB4A2" w14:textId="7073B49A" w:rsidR="00213F0F" w:rsidRPr="00936713" w:rsidRDefault="00213F0F" w:rsidP="00213F0F">
            <w:pPr>
              <w:jc w:val="right"/>
              <w:rPr>
                <w:b/>
                <w:bCs/>
              </w:rPr>
            </w:pPr>
            <w:r w:rsidRPr="00936713">
              <w:rPr>
                <w:b/>
                <w:bCs/>
              </w:rPr>
              <w:t>100 %</w:t>
            </w:r>
          </w:p>
        </w:tc>
        <w:tc>
          <w:tcPr>
            <w:tcW w:w="961" w:type="dxa"/>
          </w:tcPr>
          <w:p w14:paraId="492487B0" w14:textId="57148B94" w:rsidR="00213F0F" w:rsidRPr="00936713" w:rsidRDefault="00143A23" w:rsidP="00213F0F">
            <w:pPr>
              <w:jc w:val="right"/>
              <w:rPr>
                <w:b/>
                <w:bCs/>
              </w:rPr>
            </w:pPr>
            <w:r w:rsidRPr="00936713">
              <w:rPr>
                <w:b/>
                <w:bCs/>
              </w:rPr>
              <w:t>11</w:t>
            </w:r>
          </w:p>
        </w:tc>
        <w:tc>
          <w:tcPr>
            <w:tcW w:w="1119" w:type="dxa"/>
          </w:tcPr>
          <w:p w14:paraId="197646CD" w14:textId="354AC956" w:rsidR="00213F0F" w:rsidRPr="00936713" w:rsidRDefault="00143A23" w:rsidP="00213F0F">
            <w:pPr>
              <w:jc w:val="right"/>
              <w:rPr>
                <w:b/>
                <w:bCs/>
              </w:rPr>
            </w:pPr>
            <w:r w:rsidRPr="00936713">
              <w:rPr>
                <w:b/>
                <w:bCs/>
              </w:rPr>
              <w:t>1.6</w:t>
            </w:r>
          </w:p>
        </w:tc>
        <w:tc>
          <w:tcPr>
            <w:tcW w:w="961" w:type="dxa"/>
          </w:tcPr>
          <w:p w14:paraId="6986F479" w14:textId="686B5CB2" w:rsidR="00213F0F" w:rsidRPr="00936713" w:rsidRDefault="00143A23" w:rsidP="00213F0F">
            <w:pPr>
              <w:jc w:val="right"/>
              <w:rPr>
                <w:b/>
                <w:bCs/>
              </w:rPr>
            </w:pPr>
            <w:r w:rsidRPr="00936713">
              <w:rPr>
                <w:b/>
                <w:bCs/>
              </w:rPr>
              <w:t>12</w:t>
            </w:r>
          </w:p>
        </w:tc>
        <w:tc>
          <w:tcPr>
            <w:tcW w:w="1119" w:type="dxa"/>
          </w:tcPr>
          <w:p w14:paraId="795DA32A" w14:textId="5C629348" w:rsidR="00213F0F" w:rsidRPr="00936713" w:rsidRDefault="00143A23" w:rsidP="00213F0F">
            <w:pPr>
              <w:jc w:val="right"/>
              <w:rPr>
                <w:b/>
                <w:bCs/>
              </w:rPr>
            </w:pPr>
            <w:r w:rsidRPr="00936713">
              <w:rPr>
                <w:b/>
                <w:bCs/>
              </w:rPr>
              <w:t>2.55</w:t>
            </w:r>
          </w:p>
        </w:tc>
        <w:tc>
          <w:tcPr>
            <w:tcW w:w="961" w:type="dxa"/>
          </w:tcPr>
          <w:p w14:paraId="184980F7" w14:textId="79CFFBDE" w:rsidR="00213F0F" w:rsidRPr="00936713" w:rsidRDefault="00143A23" w:rsidP="00213F0F">
            <w:pPr>
              <w:jc w:val="right"/>
              <w:rPr>
                <w:b/>
                <w:bCs/>
              </w:rPr>
            </w:pPr>
            <w:r w:rsidRPr="00936713">
              <w:rPr>
                <w:b/>
                <w:bCs/>
              </w:rPr>
              <w:t>8</w:t>
            </w:r>
          </w:p>
        </w:tc>
        <w:tc>
          <w:tcPr>
            <w:tcW w:w="1119" w:type="dxa"/>
          </w:tcPr>
          <w:p w14:paraId="56E53D33" w14:textId="16C5B9AD" w:rsidR="00213F0F" w:rsidRPr="00936713" w:rsidRDefault="001101BF" w:rsidP="00213F0F">
            <w:pPr>
              <w:jc w:val="right"/>
              <w:rPr>
                <w:b/>
                <w:bCs/>
              </w:rPr>
            </w:pPr>
            <w:r w:rsidRPr="00936713">
              <w:rPr>
                <w:b/>
                <w:bCs/>
              </w:rPr>
              <w:t>1.9</w:t>
            </w:r>
          </w:p>
        </w:tc>
      </w:tr>
    </w:tbl>
    <w:p w14:paraId="26A16782" w14:textId="77777777" w:rsidR="00213F0F" w:rsidRPr="00936713" w:rsidRDefault="00213F0F" w:rsidP="00C70D2F"/>
    <w:p w14:paraId="1A780074" w14:textId="45D05AB5" w:rsidR="001101BF" w:rsidRPr="00936713" w:rsidRDefault="001101BF" w:rsidP="00C70D2F">
      <w:r w:rsidRPr="00936713">
        <w:t>Die Nutzwertanalyse zeigt, dass die Variante «</w:t>
      </w:r>
      <w:proofErr w:type="spellStart"/>
      <w:r w:rsidRPr="00936713">
        <w:t>Timestamp</w:t>
      </w:r>
      <w:proofErr w:type="spellEnd"/>
      <w:r w:rsidRPr="00936713">
        <w:t xml:space="preserve"> Transfer» für die Implementierung in die «Baustellen App» am besten geeignet ist. Aus dieser Analyse ergibt sich folgende Architekturentscheidung:</w:t>
      </w:r>
    </w:p>
    <w:p w14:paraId="2EEDF58E" w14:textId="4375AAD6" w:rsidR="00D75F94" w:rsidRPr="00936713" w:rsidRDefault="00D75F94" w:rsidP="00D75F94">
      <w:pPr>
        <w:pStyle w:val="Caption"/>
        <w:keepNext/>
      </w:pPr>
      <w:bookmarkStart w:id="174" w:name="_Toc190680574"/>
      <w:r w:rsidRPr="00936713">
        <w:t xml:space="preserve">Tabelle </w:t>
      </w:r>
      <w:fldSimple w:instr=" SEQ Tabelle \* ARABIC ">
        <w:r w:rsidR="00D64016">
          <w:rPr>
            <w:noProof/>
          </w:rPr>
          <w:t>38</w:t>
        </w:r>
      </w:fldSimple>
      <w:r w:rsidRPr="00936713">
        <w:t xml:space="preserve"> Entwurfsentscheidung: Einsatz von </w:t>
      </w:r>
      <w:proofErr w:type="spellStart"/>
      <w:r w:rsidRPr="00936713">
        <w:t>Timestamp</w:t>
      </w:r>
      <w:proofErr w:type="spellEnd"/>
      <w:r w:rsidRPr="00936713">
        <w:t xml:space="preserve"> Transfer für den Datentransfer</w:t>
      </w:r>
      <w:bookmarkEnd w:id="174"/>
    </w:p>
    <w:tbl>
      <w:tblPr>
        <w:tblStyle w:val="GridTable5Dark-Accent3"/>
        <w:tblW w:w="0" w:type="auto"/>
        <w:tblLook w:val="04A0" w:firstRow="1" w:lastRow="0" w:firstColumn="1" w:lastColumn="0" w:noHBand="0" w:noVBand="1"/>
      </w:tblPr>
      <w:tblGrid>
        <w:gridCol w:w="1980"/>
        <w:gridCol w:w="7477"/>
      </w:tblGrid>
      <w:tr w:rsidR="001101BF" w:rsidRPr="00936713" w14:paraId="3E4025B6" w14:textId="77777777" w:rsidTr="00DE47E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170A68E1" w14:textId="77777777" w:rsidR="001101BF" w:rsidRPr="00936713" w:rsidRDefault="001101BF" w:rsidP="00DE47EC">
            <w:r w:rsidRPr="00936713">
              <w:t>ID</w:t>
            </w:r>
          </w:p>
        </w:tc>
        <w:tc>
          <w:tcPr>
            <w:tcW w:w="7477" w:type="dxa"/>
          </w:tcPr>
          <w:p w14:paraId="05663D09" w14:textId="7D20367F" w:rsidR="001101BF" w:rsidRPr="00936713" w:rsidRDefault="001101BF" w:rsidP="00DE47EC">
            <w:pPr>
              <w:cnfStyle w:val="100000000000" w:firstRow="1" w:lastRow="0" w:firstColumn="0" w:lastColumn="0" w:oddVBand="0" w:evenVBand="0" w:oddHBand="0" w:evenHBand="0" w:firstRowFirstColumn="0" w:firstRowLastColumn="0" w:lastRowFirstColumn="0" w:lastRowLastColumn="0"/>
            </w:pPr>
            <w:r w:rsidRPr="00936713">
              <w:t>ADR-004</w:t>
            </w:r>
          </w:p>
        </w:tc>
      </w:tr>
      <w:tr w:rsidR="001101BF" w:rsidRPr="00936713" w14:paraId="360D74F1" w14:textId="77777777" w:rsidTr="00DE4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DF38DBC" w14:textId="77777777" w:rsidR="001101BF" w:rsidRPr="00936713" w:rsidRDefault="001101BF" w:rsidP="00DE47EC">
            <w:r w:rsidRPr="00936713">
              <w:t>Titel</w:t>
            </w:r>
          </w:p>
        </w:tc>
        <w:tc>
          <w:tcPr>
            <w:tcW w:w="7477" w:type="dxa"/>
          </w:tcPr>
          <w:p w14:paraId="43913E3D" w14:textId="3BBD8274" w:rsidR="001101BF" w:rsidRPr="00936713" w:rsidRDefault="001101BF" w:rsidP="00DE47EC">
            <w:pPr>
              <w:cnfStyle w:val="000000100000" w:firstRow="0" w:lastRow="0" w:firstColumn="0" w:lastColumn="0" w:oddVBand="0" w:evenVBand="0" w:oddHBand="1" w:evenHBand="0" w:firstRowFirstColumn="0" w:firstRowLastColumn="0" w:lastRowFirstColumn="0" w:lastRowLastColumn="0"/>
            </w:pPr>
            <w:r w:rsidRPr="00936713">
              <w:t>Anwendung des «</w:t>
            </w:r>
            <w:proofErr w:type="spellStart"/>
            <w:r w:rsidRPr="00936713">
              <w:t>Timestamp</w:t>
            </w:r>
            <w:proofErr w:type="spellEnd"/>
            <w:r w:rsidRPr="00936713">
              <w:t xml:space="preserve"> Transfer» Entwurfsmuster</w:t>
            </w:r>
          </w:p>
        </w:tc>
      </w:tr>
      <w:tr w:rsidR="001101BF" w:rsidRPr="00936713" w14:paraId="20D08D53" w14:textId="77777777" w:rsidTr="00DE47EC">
        <w:tc>
          <w:tcPr>
            <w:cnfStyle w:val="001000000000" w:firstRow="0" w:lastRow="0" w:firstColumn="1" w:lastColumn="0" w:oddVBand="0" w:evenVBand="0" w:oddHBand="0" w:evenHBand="0" w:firstRowFirstColumn="0" w:firstRowLastColumn="0" w:lastRowFirstColumn="0" w:lastRowLastColumn="0"/>
            <w:tcW w:w="1980" w:type="dxa"/>
          </w:tcPr>
          <w:p w14:paraId="3D4BFFAB" w14:textId="77777777" w:rsidR="001101BF" w:rsidRPr="00936713" w:rsidRDefault="001101BF" w:rsidP="00DE47EC">
            <w:r w:rsidRPr="00936713">
              <w:t>Kontext</w:t>
            </w:r>
          </w:p>
        </w:tc>
        <w:tc>
          <w:tcPr>
            <w:tcW w:w="7477" w:type="dxa"/>
          </w:tcPr>
          <w:p w14:paraId="0540C4F5" w14:textId="663423BE" w:rsidR="001101BF" w:rsidRPr="00936713" w:rsidRDefault="001101BF" w:rsidP="001101BF">
            <w:pPr>
              <w:cnfStyle w:val="000000000000" w:firstRow="0" w:lastRow="0" w:firstColumn="0" w:lastColumn="0" w:oddVBand="0" w:evenVBand="0" w:oddHBand="0" w:evenHBand="0" w:firstRowFirstColumn="0" w:firstRowLastColumn="0" w:lastRowFirstColumn="0" w:lastRowLastColumn="0"/>
            </w:pPr>
            <w:r w:rsidRPr="00936713">
              <w:t>Der Datentransfer ist von zentraler Bedeutung für die Datensynchronisation zwischen der mobilen App und dem Backend der «Baustellen App».</w:t>
            </w:r>
          </w:p>
        </w:tc>
      </w:tr>
      <w:tr w:rsidR="001101BF" w:rsidRPr="00936713" w14:paraId="662DAD91" w14:textId="77777777" w:rsidTr="00DE4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7BCA63F8" w14:textId="77777777" w:rsidR="001101BF" w:rsidRPr="00936713" w:rsidRDefault="001101BF" w:rsidP="00DE47EC">
            <w:r w:rsidRPr="00936713">
              <w:t>Entscheidung</w:t>
            </w:r>
          </w:p>
        </w:tc>
        <w:tc>
          <w:tcPr>
            <w:tcW w:w="7477" w:type="dxa"/>
          </w:tcPr>
          <w:p w14:paraId="1E6A117D" w14:textId="5B75A28F" w:rsidR="001101BF" w:rsidRPr="00936713" w:rsidRDefault="001101BF" w:rsidP="00DE47EC">
            <w:pPr>
              <w:cnfStyle w:val="000000100000" w:firstRow="0" w:lastRow="0" w:firstColumn="0" w:lastColumn="0" w:oddVBand="0" w:evenVBand="0" w:oddHBand="1" w:evenHBand="0" w:firstRowFirstColumn="0" w:firstRowLastColumn="0" w:lastRowFirstColumn="0" w:lastRowLastColumn="0"/>
            </w:pPr>
            <w:r w:rsidRPr="00936713">
              <w:t>Für den Datentransfer wird das Entwurfsmuster «</w:t>
            </w:r>
            <w:proofErr w:type="spellStart"/>
            <w:r w:rsidRPr="00936713">
              <w:t>Timestamp</w:t>
            </w:r>
            <w:proofErr w:type="spellEnd"/>
            <w:r w:rsidRPr="00936713">
              <w:t xml:space="preserve"> Transfer» angewendet.</w:t>
            </w:r>
          </w:p>
        </w:tc>
      </w:tr>
      <w:tr w:rsidR="001101BF" w:rsidRPr="00936713" w14:paraId="214D8EE4" w14:textId="77777777" w:rsidTr="00DE47EC">
        <w:tc>
          <w:tcPr>
            <w:cnfStyle w:val="001000000000" w:firstRow="0" w:lastRow="0" w:firstColumn="1" w:lastColumn="0" w:oddVBand="0" w:evenVBand="0" w:oddHBand="0" w:evenHBand="0" w:firstRowFirstColumn="0" w:firstRowLastColumn="0" w:lastRowFirstColumn="0" w:lastRowLastColumn="0"/>
            <w:tcW w:w="1980" w:type="dxa"/>
          </w:tcPr>
          <w:p w14:paraId="0168869F" w14:textId="77777777" w:rsidR="001101BF" w:rsidRPr="00936713" w:rsidRDefault="001101BF" w:rsidP="00DE47EC">
            <w:r w:rsidRPr="00936713">
              <w:t>Begründung</w:t>
            </w:r>
          </w:p>
        </w:tc>
        <w:tc>
          <w:tcPr>
            <w:tcW w:w="7477" w:type="dxa"/>
          </w:tcPr>
          <w:p w14:paraId="2201274E" w14:textId="73C7BAE3" w:rsidR="001101BF" w:rsidRPr="00936713" w:rsidRDefault="001101BF" w:rsidP="00DE47EC">
            <w:pPr>
              <w:cnfStyle w:val="000000000000" w:firstRow="0" w:lastRow="0" w:firstColumn="0" w:lastColumn="0" w:oddVBand="0" w:evenVBand="0" w:oddHBand="0" w:evenHBand="0" w:firstRowFirstColumn="0" w:firstRowLastColumn="0" w:lastRowFirstColumn="0" w:lastRowLastColumn="0"/>
            </w:pPr>
            <w:r w:rsidRPr="00936713">
              <w:t xml:space="preserve">Die Wahl des Datentransfer Entwurfsmuster wurde </w:t>
            </w:r>
            <w:r w:rsidR="00C11DD1" w:rsidRPr="00936713">
              <w:t xml:space="preserve">auf Grund der oben aufgeführten </w:t>
            </w:r>
            <w:proofErr w:type="spellStart"/>
            <w:r w:rsidR="00C11DD1" w:rsidRPr="00936713">
              <w:t>Nutzewertanalyse</w:t>
            </w:r>
            <w:proofErr w:type="spellEnd"/>
            <w:r w:rsidR="00C11DD1" w:rsidRPr="00936713">
              <w:t xml:space="preserve"> getroffen.</w:t>
            </w:r>
          </w:p>
        </w:tc>
      </w:tr>
      <w:tr w:rsidR="001101BF" w:rsidRPr="00936713" w14:paraId="2C38540C" w14:textId="77777777" w:rsidTr="00DE47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76F7E9B" w14:textId="77777777" w:rsidR="001101BF" w:rsidRPr="00936713" w:rsidRDefault="001101BF" w:rsidP="00DE47EC">
            <w:r w:rsidRPr="00936713">
              <w:lastRenderedPageBreak/>
              <w:t>Konsequenz</w:t>
            </w:r>
          </w:p>
        </w:tc>
        <w:tc>
          <w:tcPr>
            <w:tcW w:w="7477" w:type="dxa"/>
          </w:tcPr>
          <w:p w14:paraId="4B58E43A" w14:textId="03E714A5" w:rsidR="001101BF" w:rsidRPr="00936713" w:rsidRDefault="00C11DD1" w:rsidP="00DE47EC">
            <w:pPr>
              <w:cnfStyle w:val="000000100000" w:firstRow="0" w:lastRow="0" w:firstColumn="0" w:lastColumn="0" w:oddVBand="0" w:evenVBand="0" w:oddHBand="1" w:evenHBand="0" w:firstRowFirstColumn="0" w:firstRowLastColumn="0" w:lastRowFirstColumn="0" w:lastRowLastColumn="0"/>
            </w:pPr>
            <w:r w:rsidRPr="00936713">
              <w:t>Der Datentransfer erfolgt gemäss dem «</w:t>
            </w:r>
            <w:proofErr w:type="spellStart"/>
            <w:r w:rsidRPr="00936713">
              <w:t>Timestamp</w:t>
            </w:r>
            <w:proofErr w:type="spellEnd"/>
            <w:r w:rsidRPr="00936713">
              <w:t xml:space="preserve"> Transfer» Entwurfsmustere.</w:t>
            </w:r>
            <w:r w:rsidR="00D26F7C" w:rsidRPr="00936713">
              <w:t xml:space="preserve"> Für die Zusammenführung von Datensätzen wird die «Last Write </w:t>
            </w:r>
            <w:proofErr w:type="spellStart"/>
            <w:r w:rsidR="00D26F7C" w:rsidRPr="00936713">
              <w:t>Wins</w:t>
            </w:r>
            <w:proofErr w:type="spellEnd"/>
            <w:r w:rsidR="00D26F7C" w:rsidRPr="00936713">
              <w:t>» Regel</w:t>
            </w:r>
            <w:r w:rsidR="004C56A6" w:rsidRPr="00936713">
              <w:t xml:space="preserve"> auf Datensatzlevel</w:t>
            </w:r>
            <w:r w:rsidR="00D26F7C" w:rsidRPr="00936713">
              <w:t xml:space="preserve"> angewende</w:t>
            </w:r>
            <w:r w:rsidR="004C56A6" w:rsidRPr="00936713">
              <w:t>t</w:t>
            </w:r>
            <w:r w:rsidR="00D26F7C" w:rsidRPr="00936713">
              <w:t>.</w:t>
            </w:r>
          </w:p>
        </w:tc>
      </w:tr>
      <w:tr w:rsidR="001101BF" w:rsidRPr="00936713" w14:paraId="053EB0C1" w14:textId="77777777" w:rsidTr="00DE47EC">
        <w:tc>
          <w:tcPr>
            <w:cnfStyle w:val="001000000000" w:firstRow="0" w:lastRow="0" w:firstColumn="1" w:lastColumn="0" w:oddVBand="0" w:evenVBand="0" w:oddHBand="0" w:evenHBand="0" w:firstRowFirstColumn="0" w:firstRowLastColumn="0" w:lastRowFirstColumn="0" w:lastRowLastColumn="0"/>
            <w:tcW w:w="1980" w:type="dxa"/>
          </w:tcPr>
          <w:p w14:paraId="07FD1513" w14:textId="77777777" w:rsidR="001101BF" w:rsidRPr="00936713" w:rsidRDefault="001101BF" w:rsidP="00DE47EC">
            <w:r w:rsidRPr="00936713">
              <w:t>Alternativen</w:t>
            </w:r>
          </w:p>
        </w:tc>
        <w:tc>
          <w:tcPr>
            <w:tcW w:w="7477" w:type="dxa"/>
          </w:tcPr>
          <w:p w14:paraId="1C5419BA" w14:textId="77777777" w:rsidR="001101BF" w:rsidRPr="00936713" w:rsidRDefault="00C11DD1" w:rsidP="00DE47EC">
            <w:pPr>
              <w:keepNext/>
              <w:cnfStyle w:val="000000000000" w:firstRow="0" w:lastRow="0" w:firstColumn="0" w:lastColumn="0" w:oddVBand="0" w:evenVBand="0" w:oddHBand="0" w:evenHBand="0" w:firstRowFirstColumn="0" w:firstRowLastColumn="0" w:lastRowFirstColumn="0" w:lastRowLastColumn="0"/>
            </w:pPr>
            <w:r w:rsidRPr="00936713">
              <w:t>Folgende Varianten wurden betrachtet:</w:t>
            </w:r>
          </w:p>
          <w:p w14:paraId="36B8EBFA" w14:textId="77777777" w:rsidR="00C11DD1" w:rsidRPr="00936713" w:rsidRDefault="00C11DD1">
            <w:pPr>
              <w:pStyle w:val="ListParagraph"/>
              <w:keepNext/>
              <w:numPr>
                <w:ilvl w:val="0"/>
                <w:numId w:val="26"/>
              </w:numPr>
              <w:cnfStyle w:val="000000000000" w:firstRow="0" w:lastRow="0" w:firstColumn="0" w:lastColumn="0" w:oddVBand="0" w:evenVBand="0" w:oddHBand="0" w:evenHBand="0" w:firstRowFirstColumn="0" w:firstRowLastColumn="0" w:lastRowFirstColumn="0" w:lastRowLastColumn="0"/>
            </w:pPr>
            <w:r w:rsidRPr="00936713">
              <w:t>«</w:t>
            </w:r>
            <w:proofErr w:type="spellStart"/>
            <w:r w:rsidRPr="00936713">
              <w:t>Full</w:t>
            </w:r>
            <w:proofErr w:type="spellEnd"/>
            <w:r w:rsidRPr="00936713">
              <w:t xml:space="preserve"> Transfer»</w:t>
            </w:r>
          </w:p>
          <w:p w14:paraId="692DF40D" w14:textId="77777777" w:rsidR="00C11DD1" w:rsidRPr="00936713" w:rsidRDefault="00C11DD1">
            <w:pPr>
              <w:pStyle w:val="ListParagraph"/>
              <w:keepNext/>
              <w:numPr>
                <w:ilvl w:val="0"/>
                <w:numId w:val="26"/>
              </w:numPr>
              <w:cnfStyle w:val="000000000000" w:firstRow="0" w:lastRow="0" w:firstColumn="0" w:lastColumn="0" w:oddVBand="0" w:evenVBand="0" w:oddHBand="0" w:evenHBand="0" w:firstRowFirstColumn="0" w:firstRowLastColumn="0" w:lastRowFirstColumn="0" w:lastRowLastColumn="0"/>
            </w:pPr>
            <w:r w:rsidRPr="00936713">
              <w:t>«</w:t>
            </w:r>
            <w:proofErr w:type="spellStart"/>
            <w:r w:rsidRPr="00936713">
              <w:t>Timestamp</w:t>
            </w:r>
            <w:proofErr w:type="spellEnd"/>
            <w:r w:rsidRPr="00936713">
              <w:t xml:space="preserve"> Transfer»</w:t>
            </w:r>
          </w:p>
          <w:p w14:paraId="131E1CAC" w14:textId="41850E8F" w:rsidR="00C11DD1" w:rsidRPr="00936713" w:rsidRDefault="00C11DD1">
            <w:pPr>
              <w:pStyle w:val="ListParagraph"/>
              <w:keepNext/>
              <w:numPr>
                <w:ilvl w:val="0"/>
                <w:numId w:val="26"/>
              </w:numPr>
              <w:cnfStyle w:val="000000000000" w:firstRow="0" w:lastRow="0" w:firstColumn="0" w:lastColumn="0" w:oddVBand="0" w:evenVBand="0" w:oddHBand="0" w:evenHBand="0" w:firstRowFirstColumn="0" w:firstRowLastColumn="0" w:lastRowFirstColumn="0" w:lastRowLastColumn="0"/>
            </w:pPr>
            <w:r w:rsidRPr="00936713">
              <w:t>«</w:t>
            </w:r>
            <w:proofErr w:type="spellStart"/>
            <w:r w:rsidRPr="00936713">
              <w:t>Mathematical</w:t>
            </w:r>
            <w:proofErr w:type="spellEnd"/>
            <w:r w:rsidRPr="00936713">
              <w:t xml:space="preserve"> Transfer»</w:t>
            </w:r>
          </w:p>
        </w:tc>
      </w:tr>
    </w:tbl>
    <w:p w14:paraId="102A7978" w14:textId="646C4D9C" w:rsidR="000B09D1" w:rsidRPr="00936713" w:rsidRDefault="000B09D1" w:rsidP="000B09D1">
      <w:pPr>
        <w:pStyle w:val="Heading4"/>
      </w:pPr>
      <w:bookmarkStart w:id="175" w:name="_Ref189858749"/>
      <w:r w:rsidRPr="00936713">
        <w:t xml:space="preserve">Einsatz des </w:t>
      </w:r>
      <w:proofErr w:type="gramStart"/>
      <w:r w:rsidRPr="00936713">
        <w:t>MVVM Entwurfsmuster</w:t>
      </w:r>
      <w:proofErr w:type="gramEnd"/>
      <w:r w:rsidRPr="00936713">
        <w:t xml:space="preserve"> in der mobilen App</w:t>
      </w:r>
      <w:bookmarkEnd w:id="175"/>
    </w:p>
    <w:p w14:paraId="6D434DAF" w14:textId="04218185" w:rsidR="000B09D1" w:rsidRPr="00936713" w:rsidRDefault="000B09D1" w:rsidP="000B09D1">
      <w:r w:rsidRPr="00936713">
        <w:t>Die Randbedingung RB002 gibt vor, dass Microsoft Technologien für die Umsetzung eingesetzt werden sollen. Deshalb kommt für die Umsetzung der mobilen App das Framework .Net MAUI zum Einsatz.</w:t>
      </w:r>
      <w:r w:rsidR="000E3A2D" w:rsidRPr="00936713">
        <w:t xml:space="preserve"> Für die folgende Architekturentscheidung ist dieser Umstand von Bedeutung.</w:t>
      </w:r>
    </w:p>
    <w:p w14:paraId="22EBB1DA" w14:textId="25833DC3" w:rsidR="005A47F2" w:rsidRPr="00936713" w:rsidRDefault="005A47F2" w:rsidP="005A47F2">
      <w:pPr>
        <w:pStyle w:val="Caption"/>
        <w:keepNext/>
      </w:pPr>
      <w:bookmarkStart w:id="176" w:name="_Toc190680575"/>
      <w:r w:rsidRPr="00936713">
        <w:t xml:space="preserve">Tabelle </w:t>
      </w:r>
      <w:fldSimple w:instr=" SEQ Tabelle \* ARABIC ">
        <w:r w:rsidR="00D64016">
          <w:rPr>
            <w:noProof/>
          </w:rPr>
          <w:t>39</w:t>
        </w:r>
      </w:fldSimple>
      <w:r w:rsidRPr="00936713">
        <w:t xml:space="preserve"> Entwurfsentscheidung: Einsatz von MVVM für die mobile App</w:t>
      </w:r>
      <w:bookmarkEnd w:id="176"/>
    </w:p>
    <w:tbl>
      <w:tblPr>
        <w:tblStyle w:val="GridTable5Dark-Accent3"/>
        <w:tblW w:w="0" w:type="auto"/>
        <w:tblLook w:val="04A0" w:firstRow="1" w:lastRow="0" w:firstColumn="1" w:lastColumn="0" w:noHBand="0" w:noVBand="1"/>
      </w:tblPr>
      <w:tblGrid>
        <w:gridCol w:w="1980"/>
        <w:gridCol w:w="7477"/>
      </w:tblGrid>
      <w:tr w:rsidR="000E3A2D" w:rsidRPr="00936713" w14:paraId="23E6E2A6" w14:textId="77777777" w:rsidTr="00F965A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362EB57A" w14:textId="77777777" w:rsidR="000E3A2D" w:rsidRPr="00936713" w:rsidRDefault="000E3A2D" w:rsidP="00F965A3">
            <w:r w:rsidRPr="00936713">
              <w:t>ID</w:t>
            </w:r>
          </w:p>
        </w:tc>
        <w:tc>
          <w:tcPr>
            <w:tcW w:w="7477" w:type="dxa"/>
          </w:tcPr>
          <w:p w14:paraId="38F4D6F2" w14:textId="77F3D8A2" w:rsidR="000E3A2D" w:rsidRPr="00936713" w:rsidRDefault="000E3A2D" w:rsidP="00F965A3">
            <w:pPr>
              <w:cnfStyle w:val="100000000000" w:firstRow="1" w:lastRow="0" w:firstColumn="0" w:lastColumn="0" w:oddVBand="0" w:evenVBand="0" w:oddHBand="0" w:evenHBand="0" w:firstRowFirstColumn="0" w:firstRowLastColumn="0" w:lastRowFirstColumn="0" w:lastRowLastColumn="0"/>
            </w:pPr>
            <w:r w:rsidRPr="00936713">
              <w:t>ADR-005</w:t>
            </w:r>
          </w:p>
        </w:tc>
      </w:tr>
      <w:tr w:rsidR="000E3A2D" w:rsidRPr="00936713" w14:paraId="40DE2119" w14:textId="77777777" w:rsidTr="00F96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6B91C0E3" w14:textId="77777777" w:rsidR="000E3A2D" w:rsidRPr="00936713" w:rsidRDefault="000E3A2D" w:rsidP="00F965A3">
            <w:r w:rsidRPr="00936713">
              <w:t>Titel</w:t>
            </w:r>
          </w:p>
        </w:tc>
        <w:tc>
          <w:tcPr>
            <w:tcW w:w="7477" w:type="dxa"/>
          </w:tcPr>
          <w:p w14:paraId="51A1A259" w14:textId="788AD377" w:rsidR="000E3A2D" w:rsidRPr="00936713" w:rsidRDefault="000E3A2D" w:rsidP="00F965A3">
            <w:pPr>
              <w:cnfStyle w:val="000000100000" w:firstRow="0" w:lastRow="0" w:firstColumn="0" w:lastColumn="0" w:oddVBand="0" w:evenVBand="0" w:oddHBand="1" w:evenHBand="0" w:firstRowFirstColumn="0" w:firstRowLastColumn="0" w:lastRowFirstColumn="0" w:lastRowLastColumn="0"/>
            </w:pPr>
            <w:r w:rsidRPr="00936713">
              <w:t>Anwendung des «MVVM» Entwurfsmuster für die mobile App</w:t>
            </w:r>
          </w:p>
        </w:tc>
      </w:tr>
      <w:tr w:rsidR="000E3A2D" w:rsidRPr="00936713" w14:paraId="75F1AC81" w14:textId="77777777" w:rsidTr="00F965A3">
        <w:tc>
          <w:tcPr>
            <w:cnfStyle w:val="001000000000" w:firstRow="0" w:lastRow="0" w:firstColumn="1" w:lastColumn="0" w:oddVBand="0" w:evenVBand="0" w:oddHBand="0" w:evenHBand="0" w:firstRowFirstColumn="0" w:firstRowLastColumn="0" w:lastRowFirstColumn="0" w:lastRowLastColumn="0"/>
            <w:tcW w:w="1980" w:type="dxa"/>
          </w:tcPr>
          <w:p w14:paraId="24A8A416" w14:textId="77777777" w:rsidR="000E3A2D" w:rsidRPr="00936713" w:rsidRDefault="000E3A2D" w:rsidP="00F965A3">
            <w:r w:rsidRPr="00936713">
              <w:t>Kontext</w:t>
            </w:r>
          </w:p>
        </w:tc>
        <w:tc>
          <w:tcPr>
            <w:tcW w:w="7477" w:type="dxa"/>
          </w:tcPr>
          <w:p w14:paraId="078A69DB" w14:textId="77777777" w:rsidR="000E3A2D" w:rsidRPr="00936713" w:rsidRDefault="000E3A2D" w:rsidP="00F965A3">
            <w:pPr>
              <w:cnfStyle w:val="000000000000" w:firstRow="0" w:lastRow="0" w:firstColumn="0" w:lastColumn="0" w:oddVBand="0" w:evenVBand="0" w:oddHBand="0" w:evenHBand="0" w:firstRowFirstColumn="0" w:firstRowLastColumn="0" w:lastRowFirstColumn="0" w:lastRowLastColumn="0"/>
            </w:pPr>
            <w:r w:rsidRPr="00936713">
              <w:t>Das Softwaredesign der mobilen App ist von Bedeutung für die Umsetzung des Datentransfers und -speicherung.</w:t>
            </w:r>
          </w:p>
          <w:p w14:paraId="05ED511C" w14:textId="77777777" w:rsidR="00B760FB" w:rsidRPr="00936713" w:rsidRDefault="00B760FB" w:rsidP="00F965A3">
            <w:pPr>
              <w:cnfStyle w:val="000000000000" w:firstRow="0" w:lastRow="0" w:firstColumn="0" w:lastColumn="0" w:oddVBand="0" w:evenVBand="0" w:oddHBand="0" w:evenHBand="0" w:firstRowFirstColumn="0" w:firstRowLastColumn="0" w:lastRowFirstColumn="0" w:lastRowLastColumn="0"/>
            </w:pPr>
          </w:p>
          <w:p w14:paraId="2EF9E7C5" w14:textId="308189D3" w:rsidR="000E3A2D" w:rsidRPr="00936713" w:rsidRDefault="000E3A2D">
            <w:pPr>
              <w:pStyle w:val="ListParagraph"/>
              <w:numPr>
                <w:ilvl w:val="0"/>
                <w:numId w:val="35"/>
              </w:numPr>
              <w:cnfStyle w:val="000000000000" w:firstRow="0" w:lastRow="0" w:firstColumn="0" w:lastColumn="0" w:oddVBand="0" w:evenVBand="0" w:oddHBand="0" w:evenHBand="0" w:firstRowFirstColumn="0" w:firstRowLastColumn="0" w:lastRowFirstColumn="0" w:lastRowLastColumn="0"/>
              <w:rPr>
                <w:b/>
              </w:rPr>
            </w:pPr>
            <w:r w:rsidRPr="00936713">
              <w:rPr>
                <w:b/>
              </w:rPr>
              <w:t>MVVM</w:t>
            </w:r>
          </w:p>
          <w:p w14:paraId="1603B6F3" w14:textId="30650A49" w:rsidR="000E3A2D" w:rsidRPr="00936713" w:rsidRDefault="000E3A2D" w:rsidP="000E3A2D">
            <w:pPr>
              <w:pStyle w:val="ListParagraph"/>
              <w:cnfStyle w:val="000000000000" w:firstRow="0" w:lastRow="0" w:firstColumn="0" w:lastColumn="0" w:oddVBand="0" w:evenVBand="0" w:oddHBand="0" w:evenHBand="0" w:firstRowFirstColumn="0" w:firstRowLastColumn="0" w:lastRowFirstColumn="0" w:lastRowLastColumn="0"/>
            </w:pPr>
            <w:r w:rsidRPr="00936713">
              <w:t>Das Model-View-</w:t>
            </w:r>
            <w:proofErr w:type="spellStart"/>
            <w:r w:rsidRPr="00936713">
              <w:t>ViewModel</w:t>
            </w:r>
            <w:proofErr w:type="spellEnd"/>
            <w:r w:rsidRPr="00936713">
              <w:t xml:space="preserve"> </w:t>
            </w:r>
            <w:r w:rsidR="00B760FB" w:rsidRPr="00936713">
              <w:t xml:space="preserve">Muster trennt zwischen der Darstellung von Daten (View), Aufbereitung von Daten für die View und </w:t>
            </w:r>
            <w:proofErr w:type="spellStart"/>
            <w:r w:rsidR="00B760FB" w:rsidRPr="00936713">
              <w:t>empfangen</w:t>
            </w:r>
            <w:proofErr w:type="spellEnd"/>
            <w:r w:rsidR="00B760FB" w:rsidRPr="00936713">
              <w:t xml:space="preserve"> von Datenmanipulationen (</w:t>
            </w:r>
            <w:proofErr w:type="spellStart"/>
            <w:r w:rsidR="00B760FB" w:rsidRPr="00936713">
              <w:t>ViewModel</w:t>
            </w:r>
            <w:proofErr w:type="spellEnd"/>
            <w:r w:rsidR="00B760FB" w:rsidRPr="00936713">
              <w:t xml:space="preserve">) und </w:t>
            </w:r>
            <w:proofErr w:type="gramStart"/>
            <w:r w:rsidR="00B760FB" w:rsidRPr="00936713">
              <w:t>der Senden</w:t>
            </w:r>
            <w:proofErr w:type="gramEnd"/>
            <w:r w:rsidR="00B760FB" w:rsidRPr="00936713">
              <w:t xml:space="preserve"> und Empfangen von Daten (Model). In .Net Maui Applikationen ist der Einsatz von MVVM gängige Praxis </w:t>
            </w:r>
            <w:r w:rsidRPr="00936713">
              <w:fldChar w:fldCharType="begin"/>
            </w:r>
            <w:r w:rsidR="007462BB" w:rsidRPr="00936713">
              <w:instrText xml:space="preserve"> ADDIN ZOTERO_ITEM CSL_CITATION {"citationID":"ltzbBLSS","properties":{"formattedCitation":"[18]","plainCitation":"[18]","noteIndex":0},"citationItems":[{"id":107,"uris":["http://zotero.org/users/15041600/items/C9QG3XRM"],"itemData":{"id":107,"type":"webpage","abstract":"Übersicht über das von .NET MAUI verwendete Muster „Model View ViewModel“","language":"de-de","title":"Model View ViewModel - .NET","URL":"https://learn.microsoft.com/de-de/dotnet/architecture/maui/mvvm","author":[{"family":"michaelstonis","given":""}],"accessed":{"date-parts":[["2025",2,7]]},"issued":{"date-parts":[["2024",9,10]]},"citation-key":"michaelstonisModelViewViewModel2024"}}],"schema":"https://github.com/citation-style-language/schema/raw/master/csl-citation.json"} </w:instrText>
            </w:r>
            <w:r w:rsidRPr="00936713">
              <w:fldChar w:fldCharType="separate"/>
            </w:r>
            <w:r w:rsidR="007462BB" w:rsidRPr="00936713">
              <w:t>[18]</w:t>
            </w:r>
            <w:r w:rsidRPr="00936713">
              <w:fldChar w:fldCharType="end"/>
            </w:r>
            <w:r w:rsidRPr="00936713">
              <w:t>.</w:t>
            </w:r>
          </w:p>
          <w:p w14:paraId="027821E2" w14:textId="7FB935B5" w:rsidR="000E3A2D" w:rsidRPr="00936713" w:rsidRDefault="000E3A2D">
            <w:pPr>
              <w:pStyle w:val="ListParagraph"/>
              <w:numPr>
                <w:ilvl w:val="0"/>
                <w:numId w:val="35"/>
              </w:numPr>
              <w:cnfStyle w:val="000000000000" w:firstRow="0" w:lastRow="0" w:firstColumn="0" w:lastColumn="0" w:oddVBand="0" w:evenVBand="0" w:oddHBand="0" w:evenHBand="0" w:firstRowFirstColumn="0" w:firstRowLastColumn="0" w:lastRowFirstColumn="0" w:lastRowLastColumn="0"/>
              <w:rPr>
                <w:b/>
              </w:rPr>
            </w:pPr>
            <w:r w:rsidRPr="00936713">
              <w:rPr>
                <w:b/>
              </w:rPr>
              <w:t xml:space="preserve">Data Access </w:t>
            </w:r>
            <w:proofErr w:type="spellStart"/>
            <w:r w:rsidRPr="00936713">
              <w:rPr>
                <w:b/>
              </w:rPr>
              <w:t>Object</w:t>
            </w:r>
            <w:proofErr w:type="spellEnd"/>
            <w:r w:rsidR="00B760FB" w:rsidRPr="00936713">
              <w:rPr>
                <w:b/>
              </w:rPr>
              <w:t xml:space="preserve"> (DAO)</w:t>
            </w:r>
          </w:p>
          <w:p w14:paraId="74AB97F6" w14:textId="6D974957" w:rsidR="000E3A2D" w:rsidRPr="00936713" w:rsidRDefault="00B760FB" w:rsidP="00B760FB">
            <w:pPr>
              <w:pStyle w:val="ListParagraph"/>
              <w:cnfStyle w:val="000000000000" w:firstRow="0" w:lastRow="0" w:firstColumn="0" w:lastColumn="0" w:oddVBand="0" w:evenVBand="0" w:oddHBand="0" w:evenHBand="0" w:firstRowFirstColumn="0" w:firstRowLastColumn="0" w:lastRowFirstColumn="0" w:lastRowLastColumn="0"/>
            </w:pPr>
            <w:r w:rsidRPr="00936713">
              <w:t xml:space="preserve">Auch das Data Access </w:t>
            </w:r>
            <w:proofErr w:type="spellStart"/>
            <w:r w:rsidRPr="00936713">
              <w:t>Object</w:t>
            </w:r>
            <w:proofErr w:type="spellEnd"/>
            <w:r w:rsidRPr="00936713">
              <w:t xml:space="preserve"> Pattern kapselt Datenabfragen. Für die Präsentationslogik wird die Quelle der Daten dadurch irrelevant </w:t>
            </w:r>
            <w:r w:rsidRPr="00936713">
              <w:fldChar w:fldCharType="begin"/>
            </w:r>
            <w:r w:rsidR="007462BB" w:rsidRPr="00936713">
              <w:instrText xml:space="preserve"> ADDIN ZOTERO_ITEM CSL_CITATION {"citationID":"y3arb56a","properties":{"formattedCitation":"[19]","plainCitation":"[19]","noteIndex":0},"citationItems":[{"id":109,"uris":["http://zotero.org/users/15041600/items/QZMHTLE8"],"itemData":{"id":109,"type":"entry-encyclopedia","abstract":"Data Access Object (DAO, englisch für Datenzugriffsobjekt) ist ein Entwurfsmuster, das den Zugriff auf unterschiedliche Arten von Datenquellen (z. B. Datenbanken, Dateisystem) so kapselt, dass die angesprochene Datenquelle ausgetauscht werden kann, ohne dass der aufrufende Code geändert werden muss. Dadurch soll die eigentliche Programmlogik von technischen Details der Datenspeicherung befreit werden und flexibler einsetzbar sein. DAO ist also ein Muster für die Gestaltung von Programmierschnittstellen (APIs). Wenn eine Programmiersprache keine Trennung von Schnittstellendefinition und -Implementierung ermöglicht, muss ein DAO die definierte Schnittstelle unmittelbar implementieren.","container-title":"Wikipedia","language":"de","license":"Creative Commons Attribution-ShareAlike License","note":"Page Version ID: 214388984","source":"Wikipedia","title":"Data Access Object","URL":"https://de.wikipedia.org/w/index.php?title=Data_Access_Object&amp;oldid=214388984","accessed":{"date-parts":[["2025",2,7]]},"issued":{"date-parts":[["2021",7,31]]},"citation-key":"DataAccessObject2021"}}],"schema":"https://github.com/citation-style-language/schema/raw/master/csl-citation.json"} </w:instrText>
            </w:r>
            <w:r w:rsidRPr="00936713">
              <w:fldChar w:fldCharType="separate"/>
            </w:r>
            <w:r w:rsidR="007462BB" w:rsidRPr="00936713">
              <w:t>[19]</w:t>
            </w:r>
            <w:r w:rsidRPr="00936713">
              <w:fldChar w:fldCharType="end"/>
            </w:r>
            <w:r w:rsidRPr="00936713">
              <w:t>.</w:t>
            </w:r>
          </w:p>
        </w:tc>
      </w:tr>
      <w:tr w:rsidR="000E3A2D" w:rsidRPr="00936713" w14:paraId="3DFF2975" w14:textId="77777777" w:rsidTr="00F96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373BFAE" w14:textId="77777777" w:rsidR="000E3A2D" w:rsidRPr="00936713" w:rsidRDefault="000E3A2D" w:rsidP="00F965A3">
            <w:r w:rsidRPr="00936713">
              <w:t>Entscheidung</w:t>
            </w:r>
          </w:p>
        </w:tc>
        <w:tc>
          <w:tcPr>
            <w:tcW w:w="7477" w:type="dxa"/>
          </w:tcPr>
          <w:p w14:paraId="1A8D68EE" w14:textId="3A7E0412" w:rsidR="000E3A2D" w:rsidRPr="00936713" w:rsidRDefault="00B760FB" w:rsidP="00F965A3">
            <w:pPr>
              <w:cnfStyle w:val="000000100000" w:firstRow="0" w:lastRow="0" w:firstColumn="0" w:lastColumn="0" w:oddVBand="0" w:evenVBand="0" w:oddHBand="1" w:evenHBand="0" w:firstRowFirstColumn="0" w:firstRowLastColumn="0" w:lastRowFirstColumn="0" w:lastRowLastColumn="0"/>
            </w:pPr>
            <w:r w:rsidRPr="00936713">
              <w:t>Die mobile App wird mit dem Entwurfsmuster MVVM umgesetzt.</w:t>
            </w:r>
          </w:p>
        </w:tc>
      </w:tr>
      <w:tr w:rsidR="000E3A2D" w:rsidRPr="00936713" w14:paraId="019F32D3" w14:textId="77777777" w:rsidTr="00F965A3">
        <w:tc>
          <w:tcPr>
            <w:cnfStyle w:val="001000000000" w:firstRow="0" w:lastRow="0" w:firstColumn="1" w:lastColumn="0" w:oddVBand="0" w:evenVBand="0" w:oddHBand="0" w:evenHBand="0" w:firstRowFirstColumn="0" w:firstRowLastColumn="0" w:lastRowFirstColumn="0" w:lastRowLastColumn="0"/>
            <w:tcW w:w="1980" w:type="dxa"/>
          </w:tcPr>
          <w:p w14:paraId="00E653C9" w14:textId="77777777" w:rsidR="000E3A2D" w:rsidRPr="00936713" w:rsidRDefault="000E3A2D" w:rsidP="00F965A3">
            <w:r w:rsidRPr="00936713">
              <w:t>Begründung</w:t>
            </w:r>
          </w:p>
        </w:tc>
        <w:tc>
          <w:tcPr>
            <w:tcW w:w="7477" w:type="dxa"/>
          </w:tcPr>
          <w:p w14:paraId="1F28F72D" w14:textId="78A9964D" w:rsidR="000E3A2D" w:rsidRPr="00936713" w:rsidRDefault="00B760FB" w:rsidP="00F965A3">
            <w:pPr>
              <w:cnfStyle w:val="000000000000" w:firstRow="0" w:lastRow="0" w:firstColumn="0" w:lastColumn="0" w:oddVBand="0" w:evenVBand="0" w:oddHBand="0" w:evenHBand="0" w:firstRowFirstColumn="0" w:firstRowLastColumn="0" w:lastRowFirstColumn="0" w:lastRowLastColumn="0"/>
            </w:pPr>
            <w:r w:rsidRPr="00936713">
              <w:t>Sowohl mit dem Muster MVVM und DAO lassen sich Datentransfer und -speicherung realisieren. Ausschlaggebend ist Wahl des Frameworks .Net Maui und dem von Microsoft empfohlenen Einsatz von MVVM.</w:t>
            </w:r>
          </w:p>
        </w:tc>
      </w:tr>
      <w:tr w:rsidR="000E3A2D" w:rsidRPr="00936713" w14:paraId="36488DA9" w14:textId="77777777" w:rsidTr="00F965A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Pr>
          <w:p w14:paraId="536D6D7B" w14:textId="77777777" w:rsidR="000E3A2D" w:rsidRPr="00936713" w:rsidRDefault="000E3A2D" w:rsidP="00F965A3">
            <w:r w:rsidRPr="00936713">
              <w:t>Konsequenz</w:t>
            </w:r>
          </w:p>
        </w:tc>
        <w:tc>
          <w:tcPr>
            <w:tcW w:w="7477" w:type="dxa"/>
          </w:tcPr>
          <w:p w14:paraId="280DD8F2" w14:textId="0C1BAB64" w:rsidR="000E3A2D" w:rsidRPr="00936713" w:rsidRDefault="00B760FB" w:rsidP="00F965A3">
            <w:pPr>
              <w:cnfStyle w:val="000000100000" w:firstRow="0" w:lastRow="0" w:firstColumn="0" w:lastColumn="0" w:oddVBand="0" w:evenVBand="0" w:oddHBand="1" w:evenHBand="0" w:firstRowFirstColumn="0" w:firstRowLastColumn="0" w:lastRowFirstColumn="0" w:lastRowLastColumn="0"/>
            </w:pPr>
            <w:r w:rsidRPr="00936713">
              <w:t xml:space="preserve">Die mobile Applikation </w:t>
            </w:r>
            <w:r w:rsidR="008A656A" w:rsidRPr="00936713">
              <w:t xml:space="preserve">trennt Präsentation und Datenabfrage gemäss dem </w:t>
            </w:r>
            <w:proofErr w:type="gramStart"/>
            <w:r w:rsidR="008A656A" w:rsidRPr="00936713">
              <w:t>MVVM Muster</w:t>
            </w:r>
            <w:proofErr w:type="gramEnd"/>
            <w:r w:rsidR="008A656A" w:rsidRPr="00936713">
              <w:t xml:space="preserve"> auf.</w:t>
            </w:r>
          </w:p>
        </w:tc>
      </w:tr>
      <w:tr w:rsidR="000E3A2D" w:rsidRPr="00936713" w14:paraId="1F1A676A" w14:textId="77777777" w:rsidTr="00F965A3">
        <w:tc>
          <w:tcPr>
            <w:cnfStyle w:val="001000000000" w:firstRow="0" w:lastRow="0" w:firstColumn="1" w:lastColumn="0" w:oddVBand="0" w:evenVBand="0" w:oddHBand="0" w:evenHBand="0" w:firstRowFirstColumn="0" w:firstRowLastColumn="0" w:lastRowFirstColumn="0" w:lastRowLastColumn="0"/>
            <w:tcW w:w="1980" w:type="dxa"/>
          </w:tcPr>
          <w:p w14:paraId="186F6CC1" w14:textId="77777777" w:rsidR="000E3A2D" w:rsidRPr="00936713" w:rsidRDefault="000E3A2D" w:rsidP="00F965A3">
            <w:r w:rsidRPr="00936713">
              <w:t>Alternativen</w:t>
            </w:r>
          </w:p>
        </w:tc>
        <w:tc>
          <w:tcPr>
            <w:tcW w:w="7477" w:type="dxa"/>
          </w:tcPr>
          <w:p w14:paraId="2B921AC9" w14:textId="0276F1D1" w:rsidR="000E3A2D" w:rsidRPr="00936713" w:rsidRDefault="00B760FB" w:rsidP="00B760FB">
            <w:pPr>
              <w:keepNext/>
              <w:cnfStyle w:val="000000000000" w:firstRow="0" w:lastRow="0" w:firstColumn="0" w:lastColumn="0" w:oddVBand="0" w:evenVBand="0" w:oddHBand="0" w:evenHBand="0" w:firstRowFirstColumn="0" w:firstRowLastColumn="0" w:lastRowFirstColumn="0" w:lastRowLastColumn="0"/>
            </w:pPr>
            <w:r w:rsidRPr="00936713">
              <w:t xml:space="preserve">Data Access </w:t>
            </w:r>
            <w:proofErr w:type="spellStart"/>
            <w:r w:rsidRPr="00936713">
              <w:t>Object</w:t>
            </w:r>
            <w:proofErr w:type="spellEnd"/>
          </w:p>
        </w:tc>
      </w:tr>
    </w:tbl>
    <w:p w14:paraId="086ADBA1" w14:textId="697E3E1F" w:rsidR="001B74AD" w:rsidRPr="00936713" w:rsidRDefault="001B74AD" w:rsidP="00C560E1">
      <w:pPr>
        <w:pStyle w:val="Heading3"/>
      </w:pPr>
      <w:bookmarkStart w:id="177" w:name="_Toc190680726"/>
      <w:r w:rsidRPr="00936713">
        <w:t>Qualitätsanforderungen</w:t>
      </w:r>
      <w:bookmarkEnd w:id="177"/>
    </w:p>
    <w:p w14:paraId="56F05CAA" w14:textId="6FC873EF" w:rsidR="001B74AD" w:rsidRPr="00936713" w:rsidRDefault="001B74AD" w:rsidP="001B74AD">
      <w:r w:rsidRPr="00936713">
        <w:t>Das folgende Kapitel besc</w:t>
      </w:r>
      <w:r w:rsidR="00BD769A" w:rsidRPr="00936713">
        <w:t xml:space="preserve">hreibt weitere </w:t>
      </w:r>
      <w:proofErr w:type="spellStart"/>
      <w:r w:rsidR="00BD769A" w:rsidRPr="00936713">
        <w:t>Qualitätszenarien</w:t>
      </w:r>
      <w:proofErr w:type="spellEnd"/>
      <w:r w:rsidR="00BD769A" w:rsidRPr="00936713">
        <w:t xml:space="preserve">. Die wichtigsten Qualitätsziele sind in Kapitel </w:t>
      </w:r>
      <w:r w:rsidR="00BD769A" w:rsidRPr="00936713">
        <w:fldChar w:fldCharType="begin"/>
      </w:r>
      <w:r w:rsidR="00BD769A" w:rsidRPr="00936713">
        <w:instrText xml:space="preserve"> REF _Ref190070823 \r \h </w:instrText>
      </w:r>
      <w:r w:rsidR="00BD769A" w:rsidRPr="00936713">
        <w:fldChar w:fldCharType="separate"/>
      </w:r>
      <w:r w:rsidR="00BD769A" w:rsidRPr="00936713">
        <w:t>4.3.2</w:t>
      </w:r>
      <w:r w:rsidR="00BD769A" w:rsidRPr="00936713">
        <w:fldChar w:fldCharType="end"/>
      </w:r>
      <w:r w:rsidR="00BD769A" w:rsidRPr="00936713">
        <w:t xml:space="preserve"> beschreiben. Hier werden weitere Qualitätsanforderungen aufgeführt und in entsprechenden </w:t>
      </w:r>
      <w:proofErr w:type="spellStart"/>
      <w:r w:rsidR="00BD769A" w:rsidRPr="00936713">
        <w:t>Qualitätszenarien</w:t>
      </w:r>
      <w:proofErr w:type="spellEnd"/>
      <w:r w:rsidR="00BD769A" w:rsidRPr="00936713">
        <w:t xml:space="preserve"> beschrieben.</w:t>
      </w:r>
    </w:p>
    <w:p w14:paraId="0060B712" w14:textId="5F18431C" w:rsidR="006F5CAD" w:rsidRPr="00936713" w:rsidRDefault="006F5CAD" w:rsidP="006F5CAD">
      <w:pPr>
        <w:pStyle w:val="Heading4"/>
      </w:pPr>
      <w:r w:rsidRPr="00936713">
        <w:t>Qualitätsszenario Offline Synchronisation</w:t>
      </w:r>
    </w:p>
    <w:p w14:paraId="43AB9CDA" w14:textId="2A7B9C65" w:rsidR="00691579" w:rsidRPr="00936713" w:rsidRDefault="00691579" w:rsidP="00691579">
      <w:pPr>
        <w:pStyle w:val="Caption"/>
        <w:keepNext/>
      </w:pPr>
      <w:bookmarkStart w:id="178" w:name="_Toc190680576"/>
      <w:r w:rsidRPr="00936713">
        <w:t xml:space="preserve">Tabelle </w:t>
      </w:r>
      <w:fldSimple w:instr=" SEQ Tabelle \* ARABIC ">
        <w:r w:rsidR="00D64016">
          <w:rPr>
            <w:noProof/>
          </w:rPr>
          <w:t>40</w:t>
        </w:r>
      </w:fldSimple>
      <w:r w:rsidRPr="00936713">
        <w:t xml:space="preserve"> Qualitätsanforderung Offline Synchronisation</w:t>
      </w:r>
      <w:bookmarkEnd w:id="178"/>
    </w:p>
    <w:tbl>
      <w:tblPr>
        <w:tblStyle w:val="GridTable5Dark-Accent3"/>
        <w:tblW w:w="0" w:type="auto"/>
        <w:tblLook w:val="04A0" w:firstRow="1" w:lastRow="0" w:firstColumn="1" w:lastColumn="0" w:noHBand="0" w:noVBand="1"/>
      </w:tblPr>
      <w:tblGrid>
        <w:gridCol w:w="2842"/>
        <w:gridCol w:w="6615"/>
      </w:tblGrid>
      <w:tr w:rsidR="006F5CAD" w:rsidRPr="00936713" w14:paraId="06B1BBAF" w14:textId="77777777" w:rsidTr="00094C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4BE384E5" w14:textId="77777777" w:rsidR="006F5CAD" w:rsidRPr="00936713" w:rsidRDefault="006F5CAD" w:rsidP="00094CED">
            <w:r w:rsidRPr="00936713">
              <w:t>ID</w:t>
            </w:r>
          </w:p>
        </w:tc>
        <w:tc>
          <w:tcPr>
            <w:tcW w:w="6615" w:type="dxa"/>
          </w:tcPr>
          <w:p w14:paraId="726E25EC" w14:textId="2C7F2804" w:rsidR="006F5CAD" w:rsidRPr="00936713" w:rsidRDefault="006F5CAD" w:rsidP="00094CED">
            <w:pPr>
              <w:cnfStyle w:val="100000000000" w:firstRow="1" w:lastRow="0" w:firstColumn="0" w:lastColumn="0" w:oddVBand="0" w:evenVBand="0" w:oddHBand="0" w:evenHBand="0" w:firstRowFirstColumn="0" w:firstRowLastColumn="0" w:lastRowFirstColumn="0" w:lastRowLastColumn="0"/>
            </w:pPr>
            <w:r w:rsidRPr="00936713">
              <w:t>QSZ-001</w:t>
            </w:r>
          </w:p>
        </w:tc>
      </w:tr>
      <w:tr w:rsidR="006F5CAD" w:rsidRPr="00936713" w14:paraId="3E12161C"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6B79E03E" w14:textId="0C7D4E7B" w:rsidR="006F5CAD" w:rsidRPr="00936713" w:rsidRDefault="006F5CAD" w:rsidP="00094CED">
            <w:r w:rsidRPr="00936713">
              <w:t>Quelle des Auslösers</w:t>
            </w:r>
          </w:p>
        </w:tc>
        <w:tc>
          <w:tcPr>
            <w:tcW w:w="6615" w:type="dxa"/>
          </w:tcPr>
          <w:p w14:paraId="3D9CA927" w14:textId="50B96186" w:rsidR="006F5CAD" w:rsidRPr="00936713" w:rsidRDefault="006F5CAD" w:rsidP="00094CED">
            <w:pPr>
              <w:cnfStyle w:val="000000100000" w:firstRow="0" w:lastRow="0" w:firstColumn="0" w:lastColumn="0" w:oddVBand="0" w:evenVBand="0" w:oddHBand="1" w:evenHBand="0" w:firstRowFirstColumn="0" w:firstRowLastColumn="0" w:lastRowFirstColumn="0" w:lastRowLastColumn="0"/>
            </w:pPr>
            <w:r w:rsidRPr="00936713">
              <w:t>Projektleiter oder Mitarbeiter auf der Baustelle</w:t>
            </w:r>
          </w:p>
        </w:tc>
      </w:tr>
      <w:tr w:rsidR="006F5CAD" w:rsidRPr="00936713" w14:paraId="15937C35"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56E6FAF3" w14:textId="66514A17" w:rsidR="006F5CAD" w:rsidRPr="00936713" w:rsidRDefault="006F5CAD" w:rsidP="00094CED">
            <w:r w:rsidRPr="00936713">
              <w:t>Auslöser</w:t>
            </w:r>
          </w:p>
        </w:tc>
        <w:tc>
          <w:tcPr>
            <w:tcW w:w="6615" w:type="dxa"/>
          </w:tcPr>
          <w:p w14:paraId="763620C1" w14:textId="1B990BEB" w:rsidR="006F5CAD" w:rsidRPr="00936713" w:rsidRDefault="006F5CAD" w:rsidP="00094CED">
            <w:pPr>
              <w:cnfStyle w:val="000000000000" w:firstRow="0" w:lastRow="0" w:firstColumn="0" w:lastColumn="0" w:oddVBand="0" w:evenVBand="0" w:oddHBand="0" w:evenHBand="0" w:firstRowFirstColumn="0" w:firstRowLastColumn="0" w:lastRowFirstColumn="0" w:lastRowLastColumn="0"/>
            </w:pPr>
            <w:r w:rsidRPr="00936713">
              <w:t>Markiert ein Projekt als Favorit in der Projektübersicht.</w:t>
            </w:r>
          </w:p>
        </w:tc>
      </w:tr>
      <w:tr w:rsidR="006F5CAD" w:rsidRPr="00936713" w14:paraId="3559E597"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5610CCE7" w14:textId="4821C3F5" w:rsidR="006F5CAD" w:rsidRPr="00936713" w:rsidRDefault="006F5CAD" w:rsidP="00094CED">
            <w:r w:rsidRPr="00936713">
              <w:t>Systembestandteil</w:t>
            </w:r>
          </w:p>
        </w:tc>
        <w:tc>
          <w:tcPr>
            <w:tcW w:w="6615" w:type="dxa"/>
          </w:tcPr>
          <w:p w14:paraId="5D9196FA" w14:textId="16F68917" w:rsidR="006F5CAD" w:rsidRPr="00936713" w:rsidRDefault="006F5CAD" w:rsidP="00094CED">
            <w:pPr>
              <w:cnfStyle w:val="000000100000" w:firstRow="0" w:lastRow="0" w:firstColumn="0" w:lastColumn="0" w:oddVBand="0" w:evenVBand="0" w:oddHBand="1" w:evenHBand="0" w:firstRowFirstColumn="0" w:firstRowLastColumn="0" w:lastRowFirstColumn="0" w:lastRowLastColumn="0"/>
            </w:pPr>
            <w:r w:rsidRPr="00936713">
              <w:t>Mobile App</w:t>
            </w:r>
          </w:p>
        </w:tc>
      </w:tr>
      <w:tr w:rsidR="006F5CAD" w:rsidRPr="00936713" w14:paraId="3CE52AF3"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54C9937E" w14:textId="76541705" w:rsidR="006F5CAD" w:rsidRPr="00936713" w:rsidRDefault="006F5CAD" w:rsidP="00094CED">
            <w:r w:rsidRPr="00936713">
              <w:t>Antwort</w:t>
            </w:r>
          </w:p>
        </w:tc>
        <w:tc>
          <w:tcPr>
            <w:tcW w:w="6615" w:type="dxa"/>
          </w:tcPr>
          <w:p w14:paraId="542C271B" w14:textId="368E0ED1" w:rsidR="006F5CAD" w:rsidRPr="00936713" w:rsidRDefault="006F5CAD" w:rsidP="00094CED">
            <w:pPr>
              <w:cnfStyle w:val="000000000000" w:firstRow="0" w:lastRow="0" w:firstColumn="0" w:lastColumn="0" w:oddVBand="0" w:evenVBand="0" w:oddHBand="0" w:evenHBand="0" w:firstRowFirstColumn="0" w:firstRowLastColumn="0" w:lastRowFirstColumn="0" w:lastRowLastColumn="0"/>
            </w:pPr>
            <w:r w:rsidRPr="00936713">
              <w:t>Projektdaten und dazugehörige Daten werden an das mobile Gerät geliefert und dort abgespeichert.</w:t>
            </w:r>
          </w:p>
        </w:tc>
      </w:tr>
      <w:tr w:rsidR="006F5CAD" w:rsidRPr="00936713" w14:paraId="021C3604"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3EAD7495" w14:textId="254DBED5" w:rsidR="006F5CAD" w:rsidRPr="00936713" w:rsidRDefault="006F5CAD" w:rsidP="00094CED">
            <w:r w:rsidRPr="00936713">
              <w:t>Antwortmetrik</w:t>
            </w:r>
          </w:p>
        </w:tc>
        <w:tc>
          <w:tcPr>
            <w:tcW w:w="6615" w:type="dxa"/>
          </w:tcPr>
          <w:p w14:paraId="1F5E5CD6" w14:textId="6ECE8DEA" w:rsidR="006F5CAD" w:rsidRPr="00936713" w:rsidRDefault="006F5CAD" w:rsidP="006F5CAD">
            <w:pPr>
              <w:cnfStyle w:val="000000100000" w:firstRow="0" w:lastRow="0" w:firstColumn="0" w:lastColumn="0" w:oddVBand="0" w:evenVBand="0" w:oddHBand="1" w:evenHBand="0" w:firstRowFirstColumn="0" w:firstRowLastColumn="0" w:lastRowFirstColumn="0" w:lastRowLastColumn="0"/>
            </w:pPr>
            <w:r w:rsidRPr="00936713">
              <w:t>Synchronisationsstatus</w:t>
            </w:r>
          </w:p>
        </w:tc>
      </w:tr>
      <w:tr w:rsidR="006F5CAD" w:rsidRPr="00936713" w14:paraId="03729977"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20D073FF" w14:textId="12C6C70A" w:rsidR="006F5CAD" w:rsidRPr="00936713" w:rsidRDefault="006F5CAD" w:rsidP="00094CED">
            <w:r w:rsidRPr="00936713">
              <w:t>Anforderung</w:t>
            </w:r>
          </w:p>
        </w:tc>
        <w:tc>
          <w:tcPr>
            <w:tcW w:w="6615" w:type="dxa"/>
          </w:tcPr>
          <w:p w14:paraId="3B9AA621" w14:textId="77777777" w:rsidR="006F5CAD" w:rsidRPr="00936713" w:rsidRDefault="006F5CAD" w:rsidP="00094CED">
            <w:pPr>
              <w:cnfStyle w:val="000000000000" w:firstRow="0" w:lastRow="0" w:firstColumn="0" w:lastColumn="0" w:oddVBand="0" w:evenVBand="0" w:oddHBand="0" w:evenHBand="0" w:firstRowFirstColumn="0" w:firstRowLastColumn="0" w:lastRowFirstColumn="0" w:lastRowLastColumn="0"/>
            </w:pPr>
            <w:r w:rsidRPr="00936713">
              <w:t xml:space="preserve">Der Synchronisationsstatus wird dem Benutzer angezeigt, damit dieser </w:t>
            </w:r>
            <w:proofErr w:type="gramStart"/>
            <w:r w:rsidRPr="00936713">
              <w:t>weiss</w:t>
            </w:r>
            <w:proofErr w:type="gramEnd"/>
            <w:r w:rsidRPr="00936713">
              <w:t xml:space="preserve"> ob die Synchronisation abgeschlossen ist.</w:t>
            </w:r>
          </w:p>
          <w:p w14:paraId="49855498" w14:textId="77777777" w:rsidR="006F5CAD" w:rsidRPr="00936713" w:rsidRDefault="006F5CAD" w:rsidP="00094CED">
            <w:pPr>
              <w:cnfStyle w:val="000000000000" w:firstRow="0" w:lastRow="0" w:firstColumn="0" w:lastColumn="0" w:oddVBand="0" w:evenVBand="0" w:oddHBand="0" w:evenHBand="0" w:firstRowFirstColumn="0" w:firstRowLastColumn="0" w:lastRowFirstColumn="0" w:lastRowLastColumn="0"/>
            </w:pPr>
          </w:p>
          <w:p w14:paraId="50F46B35" w14:textId="27E5BA3D" w:rsidR="006F5CAD" w:rsidRPr="00936713" w:rsidRDefault="006F5CAD" w:rsidP="00094CED">
            <w:pPr>
              <w:cnfStyle w:val="000000000000" w:firstRow="0" w:lastRow="0" w:firstColumn="0" w:lastColumn="0" w:oddVBand="0" w:evenVBand="0" w:oddHBand="0" w:evenHBand="0" w:firstRowFirstColumn="0" w:firstRowLastColumn="0" w:lastRowFirstColumn="0" w:lastRowLastColumn="0"/>
              <w:rPr>
                <w:b/>
              </w:rPr>
            </w:pPr>
            <w:proofErr w:type="spellStart"/>
            <w:r w:rsidRPr="00936713">
              <w:rPr>
                <w:b/>
              </w:rPr>
              <w:lastRenderedPageBreak/>
              <w:t>Stati</w:t>
            </w:r>
            <w:proofErr w:type="spellEnd"/>
            <w:r w:rsidRPr="00936713">
              <w:rPr>
                <w:b/>
              </w:rPr>
              <w:t>:</w:t>
            </w:r>
          </w:p>
          <w:p w14:paraId="706B634B" w14:textId="77777777" w:rsidR="006F5CAD" w:rsidRPr="00936713" w:rsidRDefault="006F5CAD">
            <w:pPr>
              <w:pStyle w:val="ListParagraph"/>
              <w:numPr>
                <w:ilvl w:val="0"/>
                <w:numId w:val="46"/>
              </w:numPr>
              <w:cnfStyle w:val="000000000000" w:firstRow="0" w:lastRow="0" w:firstColumn="0" w:lastColumn="0" w:oddVBand="0" w:evenVBand="0" w:oddHBand="0" w:evenHBand="0" w:firstRowFirstColumn="0" w:firstRowLastColumn="0" w:lastRowFirstColumn="0" w:lastRowLastColumn="0"/>
              <w:rPr>
                <w:b/>
              </w:rPr>
            </w:pPr>
            <w:r w:rsidRPr="00936713">
              <w:t xml:space="preserve">Nicht </w:t>
            </w:r>
            <w:proofErr w:type="gramStart"/>
            <w:r w:rsidRPr="00936713">
              <w:t>Synchronisiert</w:t>
            </w:r>
            <w:proofErr w:type="gramEnd"/>
          </w:p>
          <w:p w14:paraId="360C78BB" w14:textId="77777777" w:rsidR="006F5CAD" w:rsidRPr="00936713" w:rsidRDefault="00691579">
            <w:pPr>
              <w:pStyle w:val="ListParagraph"/>
              <w:numPr>
                <w:ilvl w:val="0"/>
                <w:numId w:val="46"/>
              </w:numPr>
              <w:cnfStyle w:val="000000000000" w:firstRow="0" w:lastRow="0" w:firstColumn="0" w:lastColumn="0" w:oddVBand="0" w:evenVBand="0" w:oddHBand="0" w:evenHBand="0" w:firstRowFirstColumn="0" w:firstRowLastColumn="0" w:lastRowFirstColumn="0" w:lastRowLastColumn="0"/>
              <w:rPr>
                <w:b/>
              </w:rPr>
            </w:pPr>
            <w:r w:rsidRPr="00936713">
              <w:t>Am Synchronisieren</w:t>
            </w:r>
          </w:p>
          <w:p w14:paraId="77FEC258" w14:textId="7286D488" w:rsidR="00691579" w:rsidRPr="00936713" w:rsidRDefault="00691579">
            <w:pPr>
              <w:pStyle w:val="ListParagraph"/>
              <w:numPr>
                <w:ilvl w:val="0"/>
                <w:numId w:val="46"/>
              </w:numPr>
              <w:cnfStyle w:val="000000000000" w:firstRow="0" w:lastRow="0" w:firstColumn="0" w:lastColumn="0" w:oddVBand="0" w:evenVBand="0" w:oddHBand="0" w:evenHBand="0" w:firstRowFirstColumn="0" w:firstRowLastColumn="0" w:lastRowFirstColumn="0" w:lastRowLastColumn="0"/>
              <w:rPr>
                <w:b/>
              </w:rPr>
            </w:pPr>
            <w:r w:rsidRPr="00936713">
              <w:t>Synchronisiert</w:t>
            </w:r>
          </w:p>
        </w:tc>
      </w:tr>
    </w:tbl>
    <w:p w14:paraId="0D5B6449" w14:textId="6E56E46F" w:rsidR="006F5CAD" w:rsidRPr="00936713" w:rsidRDefault="00691579" w:rsidP="00691579">
      <w:pPr>
        <w:pStyle w:val="Heading4"/>
      </w:pPr>
      <w:r w:rsidRPr="00936713">
        <w:lastRenderedPageBreak/>
        <w:t xml:space="preserve">Qualitätsszenario </w:t>
      </w:r>
      <w:proofErr w:type="spellStart"/>
      <w:r w:rsidRPr="00936713">
        <w:t>Datensynchroinsation</w:t>
      </w:r>
      <w:proofErr w:type="spellEnd"/>
    </w:p>
    <w:tbl>
      <w:tblPr>
        <w:tblStyle w:val="GridTable5Dark-Accent3"/>
        <w:tblW w:w="0" w:type="auto"/>
        <w:tblLook w:val="04A0" w:firstRow="1" w:lastRow="0" w:firstColumn="1" w:lastColumn="0" w:noHBand="0" w:noVBand="1"/>
      </w:tblPr>
      <w:tblGrid>
        <w:gridCol w:w="2842"/>
        <w:gridCol w:w="6615"/>
      </w:tblGrid>
      <w:tr w:rsidR="00691579" w:rsidRPr="00936713" w14:paraId="341BCDF6" w14:textId="77777777" w:rsidTr="00094C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71088A3B" w14:textId="77777777" w:rsidR="00691579" w:rsidRPr="00936713" w:rsidRDefault="00691579" w:rsidP="00094CED">
            <w:r w:rsidRPr="00936713">
              <w:t>ID</w:t>
            </w:r>
          </w:p>
        </w:tc>
        <w:tc>
          <w:tcPr>
            <w:tcW w:w="6615" w:type="dxa"/>
          </w:tcPr>
          <w:p w14:paraId="6FABFD28" w14:textId="77777777" w:rsidR="00691579" w:rsidRPr="00936713" w:rsidRDefault="00691579" w:rsidP="00094CED">
            <w:pPr>
              <w:cnfStyle w:val="100000000000" w:firstRow="1" w:lastRow="0" w:firstColumn="0" w:lastColumn="0" w:oddVBand="0" w:evenVBand="0" w:oddHBand="0" w:evenHBand="0" w:firstRowFirstColumn="0" w:firstRowLastColumn="0" w:lastRowFirstColumn="0" w:lastRowLastColumn="0"/>
            </w:pPr>
            <w:r w:rsidRPr="00936713">
              <w:t>QSZ-001</w:t>
            </w:r>
          </w:p>
        </w:tc>
      </w:tr>
      <w:tr w:rsidR="00691579" w:rsidRPr="00936713" w14:paraId="77724668"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29B91589" w14:textId="77777777" w:rsidR="00691579" w:rsidRPr="00936713" w:rsidRDefault="00691579" w:rsidP="00094CED">
            <w:r w:rsidRPr="00936713">
              <w:t>Quelle des Auslösers</w:t>
            </w:r>
          </w:p>
        </w:tc>
        <w:tc>
          <w:tcPr>
            <w:tcW w:w="6615" w:type="dxa"/>
          </w:tcPr>
          <w:p w14:paraId="3C7BE0F7" w14:textId="340F8632" w:rsidR="00691579" w:rsidRPr="00936713" w:rsidRDefault="00691579" w:rsidP="00094CED">
            <w:pPr>
              <w:cnfStyle w:val="000000100000" w:firstRow="0" w:lastRow="0" w:firstColumn="0" w:lastColumn="0" w:oddVBand="0" w:evenVBand="0" w:oddHBand="1" w:evenHBand="0" w:firstRowFirstColumn="0" w:firstRowLastColumn="0" w:lastRowFirstColumn="0" w:lastRowLastColumn="0"/>
            </w:pPr>
            <w:r w:rsidRPr="00936713">
              <w:t>Mobile App</w:t>
            </w:r>
          </w:p>
        </w:tc>
      </w:tr>
      <w:tr w:rsidR="00691579" w:rsidRPr="00936713" w14:paraId="08057775"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76040C73" w14:textId="77777777" w:rsidR="00691579" w:rsidRPr="00936713" w:rsidRDefault="00691579" w:rsidP="00094CED">
            <w:r w:rsidRPr="00936713">
              <w:t>Auslöser</w:t>
            </w:r>
          </w:p>
        </w:tc>
        <w:tc>
          <w:tcPr>
            <w:tcW w:w="6615" w:type="dxa"/>
          </w:tcPr>
          <w:p w14:paraId="145E7D9C" w14:textId="3E5CA469" w:rsidR="00691579" w:rsidRPr="00936713" w:rsidRDefault="00691579" w:rsidP="00094CED">
            <w:pPr>
              <w:cnfStyle w:val="000000000000" w:firstRow="0" w:lastRow="0" w:firstColumn="0" w:lastColumn="0" w:oddVBand="0" w:evenVBand="0" w:oddHBand="0" w:evenHBand="0" w:firstRowFirstColumn="0" w:firstRowLastColumn="0" w:lastRowFirstColumn="0" w:lastRowLastColumn="0"/>
            </w:pPr>
            <w:r w:rsidRPr="00936713">
              <w:t>Wechselt vom offline in den online Modus</w:t>
            </w:r>
          </w:p>
        </w:tc>
      </w:tr>
      <w:tr w:rsidR="00691579" w:rsidRPr="00936713" w14:paraId="3BB88DEF"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54C4764E" w14:textId="77777777" w:rsidR="00691579" w:rsidRPr="00936713" w:rsidRDefault="00691579" w:rsidP="00094CED">
            <w:r w:rsidRPr="00936713">
              <w:t>Systembestandteil</w:t>
            </w:r>
          </w:p>
        </w:tc>
        <w:tc>
          <w:tcPr>
            <w:tcW w:w="6615" w:type="dxa"/>
          </w:tcPr>
          <w:p w14:paraId="0FFB6E06" w14:textId="26465804" w:rsidR="00691579" w:rsidRPr="00936713" w:rsidRDefault="00691579" w:rsidP="00094CED">
            <w:pPr>
              <w:cnfStyle w:val="000000100000" w:firstRow="0" w:lastRow="0" w:firstColumn="0" w:lastColumn="0" w:oddVBand="0" w:evenVBand="0" w:oddHBand="1" w:evenHBand="0" w:firstRowFirstColumn="0" w:firstRowLastColumn="0" w:lastRowFirstColumn="0" w:lastRowLastColumn="0"/>
            </w:pPr>
            <w:r w:rsidRPr="00936713">
              <w:t>Mobile App</w:t>
            </w:r>
          </w:p>
        </w:tc>
      </w:tr>
      <w:tr w:rsidR="00691579" w:rsidRPr="00936713" w14:paraId="2CA01538"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3229D4AE" w14:textId="77777777" w:rsidR="00691579" w:rsidRPr="00936713" w:rsidRDefault="00691579" w:rsidP="00094CED">
            <w:r w:rsidRPr="00936713">
              <w:t>Antwort</w:t>
            </w:r>
          </w:p>
        </w:tc>
        <w:tc>
          <w:tcPr>
            <w:tcW w:w="6615" w:type="dxa"/>
          </w:tcPr>
          <w:p w14:paraId="09D0DC4C" w14:textId="12215F32" w:rsidR="00691579" w:rsidRPr="00936713" w:rsidRDefault="00691579" w:rsidP="00094CED">
            <w:pPr>
              <w:cnfStyle w:val="000000000000" w:firstRow="0" w:lastRow="0" w:firstColumn="0" w:lastColumn="0" w:oddVBand="0" w:evenVBand="0" w:oddHBand="0" w:evenHBand="0" w:firstRowFirstColumn="0" w:firstRowLastColumn="0" w:lastRowFirstColumn="0" w:lastRowLastColumn="0"/>
            </w:pPr>
            <w:r w:rsidRPr="00936713">
              <w:t>Sendet lokale Datenmanipulationen an das Backend und empfängt aktuellere Daten vom Backend.</w:t>
            </w:r>
          </w:p>
        </w:tc>
      </w:tr>
      <w:tr w:rsidR="00691579" w:rsidRPr="00936713" w14:paraId="68FC4C19"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145AD55F" w14:textId="329EB7AA" w:rsidR="00691579" w:rsidRPr="00936713" w:rsidRDefault="00691579" w:rsidP="00094CED">
            <w:r w:rsidRPr="00936713">
              <w:t>Antwortmetrik</w:t>
            </w:r>
          </w:p>
        </w:tc>
        <w:tc>
          <w:tcPr>
            <w:tcW w:w="6615" w:type="dxa"/>
          </w:tcPr>
          <w:p w14:paraId="7BB850AF" w14:textId="1D666DC1" w:rsidR="00691579" w:rsidRPr="00936713" w:rsidRDefault="00691579" w:rsidP="00094CED">
            <w:pPr>
              <w:cnfStyle w:val="000000100000" w:firstRow="0" w:lastRow="0" w:firstColumn="0" w:lastColumn="0" w:oddVBand="0" w:evenVBand="0" w:oddHBand="1" w:evenHBand="0" w:firstRowFirstColumn="0" w:firstRowLastColumn="0" w:lastRowFirstColumn="0" w:lastRowLastColumn="0"/>
            </w:pPr>
          </w:p>
        </w:tc>
      </w:tr>
      <w:tr w:rsidR="00691579" w:rsidRPr="00936713" w14:paraId="09C9AA0D"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3200451B" w14:textId="77777777" w:rsidR="00691579" w:rsidRPr="00936713" w:rsidRDefault="00691579" w:rsidP="00094CED">
            <w:r w:rsidRPr="00936713">
              <w:t>Anforderung</w:t>
            </w:r>
          </w:p>
        </w:tc>
        <w:tc>
          <w:tcPr>
            <w:tcW w:w="6615" w:type="dxa"/>
          </w:tcPr>
          <w:p w14:paraId="565E308B" w14:textId="77777777" w:rsidR="00691579" w:rsidRPr="00936713" w:rsidRDefault="00691579">
            <w:pPr>
              <w:pStyle w:val="ListParagraph"/>
              <w:numPr>
                <w:ilvl w:val="0"/>
                <w:numId w:val="47"/>
              </w:numPr>
              <w:cnfStyle w:val="000000000000" w:firstRow="0" w:lastRow="0" w:firstColumn="0" w:lastColumn="0" w:oddVBand="0" w:evenVBand="0" w:oddHBand="0" w:evenHBand="0" w:firstRowFirstColumn="0" w:firstRowLastColumn="0" w:lastRowFirstColumn="0" w:lastRowLastColumn="0"/>
            </w:pPr>
            <w:r w:rsidRPr="00936713">
              <w:t>Die Synchronisation der Daten wird automatisch ausgelöst, wenn der mobile Client wieder Konnektivität besitzt.</w:t>
            </w:r>
          </w:p>
          <w:p w14:paraId="20F8F487" w14:textId="184D12B0" w:rsidR="00691579" w:rsidRPr="00936713" w:rsidRDefault="00691579">
            <w:pPr>
              <w:pStyle w:val="ListParagraph"/>
              <w:numPr>
                <w:ilvl w:val="0"/>
                <w:numId w:val="47"/>
              </w:numPr>
              <w:cnfStyle w:val="000000000000" w:firstRow="0" w:lastRow="0" w:firstColumn="0" w:lastColumn="0" w:oddVBand="0" w:evenVBand="0" w:oddHBand="0" w:evenHBand="0" w:firstRowFirstColumn="0" w:firstRowLastColumn="0" w:lastRowFirstColumn="0" w:lastRowLastColumn="0"/>
            </w:pPr>
            <w:r w:rsidRPr="00936713">
              <w:t>Trifft für «Favorisierte» Projekte zu.</w:t>
            </w:r>
          </w:p>
        </w:tc>
      </w:tr>
    </w:tbl>
    <w:p w14:paraId="4FA6054D" w14:textId="77777777" w:rsidR="00691579" w:rsidRPr="00936713" w:rsidRDefault="00691579" w:rsidP="00691579"/>
    <w:p w14:paraId="375948A8" w14:textId="64AE2914" w:rsidR="00C560E1" w:rsidRPr="00936713" w:rsidRDefault="00C560E1" w:rsidP="00C560E1">
      <w:pPr>
        <w:pStyle w:val="Heading3"/>
      </w:pPr>
      <w:bookmarkStart w:id="179" w:name="_Toc190680727"/>
      <w:r w:rsidRPr="00936713">
        <w:t>Risiken</w:t>
      </w:r>
      <w:bookmarkEnd w:id="179"/>
    </w:p>
    <w:p w14:paraId="48A030C0" w14:textId="63A418E1" w:rsidR="003F7020" w:rsidRPr="00936713" w:rsidRDefault="00BD769A" w:rsidP="00BD769A">
      <w:r w:rsidRPr="00936713">
        <w:t xml:space="preserve">In diesem Kapitel werden </w:t>
      </w:r>
      <w:r w:rsidR="0061536A" w:rsidRPr="00936713">
        <w:t>die wichtigsten</w:t>
      </w:r>
      <w:r w:rsidRPr="00936713">
        <w:t xml:space="preserve"> Risiken aufgeführt, bewertet und entsprechende Massnahmen beschrieben.</w:t>
      </w:r>
      <w:r w:rsidR="00786945">
        <w:t xml:space="preserve"> Identifiziert als Risiko wurde die Datenintegrität und die Verfügbarkeit von Daten im mobilen Client.</w:t>
      </w:r>
    </w:p>
    <w:p w14:paraId="6E6BE309" w14:textId="23F8C9F9" w:rsidR="00B52A99" w:rsidRPr="00936713" w:rsidRDefault="00B52A99" w:rsidP="00B52A99">
      <w:pPr>
        <w:pStyle w:val="Heading4"/>
      </w:pPr>
      <w:r w:rsidRPr="00936713">
        <w:t>Risiko Datensicherheit - Integrität</w:t>
      </w:r>
    </w:p>
    <w:p w14:paraId="287CD837" w14:textId="5DEE9197" w:rsidR="00094132" w:rsidRPr="00936713" w:rsidRDefault="00094132" w:rsidP="00094132">
      <w:pPr>
        <w:pStyle w:val="Caption"/>
        <w:keepNext/>
      </w:pPr>
      <w:bookmarkStart w:id="180" w:name="_Toc190680577"/>
      <w:r w:rsidRPr="00936713">
        <w:t xml:space="preserve">Tabelle </w:t>
      </w:r>
      <w:fldSimple w:instr=" SEQ Tabelle \* ARABIC ">
        <w:r w:rsidR="00D64016">
          <w:rPr>
            <w:noProof/>
          </w:rPr>
          <w:t>41</w:t>
        </w:r>
      </w:fldSimple>
      <w:r w:rsidRPr="00936713">
        <w:t xml:space="preserve"> Risikobewertung: Datenverlust </w:t>
      </w:r>
      <w:proofErr w:type="spellStart"/>
      <w:r w:rsidRPr="00936713">
        <w:t>wärend</w:t>
      </w:r>
      <w:proofErr w:type="spellEnd"/>
      <w:r w:rsidRPr="00936713">
        <w:t xml:space="preserve"> Datenzusammenführung</w:t>
      </w:r>
      <w:bookmarkEnd w:id="180"/>
    </w:p>
    <w:tbl>
      <w:tblPr>
        <w:tblStyle w:val="GridTable5Dark-Accent3"/>
        <w:tblW w:w="0" w:type="auto"/>
        <w:tblLook w:val="04A0" w:firstRow="1" w:lastRow="0" w:firstColumn="1" w:lastColumn="0" w:noHBand="0" w:noVBand="1"/>
      </w:tblPr>
      <w:tblGrid>
        <w:gridCol w:w="2842"/>
        <w:gridCol w:w="6615"/>
      </w:tblGrid>
      <w:tr w:rsidR="00A1045C" w:rsidRPr="00936713" w14:paraId="363E9CCA" w14:textId="77777777" w:rsidTr="000941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0973F6ED" w14:textId="77777777" w:rsidR="00A1045C" w:rsidRPr="00936713" w:rsidRDefault="00A1045C" w:rsidP="00094CED">
            <w:r w:rsidRPr="00936713">
              <w:t>ID</w:t>
            </w:r>
          </w:p>
        </w:tc>
        <w:tc>
          <w:tcPr>
            <w:tcW w:w="6615" w:type="dxa"/>
          </w:tcPr>
          <w:p w14:paraId="40D49400" w14:textId="74A840C6" w:rsidR="00A1045C" w:rsidRPr="00936713" w:rsidRDefault="00A1045C" w:rsidP="00094CED">
            <w:pPr>
              <w:cnfStyle w:val="100000000000" w:firstRow="1" w:lastRow="0" w:firstColumn="0" w:lastColumn="0" w:oddVBand="0" w:evenVBand="0" w:oddHBand="0" w:evenHBand="0" w:firstRowFirstColumn="0" w:firstRowLastColumn="0" w:lastRowFirstColumn="0" w:lastRowLastColumn="0"/>
            </w:pPr>
            <w:r w:rsidRPr="00936713">
              <w:t>R001</w:t>
            </w:r>
          </w:p>
        </w:tc>
      </w:tr>
      <w:tr w:rsidR="00A1045C" w:rsidRPr="00936713" w14:paraId="4EBEE5F6" w14:textId="77777777" w:rsidTr="00094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1B11D497" w14:textId="5BA91D1B" w:rsidR="00A1045C" w:rsidRPr="00936713" w:rsidRDefault="00A1045C" w:rsidP="00094CED">
            <w:r w:rsidRPr="00936713">
              <w:t>Risiko</w:t>
            </w:r>
          </w:p>
        </w:tc>
        <w:tc>
          <w:tcPr>
            <w:tcW w:w="6615" w:type="dxa"/>
          </w:tcPr>
          <w:p w14:paraId="16156B37" w14:textId="1E7F1C68" w:rsidR="00A1045C" w:rsidRPr="00936713" w:rsidRDefault="004C56A6" w:rsidP="004C56A6">
            <w:pPr>
              <w:cnfStyle w:val="000000100000" w:firstRow="0" w:lastRow="0" w:firstColumn="0" w:lastColumn="0" w:oddVBand="0" w:evenVBand="0" w:oddHBand="1" w:evenHBand="0" w:firstRowFirstColumn="0" w:firstRowLastColumn="0" w:lastRowFirstColumn="0" w:lastRowLastColumn="0"/>
            </w:pPr>
            <w:r w:rsidRPr="00936713">
              <w:t xml:space="preserve">Die gewählte Zusammenführungsstrategie «Last Write </w:t>
            </w:r>
            <w:proofErr w:type="spellStart"/>
            <w:r w:rsidRPr="00936713">
              <w:t>Wins</w:t>
            </w:r>
            <w:proofErr w:type="spellEnd"/>
            <w:r w:rsidRPr="00936713">
              <w:t>» führt zu Datenverlust</w:t>
            </w:r>
            <w:r w:rsidR="001142FE" w:rsidRPr="00936713">
              <w:t xml:space="preserve"> und verletzt das Qualitätsziel QZ-002 «Sicherheit – Datenintegrität»</w:t>
            </w:r>
            <w:r w:rsidRPr="00936713">
              <w:t>.</w:t>
            </w:r>
          </w:p>
        </w:tc>
      </w:tr>
      <w:tr w:rsidR="00A1045C" w:rsidRPr="00936713" w14:paraId="71B41D4B" w14:textId="77777777" w:rsidTr="00094132">
        <w:tc>
          <w:tcPr>
            <w:cnfStyle w:val="001000000000" w:firstRow="0" w:lastRow="0" w:firstColumn="1" w:lastColumn="0" w:oddVBand="0" w:evenVBand="0" w:oddHBand="0" w:evenHBand="0" w:firstRowFirstColumn="0" w:firstRowLastColumn="0" w:lastRowFirstColumn="0" w:lastRowLastColumn="0"/>
            <w:tcW w:w="2842" w:type="dxa"/>
          </w:tcPr>
          <w:p w14:paraId="0C88E510" w14:textId="5FCF40A1" w:rsidR="00A1045C" w:rsidRPr="00936713" w:rsidRDefault="00A1045C" w:rsidP="00094CED">
            <w:r w:rsidRPr="00936713">
              <w:t>Ursachen</w:t>
            </w:r>
          </w:p>
        </w:tc>
        <w:tc>
          <w:tcPr>
            <w:tcW w:w="6615" w:type="dxa"/>
          </w:tcPr>
          <w:p w14:paraId="4190F92D" w14:textId="36408309" w:rsidR="004C56A6" w:rsidRPr="00936713" w:rsidRDefault="004C56A6" w:rsidP="004C56A6">
            <w:pPr>
              <w:cnfStyle w:val="000000000000" w:firstRow="0" w:lastRow="0" w:firstColumn="0" w:lastColumn="0" w:oddVBand="0" w:evenVBand="0" w:oddHBand="0" w:evenHBand="0" w:firstRowFirstColumn="0" w:firstRowLastColumn="0" w:lastRowFirstColumn="0" w:lastRowLastColumn="0"/>
            </w:pPr>
            <w:r w:rsidRPr="00936713">
              <w:t xml:space="preserve">Wenn offline Synchronisierte Daten sowohl in einem oder mehreren offline Client und/oder im </w:t>
            </w:r>
            <w:proofErr w:type="spellStart"/>
            <w:r w:rsidRPr="00936713">
              <w:t>WebPortal</w:t>
            </w:r>
            <w:proofErr w:type="spellEnd"/>
            <w:r w:rsidRPr="00936713">
              <w:t xml:space="preserve"> manipuliert werden, müssen diese Änderungen </w:t>
            </w:r>
            <w:proofErr w:type="spellStart"/>
            <w:r w:rsidRPr="00936713">
              <w:t>wärend</w:t>
            </w:r>
            <w:proofErr w:type="spellEnd"/>
            <w:r w:rsidRPr="00936713">
              <w:t xml:space="preserve"> der nächsten Synchronisation zusammengeführt werden.</w:t>
            </w:r>
          </w:p>
        </w:tc>
      </w:tr>
      <w:tr w:rsidR="00A1045C" w:rsidRPr="00936713" w14:paraId="1CA93901" w14:textId="77777777" w:rsidTr="00094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25D4C04E" w14:textId="5EBA2E5C" w:rsidR="00A1045C" w:rsidRPr="00936713" w:rsidRDefault="00A1045C" w:rsidP="00094CED">
            <w:r w:rsidRPr="00936713">
              <w:t>Mögliche Auswirkungen</w:t>
            </w:r>
          </w:p>
        </w:tc>
        <w:tc>
          <w:tcPr>
            <w:tcW w:w="6615" w:type="dxa"/>
          </w:tcPr>
          <w:p w14:paraId="6DE24620" w14:textId="6299D4AA" w:rsidR="00A1045C" w:rsidRPr="00936713" w:rsidRDefault="004C56A6" w:rsidP="00094CED">
            <w:pPr>
              <w:cnfStyle w:val="000000100000" w:firstRow="0" w:lastRow="0" w:firstColumn="0" w:lastColumn="0" w:oddVBand="0" w:evenVBand="0" w:oddHBand="1" w:evenHBand="0" w:firstRowFirstColumn="0" w:firstRowLastColumn="0" w:lastRowFirstColumn="0" w:lastRowLastColumn="0"/>
            </w:pPr>
            <w:proofErr w:type="gramStart"/>
            <w:r w:rsidRPr="00936713">
              <w:t>Der letzte Manipulation</w:t>
            </w:r>
            <w:proofErr w:type="gramEnd"/>
            <w:r w:rsidRPr="00936713">
              <w:t xml:space="preserve"> gemäss Zeitstempel wird angewendet. Alle früheren Manipulationen werden verworfen und gehen verloren.</w:t>
            </w:r>
          </w:p>
        </w:tc>
      </w:tr>
      <w:tr w:rsidR="00A1045C" w:rsidRPr="00936713" w14:paraId="1A5E5D05" w14:textId="77777777" w:rsidTr="00094132">
        <w:tc>
          <w:tcPr>
            <w:cnfStyle w:val="001000000000" w:firstRow="0" w:lastRow="0" w:firstColumn="1" w:lastColumn="0" w:oddVBand="0" w:evenVBand="0" w:oddHBand="0" w:evenHBand="0" w:firstRowFirstColumn="0" w:firstRowLastColumn="0" w:lastRowFirstColumn="0" w:lastRowLastColumn="0"/>
            <w:tcW w:w="2842" w:type="dxa"/>
          </w:tcPr>
          <w:p w14:paraId="6F81E078" w14:textId="67F027C7" w:rsidR="00A1045C" w:rsidRPr="00936713" w:rsidRDefault="00A1045C" w:rsidP="00094CED">
            <w:r w:rsidRPr="00936713">
              <w:t>Eintrittswahrscheinlichkeit</w:t>
            </w:r>
          </w:p>
        </w:tc>
        <w:tc>
          <w:tcPr>
            <w:tcW w:w="6615" w:type="dxa"/>
          </w:tcPr>
          <w:p w14:paraId="648D435E" w14:textId="34C53F57" w:rsidR="00A1045C" w:rsidRPr="00936713" w:rsidRDefault="004C56A6" w:rsidP="00094CED">
            <w:pPr>
              <w:cnfStyle w:val="000000000000" w:firstRow="0" w:lastRow="0" w:firstColumn="0" w:lastColumn="0" w:oddVBand="0" w:evenVBand="0" w:oddHBand="0" w:evenHBand="0" w:firstRowFirstColumn="0" w:firstRowLastColumn="0" w:lastRowFirstColumn="0" w:lastRowLastColumn="0"/>
            </w:pPr>
            <w:r w:rsidRPr="00936713">
              <w:t>Hoch</w:t>
            </w:r>
          </w:p>
        </w:tc>
      </w:tr>
      <w:tr w:rsidR="00A1045C" w:rsidRPr="00936713" w14:paraId="101D8A83" w14:textId="77777777" w:rsidTr="00094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22FCAD1D" w14:textId="7D48318D" w:rsidR="00A1045C" w:rsidRPr="00936713" w:rsidRDefault="00A1045C" w:rsidP="00094CED">
            <w:r w:rsidRPr="00936713">
              <w:t>Bewertung</w:t>
            </w:r>
          </w:p>
        </w:tc>
        <w:tc>
          <w:tcPr>
            <w:tcW w:w="6615" w:type="dxa"/>
          </w:tcPr>
          <w:p w14:paraId="5289EB87" w14:textId="6D44FA4C" w:rsidR="00A1045C" w:rsidRPr="00936713" w:rsidRDefault="004C56A6" w:rsidP="00094CED">
            <w:pPr>
              <w:cnfStyle w:val="000000100000" w:firstRow="0" w:lastRow="0" w:firstColumn="0" w:lastColumn="0" w:oddVBand="0" w:evenVBand="0" w:oddHBand="1" w:evenHBand="0" w:firstRowFirstColumn="0" w:firstRowLastColumn="0" w:lastRowFirstColumn="0" w:lastRowLastColumn="0"/>
            </w:pPr>
            <w:r w:rsidRPr="00936713">
              <w:t xml:space="preserve">Mittel </w:t>
            </w:r>
          </w:p>
        </w:tc>
      </w:tr>
      <w:tr w:rsidR="00A1045C" w:rsidRPr="00936713" w14:paraId="2895AC40" w14:textId="77777777" w:rsidTr="00094132">
        <w:tc>
          <w:tcPr>
            <w:cnfStyle w:val="001000000000" w:firstRow="0" w:lastRow="0" w:firstColumn="1" w:lastColumn="0" w:oddVBand="0" w:evenVBand="0" w:oddHBand="0" w:evenHBand="0" w:firstRowFirstColumn="0" w:firstRowLastColumn="0" w:lastRowFirstColumn="0" w:lastRowLastColumn="0"/>
            <w:tcW w:w="2842" w:type="dxa"/>
          </w:tcPr>
          <w:p w14:paraId="58578FB7" w14:textId="5F4992C7" w:rsidR="00A1045C" w:rsidRPr="00936713" w:rsidRDefault="00A1045C" w:rsidP="00094CED">
            <w:r w:rsidRPr="00936713">
              <w:t>Mögliche Massnahmen</w:t>
            </w:r>
          </w:p>
        </w:tc>
        <w:tc>
          <w:tcPr>
            <w:tcW w:w="6615" w:type="dxa"/>
          </w:tcPr>
          <w:p w14:paraId="42808C52" w14:textId="77777777" w:rsidR="00A1045C" w:rsidRPr="00936713" w:rsidRDefault="004C56A6">
            <w:pPr>
              <w:pStyle w:val="ListParagraph"/>
              <w:numPr>
                <w:ilvl w:val="0"/>
                <w:numId w:val="43"/>
              </w:numPr>
              <w:cnfStyle w:val="000000000000" w:firstRow="0" w:lastRow="0" w:firstColumn="0" w:lastColumn="0" w:oddVBand="0" w:evenVBand="0" w:oddHBand="0" w:evenHBand="0" w:firstRowFirstColumn="0" w:firstRowLastColumn="0" w:lastRowFirstColumn="0" w:lastRowLastColumn="0"/>
            </w:pPr>
            <w:r w:rsidRPr="00936713">
              <w:t>Zusammenführung von Daten auf dem Attributlevel. Dadurch wird die Eintrittswahrscheinlichkeit gesenkt.</w:t>
            </w:r>
          </w:p>
          <w:p w14:paraId="7A79D88D" w14:textId="77777777" w:rsidR="00171F62" w:rsidRPr="00936713" w:rsidRDefault="00171F62">
            <w:pPr>
              <w:pStyle w:val="ListParagraph"/>
              <w:numPr>
                <w:ilvl w:val="0"/>
                <w:numId w:val="43"/>
              </w:numPr>
              <w:cnfStyle w:val="000000000000" w:firstRow="0" w:lastRow="0" w:firstColumn="0" w:lastColumn="0" w:oddVBand="0" w:evenVBand="0" w:oddHBand="0" w:evenHBand="0" w:firstRowFirstColumn="0" w:firstRowLastColumn="0" w:lastRowFirstColumn="0" w:lastRowLastColumn="0"/>
            </w:pPr>
            <w:r w:rsidRPr="00936713">
              <w:t>Einsatz des «</w:t>
            </w:r>
            <w:proofErr w:type="spellStart"/>
            <w:r w:rsidRPr="00936713">
              <w:t>Mathematical</w:t>
            </w:r>
            <w:proofErr w:type="spellEnd"/>
            <w:r w:rsidRPr="00936713">
              <w:t xml:space="preserve"> Transfer» Musters.</w:t>
            </w:r>
          </w:p>
          <w:p w14:paraId="32314E4D" w14:textId="04F77F57" w:rsidR="00315D50" w:rsidRPr="00936713" w:rsidRDefault="00315D50">
            <w:pPr>
              <w:pStyle w:val="ListParagraph"/>
              <w:numPr>
                <w:ilvl w:val="0"/>
                <w:numId w:val="43"/>
              </w:numPr>
              <w:cnfStyle w:val="000000000000" w:firstRow="0" w:lastRow="0" w:firstColumn="0" w:lastColumn="0" w:oddVBand="0" w:evenVBand="0" w:oddHBand="0" w:evenHBand="0" w:firstRowFirstColumn="0" w:firstRowLastColumn="0" w:lastRowFirstColumn="0" w:lastRowLastColumn="0"/>
            </w:pPr>
            <w:r w:rsidRPr="00936713">
              <w:t>Einschränkung der Manipulationsmöglichkeiten in mobile Apps, welche offline sind.</w:t>
            </w:r>
          </w:p>
        </w:tc>
      </w:tr>
      <w:tr w:rsidR="00171F62" w:rsidRPr="00936713" w14:paraId="3EE8882A" w14:textId="77777777" w:rsidTr="000941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520FE380" w14:textId="4AF8FC7E" w:rsidR="00171F62" w:rsidRPr="00936713" w:rsidRDefault="001142FE" w:rsidP="00094CED">
            <w:r w:rsidRPr="00936713">
              <w:t>Entscheidung</w:t>
            </w:r>
          </w:p>
        </w:tc>
        <w:tc>
          <w:tcPr>
            <w:tcW w:w="6615" w:type="dxa"/>
          </w:tcPr>
          <w:p w14:paraId="46978C27" w14:textId="6A98CCCB" w:rsidR="00171F62" w:rsidRPr="00936713" w:rsidRDefault="00171F62" w:rsidP="00171F62">
            <w:pPr>
              <w:cnfStyle w:val="000000100000" w:firstRow="0" w:lastRow="0" w:firstColumn="0" w:lastColumn="0" w:oddVBand="0" w:evenVBand="0" w:oddHBand="1" w:evenHBand="0" w:firstRowFirstColumn="0" w:firstRowLastColumn="0" w:lastRowFirstColumn="0" w:lastRowLastColumn="0"/>
            </w:pPr>
            <w:r w:rsidRPr="00936713">
              <w:t xml:space="preserve">Dieses Risiko wurde mit dem Kunden </w:t>
            </w:r>
            <w:proofErr w:type="gramStart"/>
            <w:r w:rsidRPr="00936713">
              <w:t>Bewertet</w:t>
            </w:r>
            <w:proofErr w:type="gramEnd"/>
            <w:r w:rsidRPr="00936713">
              <w:t xml:space="preserve"> und die Massnahmen abgesprochen. </w:t>
            </w:r>
            <w:r w:rsidR="00315D50" w:rsidRPr="00936713">
              <w:t xml:space="preserve">Hier wurde zwischen Aufwand und Nutzen </w:t>
            </w:r>
            <w:proofErr w:type="spellStart"/>
            <w:r w:rsidR="00315D50" w:rsidRPr="00936713">
              <w:t>abgewägt</w:t>
            </w:r>
            <w:proofErr w:type="spellEnd"/>
            <w:r w:rsidR="00315D50" w:rsidRPr="00936713">
              <w:t>. Sowohl «</w:t>
            </w:r>
            <w:proofErr w:type="spellStart"/>
            <w:r w:rsidR="00315D50" w:rsidRPr="00936713">
              <w:t>Mathematical</w:t>
            </w:r>
            <w:proofErr w:type="spellEnd"/>
            <w:r w:rsidR="00315D50" w:rsidRPr="00936713">
              <w:t xml:space="preserve"> Transfer» als auch Zusammenführung auf Attributlevel führt zu einer Erhöhung der Komplexität, bedeutet Mehraufwand und -Kosten und schmälert im Gegenzug die Wartbarkeit. Deshalb wurde entschieden auf «</w:t>
            </w:r>
            <w:proofErr w:type="spellStart"/>
            <w:r w:rsidR="00315D50" w:rsidRPr="00936713">
              <w:t>Timestamp</w:t>
            </w:r>
            <w:proofErr w:type="spellEnd"/>
            <w:r w:rsidR="00315D50" w:rsidRPr="00936713">
              <w:t xml:space="preserve"> Transfer» zu setzen auf Datensatzebene. Sollte </w:t>
            </w:r>
            <w:proofErr w:type="spellStart"/>
            <w:r w:rsidR="00315D50" w:rsidRPr="00936713">
              <w:t>isch</w:t>
            </w:r>
            <w:proofErr w:type="spellEnd"/>
            <w:r w:rsidR="00315D50" w:rsidRPr="00936713">
              <w:t xml:space="preserve"> die Auswirkungen des Risikos als zu </w:t>
            </w:r>
            <w:proofErr w:type="gramStart"/>
            <w:r w:rsidR="00315D50" w:rsidRPr="00936713">
              <w:t>Gross</w:t>
            </w:r>
            <w:proofErr w:type="gramEnd"/>
            <w:r w:rsidR="00315D50" w:rsidRPr="00936713">
              <w:t xml:space="preserve"> herausstellen, würde der Kunde potenziell auf die 3. Massnahme zurückgreifen.</w:t>
            </w:r>
          </w:p>
        </w:tc>
      </w:tr>
    </w:tbl>
    <w:p w14:paraId="71604F56" w14:textId="2785541F" w:rsidR="00A1045C" w:rsidRPr="00936713" w:rsidRDefault="00B52A99" w:rsidP="00B52A99">
      <w:pPr>
        <w:pStyle w:val="Heading3"/>
      </w:pPr>
      <w:bookmarkStart w:id="181" w:name="_Toc190680728"/>
      <w:r w:rsidRPr="00936713">
        <w:lastRenderedPageBreak/>
        <w:t>Risiko Zuverlässigkeit - Verfügbarkeit</w:t>
      </w:r>
      <w:bookmarkEnd w:id="181"/>
    </w:p>
    <w:p w14:paraId="7A6CEFD7" w14:textId="466ABF89" w:rsidR="0061536A" w:rsidRPr="00936713" w:rsidRDefault="0061536A" w:rsidP="0061536A">
      <w:pPr>
        <w:pStyle w:val="Caption"/>
        <w:keepNext/>
      </w:pPr>
      <w:bookmarkStart w:id="182" w:name="_Toc190680578"/>
      <w:r w:rsidRPr="00936713">
        <w:t xml:space="preserve">Tabelle </w:t>
      </w:r>
      <w:fldSimple w:instr=" SEQ Tabelle \* ARABIC ">
        <w:r w:rsidR="00D64016">
          <w:rPr>
            <w:noProof/>
          </w:rPr>
          <w:t>42</w:t>
        </w:r>
      </w:fldSimple>
      <w:r w:rsidRPr="00936713">
        <w:t xml:space="preserve"> Risikobewertung Zuverlässigkeit der Baustellen App</w:t>
      </w:r>
      <w:bookmarkEnd w:id="182"/>
    </w:p>
    <w:tbl>
      <w:tblPr>
        <w:tblStyle w:val="GridTable5Dark-Accent3"/>
        <w:tblW w:w="0" w:type="auto"/>
        <w:tblLook w:val="04A0" w:firstRow="1" w:lastRow="0" w:firstColumn="1" w:lastColumn="0" w:noHBand="0" w:noVBand="1"/>
      </w:tblPr>
      <w:tblGrid>
        <w:gridCol w:w="2842"/>
        <w:gridCol w:w="6615"/>
      </w:tblGrid>
      <w:tr w:rsidR="003F7020" w:rsidRPr="00936713" w14:paraId="23283E8C" w14:textId="77777777" w:rsidTr="00094CE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04523562" w14:textId="77777777" w:rsidR="003F7020" w:rsidRPr="00936713" w:rsidRDefault="003F7020" w:rsidP="00094CED">
            <w:r w:rsidRPr="00936713">
              <w:t>ID</w:t>
            </w:r>
          </w:p>
        </w:tc>
        <w:tc>
          <w:tcPr>
            <w:tcW w:w="6615" w:type="dxa"/>
          </w:tcPr>
          <w:p w14:paraId="60D6953D" w14:textId="304817D2" w:rsidR="003F7020" w:rsidRPr="00936713" w:rsidRDefault="003F7020" w:rsidP="00094CED">
            <w:pPr>
              <w:cnfStyle w:val="100000000000" w:firstRow="1" w:lastRow="0" w:firstColumn="0" w:lastColumn="0" w:oddVBand="0" w:evenVBand="0" w:oddHBand="0" w:evenHBand="0" w:firstRowFirstColumn="0" w:firstRowLastColumn="0" w:lastRowFirstColumn="0" w:lastRowLastColumn="0"/>
            </w:pPr>
            <w:r w:rsidRPr="00936713">
              <w:t>R00</w:t>
            </w:r>
            <w:r w:rsidR="0061536A" w:rsidRPr="00936713">
              <w:t>2</w:t>
            </w:r>
          </w:p>
        </w:tc>
      </w:tr>
      <w:tr w:rsidR="003F7020" w:rsidRPr="00936713" w14:paraId="57ADBBF7" w14:textId="77777777" w:rsidTr="003F70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59F43E39" w14:textId="77777777" w:rsidR="003F7020" w:rsidRPr="00936713" w:rsidRDefault="003F7020" w:rsidP="00094CED">
            <w:r w:rsidRPr="00936713">
              <w:t>Risiko</w:t>
            </w:r>
          </w:p>
        </w:tc>
        <w:tc>
          <w:tcPr>
            <w:tcW w:w="6615" w:type="dxa"/>
            <w:tcBorders>
              <w:bottom w:val="single" w:sz="4" w:space="0" w:color="FFFFFF" w:themeColor="background1"/>
            </w:tcBorders>
          </w:tcPr>
          <w:p w14:paraId="0A0407D9" w14:textId="69D309B2" w:rsidR="003F7020" w:rsidRPr="00936713" w:rsidRDefault="003F7020" w:rsidP="00094CED">
            <w:pPr>
              <w:cnfStyle w:val="000000100000" w:firstRow="0" w:lastRow="0" w:firstColumn="0" w:lastColumn="0" w:oddVBand="0" w:evenVBand="0" w:oddHBand="1" w:evenHBand="0" w:firstRowFirstColumn="0" w:firstRowLastColumn="0" w:lastRowFirstColumn="0" w:lastRowLastColumn="0"/>
            </w:pPr>
            <w:r w:rsidRPr="00936713">
              <w:t>Die Qualitätsanforderung QZ-001 «Zuverlässigkeit» kann nicht eingehalten werden.</w:t>
            </w:r>
          </w:p>
        </w:tc>
      </w:tr>
      <w:tr w:rsidR="003F7020" w:rsidRPr="00936713" w14:paraId="380E1046" w14:textId="77777777" w:rsidTr="003F7020">
        <w:trPr>
          <w:trHeight w:val="127"/>
        </w:trPr>
        <w:tc>
          <w:tcPr>
            <w:cnfStyle w:val="001000000000" w:firstRow="0" w:lastRow="0" w:firstColumn="1" w:lastColumn="0" w:oddVBand="0" w:evenVBand="0" w:oddHBand="0" w:evenHBand="0" w:firstRowFirstColumn="0" w:firstRowLastColumn="0" w:lastRowFirstColumn="0" w:lastRowLastColumn="0"/>
            <w:tcW w:w="2842" w:type="dxa"/>
          </w:tcPr>
          <w:p w14:paraId="3F10CC0C" w14:textId="77777777" w:rsidR="003F7020" w:rsidRPr="00936713" w:rsidRDefault="003F7020" w:rsidP="00094CED">
            <w:r w:rsidRPr="00936713">
              <w:t>Ursachen</w:t>
            </w:r>
          </w:p>
        </w:tc>
        <w:tc>
          <w:tcPr>
            <w:tcW w:w="6615" w:type="dxa"/>
            <w:tcBorders>
              <w:bottom w:val="nil"/>
            </w:tcBorders>
          </w:tcPr>
          <w:p w14:paraId="0270AF9F" w14:textId="2DBC1814" w:rsidR="003F7020" w:rsidRPr="00936713" w:rsidRDefault="003F7020">
            <w:pPr>
              <w:pStyle w:val="ListParagraph"/>
              <w:numPr>
                <w:ilvl w:val="0"/>
                <w:numId w:val="45"/>
              </w:numPr>
              <w:cnfStyle w:val="000000000000" w:firstRow="0" w:lastRow="0" w:firstColumn="0" w:lastColumn="0" w:oddVBand="0" w:evenVBand="0" w:oddHBand="0" w:evenHBand="0" w:firstRowFirstColumn="0" w:firstRowLastColumn="0" w:lastRowFirstColumn="0" w:lastRowLastColumn="0"/>
              <w:rPr>
                <w:bCs/>
              </w:rPr>
            </w:pPr>
            <w:r w:rsidRPr="00936713">
              <w:rPr>
                <w:bCs/>
              </w:rPr>
              <w:t>Das Projekt wurde vor dem Verbindungsunterbruch nicht mit der mobilen App synchronisiert.</w:t>
            </w:r>
          </w:p>
        </w:tc>
      </w:tr>
      <w:tr w:rsidR="003F7020" w:rsidRPr="00936713" w14:paraId="3C07341F" w14:textId="77777777" w:rsidTr="003F70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0E93190A" w14:textId="77777777" w:rsidR="003F7020" w:rsidRPr="00936713" w:rsidRDefault="003F7020" w:rsidP="00094CED">
            <w:r w:rsidRPr="00936713">
              <w:t>Mögliche Auswirkungen</w:t>
            </w:r>
          </w:p>
        </w:tc>
        <w:tc>
          <w:tcPr>
            <w:tcW w:w="6615" w:type="dxa"/>
            <w:tcBorders>
              <w:top w:val="nil"/>
            </w:tcBorders>
          </w:tcPr>
          <w:p w14:paraId="3C344350" w14:textId="25F13DAF" w:rsidR="003F7020" w:rsidRPr="00936713" w:rsidRDefault="003F7020" w:rsidP="00094CED">
            <w:pPr>
              <w:cnfStyle w:val="000000100000" w:firstRow="0" w:lastRow="0" w:firstColumn="0" w:lastColumn="0" w:oddVBand="0" w:evenVBand="0" w:oddHBand="1" w:evenHBand="0" w:firstRowFirstColumn="0" w:firstRowLastColumn="0" w:lastRowFirstColumn="0" w:lastRowLastColumn="0"/>
            </w:pPr>
            <w:r w:rsidRPr="00936713">
              <w:t>Besteht keine Verbindung zum Backend (offline), können keine Projektdaten aus dem Backend nachgeladen werden. Deshalb ist ein nicht synchronisiertes Projekt im Offlinemodus nicht einsehbar.</w:t>
            </w:r>
            <w:r w:rsidR="001142FE" w:rsidRPr="00936713">
              <w:t xml:space="preserve"> Damit Projektdaten geladen werden können, muss sich der </w:t>
            </w:r>
            <w:proofErr w:type="spellStart"/>
            <w:r w:rsidR="001142FE" w:rsidRPr="00936713">
              <w:t>Bneutzer</w:t>
            </w:r>
            <w:proofErr w:type="spellEnd"/>
            <w:r w:rsidR="001142FE" w:rsidRPr="00936713">
              <w:t xml:space="preserve"> an einen Ort mit Verbindung in das Internet begeben.</w:t>
            </w:r>
          </w:p>
        </w:tc>
      </w:tr>
      <w:tr w:rsidR="003F7020" w:rsidRPr="00936713" w14:paraId="595099F1"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7B675DDA" w14:textId="77777777" w:rsidR="003F7020" w:rsidRPr="00936713" w:rsidRDefault="003F7020" w:rsidP="00094CED">
            <w:r w:rsidRPr="00936713">
              <w:t>Eintrittswahrscheinlichkeit</w:t>
            </w:r>
          </w:p>
        </w:tc>
        <w:tc>
          <w:tcPr>
            <w:tcW w:w="6615" w:type="dxa"/>
          </w:tcPr>
          <w:p w14:paraId="4788772B" w14:textId="34006F24" w:rsidR="003F7020" w:rsidRPr="00936713" w:rsidRDefault="003F7020" w:rsidP="00094CED">
            <w:pPr>
              <w:cnfStyle w:val="000000000000" w:firstRow="0" w:lastRow="0" w:firstColumn="0" w:lastColumn="0" w:oddVBand="0" w:evenVBand="0" w:oddHBand="0" w:evenHBand="0" w:firstRowFirstColumn="0" w:firstRowLastColumn="0" w:lastRowFirstColumn="0" w:lastRowLastColumn="0"/>
            </w:pPr>
            <w:r w:rsidRPr="00936713">
              <w:t>Mittel</w:t>
            </w:r>
          </w:p>
        </w:tc>
      </w:tr>
      <w:tr w:rsidR="003F7020" w:rsidRPr="00936713" w14:paraId="328F80A0"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042E8CEB" w14:textId="77777777" w:rsidR="003F7020" w:rsidRPr="00936713" w:rsidRDefault="003F7020" w:rsidP="00094CED">
            <w:r w:rsidRPr="00936713">
              <w:t>Bewertung</w:t>
            </w:r>
          </w:p>
        </w:tc>
        <w:tc>
          <w:tcPr>
            <w:tcW w:w="6615" w:type="dxa"/>
          </w:tcPr>
          <w:p w14:paraId="08E0C919" w14:textId="2F214914" w:rsidR="003F7020" w:rsidRPr="00936713" w:rsidRDefault="003F7020" w:rsidP="00094CED">
            <w:pPr>
              <w:cnfStyle w:val="000000100000" w:firstRow="0" w:lastRow="0" w:firstColumn="0" w:lastColumn="0" w:oddVBand="0" w:evenVBand="0" w:oddHBand="1" w:evenHBand="0" w:firstRowFirstColumn="0" w:firstRowLastColumn="0" w:lastRowFirstColumn="0" w:lastRowLastColumn="0"/>
            </w:pPr>
            <w:r w:rsidRPr="00936713">
              <w:t>Niedrig</w:t>
            </w:r>
          </w:p>
        </w:tc>
      </w:tr>
      <w:tr w:rsidR="003F7020" w:rsidRPr="00936713" w14:paraId="52824812" w14:textId="77777777" w:rsidTr="00094CED">
        <w:tc>
          <w:tcPr>
            <w:cnfStyle w:val="001000000000" w:firstRow="0" w:lastRow="0" w:firstColumn="1" w:lastColumn="0" w:oddVBand="0" w:evenVBand="0" w:oddHBand="0" w:evenHBand="0" w:firstRowFirstColumn="0" w:firstRowLastColumn="0" w:lastRowFirstColumn="0" w:lastRowLastColumn="0"/>
            <w:tcW w:w="2842" w:type="dxa"/>
          </w:tcPr>
          <w:p w14:paraId="46464AF9" w14:textId="77777777" w:rsidR="003F7020" w:rsidRPr="00936713" w:rsidRDefault="003F7020" w:rsidP="00094CED">
            <w:r w:rsidRPr="00936713">
              <w:t>Mögliche Massnahmen</w:t>
            </w:r>
          </w:p>
        </w:tc>
        <w:tc>
          <w:tcPr>
            <w:tcW w:w="6615" w:type="dxa"/>
          </w:tcPr>
          <w:p w14:paraId="26A188BE" w14:textId="77777777" w:rsidR="003F7020" w:rsidRPr="00936713" w:rsidRDefault="003F7020">
            <w:pPr>
              <w:pStyle w:val="ListParagraph"/>
              <w:numPr>
                <w:ilvl w:val="0"/>
                <w:numId w:val="44"/>
              </w:numPr>
              <w:cnfStyle w:val="000000000000" w:firstRow="0" w:lastRow="0" w:firstColumn="0" w:lastColumn="0" w:oddVBand="0" w:evenVBand="0" w:oddHBand="0" w:evenHBand="0" w:firstRowFirstColumn="0" w:firstRowLastColumn="0" w:lastRowFirstColumn="0" w:lastRowLastColumn="0"/>
            </w:pPr>
            <w:r w:rsidRPr="00936713">
              <w:t>Hinweis in der mobilen App einblenden.</w:t>
            </w:r>
          </w:p>
          <w:p w14:paraId="70171DC1" w14:textId="77777777" w:rsidR="003F7020" w:rsidRPr="00936713" w:rsidRDefault="003F7020">
            <w:pPr>
              <w:pStyle w:val="ListParagraph"/>
              <w:numPr>
                <w:ilvl w:val="0"/>
                <w:numId w:val="44"/>
              </w:numPr>
              <w:cnfStyle w:val="000000000000" w:firstRow="0" w:lastRow="0" w:firstColumn="0" w:lastColumn="0" w:oddVBand="0" w:evenVBand="0" w:oddHBand="0" w:evenHBand="0" w:firstRowFirstColumn="0" w:firstRowLastColumn="0" w:lastRowFirstColumn="0" w:lastRowLastColumn="0"/>
            </w:pPr>
            <w:r w:rsidRPr="00936713">
              <w:t>Benutzer schulen, dass vorgängig Projekte synchronisiert werden.</w:t>
            </w:r>
          </w:p>
          <w:p w14:paraId="448BF65F" w14:textId="77777777" w:rsidR="003F7020" w:rsidRPr="00936713" w:rsidRDefault="003F7020">
            <w:pPr>
              <w:pStyle w:val="ListParagraph"/>
              <w:numPr>
                <w:ilvl w:val="0"/>
                <w:numId w:val="44"/>
              </w:numPr>
              <w:cnfStyle w:val="000000000000" w:firstRow="0" w:lastRow="0" w:firstColumn="0" w:lastColumn="0" w:oddVBand="0" w:evenVBand="0" w:oddHBand="0" w:evenHBand="0" w:firstRowFirstColumn="0" w:firstRowLastColumn="0" w:lastRowFirstColumn="0" w:lastRowLastColumn="0"/>
            </w:pPr>
            <w:r w:rsidRPr="00936713">
              <w:t>Projektsynchronisation in die AVOR für die Baustelle einbinden.</w:t>
            </w:r>
          </w:p>
          <w:p w14:paraId="025C841D" w14:textId="77777777" w:rsidR="001142FE" w:rsidRPr="00936713" w:rsidRDefault="001142FE">
            <w:pPr>
              <w:pStyle w:val="ListParagraph"/>
              <w:numPr>
                <w:ilvl w:val="0"/>
                <w:numId w:val="44"/>
              </w:numPr>
              <w:cnfStyle w:val="000000000000" w:firstRow="0" w:lastRow="0" w:firstColumn="0" w:lastColumn="0" w:oddVBand="0" w:evenVBand="0" w:oddHBand="0" w:evenHBand="0" w:firstRowFirstColumn="0" w:firstRowLastColumn="0" w:lastRowFirstColumn="0" w:lastRowLastColumn="0"/>
            </w:pPr>
            <w:r w:rsidRPr="00936713">
              <w:t>Alle Projekte auf den mobilen Client synchronisieren.</w:t>
            </w:r>
          </w:p>
          <w:p w14:paraId="63F53F17" w14:textId="69CD1821" w:rsidR="001142FE" w:rsidRPr="00936713" w:rsidRDefault="001142FE">
            <w:pPr>
              <w:pStyle w:val="ListParagraph"/>
              <w:numPr>
                <w:ilvl w:val="0"/>
                <w:numId w:val="44"/>
              </w:numPr>
              <w:cnfStyle w:val="000000000000" w:firstRow="0" w:lastRow="0" w:firstColumn="0" w:lastColumn="0" w:oddVBand="0" w:evenVBand="0" w:oddHBand="0" w:evenHBand="0" w:firstRowFirstColumn="0" w:firstRowLastColumn="0" w:lastRowFirstColumn="0" w:lastRowLastColumn="0"/>
            </w:pPr>
            <w:r w:rsidRPr="00936713">
              <w:t>Die n zuletzt geöffneten Projekte werden synchronisiert.</w:t>
            </w:r>
          </w:p>
        </w:tc>
      </w:tr>
      <w:tr w:rsidR="003F7020" w:rsidRPr="00936713" w14:paraId="2CC53AF9" w14:textId="77777777" w:rsidTr="00094C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42" w:type="dxa"/>
          </w:tcPr>
          <w:p w14:paraId="6B13B7E6" w14:textId="02D577AB" w:rsidR="003F7020" w:rsidRPr="00936713" w:rsidRDefault="001142FE" w:rsidP="00094CED">
            <w:r w:rsidRPr="00936713">
              <w:t>Entscheidung</w:t>
            </w:r>
          </w:p>
        </w:tc>
        <w:tc>
          <w:tcPr>
            <w:tcW w:w="6615" w:type="dxa"/>
          </w:tcPr>
          <w:p w14:paraId="6E82D8D4" w14:textId="0900BED9" w:rsidR="003F7020" w:rsidRPr="00936713" w:rsidRDefault="001142FE" w:rsidP="00094CED">
            <w:pPr>
              <w:cnfStyle w:val="000000100000" w:firstRow="0" w:lastRow="0" w:firstColumn="0" w:lastColumn="0" w:oddVBand="0" w:evenVBand="0" w:oddHBand="1" w:evenHBand="0" w:firstRowFirstColumn="0" w:firstRowLastColumn="0" w:lastRowFirstColumn="0" w:lastRowLastColumn="0"/>
            </w:pPr>
            <w:r w:rsidRPr="00936713">
              <w:t xml:space="preserve">Mit dem Kunden wurde entschieden, dass die Benutzer Projekte als «Favoriten» markieren können. Diese Projekte werden in der mobilen App für die offline Verwendung synchronisiert. Ein Hinweistext weisst den </w:t>
            </w:r>
            <w:proofErr w:type="spellStart"/>
            <w:r w:rsidRPr="00936713">
              <w:t>Bneutzer</w:t>
            </w:r>
            <w:proofErr w:type="spellEnd"/>
            <w:r w:rsidRPr="00936713">
              <w:t xml:space="preserve"> an seine benötigten Projekte zu Favorisieren.</w:t>
            </w:r>
          </w:p>
        </w:tc>
      </w:tr>
    </w:tbl>
    <w:p w14:paraId="75C0910B" w14:textId="77777777" w:rsidR="003F7020" w:rsidRPr="00936713" w:rsidRDefault="003F7020" w:rsidP="00BD769A"/>
    <w:p w14:paraId="5CD42F8C" w14:textId="5B556F2D" w:rsidR="00C91184" w:rsidRPr="00936713" w:rsidRDefault="00C91184" w:rsidP="00C91184">
      <w:pPr>
        <w:pStyle w:val="Heading2"/>
      </w:pPr>
      <w:bookmarkStart w:id="183" w:name="_Toc190680729"/>
      <w:r w:rsidRPr="00936713">
        <w:t>Umsetzung der «Baustellen App» als PoC</w:t>
      </w:r>
      <w:bookmarkEnd w:id="183"/>
    </w:p>
    <w:p w14:paraId="75D48A92" w14:textId="05CE5B0E" w:rsidR="00C91184" w:rsidRPr="00936713" w:rsidRDefault="00C91184" w:rsidP="00C91184">
      <w:r w:rsidRPr="00936713">
        <w:t>Im folgenden Abschnitt wird die Umsetzung der «Baustellen App» beschrieben. In Absprache mit den Experten wurde der Umfang der erwarteten Umsetzung wie folgt definiert:</w:t>
      </w:r>
    </w:p>
    <w:p w14:paraId="6EE51625" w14:textId="454B0CF8" w:rsidR="00C91184" w:rsidRPr="00936713" w:rsidRDefault="003D5E21">
      <w:pPr>
        <w:pStyle w:val="ListParagraph"/>
        <w:numPr>
          <w:ilvl w:val="0"/>
          <w:numId w:val="42"/>
        </w:numPr>
      </w:pPr>
      <w:r w:rsidRPr="00936713">
        <w:t xml:space="preserve">Sicherheit wurde implementiert. Benutzer müssen sich Authentifizieren und werden </w:t>
      </w:r>
      <w:proofErr w:type="spellStart"/>
      <w:r w:rsidRPr="00936713">
        <w:t>Authorisiert</w:t>
      </w:r>
      <w:proofErr w:type="spellEnd"/>
      <w:r w:rsidRPr="00936713">
        <w:t>.</w:t>
      </w:r>
    </w:p>
    <w:p w14:paraId="2EB28D2F" w14:textId="1FDB70B3" w:rsidR="003D5E21" w:rsidRPr="00936713" w:rsidRDefault="003D5E21">
      <w:pPr>
        <w:pStyle w:val="ListParagraph"/>
        <w:numPr>
          <w:ilvl w:val="0"/>
          <w:numId w:val="42"/>
        </w:numPr>
      </w:pPr>
      <w:r w:rsidRPr="00936713">
        <w:t>Die offline Synchronisation wird implementiert.</w:t>
      </w:r>
    </w:p>
    <w:p w14:paraId="6B384616" w14:textId="3B4960F1" w:rsidR="003D5E21" w:rsidRPr="00936713" w:rsidRDefault="003D5E21">
      <w:pPr>
        <w:pStyle w:val="ListParagraph"/>
        <w:numPr>
          <w:ilvl w:val="0"/>
          <w:numId w:val="42"/>
        </w:numPr>
      </w:pPr>
      <w:r w:rsidRPr="00936713">
        <w:t>Der «Projekt Service» wird wie spezifiziert umgesetzt.</w:t>
      </w:r>
    </w:p>
    <w:p w14:paraId="15AD8FCD" w14:textId="34E143E9" w:rsidR="003D5E21" w:rsidRDefault="003D5E21" w:rsidP="003D5E21">
      <w:r w:rsidRPr="00936713">
        <w:t>Auf Grund der Anpassung des Umsetzungsumfangs wird der das Applikationslieferobjekt als PoC bezeichnet.</w:t>
      </w:r>
    </w:p>
    <w:p w14:paraId="20968E82" w14:textId="77777777" w:rsidR="008F6556" w:rsidRDefault="008F6556" w:rsidP="003D5E21"/>
    <w:p w14:paraId="6BD79DA3" w14:textId="73441F9E" w:rsidR="008F6556" w:rsidRPr="00936713" w:rsidRDefault="008F6556" w:rsidP="003D5E21">
      <w:r w:rsidRPr="008F6556">
        <w:rPr>
          <w:highlight w:val="yellow"/>
        </w:rPr>
        <w:t>TODO</w:t>
      </w:r>
    </w:p>
    <w:p w14:paraId="674B8D92" w14:textId="0FC7202E" w:rsidR="00432DB1" w:rsidRPr="00936713" w:rsidRDefault="00432DB1">
      <w:pPr>
        <w:spacing w:line="240" w:lineRule="auto"/>
      </w:pPr>
      <w:r w:rsidRPr="00936713">
        <w:br w:type="page"/>
      </w:r>
    </w:p>
    <w:p w14:paraId="52575F62" w14:textId="3C2DFC04" w:rsidR="006254BF" w:rsidRPr="00936713" w:rsidRDefault="00651319" w:rsidP="008D0BD6">
      <w:pPr>
        <w:pStyle w:val="Heading1"/>
      </w:pPr>
      <w:bookmarkStart w:id="184" w:name="_Toc188879063"/>
      <w:bookmarkStart w:id="185" w:name="_Toc190680730"/>
      <w:r w:rsidRPr="00936713">
        <w:lastRenderedPageBreak/>
        <w:t xml:space="preserve">Diskussion </w:t>
      </w:r>
      <w:r w:rsidR="00D806D3" w:rsidRPr="00936713">
        <w:t xml:space="preserve">/ </w:t>
      </w:r>
      <w:r w:rsidRPr="00936713">
        <w:t>Zusammenfassung</w:t>
      </w:r>
      <w:bookmarkEnd w:id="184"/>
      <w:bookmarkEnd w:id="185"/>
    </w:p>
    <w:p w14:paraId="15EBFC05" w14:textId="511AEBC4" w:rsidR="00C75A33" w:rsidRPr="00936713" w:rsidRDefault="008F6556" w:rsidP="00C75A33">
      <w:r w:rsidRPr="008F6556">
        <w:rPr>
          <w:highlight w:val="yellow"/>
        </w:rPr>
        <w:t>TODO</w:t>
      </w:r>
    </w:p>
    <w:p w14:paraId="147D5B30" w14:textId="77777777" w:rsidR="0091644A" w:rsidRPr="00936713" w:rsidRDefault="0091644A" w:rsidP="008D0BD6"/>
    <w:p w14:paraId="18A577BA" w14:textId="0F31E341" w:rsidR="00432DB1" w:rsidRPr="00936713" w:rsidRDefault="00432DB1">
      <w:pPr>
        <w:spacing w:line="240" w:lineRule="auto"/>
      </w:pPr>
      <w:r w:rsidRPr="00936713">
        <w:br w:type="page"/>
      </w:r>
    </w:p>
    <w:p w14:paraId="262C864D" w14:textId="402BE801" w:rsidR="005E7001" w:rsidRPr="00936713" w:rsidRDefault="00E244A2" w:rsidP="00432DB1">
      <w:pPr>
        <w:pStyle w:val="Heading1"/>
      </w:pPr>
      <w:bookmarkStart w:id="186" w:name="_Toc188879064"/>
      <w:bookmarkStart w:id="187" w:name="_Hlk166052967"/>
      <w:bookmarkStart w:id="188" w:name="_Hlk166052501"/>
      <w:bookmarkStart w:id="189" w:name="_Toc190680731"/>
      <w:r w:rsidRPr="00936713">
        <w:lastRenderedPageBreak/>
        <w:t>Abbildungsverzeichnis</w:t>
      </w:r>
      <w:bookmarkEnd w:id="186"/>
      <w:bookmarkEnd w:id="189"/>
    </w:p>
    <w:bookmarkEnd w:id="187"/>
    <w:bookmarkEnd w:id="188"/>
    <w:p w14:paraId="79683D33" w14:textId="05E044A5" w:rsidR="008F6556"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r>
        <w:fldChar w:fldCharType="begin"/>
      </w:r>
      <w:r>
        <w:instrText xml:space="preserve"> TOC \h \z \c "Abbildung" </w:instrText>
      </w:r>
      <w:r>
        <w:fldChar w:fldCharType="separate"/>
      </w:r>
      <w:hyperlink w:anchor="_Toc190680579" w:history="1">
        <w:r w:rsidRPr="009F4B17">
          <w:rPr>
            <w:rStyle w:val="Hyperlink"/>
            <w:noProof/>
          </w:rPr>
          <w:t>Abbildung 1 Konsistentes System</w:t>
        </w:r>
        <w:r>
          <w:rPr>
            <w:noProof/>
            <w:webHidden/>
          </w:rPr>
          <w:tab/>
        </w:r>
        <w:r>
          <w:rPr>
            <w:noProof/>
            <w:webHidden/>
          </w:rPr>
          <w:fldChar w:fldCharType="begin"/>
        </w:r>
        <w:r>
          <w:rPr>
            <w:noProof/>
            <w:webHidden/>
          </w:rPr>
          <w:instrText xml:space="preserve"> PAGEREF _Toc190680579 \h </w:instrText>
        </w:r>
        <w:r>
          <w:rPr>
            <w:noProof/>
            <w:webHidden/>
          </w:rPr>
        </w:r>
        <w:r>
          <w:rPr>
            <w:noProof/>
            <w:webHidden/>
          </w:rPr>
          <w:fldChar w:fldCharType="separate"/>
        </w:r>
        <w:r>
          <w:rPr>
            <w:noProof/>
            <w:webHidden/>
          </w:rPr>
          <w:t>7</w:t>
        </w:r>
        <w:r>
          <w:rPr>
            <w:noProof/>
            <w:webHidden/>
          </w:rPr>
          <w:fldChar w:fldCharType="end"/>
        </w:r>
      </w:hyperlink>
    </w:p>
    <w:p w14:paraId="2F00CBDC" w14:textId="78407F9C" w:rsidR="008F6556"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680580" w:history="1">
        <w:r w:rsidRPr="009F4B17">
          <w:rPr>
            <w:rStyle w:val="Hyperlink"/>
            <w:noProof/>
          </w:rPr>
          <w:t>Abbildung 2 Inkonsistentes System</w:t>
        </w:r>
        <w:r>
          <w:rPr>
            <w:noProof/>
            <w:webHidden/>
          </w:rPr>
          <w:tab/>
        </w:r>
        <w:r>
          <w:rPr>
            <w:noProof/>
            <w:webHidden/>
          </w:rPr>
          <w:fldChar w:fldCharType="begin"/>
        </w:r>
        <w:r>
          <w:rPr>
            <w:noProof/>
            <w:webHidden/>
          </w:rPr>
          <w:instrText xml:space="preserve"> PAGEREF _Toc190680580 \h </w:instrText>
        </w:r>
        <w:r>
          <w:rPr>
            <w:noProof/>
            <w:webHidden/>
          </w:rPr>
        </w:r>
        <w:r>
          <w:rPr>
            <w:noProof/>
            <w:webHidden/>
          </w:rPr>
          <w:fldChar w:fldCharType="separate"/>
        </w:r>
        <w:r>
          <w:rPr>
            <w:noProof/>
            <w:webHidden/>
          </w:rPr>
          <w:t>8</w:t>
        </w:r>
        <w:r>
          <w:rPr>
            <w:noProof/>
            <w:webHidden/>
          </w:rPr>
          <w:fldChar w:fldCharType="end"/>
        </w:r>
      </w:hyperlink>
    </w:p>
    <w:p w14:paraId="4C9973FD" w14:textId="5E225C3F" w:rsidR="008F6556"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680581" w:history="1">
        <w:r w:rsidRPr="009F4B17">
          <w:rPr>
            <w:rStyle w:val="Hyperlink"/>
            <w:noProof/>
          </w:rPr>
          <w:t>Abbildung 3 Datensynchronisation als synchroner Fluss [5]</w:t>
        </w:r>
        <w:r>
          <w:rPr>
            <w:noProof/>
            <w:webHidden/>
          </w:rPr>
          <w:tab/>
        </w:r>
        <w:r>
          <w:rPr>
            <w:noProof/>
            <w:webHidden/>
          </w:rPr>
          <w:fldChar w:fldCharType="begin"/>
        </w:r>
        <w:r>
          <w:rPr>
            <w:noProof/>
            <w:webHidden/>
          </w:rPr>
          <w:instrText xml:space="preserve"> PAGEREF _Toc190680581 \h </w:instrText>
        </w:r>
        <w:r>
          <w:rPr>
            <w:noProof/>
            <w:webHidden/>
          </w:rPr>
        </w:r>
        <w:r>
          <w:rPr>
            <w:noProof/>
            <w:webHidden/>
          </w:rPr>
          <w:fldChar w:fldCharType="separate"/>
        </w:r>
        <w:r>
          <w:rPr>
            <w:noProof/>
            <w:webHidden/>
          </w:rPr>
          <w:t>9</w:t>
        </w:r>
        <w:r>
          <w:rPr>
            <w:noProof/>
            <w:webHidden/>
          </w:rPr>
          <w:fldChar w:fldCharType="end"/>
        </w:r>
      </w:hyperlink>
    </w:p>
    <w:p w14:paraId="36038C2C" w14:textId="7E169104" w:rsidR="008F6556"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680582" w:history="1">
        <w:r w:rsidRPr="009F4B17">
          <w:rPr>
            <w:rStyle w:val="Hyperlink"/>
            <w:noProof/>
          </w:rPr>
          <w:t>Abbildung 4 Darstellung einer asynchronen Datensynchronisation</w:t>
        </w:r>
        <w:r>
          <w:rPr>
            <w:noProof/>
            <w:webHidden/>
          </w:rPr>
          <w:tab/>
        </w:r>
        <w:r>
          <w:rPr>
            <w:noProof/>
            <w:webHidden/>
          </w:rPr>
          <w:fldChar w:fldCharType="begin"/>
        </w:r>
        <w:r>
          <w:rPr>
            <w:noProof/>
            <w:webHidden/>
          </w:rPr>
          <w:instrText xml:space="preserve"> PAGEREF _Toc190680582 \h </w:instrText>
        </w:r>
        <w:r>
          <w:rPr>
            <w:noProof/>
            <w:webHidden/>
          </w:rPr>
        </w:r>
        <w:r>
          <w:rPr>
            <w:noProof/>
            <w:webHidden/>
          </w:rPr>
          <w:fldChar w:fldCharType="separate"/>
        </w:r>
        <w:r>
          <w:rPr>
            <w:noProof/>
            <w:webHidden/>
          </w:rPr>
          <w:t>9</w:t>
        </w:r>
        <w:r>
          <w:rPr>
            <w:noProof/>
            <w:webHidden/>
          </w:rPr>
          <w:fldChar w:fldCharType="end"/>
        </w:r>
      </w:hyperlink>
    </w:p>
    <w:p w14:paraId="412556F7" w14:textId="68417BF0" w:rsidR="008F6556"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680583" w:history="1">
        <w:r w:rsidRPr="009F4B17">
          <w:rPr>
            <w:rStyle w:val="Hyperlink"/>
            <w:noProof/>
          </w:rPr>
          <w:t>Abbildung 5 Ablauf von Partial Storage Datenabfragen</w:t>
        </w:r>
        <w:r>
          <w:rPr>
            <w:noProof/>
            <w:webHidden/>
          </w:rPr>
          <w:tab/>
        </w:r>
        <w:r>
          <w:rPr>
            <w:noProof/>
            <w:webHidden/>
          </w:rPr>
          <w:fldChar w:fldCharType="begin"/>
        </w:r>
        <w:r>
          <w:rPr>
            <w:noProof/>
            <w:webHidden/>
          </w:rPr>
          <w:instrText xml:space="preserve"> PAGEREF _Toc190680583 \h </w:instrText>
        </w:r>
        <w:r>
          <w:rPr>
            <w:noProof/>
            <w:webHidden/>
          </w:rPr>
        </w:r>
        <w:r>
          <w:rPr>
            <w:noProof/>
            <w:webHidden/>
          </w:rPr>
          <w:fldChar w:fldCharType="separate"/>
        </w:r>
        <w:r>
          <w:rPr>
            <w:noProof/>
            <w:webHidden/>
          </w:rPr>
          <w:t>10</w:t>
        </w:r>
        <w:r>
          <w:rPr>
            <w:noProof/>
            <w:webHidden/>
          </w:rPr>
          <w:fldChar w:fldCharType="end"/>
        </w:r>
      </w:hyperlink>
    </w:p>
    <w:p w14:paraId="5086198C" w14:textId="25ED9378" w:rsidR="008F6556"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680584" w:history="1">
        <w:r w:rsidRPr="009F4B17">
          <w:rPr>
            <w:rStyle w:val="Hyperlink"/>
            <w:noProof/>
          </w:rPr>
          <w:t>Abbildung 6 Darstellung der Complete Storage Datenabfrage</w:t>
        </w:r>
        <w:r>
          <w:rPr>
            <w:noProof/>
            <w:webHidden/>
          </w:rPr>
          <w:tab/>
        </w:r>
        <w:r>
          <w:rPr>
            <w:noProof/>
            <w:webHidden/>
          </w:rPr>
          <w:fldChar w:fldCharType="begin"/>
        </w:r>
        <w:r>
          <w:rPr>
            <w:noProof/>
            <w:webHidden/>
          </w:rPr>
          <w:instrText xml:space="preserve"> PAGEREF _Toc190680584 \h </w:instrText>
        </w:r>
        <w:r>
          <w:rPr>
            <w:noProof/>
            <w:webHidden/>
          </w:rPr>
        </w:r>
        <w:r>
          <w:rPr>
            <w:noProof/>
            <w:webHidden/>
          </w:rPr>
          <w:fldChar w:fldCharType="separate"/>
        </w:r>
        <w:r>
          <w:rPr>
            <w:noProof/>
            <w:webHidden/>
          </w:rPr>
          <w:t>11</w:t>
        </w:r>
        <w:r>
          <w:rPr>
            <w:noProof/>
            <w:webHidden/>
          </w:rPr>
          <w:fldChar w:fldCharType="end"/>
        </w:r>
      </w:hyperlink>
    </w:p>
    <w:p w14:paraId="438EE534" w14:textId="4BB7BC6F" w:rsidR="008F6556"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680585" w:history="1">
        <w:r w:rsidRPr="009F4B17">
          <w:rPr>
            <w:rStyle w:val="Hyperlink"/>
            <w:noProof/>
          </w:rPr>
          <w:t>Abbildung 7 Darstellung des Full Transfer Übertragungsmuster</w:t>
        </w:r>
        <w:r>
          <w:rPr>
            <w:noProof/>
            <w:webHidden/>
          </w:rPr>
          <w:tab/>
        </w:r>
        <w:r>
          <w:rPr>
            <w:noProof/>
            <w:webHidden/>
          </w:rPr>
          <w:fldChar w:fldCharType="begin"/>
        </w:r>
        <w:r>
          <w:rPr>
            <w:noProof/>
            <w:webHidden/>
          </w:rPr>
          <w:instrText xml:space="preserve"> PAGEREF _Toc190680585 \h </w:instrText>
        </w:r>
        <w:r>
          <w:rPr>
            <w:noProof/>
            <w:webHidden/>
          </w:rPr>
        </w:r>
        <w:r>
          <w:rPr>
            <w:noProof/>
            <w:webHidden/>
          </w:rPr>
          <w:fldChar w:fldCharType="separate"/>
        </w:r>
        <w:r>
          <w:rPr>
            <w:noProof/>
            <w:webHidden/>
          </w:rPr>
          <w:t>12</w:t>
        </w:r>
        <w:r>
          <w:rPr>
            <w:noProof/>
            <w:webHidden/>
          </w:rPr>
          <w:fldChar w:fldCharType="end"/>
        </w:r>
      </w:hyperlink>
    </w:p>
    <w:p w14:paraId="5BFBD175" w14:textId="3224A9E9" w:rsidR="008F6556"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680586" w:history="1">
        <w:r w:rsidRPr="009F4B17">
          <w:rPr>
            <w:rStyle w:val="Hyperlink"/>
            <w:noProof/>
          </w:rPr>
          <w:t>Abbildung 8 Darstellung des Musters Timestamp Transfer</w:t>
        </w:r>
        <w:r>
          <w:rPr>
            <w:noProof/>
            <w:webHidden/>
          </w:rPr>
          <w:tab/>
        </w:r>
        <w:r>
          <w:rPr>
            <w:noProof/>
            <w:webHidden/>
          </w:rPr>
          <w:fldChar w:fldCharType="begin"/>
        </w:r>
        <w:r>
          <w:rPr>
            <w:noProof/>
            <w:webHidden/>
          </w:rPr>
          <w:instrText xml:space="preserve"> PAGEREF _Toc190680586 \h </w:instrText>
        </w:r>
        <w:r>
          <w:rPr>
            <w:noProof/>
            <w:webHidden/>
          </w:rPr>
        </w:r>
        <w:r>
          <w:rPr>
            <w:noProof/>
            <w:webHidden/>
          </w:rPr>
          <w:fldChar w:fldCharType="separate"/>
        </w:r>
        <w:r>
          <w:rPr>
            <w:noProof/>
            <w:webHidden/>
          </w:rPr>
          <w:t>12</w:t>
        </w:r>
        <w:r>
          <w:rPr>
            <w:noProof/>
            <w:webHidden/>
          </w:rPr>
          <w:fldChar w:fldCharType="end"/>
        </w:r>
      </w:hyperlink>
    </w:p>
    <w:p w14:paraId="669F5FFA" w14:textId="02541080" w:rsidR="008F6556"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680587" w:history="1">
        <w:r w:rsidRPr="009F4B17">
          <w:rPr>
            <w:rStyle w:val="Hyperlink"/>
            <w:noProof/>
          </w:rPr>
          <w:t>Abbildung 9 Darstellung des Musters Mathematischer Transfer</w:t>
        </w:r>
        <w:r>
          <w:rPr>
            <w:noProof/>
            <w:webHidden/>
          </w:rPr>
          <w:tab/>
        </w:r>
        <w:r>
          <w:rPr>
            <w:noProof/>
            <w:webHidden/>
          </w:rPr>
          <w:fldChar w:fldCharType="begin"/>
        </w:r>
        <w:r>
          <w:rPr>
            <w:noProof/>
            <w:webHidden/>
          </w:rPr>
          <w:instrText xml:space="preserve"> PAGEREF _Toc190680587 \h </w:instrText>
        </w:r>
        <w:r>
          <w:rPr>
            <w:noProof/>
            <w:webHidden/>
          </w:rPr>
        </w:r>
        <w:r>
          <w:rPr>
            <w:noProof/>
            <w:webHidden/>
          </w:rPr>
          <w:fldChar w:fldCharType="separate"/>
        </w:r>
        <w:r>
          <w:rPr>
            <w:noProof/>
            <w:webHidden/>
          </w:rPr>
          <w:t>13</w:t>
        </w:r>
        <w:r>
          <w:rPr>
            <w:noProof/>
            <w:webHidden/>
          </w:rPr>
          <w:fldChar w:fldCharType="end"/>
        </w:r>
      </w:hyperlink>
    </w:p>
    <w:p w14:paraId="0B31D7EF" w14:textId="7FE79883" w:rsidR="008F6556"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680588" w:history="1">
        <w:r w:rsidRPr="009F4B17">
          <w:rPr>
            <w:rStyle w:val="Hyperlink"/>
            <w:noProof/>
          </w:rPr>
          <w:t>Abbildung 10 Loginmaske</w:t>
        </w:r>
        <w:r>
          <w:rPr>
            <w:noProof/>
            <w:webHidden/>
          </w:rPr>
          <w:tab/>
        </w:r>
        <w:r>
          <w:rPr>
            <w:noProof/>
            <w:webHidden/>
          </w:rPr>
          <w:fldChar w:fldCharType="begin"/>
        </w:r>
        <w:r>
          <w:rPr>
            <w:noProof/>
            <w:webHidden/>
          </w:rPr>
          <w:instrText xml:space="preserve"> PAGEREF _Toc190680588 \h </w:instrText>
        </w:r>
        <w:r>
          <w:rPr>
            <w:noProof/>
            <w:webHidden/>
          </w:rPr>
        </w:r>
        <w:r>
          <w:rPr>
            <w:noProof/>
            <w:webHidden/>
          </w:rPr>
          <w:fldChar w:fldCharType="separate"/>
        </w:r>
        <w:r>
          <w:rPr>
            <w:noProof/>
            <w:webHidden/>
          </w:rPr>
          <w:t>20</w:t>
        </w:r>
        <w:r>
          <w:rPr>
            <w:noProof/>
            <w:webHidden/>
          </w:rPr>
          <w:fldChar w:fldCharType="end"/>
        </w:r>
      </w:hyperlink>
    </w:p>
    <w:p w14:paraId="1235A4B3" w14:textId="191DDCEE" w:rsidR="008F6556"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680589" w:history="1">
        <w:r w:rsidRPr="009F4B17">
          <w:rPr>
            <w:rStyle w:val="Hyperlink"/>
            <w:noProof/>
          </w:rPr>
          <w:t>Abbildung 11 Projektübersicht</w:t>
        </w:r>
        <w:r>
          <w:rPr>
            <w:noProof/>
            <w:webHidden/>
          </w:rPr>
          <w:tab/>
        </w:r>
        <w:r>
          <w:rPr>
            <w:noProof/>
            <w:webHidden/>
          </w:rPr>
          <w:fldChar w:fldCharType="begin"/>
        </w:r>
        <w:r>
          <w:rPr>
            <w:noProof/>
            <w:webHidden/>
          </w:rPr>
          <w:instrText xml:space="preserve"> PAGEREF _Toc190680589 \h </w:instrText>
        </w:r>
        <w:r>
          <w:rPr>
            <w:noProof/>
            <w:webHidden/>
          </w:rPr>
        </w:r>
        <w:r>
          <w:rPr>
            <w:noProof/>
            <w:webHidden/>
          </w:rPr>
          <w:fldChar w:fldCharType="separate"/>
        </w:r>
        <w:r>
          <w:rPr>
            <w:noProof/>
            <w:webHidden/>
          </w:rPr>
          <w:t>21</w:t>
        </w:r>
        <w:r>
          <w:rPr>
            <w:noProof/>
            <w:webHidden/>
          </w:rPr>
          <w:fldChar w:fldCharType="end"/>
        </w:r>
      </w:hyperlink>
    </w:p>
    <w:p w14:paraId="2EFC1556" w14:textId="7EA96C04" w:rsidR="008F6556"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680590" w:history="1">
        <w:r w:rsidRPr="009F4B17">
          <w:rPr>
            <w:rStyle w:val="Hyperlink"/>
            <w:noProof/>
          </w:rPr>
          <w:t>Abbildung 12 Projektdetailansicht</w:t>
        </w:r>
        <w:r>
          <w:rPr>
            <w:noProof/>
            <w:webHidden/>
          </w:rPr>
          <w:tab/>
        </w:r>
        <w:r>
          <w:rPr>
            <w:noProof/>
            <w:webHidden/>
          </w:rPr>
          <w:fldChar w:fldCharType="begin"/>
        </w:r>
        <w:r>
          <w:rPr>
            <w:noProof/>
            <w:webHidden/>
          </w:rPr>
          <w:instrText xml:space="preserve"> PAGEREF _Toc190680590 \h </w:instrText>
        </w:r>
        <w:r>
          <w:rPr>
            <w:noProof/>
            <w:webHidden/>
          </w:rPr>
        </w:r>
        <w:r>
          <w:rPr>
            <w:noProof/>
            <w:webHidden/>
          </w:rPr>
          <w:fldChar w:fldCharType="separate"/>
        </w:r>
        <w:r>
          <w:rPr>
            <w:noProof/>
            <w:webHidden/>
          </w:rPr>
          <w:t>21</w:t>
        </w:r>
        <w:r>
          <w:rPr>
            <w:noProof/>
            <w:webHidden/>
          </w:rPr>
          <w:fldChar w:fldCharType="end"/>
        </w:r>
      </w:hyperlink>
    </w:p>
    <w:p w14:paraId="17CB4176" w14:textId="7D71791E" w:rsidR="008F6556"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680591" w:history="1">
        <w:r w:rsidRPr="009F4B17">
          <w:rPr>
            <w:rStyle w:val="Hyperlink"/>
            <w:noProof/>
          </w:rPr>
          <w:t>Abbildung 13 Notizenübersicht</w:t>
        </w:r>
        <w:r>
          <w:rPr>
            <w:noProof/>
            <w:webHidden/>
          </w:rPr>
          <w:tab/>
        </w:r>
        <w:r>
          <w:rPr>
            <w:noProof/>
            <w:webHidden/>
          </w:rPr>
          <w:fldChar w:fldCharType="begin"/>
        </w:r>
        <w:r>
          <w:rPr>
            <w:noProof/>
            <w:webHidden/>
          </w:rPr>
          <w:instrText xml:space="preserve"> PAGEREF _Toc190680591 \h </w:instrText>
        </w:r>
        <w:r>
          <w:rPr>
            <w:noProof/>
            <w:webHidden/>
          </w:rPr>
        </w:r>
        <w:r>
          <w:rPr>
            <w:noProof/>
            <w:webHidden/>
          </w:rPr>
          <w:fldChar w:fldCharType="separate"/>
        </w:r>
        <w:r>
          <w:rPr>
            <w:noProof/>
            <w:webHidden/>
          </w:rPr>
          <w:t>22</w:t>
        </w:r>
        <w:r>
          <w:rPr>
            <w:noProof/>
            <w:webHidden/>
          </w:rPr>
          <w:fldChar w:fldCharType="end"/>
        </w:r>
      </w:hyperlink>
    </w:p>
    <w:p w14:paraId="6B9B0EB3" w14:textId="36123B7B" w:rsidR="008F6556"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680592" w:history="1">
        <w:r w:rsidRPr="009F4B17">
          <w:rPr>
            <w:rStyle w:val="Hyperlink"/>
            <w:noProof/>
          </w:rPr>
          <w:t>Abbildung 14 Notizdetailansicht</w:t>
        </w:r>
        <w:r>
          <w:rPr>
            <w:noProof/>
            <w:webHidden/>
          </w:rPr>
          <w:tab/>
        </w:r>
        <w:r>
          <w:rPr>
            <w:noProof/>
            <w:webHidden/>
          </w:rPr>
          <w:fldChar w:fldCharType="begin"/>
        </w:r>
        <w:r>
          <w:rPr>
            <w:noProof/>
            <w:webHidden/>
          </w:rPr>
          <w:instrText xml:space="preserve"> PAGEREF _Toc190680592 \h </w:instrText>
        </w:r>
        <w:r>
          <w:rPr>
            <w:noProof/>
            <w:webHidden/>
          </w:rPr>
        </w:r>
        <w:r>
          <w:rPr>
            <w:noProof/>
            <w:webHidden/>
          </w:rPr>
          <w:fldChar w:fldCharType="separate"/>
        </w:r>
        <w:r>
          <w:rPr>
            <w:noProof/>
            <w:webHidden/>
          </w:rPr>
          <w:t>22</w:t>
        </w:r>
        <w:r>
          <w:rPr>
            <w:noProof/>
            <w:webHidden/>
          </w:rPr>
          <w:fldChar w:fldCharType="end"/>
        </w:r>
      </w:hyperlink>
    </w:p>
    <w:p w14:paraId="368FEA21" w14:textId="017E6B9B" w:rsidR="008F6556"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680593" w:history="1">
        <w:r w:rsidRPr="009F4B17">
          <w:rPr>
            <w:rStyle w:val="Hyperlink"/>
            <w:noProof/>
          </w:rPr>
          <w:t>Abbildung 15 Neue Notiz erfassen</w:t>
        </w:r>
        <w:r>
          <w:rPr>
            <w:noProof/>
            <w:webHidden/>
          </w:rPr>
          <w:tab/>
        </w:r>
        <w:r>
          <w:rPr>
            <w:noProof/>
            <w:webHidden/>
          </w:rPr>
          <w:fldChar w:fldCharType="begin"/>
        </w:r>
        <w:r>
          <w:rPr>
            <w:noProof/>
            <w:webHidden/>
          </w:rPr>
          <w:instrText xml:space="preserve"> PAGEREF _Toc190680593 \h </w:instrText>
        </w:r>
        <w:r>
          <w:rPr>
            <w:noProof/>
            <w:webHidden/>
          </w:rPr>
        </w:r>
        <w:r>
          <w:rPr>
            <w:noProof/>
            <w:webHidden/>
          </w:rPr>
          <w:fldChar w:fldCharType="separate"/>
        </w:r>
        <w:r>
          <w:rPr>
            <w:noProof/>
            <w:webHidden/>
          </w:rPr>
          <w:t>23</w:t>
        </w:r>
        <w:r>
          <w:rPr>
            <w:noProof/>
            <w:webHidden/>
          </w:rPr>
          <w:fldChar w:fldCharType="end"/>
        </w:r>
      </w:hyperlink>
    </w:p>
    <w:p w14:paraId="4A15CCA1" w14:textId="0CF504C7" w:rsidR="008F6556"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680594" w:history="1">
        <w:r w:rsidRPr="009F4B17">
          <w:rPr>
            <w:rStyle w:val="Hyperlink"/>
            <w:noProof/>
          </w:rPr>
          <w:t>Abbildung 16 Anwendungsfalldiagramm für die Applikation Baustellen App</w:t>
        </w:r>
        <w:r>
          <w:rPr>
            <w:noProof/>
            <w:webHidden/>
          </w:rPr>
          <w:tab/>
        </w:r>
        <w:r>
          <w:rPr>
            <w:noProof/>
            <w:webHidden/>
          </w:rPr>
          <w:fldChar w:fldCharType="begin"/>
        </w:r>
        <w:r>
          <w:rPr>
            <w:noProof/>
            <w:webHidden/>
          </w:rPr>
          <w:instrText xml:space="preserve"> PAGEREF _Toc190680594 \h </w:instrText>
        </w:r>
        <w:r>
          <w:rPr>
            <w:noProof/>
            <w:webHidden/>
          </w:rPr>
        </w:r>
        <w:r>
          <w:rPr>
            <w:noProof/>
            <w:webHidden/>
          </w:rPr>
          <w:fldChar w:fldCharType="separate"/>
        </w:r>
        <w:r>
          <w:rPr>
            <w:noProof/>
            <w:webHidden/>
          </w:rPr>
          <w:t>25</w:t>
        </w:r>
        <w:r>
          <w:rPr>
            <w:noProof/>
            <w:webHidden/>
          </w:rPr>
          <w:fldChar w:fldCharType="end"/>
        </w:r>
      </w:hyperlink>
    </w:p>
    <w:p w14:paraId="415811C2" w14:textId="04D55E40" w:rsidR="008F6556"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680595" w:history="1">
        <w:r w:rsidRPr="009F4B17">
          <w:rPr>
            <w:rStyle w:val="Hyperlink"/>
            <w:noProof/>
          </w:rPr>
          <w:t>Abbildung 17 Fachlicher Kontext</w:t>
        </w:r>
        <w:r>
          <w:rPr>
            <w:noProof/>
            <w:webHidden/>
          </w:rPr>
          <w:tab/>
        </w:r>
        <w:r>
          <w:rPr>
            <w:noProof/>
            <w:webHidden/>
          </w:rPr>
          <w:fldChar w:fldCharType="begin"/>
        </w:r>
        <w:r>
          <w:rPr>
            <w:noProof/>
            <w:webHidden/>
          </w:rPr>
          <w:instrText xml:space="preserve"> PAGEREF _Toc190680595 \h </w:instrText>
        </w:r>
        <w:r>
          <w:rPr>
            <w:noProof/>
            <w:webHidden/>
          </w:rPr>
        </w:r>
        <w:r>
          <w:rPr>
            <w:noProof/>
            <w:webHidden/>
          </w:rPr>
          <w:fldChar w:fldCharType="separate"/>
        </w:r>
        <w:r>
          <w:rPr>
            <w:noProof/>
            <w:webHidden/>
          </w:rPr>
          <w:t>28</w:t>
        </w:r>
        <w:r>
          <w:rPr>
            <w:noProof/>
            <w:webHidden/>
          </w:rPr>
          <w:fldChar w:fldCharType="end"/>
        </w:r>
      </w:hyperlink>
    </w:p>
    <w:p w14:paraId="6AAE0E13" w14:textId="3DBB2B62" w:rsidR="008F6556"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680596" w:history="1">
        <w:r w:rsidRPr="009F4B17">
          <w:rPr>
            <w:rStyle w:val="Hyperlink"/>
            <w:noProof/>
          </w:rPr>
          <w:t>Abbildung 18 Bausteinsicht Level 0 Fachlicher Kontext</w:t>
        </w:r>
        <w:r>
          <w:rPr>
            <w:noProof/>
            <w:webHidden/>
          </w:rPr>
          <w:tab/>
        </w:r>
        <w:r>
          <w:rPr>
            <w:noProof/>
            <w:webHidden/>
          </w:rPr>
          <w:fldChar w:fldCharType="begin"/>
        </w:r>
        <w:r>
          <w:rPr>
            <w:noProof/>
            <w:webHidden/>
          </w:rPr>
          <w:instrText xml:space="preserve"> PAGEREF _Toc190680596 \h </w:instrText>
        </w:r>
        <w:r>
          <w:rPr>
            <w:noProof/>
            <w:webHidden/>
          </w:rPr>
        </w:r>
        <w:r>
          <w:rPr>
            <w:noProof/>
            <w:webHidden/>
          </w:rPr>
          <w:fldChar w:fldCharType="separate"/>
        </w:r>
        <w:r>
          <w:rPr>
            <w:noProof/>
            <w:webHidden/>
          </w:rPr>
          <w:t>31</w:t>
        </w:r>
        <w:r>
          <w:rPr>
            <w:noProof/>
            <w:webHidden/>
          </w:rPr>
          <w:fldChar w:fldCharType="end"/>
        </w:r>
      </w:hyperlink>
    </w:p>
    <w:p w14:paraId="325EDD7F" w14:textId="751991E3" w:rsidR="008F6556"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680597" w:history="1">
        <w:r w:rsidRPr="009F4B17">
          <w:rPr>
            <w:rStyle w:val="Hyperlink"/>
            <w:noProof/>
          </w:rPr>
          <w:t>Abbildung 19 Bausteinsicht Level 0 Technischer Kontext</w:t>
        </w:r>
        <w:r>
          <w:rPr>
            <w:noProof/>
            <w:webHidden/>
          </w:rPr>
          <w:tab/>
        </w:r>
        <w:r>
          <w:rPr>
            <w:noProof/>
            <w:webHidden/>
          </w:rPr>
          <w:fldChar w:fldCharType="begin"/>
        </w:r>
        <w:r>
          <w:rPr>
            <w:noProof/>
            <w:webHidden/>
          </w:rPr>
          <w:instrText xml:space="preserve"> PAGEREF _Toc190680597 \h </w:instrText>
        </w:r>
        <w:r>
          <w:rPr>
            <w:noProof/>
            <w:webHidden/>
          </w:rPr>
        </w:r>
        <w:r>
          <w:rPr>
            <w:noProof/>
            <w:webHidden/>
          </w:rPr>
          <w:fldChar w:fldCharType="separate"/>
        </w:r>
        <w:r>
          <w:rPr>
            <w:noProof/>
            <w:webHidden/>
          </w:rPr>
          <w:t>32</w:t>
        </w:r>
        <w:r>
          <w:rPr>
            <w:noProof/>
            <w:webHidden/>
          </w:rPr>
          <w:fldChar w:fldCharType="end"/>
        </w:r>
      </w:hyperlink>
    </w:p>
    <w:p w14:paraId="7C642EDE" w14:textId="31DD0A84" w:rsidR="008F6556"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680598" w:history="1">
        <w:r w:rsidRPr="009F4B17">
          <w:rPr>
            <w:rStyle w:val="Hyperlink"/>
            <w:noProof/>
          </w:rPr>
          <w:t>Abbildung 20 Bausteinsicht der mobilen App Level 1</w:t>
        </w:r>
        <w:r>
          <w:rPr>
            <w:noProof/>
            <w:webHidden/>
          </w:rPr>
          <w:tab/>
        </w:r>
        <w:r>
          <w:rPr>
            <w:noProof/>
            <w:webHidden/>
          </w:rPr>
          <w:fldChar w:fldCharType="begin"/>
        </w:r>
        <w:r>
          <w:rPr>
            <w:noProof/>
            <w:webHidden/>
          </w:rPr>
          <w:instrText xml:space="preserve"> PAGEREF _Toc190680598 \h </w:instrText>
        </w:r>
        <w:r>
          <w:rPr>
            <w:noProof/>
            <w:webHidden/>
          </w:rPr>
        </w:r>
        <w:r>
          <w:rPr>
            <w:noProof/>
            <w:webHidden/>
          </w:rPr>
          <w:fldChar w:fldCharType="separate"/>
        </w:r>
        <w:r>
          <w:rPr>
            <w:noProof/>
            <w:webHidden/>
          </w:rPr>
          <w:t>34</w:t>
        </w:r>
        <w:r>
          <w:rPr>
            <w:noProof/>
            <w:webHidden/>
          </w:rPr>
          <w:fldChar w:fldCharType="end"/>
        </w:r>
      </w:hyperlink>
    </w:p>
    <w:p w14:paraId="2A6703C5" w14:textId="6DE3D023" w:rsidR="008F6556"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680599" w:history="1">
        <w:r w:rsidRPr="009F4B17">
          <w:rPr>
            <w:rStyle w:val="Hyperlink"/>
            <w:noProof/>
          </w:rPr>
          <w:t>Abbildung 21 Bausteinsicht Web Portal Level 1</w:t>
        </w:r>
        <w:r>
          <w:rPr>
            <w:noProof/>
            <w:webHidden/>
          </w:rPr>
          <w:tab/>
        </w:r>
        <w:r>
          <w:rPr>
            <w:noProof/>
            <w:webHidden/>
          </w:rPr>
          <w:fldChar w:fldCharType="begin"/>
        </w:r>
        <w:r>
          <w:rPr>
            <w:noProof/>
            <w:webHidden/>
          </w:rPr>
          <w:instrText xml:space="preserve"> PAGEREF _Toc190680599 \h </w:instrText>
        </w:r>
        <w:r>
          <w:rPr>
            <w:noProof/>
            <w:webHidden/>
          </w:rPr>
        </w:r>
        <w:r>
          <w:rPr>
            <w:noProof/>
            <w:webHidden/>
          </w:rPr>
          <w:fldChar w:fldCharType="separate"/>
        </w:r>
        <w:r>
          <w:rPr>
            <w:noProof/>
            <w:webHidden/>
          </w:rPr>
          <w:t>35</w:t>
        </w:r>
        <w:r>
          <w:rPr>
            <w:noProof/>
            <w:webHidden/>
          </w:rPr>
          <w:fldChar w:fldCharType="end"/>
        </w:r>
      </w:hyperlink>
    </w:p>
    <w:p w14:paraId="4D085FA0" w14:textId="73716EB2" w:rsidR="008F6556"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680600" w:history="1">
        <w:r w:rsidRPr="009F4B17">
          <w:rPr>
            <w:rStyle w:val="Hyperlink"/>
            <w:noProof/>
          </w:rPr>
          <w:t>Abbildung 22 Bausteinsicht Api Gateway Level 1</w:t>
        </w:r>
        <w:r>
          <w:rPr>
            <w:noProof/>
            <w:webHidden/>
          </w:rPr>
          <w:tab/>
        </w:r>
        <w:r>
          <w:rPr>
            <w:noProof/>
            <w:webHidden/>
          </w:rPr>
          <w:fldChar w:fldCharType="begin"/>
        </w:r>
        <w:r>
          <w:rPr>
            <w:noProof/>
            <w:webHidden/>
          </w:rPr>
          <w:instrText xml:space="preserve"> PAGEREF _Toc190680600 \h </w:instrText>
        </w:r>
        <w:r>
          <w:rPr>
            <w:noProof/>
            <w:webHidden/>
          </w:rPr>
        </w:r>
        <w:r>
          <w:rPr>
            <w:noProof/>
            <w:webHidden/>
          </w:rPr>
          <w:fldChar w:fldCharType="separate"/>
        </w:r>
        <w:r>
          <w:rPr>
            <w:noProof/>
            <w:webHidden/>
          </w:rPr>
          <w:t>35</w:t>
        </w:r>
        <w:r>
          <w:rPr>
            <w:noProof/>
            <w:webHidden/>
          </w:rPr>
          <w:fldChar w:fldCharType="end"/>
        </w:r>
      </w:hyperlink>
    </w:p>
    <w:p w14:paraId="55496CC4" w14:textId="33D9D3A4" w:rsidR="008F6556"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680601" w:history="1">
        <w:r w:rsidRPr="009F4B17">
          <w:rPr>
            <w:rStyle w:val="Hyperlink"/>
            <w:noProof/>
          </w:rPr>
          <w:t>Abbildung 23 Bausteinsicht Customer Service Level 1</w:t>
        </w:r>
        <w:r>
          <w:rPr>
            <w:noProof/>
            <w:webHidden/>
          </w:rPr>
          <w:tab/>
        </w:r>
        <w:r>
          <w:rPr>
            <w:noProof/>
            <w:webHidden/>
          </w:rPr>
          <w:fldChar w:fldCharType="begin"/>
        </w:r>
        <w:r>
          <w:rPr>
            <w:noProof/>
            <w:webHidden/>
          </w:rPr>
          <w:instrText xml:space="preserve"> PAGEREF _Toc190680601 \h </w:instrText>
        </w:r>
        <w:r>
          <w:rPr>
            <w:noProof/>
            <w:webHidden/>
          </w:rPr>
        </w:r>
        <w:r>
          <w:rPr>
            <w:noProof/>
            <w:webHidden/>
          </w:rPr>
          <w:fldChar w:fldCharType="separate"/>
        </w:r>
        <w:r>
          <w:rPr>
            <w:noProof/>
            <w:webHidden/>
          </w:rPr>
          <w:t>36</w:t>
        </w:r>
        <w:r>
          <w:rPr>
            <w:noProof/>
            <w:webHidden/>
          </w:rPr>
          <w:fldChar w:fldCharType="end"/>
        </w:r>
      </w:hyperlink>
    </w:p>
    <w:p w14:paraId="7CDE8DC4" w14:textId="3C3BA1D4" w:rsidR="008F6556"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680602" w:history="1">
        <w:r w:rsidRPr="009F4B17">
          <w:rPr>
            <w:rStyle w:val="Hyperlink"/>
            <w:noProof/>
          </w:rPr>
          <w:t>Abbildung 24 Bausteinsicht des Project Service Level 1</w:t>
        </w:r>
        <w:r>
          <w:rPr>
            <w:noProof/>
            <w:webHidden/>
          </w:rPr>
          <w:tab/>
        </w:r>
        <w:r>
          <w:rPr>
            <w:noProof/>
            <w:webHidden/>
          </w:rPr>
          <w:fldChar w:fldCharType="begin"/>
        </w:r>
        <w:r>
          <w:rPr>
            <w:noProof/>
            <w:webHidden/>
          </w:rPr>
          <w:instrText xml:space="preserve"> PAGEREF _Toc190680602 \h </w:instrText>
        </w:r>
        <w:r>
          <w:rPr>
            <w:noProof/>
            <w:webHidden/>
          </w:rPr>
        </w:r>
        <w:r>
          <w:rPr>
            <w:noProof/>
            <w:webHidden/>
          </w:rPr>
          <w:fldChar w:fldCharType="separate"/>
        </w:r>
        <w:r>
          <w:rPr>
            <w:noProof/>
            <w:webHidden/>
          </w:rPr>
          <w:t>37</w:t>
        </w:r>
        <w:r>
          <w:rPr>
            <w:noProof/>
            <w:webHidden/>
          </w:rPr>
          <w:fldChar w:fldCharType="end"/>
        </w:r>
      </w:hyperlink>
    </w:p>
    <w:p w14:paraId="00F18DFF" w14:textId="22D2E559" w:rsidR="008F6556"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680603" w:history="1">
        <w:r w:rsidRPr="009F4B17">
          <w:rPr>
            <w:rStyle w:val="Hyperlink"/>
            <w:noProof/>
          </w:rPr>
          <w:t>Abbildung 25 Bausteinsicht des Note Service Level 1</w:t>
        </w:r>
        <w:r>
          <w:rPr>
            <w:noProof/>
            <w:webHidden/>
          </w:rPr>
          <w:tab/>
        </w:r>
        <w:r>
          <w:rPr>
            <w:noProof/>
            <w:webHidden/>
          </w:rPr>
          <w:fldChar w:fldCharType="begin"/>
        </w:r>
        <w:r>
          <w:rPr>
            <w:noProof/>
            <w:webHidden/>
          </w:rPr>
          <w:instrText xml:space="preserve"> PAGEREF _Toc190680603 \h </w:instrText>
        </w:r>
        <w:r>
          <w:rPr>
            <w:noProof/>
            <w:webHidden/>
          </w:rPr>
        </w:r>
        <w:r>
          <w:rPr>
            <w:noProof/>
            <w:webHidden/>
          </w:rPr>
          <w:fldChar w:fldCharType="separate"/>
        </w:r>
        <w:r>
          <w:rPr>
            <w:noProof/>
            <w:webHidden/>
          </w:rPr>
          <w:t>38</w:t>
        </w:r>
        <w:r>
          <w:rPr>
            <w:noProof/>
            <w:webHidden/>
          </w:rPr>
          <w:fldChar w:fldCharType="end"/>
        </w:r>
      </w:hyperlink>
    </w:p>
    <w:p w14:paraId="4DE1116E" w14:textId="1586BC07" w:rsidR="008F6556"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680604" w:history="1">
        <w:r w:rsidRPr="009F4B17">
          <w:rPr>
            <w:rStyle w:val="Hyperlink"/>
            <w:noProof/>
          </w:rPr>
          <w:t>Abbildung 26 Bausteinsicht Commissioning Service Level 1</w:t>
        </w:r>
        <w:r>
          <w:rPr>
            <w:noProof/>
            <w:webHidden/>
          </w:rPr>
          <w:tab/>
        </w:r>
        <w:r>
          <w:rPr>
            <w:noProof/>
            <w:webHidden/>
          </w:rPr>
          <w:fldChar w:fldCharType="begin"/>
        </w:r>
        <w:r>
          <w:rPr>
            <w:noProof/>
            <w:webHidden/>
          </w:rPr>
          <w:instrText xml:space="preserve"> PAGEREF _Toc190680604 \h </w:instrText>
        </w:r>
        <w:r>
          <w:rPr>
            <w:noProof/>
            <w:webHidden/>
          </w:rPr>
        </w:r>
        <w:r>
          <w:rPr>
            <w:noProof/>
            <w:webHidden/>
          </w:rPr>
          <w:fldChar w:fldCharType="separate"/>
        </w:r>
        <w:r>
          <w:rPr>
            <w:noProof/>
            <w:webHidden/>
          </w:rPr>
          <w:t>38</w:t>
        </w:r>
        <w:r>
          <w:rPr>
            <w:noProof/>
            <w:webHidden/>
          </w:rPr>
          <w:fldChar w:fldCharType="end"/>
        </w:r>
      </w:hyperlink>
    </w:p>
    <w:p w14:paraId="4E667FBA" w14:textId="4B3B26F4" w:rsidR="008F6556"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680605" w:history="1">
        <w:r w:rsidRPr="009F4B17">
          <w:rPr>
            <w:rStyle w:val="Hyperlink"/>
            <w:noProof/>
          </w:rPr>
          <w:t>Abbildung 27 Bausteinsicht Identity Service Level 1</w:t>
        </w:r>
        <w:r>
          <w:rPr>
            <w:noProof/>
            <w:webHidden/>
          </w:rPr>
          <w:tab/>
        </w:r>
        <w:r>
          <w:rPr>
            <w:noProof/>
            <w:webHidden/>
          </w:rPr>
          <w:fldChar w:fldCharType="begin"/>
        </w:r>
        <w:r>
          <w:rPr>
            <w:noProof/>
            <w:webHidden/>
          </w:rPr>
          <w:instrText xml:space="preserve"> PAGEREF _Toc190680605 \h </w:instrText>
        </w:r>
        <w:r>
          <w:rPr>
            <w:noProof/>
            <w:webHidden/>
          </w:rPr>
        </w:r>
        <w:r>
          <w:rPr>
            <w:noProof/>
            <w:webHidden/>
          </w:rPr>
          <w:fldChar w:fldCharType="separate"/>
        </w:r>
        <w:r>
          <w:rPr>
            <w:noProof/>
            <w:webHidden/>
          </w:rPr>
          <w:t>39</w:t>
        </w:r>
        <w:r>
          <w:rPr>
            <w:noProof/>
            <w:webHidden/>
          </w:rPr>
          <w:fldChar w:fldCharType="end"/>
        </w:r>
      </w:hyperlink>
    </w:p>
    <w:p w14:paraId="4D3EF4E9" w14:textId="29921C0E" w:rsidR="008F6556"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680606" w:history="1">
        <w:r w:rsidRPr="009F4B17">
          <w:rPr>
            <w:rStyle w:val="Hyperlink"/>
            <w:noProof/>
          </w:rPr>
          <w:t>Abbildung 28 Bausteinsicht File Service Level 1</w:t>
        </w:r>
        <w:r>
          <w:rPr>
            <w:noProof/>
            <w:webHidden/>
          </w:rPr>
          <w:tab/>
        </w:r>
        <w:r>
          <w:rPr>
            <w:noProof/>
            <w:webHidden/>
          </w:rPr>
          <w:fldChar w:fldCharType="begin"/>
        </w:r>
        <w:r>
          <w:rPr>
            <w:noProof/>
            <w:webHidden/>
          </w:rPr>
          <w:instrText xml:space="preserve"> PAGEREF _Toc190680606 \h </w:instrText>
        </w:r>
        <w:r>
          <w:rPr>
            <w:noProof/>
            <w:webHidden/>
          </w:rPr>
        </w:r>
        <w:r>
          <w:rPr>
            <w:noProof/>
            <w:webHidden/>
          </w:rPr>
          <w:fldChar w:fldCharType="separate"/>
        </w:r>
        <w:r>
          <w:rPr>
            <w:noProof/>
            <w:webHidden/>
          </w:rPr>
          <w:t>40</w:t>
        </w:r>
        <w:r>
          <w:rPr>
            <w:noProof/>
            <w:webHidden/>
          </w:rPr>
          <w:fldChar w:fldCharType="end"/>
        </w:r>
      </w:hyperlink>
    </w:p>
    <w:p w14:paraId="03466F88" w14:textId="0C3E7EF1" w:rsidR="008F6556"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680607" w:history="1">
        <w:r w:rsidRPr="009F4B17">
          <w:rPr>
            <w:rStyle w:val="Hyperlink"/>
            <w:noProof/>
          </w:rPr>
          <w:t>Abbildung 29 Schematischer Ablauf der Datensynchronisation im Mobilen Client</w:t>
        </w:r>
        <w:r>
          <w:rPr>
            <w:noProof/>
            <w:webHidden/>
          </w:rPr>
          <w:tab/>
        </w:r>
        <w:r>
          <w:rPr>
            <w:noProof/>
            <w:webHidden/>
          </w:rPr>
          <w:fldChar w:fldCharType="begin"/>
        </w:r>
        <w:r>
          <w:rPr>
            <w:noProof/>
            <w:webHidden/>
          </w:rPr>
          <w:instrText xml:space="preserve"> PAGEREF _Toc190680607 \h </w:instrText>
        </w:r>
        <w:r>
          <w:rPr>
            <w:noProof/>
            <w:webHidden/>
          </w:rPr>
        </w:r>
        <w:r>
          <w:rPr>
            <w:noProof/>
            <w:webHidden/>
          </w:rPr>
          <w:fldChar w:fldCharType="separate"/>
        </w:r>
        <w:r>
          <w:rPr>
            <w:noProof/>
            <w:webHidden/>
          </w:rPr>
          <w:t>41</w:t>
        </w:r>
        <w:r>
          <w:rPr>
            <w:noProof/>
            <w:webHidden/>
          </w:rPr>
          <w:fldChar w:fldCharType="end"/>
        </w:r>
      </w:hyperlink>
    </w:p>
    <w:p w14:paraId="40316290" w14:textId="4DBE8C54" w:rsidR="008F6556"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680608" w:history="1">
        <w:r w:rsidRPr="009F4B17">
          <w:rPr>
            <w:rStyle w:val="Hyperlink"/>
            <w:noProof/>
          </w:rPr>
          <w:t>Abbildung 30 Schematischer Ablauf der Datensynchronisation in den Backend Services</w:t>
        </w:r>
        <w:r>
          <w:rPr>
            <w:noProof/>
            <w:webHidden/>
          </w:rPr>
          <w:tab/>
        </w:r>
        <w:r>
          <w:rPr>
            <w:noProof/>
            <w:webHidden/>
          </w:rPr>
          <w:fldChar w:fldCharType="begin"/>
        </w:r>
        <w:r>
          <w:rPr>
            <w:noProof/>
            <w:webHidden/>
          </w:rPr>
          <w:instrText xml:space="preserve"> PAGEREF _Toc190680608 \h </w:instrText>
        </w:r>
        <w:r>
          <w:rPr>
            <w:noProof/>
            <w:webHidden/>
          </w:rPr>
        </w:r>
        <w:r>
          <w:rPr>
            <w:noProof/>
            <w:webHidden/>
          </w:rPr>
          <w:fldChar w:fldCharType="separate"/>
        </w:r>
        <w:r>
          <w:rPr>
            <w:noProof/>
            <w:webHidden/>
          </w:rPr>
          <w:t>41</w:t>
        </w:r>
        <w:r>
          <w:rPr>
            <w:noProof/>
            <w:webHidden/>
          </w:rPr>
          <w:fldChar w:fldCharType="end"/>
        </w:r>
      </w:hyperlink>
    </w:p>
    <w:p w14:paraId="419F03F5" w14:textId="31C0DDD5" w:rsidR="008F6556"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680609" w:history="1">
        <w:r w:rsidRPr="009F4B17">
          <w:rPr>
            <w:rStyle w:val="Hyperlink"/>
            <w:noProof/>
          </w:rPr>
          <w:t>Abbildung 31 Laufzeitansicht zur Datensynchronisation der support backend Services</w:t>
        </w:r>
        <w:r>
          <w:rPr>
            <w:noProof/>
            <w:webHidden/>
          </w:rPr>
          <w:tab/>
        </w:r>
        <w:r>
          <w:rPr>
            <w:noProof/>
            <w:webHidden/>
          </w:rPr>
          <w:fldChar w:fldCharType="begin"/>
        </w:r>
        <w:r>
          <w:rPr>
            <w:noProof/>
            <w:webHidden/>
          </w:rPr>
          <w:instrText xml:space="preserve"> PAGEREF _Toc190680609 \h </w:instrText>
        </w:r>
        <w:r>
          <w:rPr>
            <w:noProof/>
            <w:webHidden/>
          </w:rPr>
        </w:r>
        <w:r>
          <w:rPr>
            <w:noProof/>
            <w:webHidden/>
          </w:rPr>
          <w:fldChar w:fldCharType="separate"/>
        </w:r>
        <w:r>
          <w:rPr>
            <w:noProof/>
            <w:webHidden/>
          </w:rPr>
          <w:t>42</w:t>
        </w:r>
        <w:r>
          <w:rPr>
            <w:noProof/>
            <w:webHidden/>
          </w:rPr>
          <w:fldChar w:fldCharType="end"/>
        </w:r>
      </w:hyperlink>
    </w:p>
    <w:p w14:paraId="0C67B017" w14:textId="008B4A49" w:rsidR="008F6556"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680610" w:history="1">
        <w:r w:rsidRPr="009F4B17">
          <w:rPr>
            <w:rStyle w:val="Hyperlink"/>
            <w:noProof/>
          </w:rPr>
          <w:t>Abbildung 32 Laufzeitansicht zur Datensynchronisation Mobile Client zu Project Service</w:t>
        </w:r>
        <w:r>
          <w:rPr>
            <w:noProof/>
            <w:webHidden/>
          </w:rPr>
          <w:tab/>
        </w:r>
        <w:r>
          <w:rPr>
            <w:noProof/>
            <w:webHidden/>
          </w:rPr>
          <w:fldChar w:fldCharType="begin"/>
        </w:r>
        <w:r>
          <w:rPr>
            <w:noProof/>
            <w:webHidden/>
          </w:rPr>
          <w:instrText xml:space="preserve"> PAGEREF _Toc190680610 \h </w:instrText>
        </w:r>
        <w:r>
          <w:rPr>
            <w:noProof/>
            <w:webHidden/>
          </w:rPr>
        </w:r>
        <w:r>
          <w:rPr>
            <w:noProof/>
            <w:webHidden/>
          </w:rPr>
          <w:fldChar w:fldCharType="separate"/>
        </w:r>
        <w:r>
          <w:rPr>
            <w:noProof/>
            <w:webHidden/>
          </w:rPr>
          <w:t>42</w:t>
        </w:r>
        <w:r>
          <w:rPr>
            <w:noProof/>
            <w:webHidden/>
          </w:rPr>
          <w:fldChar w:fldCharType="end"/>
        </w:r>
      </w:hyperlink>
    </w:p>
    <w:p w14:paraId="00DB0CEB" w14:textId="384110A1" w:rsidR="008F6556"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680611" w:history="1">
        <w:r w:rsidRPr="009F4B17">
          <w:rPr>
            <w:rStyle w:val="Hyperlink"/>
            <w:noProof/>
          </w:rPr>
          <w:t>Abbildung 33 Laufzeitansicht zur Datensynchronisation von Mobile Client zu Note Service</w:t>
        </w:r>
        <w:r>
          <w:rPr>
            <w:noProof/>
            <w:webHidden/>
          </w:rPr>
          <w:tab/>
        </w:r>
        <w:r>
          <w:rPr>
            <w:noProof/>
            <w:webHidden/>
          </w:rPr>
          <w:fldChar w:fldCharType="begin"/>
        </w:r>
        <w:r>
          <w:rPr>
            <w:noProof/>
            <w:webHidden/>
          </w:rPr>
          <w:instrText xml:space="preserve"> PAGEREF _Toc190680611 \h </w:instrText>
        </w:r>
        <w:r>
          <w:rPr>
            <w:noProof/>
            <w:webHidden/>
          </w:rPr>
        </w:r>
        <w:r>
          <w:rPr>
            <w:noProof/>
            <w:webHidden/>
          </w:rPr>
          <w:fldChar w:fldCharType="separate"/>
        </w:r>
        <w:r>
          <w:rPr>
            <w:noProof/>
            <w:webHidden/>
          </w:rPr>
          <w:t>43</w:t>
        </w:r>
        <w:r>
          <w:rPr>
            <w:noProof/>
            <w:webHidden/>
          </w:rPr>
          <w:fldChar w:fldCharType="end"/>
        </w:r>
      </w:hyperlink>
    </w:p>
    <w:p w14:paraId="6E8B4D70" w14:textId="1AE8EF33" w:rsidR="008F6556"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680612" w:history="1">
        <w:r w:rsidRPr="009F4B17">
          <w:rPr>
            <w:rStyle w:val="Hyperlink"/>
            <w:noProof/>
          </w:rPr>
          <w:t>Abbildung 34 Laufzeitansicht zur Datensynchronisation von Mobile Client zu Comissioning Service</w:t>
        </w:r>
        <w:r>
          <w:rPr>
            <w:noProof/>
            <w:webHidden/>
          </w:rPr>
          <w:tab/>
        </w:r>
        <w:r>
          <w:rPr>
            <w:noProof/>
            <w:webHidden/>
          </w:rPr>
          <w:fldChar w:fldCharType="begin"/>
        </w:r>
        <w:r>
          <w:rPr>
            <w:noProof/>
            <w:webHidden/>
          </w:rPr>
          <w:instrText xml:space="preserve"> PAGEREF _Toc190680612 \h </w:instrText>
        </w:r>
        <w:r>
          <w:rPr>
            <w:noProof/>
            <w:webHidden/>
          </w:rPr>
        </w:r>
        <w:r>
          <w:rPr>
            <w:noProof/>
            <w:webHidden/>
          </w:rPr>
          <w:fldChar w:fldCharType="separate"/>
        </w:r>
        <w:r>
          <w:rPr>
            <w:noProof/>
            <w:webHidden/>
          </w:rPr>
          <w:t>43</w:t>
        </w:r>
        <w:r>
          <w:rPr>
            <w:noProof/>
            <w:webHidden/>
          </w:rPr>
          <w:fldChar w:fldCharType="end"/>
        </w:r>
      </w:hyperlink>
    </w:p>
    <w:p w14:paraId="7126B91F" w14:textId="47C40C90" w:rsidR="008F6556"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680613" w:history="1">
        <w:r w:rsidRPr="009F4B17">
          <w:rPr>
            <w:rStyle w:val="Hyperlink"/>
            <w:noProof/>
          </w:rPr>
          <w:t>Abbildung 35 Laufzeitansicht zur Projektadministration im Web Portal</w:t>
        </w:r>
        <w:r>
          <w:rPr>
            <w:noProof/>
            <w:webHidden/>
          </w:rPr>
          <w:tab/>
        </w:r>
        <w:r>
          <w:rPr>
            <w:noProof/>
            <w:webHidden/>
          </w:rPr>
          <w:fldChar w:fldCharType="begin"/>
        </w:r>
        <w:r>
          <w:rPr>
            <w:noProof/>
            <w:webHidden/>
          </w:rPr>
          <w:instrText xml:space="preserve"> PAGEREF _Toc190680613 \h </w:instrText>
        </w:r>
        <w:r>
          <w:rPr>
            <w:noProof/>
            <w:webHidden/>
          </w:rPr>
        </w:r>
        <w:r>
          <w:rPr>
            <w:noProof/>
            <w:webHidden/>
          </w:rPr>
          <w:fldChar w:fldCharType="separate"/>
        </w:r>
        <w:r>
          <w:rPr>
            <w:noProof/>
            <w:webHidden/>
          </w:rPr>
          <w:t>44</w:t>
        </w:r>
        <w:r>
          <w:rPr>
            <w:noProof/>
            <w:webHidden/>
          </w:rPr>
          <w:fldChar w:fldCharType="end"/>
        </w:r>
      </w:hyperlink>
    </w:p>
    <w:p w14:paraId="7598D42B" w14:textId="3651656C" w:rsidR="008F6556"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680614" w:history="1">
        <w:r w:rsidRPr="009F4B17">
          <w:rPr>
            <w:rStyle w:val="Hyperlink"/>
            <w:noProof/>
          </w:rPr>
          <w:t>Abbildung 36 Laufzeitsicht zur Erfassung und Bearbeitung von Notizen im Web Portal</w:t>
        </w:r>
        <w:r>
          <w:rPr>
            <w:noProof/>
            <w:webHidden/>
          </w:rPr>
          <w:tab/>
        </w:r>
        <w:r>
          <w:rPr>
            <w:noProof/>
            <w:webHidden/>
          </w:rPr>
          <w:fldChar w:fldCharType="begin"/>
        </w:r>
        <w:r>
          <w:rPr>
            <w:noProof/>
            <w:webHidden/>
          </w:rPr>
          <w:instrText xml:space="preserve"> PAGEREF _Toc190680614 \h </w:instrText>
        </w:r>
        <w:r>
          <w:rPr>
            <w:noProof/>
            <w:webHidden/>
          </w:rPr>
        </w:r>
        <w:r>
          <w:rPr>
            <w:noProof/>
            <w:webHidden/>
          </w:rPr>
          <w:fldChar w:fldCharType="separate"/>
        </w:r>
        <w:r>
          <w:rPr>
            <w:noProof/>
            <w:webHidden/>
          </w:rPr>
          <w:t>45</w:t>
        </w:r>
        <w:r>
          <w:rPr>
            <w:noProof/>
            <w:webHidden/>
          </w:rPr>
          <w:fldChar w:fldCharType="end"/>
        </w:r>
      </w:hyperlink>
    </w:p>
    <w:p w14:paraId="031063D8" w14:textId="0BAF7080" w:rsidR="008F6556"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680615" w:history="1">
        <w:r w:rsidRPr="009F4B17">
          <w:rPr>
            <w:rStyle w:val="Hyperlink"/>
            <w:noProof/>
          </w:rPr>
          <w:t>Abbildung 37 Lauftzeitsicht zur administration von Checklisten</w:t>
        </w:r>
        <w:r>
          <w:rPr>
            <w:noProof/>
            <w:webHidden/>
          </w:rPr>
          <w:tab/>
        </w:r>
        <w:r>
          <w:rPr>
            <w:noProof/>
            <w:webHidden/>
          </w:rPr>
          <w:fldChar w:fldCharType="begin"/>
        </w:r>
        <w:r>
          <w:rPr>
            <w:noProof/>
            <w:webHidden/>
          </w:rPr>
          <w:instrText xml:space="preserve"> PAGEREF _Toc190680615 \h </w:instrText>
        </w:r>
        <w:r>
          <w:rPr>
            <w:noProof/>
            <w:webHidden/>
          </w:rPr>
        </w:r>
        <w:r>
          <w:rPr>
            <w:noProof/>
            <w:webHidden/>
          </w:rPr>
          <w:fldChar w:fldCharType="separate"/>
        </w:r>
        <w:r>
          <w:rPr>
            <w:noProof/>
            <w:webHidden/>
          </w:rPr>
          <w:t>45</w:t>
        </w:r>
        <w:r>
          <w:rPr>
            <w:noProof/>
            <w:webHidden/>
          </w:rPr>
          <w:fldChar w:fldCharType="end"/>
        </w:r>
      </w:hyperlink>
    </w:p>
    <w:p w14:paraId="26D31070" w14:textId="72C2F093" w:rsidR="008F6556"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680616" w:history="1">
        <w:r w:rsidRPr="009F4B17">
          <w:rPr>
            <w:rStyle w:val="Hyperlink"/>
            <w:noProof/>
          </w:rPr>
          <w:t>Abbildung 38 Verteilung der Anwendungskomponenten auf Infrastrukturkomponenten</w:t>
        </w:r>
        <w:r>
          <w:rPr>
            <w:noProof/>
            <w:webHidden/>
          </w:rPr>
          <w:tab/>
        </w:r>
        <w:r>
          <w:rPr>
            <w:noProof/>
            <w:webHidden/>
          </w:rPr>
          <w:fldChar w:fldCharType="begin"/>
        </w:r>
        <w:r>
          <w:rPr>
            <w:noProof/>
            <w:webHidden/>
          </w:rPr>
          <w:instrText xml:space="preserve"> PAGEREF _Toc190680616 \h </w:instrText>
        </w:r>
        <w:r>
          <w:rPr>
            <w:noProof/>
            <w:webHidden/>
          </w:rPr>
        </w:r>
        <w:r>
          <w:rPr>
            <w:noProof/>
            <w:webHidden/>
          </w:rPr>
          <w:fldChar w:fldCharType="separate"/>
        </w:r>
        <w:r>
          <w:rPr>
            <w:noProof/>
            <w:webHidden/>
          </w:rPr>
          <w:t>46</w:t>
        </w:r>
        <w:r>
          <w:rPr>
            <w:noProof/>
            <w:webHidden/>
          </w:rPr>
          <w:fldChar w:fldCharType="end"/>
        </w:r>
      </w:hyperlink>
    </w:p>
    <w:p w14:paraId="0A2A70A9" w14:textId="5B00FD80" w:rsidR="008F6556"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680617" w:history="1">
        <w:r w:rsidRPr="009F4B17">
          <w:rPr>
            <w:rStyle w:val="Hyperlink"/>
            <w:noProof/>
          </w:rPr>
          <w:t>Abbildung 39 Netzwerkansicht über die Entwicklungsumgebung der Baustellen App</w:t>
        </w:r>
        <w:r>
          <w:rPr>
            <w:noProof/>
            <w:webHidden/>
          </w:rPr>
          <w:tab/>
        </w:r>
        <w:r>
          <w:rPr>
            <w:noProof/>
            <w:webHidden/>
          </w:rPr>
          <w:fldChar w:fldCharType="begin"/>
        </w:r>
        <w:r>
          <w:rPr>
            <w:noProof/>
            <w:webHidden/>
          </w:rPr>
          <w:instrText xml:space="preserve"> PAGEREF _Toc190680617 \h </w:instrText>
        </w:r>
        <w:r>
          <w:rPr>
            <w:noProof/>
            <w:webHidden/>
          </w:rPr>
        </w:r>
        <w:r>
          <w:rPr>
            <w:noProof/>
            <w:webHidden/>
          </w:rPr>
          <w:fldChar w:fldCharType="separate"/>
        </w:r>
        <w:r>
          <w:rPr>
            <w:noProof/>
            <w:webHidden/>
          </w:rPr>
          <w:t>47</w:t>
        </w:r>
        <w:r>
          <w:rPr>
            <w:noProof/>
            <w:webHidden/>
          </w:rPr>
          <w:fldChar w:fldCharType="end"/>
        </w:r>
      </w:hyperlink>
    </w:p>
    <w:p w14:paraId="1930B0F4" w14:textId="6D135576" w:rsidR="008F6556"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680618" w:history="1">
        <w:r w:rsidRPr="009F4B17">
          <w:rPr>
            <w:rStyle w:val="Hyperlink"/>
            <w:noProof/>
          </w:rPr>
          <w:t>Abbildung 40 Authentifizierung mit Azure Entra ID</w:t>
        </w:r>
        <w:r>
          <w:rPr>
            <w:noProof/>
            <w:webHidden/>
          </w:rPr>
          <w:tab/>
        </w:r>
        <w:r>
          <w:rPr>
            <w:noProof/>
            <w:webHidden/>
          </w:rPr>
          <w:fldChar w:fldCharType="begin"/>
        </w:r>
        <w:r>
          <w:rPr>
            <w:noProof/>
            <w:webHidden/>
          </w:rPr>
          <w:instrText xml:space="preserve"> PAGEREF _Toc190680618 \h </w:instrText>
        </w:r>
        <w:r>
          <w:rPr>
            <w:noProof/>
            <w:webHidden/>
          </w:rPr>
        </w:r>
        <w:r>
          <w:rPr>
            <w:noProof/>
            <w:webHidden/>
          </w:rPr>
          <w:fldChar w:fldCharType="separate"/>
        </w:r>
        <w:r>
          <w:rPr>
            <w:noProof/>
            <w:webHidden/>
          </w:rPr>
          <w:t>48</w:t>
        </w:r>
        <w:r>
          <w:rPr>
            <w:noProof/>
            <w:webHidden/>
          </w:rPr>
          <w:fldChar w:fldCharType="end"/>
        </w:r>
      </w:hyperlink>
    </w:p>
    <w:p w14:paraId="7C0144E6" w14:textId="0188E91D" w:rsidR="008F6556"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680619" w:history="1">
        <w:r w:rsidRPr="009F4B17">
          <w:rPr>
            <w:rStyle w:val="Hyperlink"/>
            <w:noProof/>
          </w:rPr>
          <w:t>Abbildung 41 Ablauf der Authentifizierung und Token Validierung</w:t>
        </w:r>
        <w:r>
          <w:rPr>
            <w:noProof/>
            <w:webHidden/>
          </w:rPr>
          <w:tab/>
        </w:r>
        <w:r>
          <w:rPr>
            <w:noProof/>
            <w:webHidden/>
          </w:rPr>
          <w:fldChar w:fldCharType="begin"/>
        </w:r>
        <w:r>
          <w:rPr>
            <w:noProof/>
            <w:webHidden/>
          </w:rPr>
          <w:instrText xml:space="preserve"> PAGEREF _Toc190680619 \h </w:instrText>
        </w:r>
        <w:r>
          <w:rPr>
            <w:noProof/>
            <w:webHidden/>
          </w:rPr>
        </w:r>
        <w:r>
          <w:rPr>
            <w:noProof/>
            <w:webHidden/>
          </w:rPr>
          <w:fldChar w:fldCharType="separate"/>
        </w:r>
        <w:r>
          <w:rPr>
            <w:noProof/>
            <w:webHidden/>
          </w:rPr>
          <w:t>48</w:t>
        </w:r>
        <w:r>
          <w:rPr>
            <w:noProof/>
            <w:webHidden/>
          </w:rPr>
          <w:fldChar w:fldCharType="end"/>
        </w:r>
      </w:hyperlink>
    </w:p>
    <w:p w14:paraId="57BD179A" w14:textId="61C4338A" w:rsidR="008F6556"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680620" w:history="1">
        <w:r w:rsidRPr="009F4B17">
          <w:rPr>
            <w:rStyle w:val="Hyperlink"/>
            <w:noProof/>
          </w:rPr>
          <w:t>Abbildung 42 Darstellung des Build und Deployment Flows</w:t>
        </w:r>
        <w:r>
          <w:rPr>
            <w:noProof/>
            <w:webHidden/>
          </w:rPr>
          <w:tab/>
        </w:r>
        <w:r>
          <w:rPr>
            <w:noProof/>
            <w:webHidden/>
          </w:rPr>
          <w:fldChar w:fldCharType="begin"/>
        </w:r>
        <w:r>
          <w:rPr>
            <w:noProof/>
            <w:webHidden/>
          </w:rPr>
          <w:instrText xml:space="preserve"> PAGEREF _Toc190680620 \h </w:instrText>
        </w:r>
        <w:r>
          <w:rPr>
            <w:noProof/>
            <w:webHidden/>
          </w:rPr>
        </w:r>
        <w:r>
          <w:rPr>
            <w:noProof/>
            <w:webHidden/>
          </w:rPr>
          <w:fldChar w:fldCharType="separate"/>
        </w:r>
        <w:r>
          <w:rPr>
            <w:noProof/>
            <w:webHidden/>
          </w:rPr>
          <w:t>49</w:t>
        </w:r>
        <w:r>
          <w:rPr>
            <w:noProof/>
            <w:webHidden/>
          </w:rPr>
          <w:fldChar w:fldCharType="end"/>
        </w:r>
      </w:hyperlink>
    </w:p>
    <w:p w14:paraId="0C3F4617" w14:textId="0EB19FCA" w:rsidR="008F6556" w:rsidRDefault="008F6556">
      <w:pPr>
        <w:pStyle w:val="TableofFigures"/>
        <w:tabs>
          <w:tab w:val="right" w:leader="dot" w:pos="9457"/>
        </w:tabs>
        <w:rPr>
          <w:rFonts w:asciiTheme="minorHAnsi" w:eastAsiaTheme="minorEastAsia" w:hAnsiTheme="minorHAnsi" w:cstheme="minorBidi"/>
          <w:noProof/>
          <w:kern w:val="2"/>
          <w:sz w:val="24"/>
          <w:szCs w:val="24"/>
          <w:lang w:val="en-CH" w:eastAsia="en-CH"/>
          <w14:ligatures w14:val="standardContextual"/>
        </w:rPr>
      </w:pPr>
      <w:hyperlink w:anchor="_Toc190680621" w:history="1">
        <w:r w:rsidRPr="009F4B17">
          <w:rPr>
            <w:rStyle w:val="Hyperlink"/>
            <w:noProof/>
          </w:rPr>
          <w:t>Abbildung 43 Darstellung der Qualitätsicherungslevels mit den betroffenen Komponenten</w:t>
        </w:r>
        <w:r>
          <w:rPr>
            <w:noProof/>
            <w:webHidden/>
          </w:rPr>
          <w:tab/>
        </w:r>
        <w:r>
          <w:rPr>
            <w:noProof/>
            <w:webHidden/>
          </w:rPr>
          <w:fldChar w:fldCharType="begin"/>
        </w:r>
        <w:r>
          <w:rPr>
            <w:noProof/>
            <w:webHidden/>
          </w:rPr>
          <w:instrText xml:space="preserve"> PAGEREF _Toc190680621 \h </w:instrText>
        </w:r>
        <w:r>
          <w:rPr>
            <w:noProof/>
            <w:webHidden/>
          </w:rPr>
        </w:r>
        <w:r>
          <w:rPr>
            <w:noProof/>
            <w:webHidden/>
          </w:rPr>
          <w:fldChar w:fldCharType="separate"/>
        </w:r>
        <w:r>
          <w:rPr>
            <w:noProof/>
            <w:webHidden/>
          </w:rPr>
          <w:t>50</w:t>
        </w:r>
        <w:r>
          <w:rPr>
            <w:noProof/>
            <w:webHidden/>
          </w:rPr>
          <w:fldChar w:fldCharType="end"/>
        </w:r>
      </w:hyperlink>
    </w:p>
    <w:p w14:paraId="3AE42406" w14:textId="72709D58" w:rsidR="00BB5D6C" w:rsidRPr="00936713" w:rsidRDefault="008F6556" w:rsidP="005E7001">
      <w:r>
        <w:fldChar w:fldCharType="end"/>
      </w:r>
    </w:p>
    <w:p w14:paraId="130935AC" w14:textId="0FFA364A" w:rsidR="00BB5D6C" w:rsidRPr="00936713" w:rsidRDefault="00BB5D6C" w:rsidP="00432DB1">
      <w:pPr>
        <w:pStyle w:val="Heading1"/>
      </w:pPr>
      <w:bookmarkStart w:id="190" w:name="_Toc371572048"/>
      <w:bookmarkStart w:id="191" w:name="_Toc188879065"/>
      <w:bookmarkStart w:id="192" w:name="_Toc190680732"/>
      <w:r w:rsidRPr="00936713">
        <w:lastRenderedPageBreak/>
        <w:t>Tabellenverzeichnis</w:t>
      </w:r>
      <w:bookmarkEnd w:id="190"/>
      <w:bookmarkEnd w:id="191"/>
      <w:bookmarkEnd w:id="192"/>
    </w:p>
    <w:p w14:paraId="661D75C4" w14:textId="50E1EB30" w:rsidR="008F6556" w:rsidRDefault="00BB5D6C">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r w:rsidRPr="00936713">
        <w:fldChar w:fldCharType="begin"/>
      </w:r>
      <w:r w:rsidRPr="00936713">
        <w:instrText xml:space="preserve"> TOC \h \z \c "Tabelle" </w:instrText>
      </w:r>
      <w:r w:rsidRPr="00936713">
        <w:fldChar w:fldCharType="separate"/>
      </w:r>
      <w:hyperlink w:anchor="_Toc190680537" w:history="1">
        <w:r w:rsidR="008F6556" w:rsidRPr="00E80BCB">
          <w:rPr>
            <w:rStyle w:val="Hyperlink"/>
            <w:noProof/>
          </w:rPr>
          <w:t>Tabelle 1 Anforderungen an die Authentifizierung</w:t>
        </w:r>
        <w:r w:rsidR="008F6556">
          <w:rPr>
            <w:noProof/>
            <w:webHidden/>
          </w:rPr>
          <w:tab/>
        </w:r>
        <w:r w:rsidR="008F6556">
          <w:rPr>
            <w:noProof/>
            <w:webHidden/>
          </w:rPr>
          <w:fldChar w:fldCharType="begin"/>
        </w:r>
        <w:r w:rsidR="008F6556">
          <w:rPr>
            <w:noProof/>
            <w:webHidden/>
          </w:rPr>
          <w:instrText xml:space="preserve"> PAGEREF _Toc190680537 \h </w:instrText>
        </w:r>
        <w:r w:rsidR="008F6556">
          <w:rPr>
            <w:noProof/>
            <w:webHidden/>
          </w:rPr>
        </w:r>
        <w:r w:rsidR="008F6556">
          <w:rPr>
            <w:noProof/>
            <w:webHidden/>
          </w:rPr>
          <w:fldChar w:fldCharType="separate"/>
        </w:r>
        <w:r w:rsidR="008F6556">
          <w:rPr>
            <w:noProof/>
            <w:webHidden/>
          </w:rPr>
          <w:t>17</w:t>
        </w:r>
        <w:r w:rsidR="008F6556">
          <w:rPr>
            <w:noProof/>
            <w:webHidden/>
          </w:rPr>
          <w:fldChar w:fldCharType="end"/>
        </w:r>
      </w:hyperlink>
    </w:p>
    <w:p w14:paraId="133BD52B" w14:textId="2190CEC7" w:rsidR="008F6556" w:rsidRDefault="008F6556">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538" w:history="1">
        <w:r w:rsidRPr="00E80BCB">
          <w:rPr>
            <w:rStyle w:val="Hyperlink"/>
            <w:noProof/>
          </w:rPr>
          <w:t>Tabelle 2 Anforderungen an die Projektübersicht</w:t>
        </w:r>
        <w:r>
          <w:rPr>
            <w:noProof/>
            <w:webHidden/>
          </w:rPr>
          <w:tab/>
        </w:r>
        <w:r>
          <w:rPr>
            <w:noProof/>
            <w:webHidden/>
          </w:rPr>
          <w:fldChar w:fldCharType="begin"/>
        </w:r>
        <w:r>
          <w:rPr>
            <w:noProof/>
            <w:webHidden/>
          </w:rPr>
          <w:instrText xml:space="preserve"> PAGEREF _Toc190680538 \h </w:instrText>
        </w:r>
        <w:r>
          <w:rPr>
            <w:noProof/>
            <w:webHidden/>
          </w:rPr>
        </w:r>
        <w:r>
          <w:rPr>
            <w:noProof/>
            <w:webHidden/>
          </w:rPr>
          <w:fldChar w:fldCharType="separate"/>
        </w:r>
        <w:r>
          <w:rPr>
            <w:noProof/>
            <w:webHidden/>
          </w:rPr>
          <w:t>17</w:t>
        </w:r>
        <w:r>
          <w:rPr>
            <w:noProof/>
            <w:webHidden/>
          </w:rPr>
          <w:fldChar w:fldCharType="end"/>
        </w:r>
      </w:hyperlink>
    </w:p>
    <w:p w14:paraId="796D9AD9" w14:textId="33129035" w:rsidR="008F6556" w:rsidRDefault="008F6556">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539" w:history="1">
        <w:r w:rsidRPr="00E80BCB">
          <w:rPr>
            <w:rStyle w:val="Hyperlink"/>
            <w:noProof/>
          </w:rPr>
          <w:t>Tabelle 3 Anforderungen an die Projektdetails</w:t>
        </w:r>
        <w:r>
          <w:rPr>
            <w:noProof/>
            <w:webHidden/>
          </w:rPr>
          <w:tab/>
        </w:r>
        <w:r>
          <w:rPr>
            <w:noProof/>
            <w:webHidden/>
          </w:rPr>
          <w:fldChar w:fldCharType="begin"/>
        </w:r>
        <w:r>
          <w:rPr>
            <w:noProof/>
            <w:webHidden/>
          </w:rPr>
          <w:instrText xml:space="preserve"> PAGEREF _Toc190680539 \h </w:instrText>
        </w:r>
        <w:r>
          <w:rPr>
            <w:noProof/>
            <w:webHidden/>
          </w:rPr>
        </w:r>
        <w:r>
          <w:rPr>
            <w:noProof/>
            <w:webHidden/>
          </w:rPr>
          <w:fldChar w:fldCharType="separate"/>
        </w:r>
        <w:r>
          <w:rPr>
            <w:noProof/>
            <w:webHidden/>
          </w:rPr>
          <w:t>18</w:t>
        </w:r>
        <w:r>
          <w:rPr>
            <w:noProof/>
            <w:webHidden/>
          </w:rPr>
          <w:fldChar w:fldCharType="end"/>
        </w:r>
      </w:hyperlink>
    </w:p>
    <w:p w14:paraId="7CDA7AED" w14:textId="70FB04F1" w:rsidR="008F6556" w:rsidRDefault="008F6556">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540" w:history="1">
        <w:r w:rsidRPr="00E80BCB">
          <w:rPr>
            <w:rStyle w:val="Hyperlink"/>
            <w:noProof/>
          </w:rPr>
          <w:t>Tabelle 4 Anforderung zu den Notizen</w:t>
        </w:r>
        <w:r>
          <w:rPr>
            <w:noProof/>
            <w:webHidden/>
          </w:rPr>
          <w:tab/>
        </w:r>
        <w:r>
          <w:rPr>
            <w:noProof/>
            <w:webHidden/>
          </w:rPr>
          <w:fldChar w:fldCharType="begin"/>
        </w:r>
        <w:r>
          <w:rPr>
            <w:noProof/>
            <w:webHidden/>
          </w:rPr>
          <w:instrText xml:space="preserve"> PAGEREF _Toc190680540 \h </w:instrText>
        </w:r>
        <w:r>
          <w:rPr>
            <w:noProof/>
            <w:webHidden/>
          </w:rPr>
        </w:r>
        <w:r>
          <w:rPr>
            <w:noProof/>
            <w:webHidden/>
          </w:rPr>
          <w:fldChar w:fldCharType="separate"/>
        </w:r>
        <w:r>
          <w:rPr>
            <w:noProof/>
            <w:webHidden/>
          </w:rPr>
          <w:t>19</w:t>
        </w:r>
        <w:r>
          <w:rPr>
            <w:noProof/>
            <w:webHidden/>
          </w:rPr>
          <w:fldChar w:fldCharType="end"/>
        </w:r>
      </w:hyperlink>
    </w:p>
    <w:p w14:paraId="64AADF4A" w14:textId="66FE3067" w:rsidR="008F6556" w:rsidRDefault="008F6556">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541" w:history="1">
        <w:r w:rsidRPr="00E80BCB">
          <w:rPr>
            <w:rStyle w:val="Hyperlink"/>
            <w:noProof/>
          </w:rPr>
          <w:t>Tabelle 5 Anforderungen zu der Inbetriebnahme</w:t>
        </w:r>
        <w:r>
          <w:rPr>
            <w:noProof/>
            <w:webHidden/>
          </w:rPr>
          <w:tab/>
        </w:r>
        <w:r>
          <w:rPr>
            <w:noProof/>
            <w:webHidden/>
          </w:rPr>
          <w:fldChar w:fldCharType="begin"/>
        </w:r>
        <w:r>
          <w:rPr>
            <w:noProof/>
            <w:webHidden/>
          </w:rPr>
          <w:instrText xml:space="preserve"> PAGEREF _Toc190680541 \h </w:instrText>
        </w:r>
        <w:r>
          <w:rPr>
            <w:noProof/>
            <w:webHidden/>
          </w:rPr>
        </w:r>
        <w:r>
          <w:rPr>
            <w:noProof/>
            <w:webHidden/>
          </w:rPr>
          <w:fldChar w:fldCharType="separate"/>
        </w:r>
        <w:r>
          <w:rPr>
            <w:noProof/>
            <w:webHidden/>
          </w:rPr>
          <w:t>19</w:t>
        </w:r>
        <w:r>
          <w:rPr>
            <w:noProof/>
            <w:webHidden/>
          </w:rPr>
          <w:fldChar w:fldCharType="end"/>
        </w:r>
      </w:hyperlink>
    </w:p>
    <w:p w14:paraId="0A450A34" w14:textId="15E1D54B" w:rsidR="008F6556" w:rsidRDefault="008F6556">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542" w:history="1">
        <w:r w:rsidRPr="00E80BCB">
          <w:rPr>
            <w:rStyle w:val="Hyperlink"/>
            <w:noProof/>
          </w:rPr>
          <w:t>Tabelle 6 Auflistung der nicht funktionalen Anforderungen</w:t>
        </w:r>
        <w:r>
          <w:rPr>
            <w:noProof/>
            <w:webHidden/>
          </w:rPr>
          <w:tab/>
        </w:r>
        <w:r>
          <w:rPr>
            <w:noProof/>
            <w:webHidden/>
          </w:rPr>
          <w:fldChar w:fldCharType="begin"/>
        </w:r>
        <w:r>
          <w:rPr>
            <w:noProof/>
            <w:webHidden/>
          </w:rPr>
          <w:instrText xml:space="preserve"> PAGEREF _Toc190680542 \h </w:instrText>
        </w:r>
        <w:r>
          <w:rPr>
            <w:noProof/>
            <w:webHidden/>
          </w:rPr>
        </w:r>
        <w:r>
          <w:rPr>
            <w:noProof/>
            <w:webHidden/>
          </w:rPr>
          <w:fldChar w:fldCharType="separate"/>
        </w:r>
        <w:r>
          <w:rPr>
            <w:noProof/>
            <w:webHidden/>
          </w:rPr>
          <w:t>23</w:t>
        </w:r>
        <w:r>
          <w:rPr>
            <w:noProof/>
            <w:webHidden/>
          </w:rPr>
          <w:fldChar w:fldCharType="end"/>
        </w:r>
      </w:hyperlink>
    </w:p>
    <w:p w14:paraId="15A52B16" w14:textId="761718F0" w:rsidR="008F6556" w:rsidRDefault="008F6556">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543" w:history="1">
        <w:r w:rsidRPr="00E80BCB">
          <w:rPr>
            <w:rStyle w:val="Hyperlink"/>
            <w:noProof/>
          </w:rPr>
          <w:t>Tabelle 7 Beschreibung der Anwendungsfälle</w:t>
        </w:r>
        <w:r>
          <w:rPr>
            <w:noProof/>
            <w:webHidden/>
          </w:rPr>
          <w:tab/>
        </w:r>
        <w:r>
          <w:rPr>
            <w:noProof/>
            <w:webHidden/>
          </w:rPr>
          <w:fldChar w:fldCharType="begin"/>
        </w:r>
        <w:r>
          <w:rPr>
            <w:noProof/>
            <w:webHidden/>
          </w:rPr>
          <w:instrText xml:space="preserve"> PAGEREF _Toc190680543 \h </w:instrText>
        </w:r>
        <w:r>
          <w:rPr>
            <w:noProof/>
            <w:webHidden/>
          </w:rPr>
        </w:r>
        <w:r>
          <w:rPr>
            <w:noProof/>
            <w:webHidden/>
          </w:rPr>
          <w:fldChar w:fldCharType="separate"/>
        </w:r>
        <w:r>
          <w:rPr>
            <w:noProof/>
            <w:webHidden/>
          </w:rPr>
          <w:t>25</w:t>
        </w:r>
        <w:r>
          <w:rPr>
            <w:noProof/>
            <w:webHidden/>
          </w:rPr>
          <w:fldChar w:fldCharType="end"/>
        </w:r>
      </w:hyperlink>
    </w:p>
    <w:p w14:paraId="7C729553" w14:textId="7595F976" w:rsidR="008F6556" w:rsidRDefault="008F6556">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544" w:history="1">
        <w:r w:rsidRPr="00E80BCB">
          <w:rPr>
            <w:rStyle w:val="Hyperlink"/>
            <w:noProof/>
          </w:rPr>
          <w:t>Tabelle 8 Qualitätsanforderungen an die Baustellen App</w:t>
        </w:r>
        <w:r>
          <w:rPr>
            <w:noProof/>
            <w:webHidden/>
          </w:rPr>
          <w:tab/>
        </w:r>
        <w:r>
          <w:rPr>
            <w:noProof/>
            <w:webHidden/>
          </w:rPr>
          <w:fldChar w:fldCharType="begin"/>
        </w:r>
        <w:r>
          <w:rPr>
            <w:noProof/>
            <w:webHidden/>
          </w:rPr>
          <w:instrText xml:space="preserve"> PAGEREF _Toc190680544 \h </w:instrText>
        </w:r>
        <w:r>
          <w:rPr>
            <w:noProof/>
            <w:webHidden/>
          </w:rPr>
        </w:r>
        <w:r>
          <w:rPr>
            <w:noProof/>
            <w:webHidden/>
          </w:rPr>
          <w:fldChar w:fldCharType="separate"/>
        </w:r>
        <w:r>
          <w:rPr>
            <w:noProof/>
            <w:webHidden/>
          </w:rPr>
          <w:t>26</w:t>
        </w:r>
        <w:r>
          <w:rPr>
            <w:noProof/>
            <w:webHidden/>
          </w:rPr>
          <w:fldChar w:fldCharType="end"/>
        </w:r>
      </w:hyperlink>
    </w:p>
    <w:p w14:paraId="52D7830B" w14:textId="429DD29D" w:rsidR="008F6556" w:rsidRDefault="008F6556">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545" w:history="1">
        <w:r w:rsidRPr="00E80BCB">
          <w:rPr>
            <w:rStyle w:val="Hyperlink"/>
            <w:noProof/>
          </w:rPr>
          <w:t>Tabelle 9 Stakeholder des Baustellen App MVPs</w:t>
        </w:r>
        <w:r>
          <w:rPr>
            <w:noProof/>
            <w:webHidden/>
          </w:rPr>
          <w:tab/>
        </w:r>
        <w:r>
          <w:rPr>
            <w:noProof/>
            <w:webHidden/>
          </w:rPr>
          <w:fldChar w:fldCharType="begin"/>
        </w:r>
        <w:r>
          <w:rPr>
            <w:noProof/>
            <w:webHidden/>
          </w:rPr>
          <w:instrText xml:space="preserve"> PAGEREF _Toc190680545 \h </w:instrText>
        </w:r>
        <w:r>
          <w:rPr>
            <w:noProof/>
            <w:webHidden/>
          </w:rPr>
        </w:r>
        <w:r>
          <w:rPr>
            <w:noProof/>
            <w:webHidden/>
          </w:rPr>
          <w:fldChar w:fldCharType="separate"/>
        </w:r>
        <w:r>
          <w:rPr>
            <w:noProof/>
            <w:webHidden/>
          </w:rPr>
          <w:t>27</w:t>
        </w:r>
        <w:r>
          <w:rPr>
            <w:noProof/>
            <w:webHidden/>
          </w:rPr>
          <w:fldChar w:fldCharType="end"/>
        </w:r>
      </w:hyperlink>
    </w:p>
    <w:p w14:paraId="30CB1A6F" w14:textId="361F4306" w:rsidR="008F6556" w:rsidRDefault="008F6556">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546" w:history="1">
        <w:r w:rsidRPr="00E80BCB">
          <w:rPr>
            <w:rStyle w:val="Hyperlink"/>
            <w:noProof/>
          </w:rPr>
          <w:t>Tabelle 10 Randbedingungen</w:t>
        </w:r>
        <w:r>
          <w:rPr>
            <w:noProof/>
            <w:webHidden/>
          </w:rPr>
          <w:tab/>
        </w:r>
        <w:r>
          <w:rPr>
            <w:noProof/>
            <w:webHidden/>
          </w:rPr>
          <w:fldChar w:fldCharType="begin"/>
        </w:r>
        <w:r>
          <w:rPr>
            <w:noProof/>
            <w:webHidden/>
          </w:rPr>
          <w:instrText xml:space="preserve"> PAGEREF _Toc190680546 \h </w:instrText>
        </w:r>
        <w:r>
          <w:rPr>
            <w:noProof/>
            <w:webHidden/>
          </w:rPr>
        </w:r>
        <w:r>
          <w:rPr>
            <w:noProof/>
            <w:webHidden/>
          </w:rPr>
          <w:fldChar w:fldCharType="separate"/>
        </w:r>
        <w:r>
          <w:rPr>
            <w:noProof/>
            <w:webHidden/>
          </w:rPr>
          <w:t>28</w:t>
        </w:r>
        <w:r>
          <w:rPr>
            <w:noProof/>
            <w:webHidden/>
          </w:rPr>
          <w:fldChar w:fldCharType="end"/>
        </w:r>
      </w:hyperlink>
    </w:p>
    <w:p w14:paraId="7AC1DB34" w14:textId="7AC9A126" w:rsidR="008F6556" w:rsidRDefault="008F6556">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547" w:history="1">
        <w:r w:rsidRPr="00E80BCB">
          <w:rPr>
            <w:rStyle w:val="Hyperlink"/>
            <w:noProof/>
          </w:rPr>
          <w:t>Tabelle 11 Akteure/Akteurinnen und System im Kontext der Baustellen App</w:t>
        </w:r>
        <w:r>
          <w:rPr>
            <w:noProof/>
            <w:webHidden/>
          </w:rPr>
          <w:tab/>
        </w:r>
        <w:r>
          <w:rPr>
            <w:noProof/>
            <w:webHidden/>
          </w:rPr>
          <w:fldChar w:fldCharType="begin"/>
        </w:r>
        <w:r>
          <w:rPr>
            <w:noProof/>
            <w:webHidden/>
          </w:rPr>
          <w:instrText xml:space="preserve"> PAGEREF _Toc190680547 \h </w:instrText>
        </w:r>
        <w:r>
          <w:rPr>
            <w:noProof/>
            <w:webHidden/>
          </w:rPr>
        </w:r>
        <w:r>
          <w:rPr>
            <w:noProof/>
            <w:webHidden/>
          </w:rPr>
          <w:fldChar w:fldCharType="separate"/>
        </w:r>
        <w:r>
          <w:rPr>
            <w:noProof/>
            <w:webHidden/>
          </w:rPr>
          <w:t>28</w:t>
        </w:r>
        <w:r>
          <w:rPr>
            <w:noProof/>
            <w:webHidden/>
          </w:rPr>
          <w:fldChar w:fldCharType="end"/>
        </w:r>
      </w:hyperlink>
    </w:p>
    <w:p w14:paraId="7A0353A5" w14:textId="20BBD40E" w:rsidR="008F6556" w:rsidRDefault="008F6556">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548" w:history="1">
        <w:r w:rsidRPr="00E80BCB">
          <w:rPr>
            <w:rStyle w:val="Hyperlink"/>
            <w:noProof/>
          </w:rPr>
          <w:t>Tabelle 12 Beschreibung der System Bausteine</w:t>
        </w:r>
        <w:r>
          <w:rPr>
            <w:noProof/>
            <w:webHidden/>
          </w:rPr>
          <w:tab/>
        </w:r>
        <w:r>
          <w:rPr>
            <w:noProof/>
            <w:webHidden/>
          </w:rPr>
          <w:fldChar w:fldCharType="begin"/>
        </w:r>
        <w:r>
          <w:rPr>
            <w:noProof/>
            <w:webHidden/>
          </w:rPr>
          <w:instrText xml:space="preserve"> PAGEREF _Toc190680548 \h </w:instrText>
        </w:r>
        <w:r>
          <w:rPr>
            <w:noProof/>
            <w:webHidden/>
          </w:rPr>
        </w:r>
        <w:r>
          <w:rPr>
            <w:noProof/>
            <w:webHidden/>
          </w:rPr>
          <w:fldChar w:fldCharType="separate"/>
        </w:r>
        <w:r>
          <w:rPr>
            <w:noProof/>
            <w:webHidden/>
          </w:rPr>
          <w:t>32</w:t>
        </w:r>
        <w:r>
          <w:rPr>
            <w:noProof/>
            <w:webHidden/>
          </w:rPr>
          <w:fldChar w:fldCharType="end"/>
        </w:r>
      </w:hyperlink>
    </w:p>
    <w:p w14:paraId="6CACE796" w14:textId="1DA9F8AA" w:rsidR="008F6556" w:rsidRDefault="008F6556">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549" w:history="1">
        <w:r w:rsidRPr="00E80BCB">
          <w:rPr>
            <w:rStyle w:val="Hyperlink"/>
            <w:noProof/>
          </w:rPr>
          <w:t>Tabelle 13 Beschreibung der Schnittstellen des Gesamtsystems zu den externen Systemen</w:t>
        </w:r>
        <w:r>
          <w:rPr>
            <w:noProof/>
            <w:webHidden/>
          </w:rPr>
          <w:tab/>
        </w:r>
        <w:r>
          <w:rPr>
            <w:noProof/>
            <w:webHidden/>
          </w:rPr>
          <w:fldChar w:fldCharType="begin"/>
        </w:r>
        <w:r>
          <w:rPr>
            <w:noProof/>
            <w:webHidden/>
          </w:rPr>
          <w:instrText xml:space="preserve"> PAGEREF _Toc190680549 \h </w:instrText>
        </w:r>
        <w:r>
          <w:rPr>
            <w:noProof/>
            <w:webHidden/>
          </w:rPr>
        </w:r>
        <w:r>
          <w:rPr>
            <w:noProof/>
            <w:webHidden/>
          </w:rPr>
          <w:fldChar w:fldCharType="separate"/>
        </w:r>
        <w:r>
          <w:rPr>
            <w:noProof/>
            <w:webHidden/>
          </w:rPr>
          <w:t>33</w:t>
        </w:r>
        <w:r>
          <w:rPr>
            <w:noProof/>
            <w:webHidden/>
          </w:rPr>
          <w:fldChar w:fldCharType="end"/>
        </w:r>
      </w:hyperlink>
    </w:p>
    <w:p w14:paraId="403D4F11" w14:textId="03DE158A" w:rsidR="008F6556" w:rsidRDefault="008F6556">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550" w:history="1">
        <w:r w:rsidRPr="00E80BCB">
          <w:rPr>
            <w:rStyle w:val="Hyperlink"/>
            <w:noProof/>
          </w:rPr>
          <w:t>Tabelle 14 Beschreibung der Schnittstellen der mobilen App</w:t>
        </w:r>
        <w:r>
          <w:rPr>
            <w:noProof/>
            <w:webHidden/>
          </w:rPr>
          <w:tab/>
        </w:r>
        <w:r>
          <w:rPr>
            <w:noProof/>
            <w:webHidden/>
          </w:rPr>
          <w:fldChar w:fldCharType="begin"/>
        </w:r>
        <w:r>
          <w:rPr>
            <w:noProof/>
            <w:webHidden/>
          </w:rPr>
          <w:instrText xml:space="preserve"> PAGEREF _Toc190680550 \h </w:instrText>
        </w:r>
        <w:r>
          <w:rPr>
            <w:noProof/>
            <w:webHidden/>
          </w:rPr>
        </w:r>
        <w:r>
          <w:rPr>
            <w:noProof/>
            <w:webHidden/>
          </w:rPr>
          <w:fldChar w:fldCharType="separate"/>
        </w:r>
        <w:r>
          <w:rPr>
            <w:noProof/>
            <w:webHidden/>
          </w:rPr>
          <w:t>34</w:t>
        </w:r>
        <w:r>
          <w:rPr>
            <w:noProof/>
            <w:webHidden/>
          </w:rPr>
          <w:fldChar w:fldCharType="end"/>
        </w:r>
      </w:hyperlink>
    </w:p>
    <w:p w14:paraId="0B0F1679" w14:textId="23EF4332" w:rsidR="008F6556" w:rsidRDefault="008F6556">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551" w:history="1">
        <w:r w:rsidRPr="00E80BCB">
          <w:rPr>
            <w:rStyle w:val="Hyperlink"/>
            <w:noProof/>
          </w:rPr>
          <w:t>Tabelle 15 Beschreibung der Schnittstellen des Web Portals</w:t>
        </w:r>
        <w:r>
          <w:rPr>
            <w:noProof/>
            <w:webHidden/>
          </w:rPr>
          <w:tab/>
        </w:r>
        <w:r>
          <w:rPr>
            <w:noProof/>
            <w:webHidden/>
          </w:rPr>
          <w:fldChar w:fldCharType="begin"/>
        </w:r>
        <w:r>
          <w:rPr>
            <w:noProof/>
            <w:webHidden/>
          </w:rPr>
          <w:instrText xml:space="preserve"> PAGEREF _Toc190680551 \h </w:instrText>
        </w:r>
        <w:r>
          <w:rPr>
            <w:noProof/>
            <w:webHidden/>
          </w:rPr>
        </w:r>
        <w:r>
          <w:rPr>
            <w:noProof/>
            <w:webHidden/>
          </w:rPr>
          <w:fldChar w:fldCharType="separate"/>
        </w:r>
        <w:r>
          <w:rPr>
            <w:noProof/>
            <w:webHidden/>
          </w:rPr>
          <w:t>35</w:t>
        </w:r>
        <w:r>
          <w:rPr>
            <w:noProof/>
            <w:webHidden/>
          </w:rPr>
          <w:fldChar w:fldCharType="end"/>
        </w:r>
      </w:hyperlink>
    </w:p>
    <w:p w14:paraId="5CDDC485" w14:textId="7F8CF8B2" w:rsidR="008F6556" w:rsidRDefault="008F6556">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552" w:history="1">
        <w:r w:rsidRPr="00E80BCB">
          <w:rPr>
            <w:rStyle w:val="Hyperlink"/>
            <w:noProof/>
          </w:rPr>
          <w:t>Tabelle 16 Beschreibung der Schnittstellen des API Gateways</w:t>
        </w:r>
        <w:r>
          <w:rPr>
            <w:noProof/>
            <w:webHidden/>
          </w:rPr>
          <w:tab/>
        </w:r>
        <w:r>
          <w:rPr>
            <w:noProof/>
            <w:webHidden/>
          </w:rPr>
          <w:fldChar w:fldCharType="begin"/>
        </w:r>
        <w:r>
          <w:rPr>
            <w:noProof/>
            <w:webHidden/>
          </w:rPr>
          <w:instrText xml:space="preserve"> PAGEREF _Toc190680552 \h </w:instrText>
        </w:r>
        <w:r>
          <w:rPr>
            <w:noProof/>
            <w:webHidden/>
          </w:rPr>
        </w:r>
        <w:r>
          <w:rPr>
            <w:noProof/>
            <w:webHidden/>
          </w:rPr>
          <w:fldChar w:fldCharType="separate"/>
        </w:r>
        <w:r>
          <w:rPr>
            <w:noProof/>
            <w:webHidden/>
          </w:rPr>
          <w:t>36</w:t>
        </w:r>
        <w:r>
          <w:rPr>
            <w:noProof/>
            <w:webHidden/>
          </w:rPr>
          <w:fldChar w:fldCharType="end"/>
        </w:r>
      </w:hyperlink>
    </w:p>
    <w:p w14:paraId="42C914BB" w14:textId="65D6BB39" w:rsidR="008F6556" w:rsidRDefault="008F6556">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553" w:history="1">
        <w:r w:rsidRPr="00E80BCB">
          <w:rPr>
            <w:rStyle w:val="Hyperlink"/>
            <w:noProof/>
          </w:rPr>
          <w:t>Tabelle 17 Beschreibung der Schnittstellen des Customer Service</w:t>
        </w:r>
        <w:r>
          <w:rPr>
            <w:noProof/>
            <w:webHidden/>
          </w:rPr>
          <w:tab/>
        </w:r>
        <w:r>
          <w:rPr>
            <w:noProof/>
            <w:webHidden/>
          </w:rPr>
          <w:fldChar w:fldCharType="begin"/>
        </w:r>
        <w:r>
          <w:rPr>
            <w:noProof/>
            <w:webHidden/>
          </w:rPr>
          <w:instrText xml:space="preserve"> PAGEREF _Toc190680553 \h </w:instrText>
        </w:r>
        <w:r>
          <w:rPr>
            <w:noProof/>
            <w:webHidden/>
          </w:rPr>
        </w:r>
        <w:r>
          <w:rPr>
            <w:noProof/>
            <w:webHidden/>
          </w:rPr>
          <w:fldChar w:fldCharType="separate"/>
        </w:r>
        <w:r>
          <w:rPr>
            <w:noProof/>
            <w:webHidden/>
          </w:rPr>
          <w:t>36</w:t>
        </w:r>
        <w:r>
          <w:rPr>
            <w:noProof/>
            <w:webHidden/>
          </w:rPr>
          <w:fldChar w:fldCharType="end"/>
        </w:r>
      </w:hyperlink>
    </w:p>
    <w:p w14:paraId="372D31C9" w14:textId="4F92F3B8" w:rsidR="008F6556" w:rsidRDefault="008F6556">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554" w:history="1">
        <w:r w:rsidRPr="00E80BCB">
          <w:rPr>
            <w:rStyle w:val="Hyperlink"/>
            <w:noProof/>
          </w:rPr>
          <w:t>Tabelle 18 Beschreibung der Projekt Service Schnittstellen</w:t>
        </w:r>
        <w:r>
          <w:rPr>
            <w:noProof/>
            <w:webHidden/>
          </w:rPr>
          <w:tab/>
        </w:r>
        <w:r>
          <w:rPr>
            <w:noProof/>
            <w:webHidden/>
          </w:rPr>
          <w:fldChar w:fldCharType="begin"/>
        </w:r>
        <w:r>
          <w:rPr>
            <w:noProof/>
            <w:webHidden/>
          </w:rPr>
          <w:instrText xml:space="preserve"> PAGEREF _Toc190680554 \h </w:instrText>
        </w:r>
        <w:r>
          <w:rPr>
            <w:noProof/>
            <w:webHidden/>
          </w:rPr>
        </w:r>
        <w:r>
          <w:rPr>
            <w:noProof/>
            <w:webHidden/>
          </w:rPr>
          <w:fldChar w:fldCharType="separate"/>
        </w:r>
        <w:r>
          <w:rPr>
            <w:noProof/>
            <w:webHidden/>
          </w:rPr>
          <w:t>37</w:t>
        </w:r>
        <w:r>
          <w:rPr>
            <w:noProof/>
            <w:webHidden/>
          </w:rPr>
          <w:fldChar w:fldCharType="end"/>
        </w:r>
      </w:hyperlink>
    </w:p>
    <w:p w14:paraId="5BDBBC6B" w14:textId="2104D0C4" w:rsidR="008F6556" w:rsidRDefault="008F6556">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555" w:history="1">
        <w:r w:rsidRPr="00E80BCB">
          <w:rPr>
            <w:rStyle w:val="Hyperlink"/>
            <w:noProof/>
          </w:rPr>
          <w:t>Tabelle 19 Beschreibung der Note Service Schnittstellen</w:t>
        </w:r>
        <w:r>
          <w:rPr>
            <w:noProof/>
            <w:webHidden/>
          </w:rPr>
          <w:tab/>
        </w:r>
        <w:r>
          <w:rPr>
            <w:noProof/>
            <w:webHidden/>
          </w:rPr>
          <w:fldChar w:fldCharType="begin"/>
        </w:r>
        <w:r>
          <w:rPr>
            <w:noProof/>
            <w:webHidden/>
          </w:rPr>
          <w:instrText xml:space="preserve"> PAGEREF _Toc190680555 \h </w:instrText>
        </w:r>
        <w:r>
          <w:rPr>
            <w:noProof/>
            <w:webHidden/>
          </w:rPr>
        </w:r>
        <w:r>
          <w:rPr>
            <w:noProof/>
            <w:webHidden/>
          </w:rPr>
          <w:fldChar w:fldCharType="separate"/>
        </w:r>
        <w:r>
          <w:rPr>
            <w:noProof/>
            <w:webHidden/>
          </w:rPr>
          <w:t>38</w:t>
        </w:r>
        <w:r>
          <w:rPr>
            <w:noProof/>
            <w:webHidden/>
          </w:rPr>
          <w:fldChar w:fldCharType="end"/>
        </w:r>
      </w:hyperlink>
    </w:p>
    <w:p w14:paraId="17D82AE4" w14:textId="04158EE1" w:rsidR="008F6556" w:rsidRDefault="008F6556">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556" w:history="1">
        <w:r w:rsidRPr="00E80BCB">
          <w:rPr>
            <w:rStyle w:val="Hyperlink"/>
            <w:noProof/>
          </w:rPr>
          <w:t>Tabelle 20 Beschreibung der Commissioning Service Schnittstellen</w:t>
        </w:r>
        <w:r>
          <w:rPr>
            <w:noProof/>
            <w:webHidden/>
          </w:rPr>
          <w:tab/>
        </w:r>
        <w:r>
          <w:rPr>
            <w:noProof/>
            <w:webHidden/>
          </w:rPr>
          <w:fldChar w:fldCharType="begin"/>
        </w:r>
        <w:r>
          <w:rPr>
            <w:noProof/>
            <w:webHidden/>
          </w:rPr>
          <w:instrText xml:space="preserve"> PAGEREF _Toc190680556 \h </w:instrText>
        </w:r>
        <w:r>
          <w:rPr>
            <w:noProof/>
            <w:webHidden/>
          </w:rPr>
        </w:r>
        <w:r>
          <w:rPr>
            <w:noProof/>
            <w:webHidden/>
          </w:rPr>
          <w:fldChar w:fldCharType="separate"/>
        </w:r>
        <w:r>
          <w:rPr>
            <w:noProof/>
            <w:webHidden/>
          </w:rPr>
          <w:t>39</w:t>
        </w:r>
        <w:r>
          <w:rPr>
            <w:noProof/>
            <w:webHidden/>
          </w:rPr>
          <w:fldChar w:fldCharType="end"/>
        </w:r>
      </w:hyperlink>
    </w:p>
    <w:p w14:paraId="5AF23462" w14:textId="2B9C85E5" w:rsidR="008F6556" w:rsidRDefault="008F6556">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557" w:history="1">
        <w:r w:rsidRPr="00E80BCB">
          <w:rPr>
            <w:rStyle w:val="Hyperlink"/>
            <w:noProof/>
          </w:rPr>
          <w:t>Tabelle 21 Beschreibung der Identity Service Schnittstellen</w:t>
        </w:r>
        <w:r>
          <w:rPr>
            <w:noProof/>
            <w:webHidden/>
          </w:rPr>
          <w:tab/>
        </w:r>
        <w:r>
          <w:rPr>
            <w:noProof/>
            <w:webHidden/>
          </w:rPr>
          <w:fldChar w:fldCharType="begin"/>
        </w:r>
        <w:r>
          <w:rPr>
            <w:noProof/>
            <w:webHidden/>
          </w:rPr>
          <w:instrText xml:space="preserve"> PAGEREF _Toc190680557 \h </w:instrText>
        </w:r>
        <w:r>
          <w:rPr>
            <w:noProof/>
            <w:webHidden/>
          </w:rPr>
        </w:r>
        <w:r>
          <w:rPr>
            <w:noProof/>
            <w:webHidden/>
          </w:rPr>
          <w:fldChar w:fldCharType="separate"/>
        </w:r>
        <w:r>
          <w:rPr>
            <w:noProof/>
            <w:webHidden/>
          </w:rPr>
          <w:t>39</w:t>
        </w:r>
        <w:r>
          <w:rPr>
            <w:noProof/>
            <w:webHidden/>
          </w:rPr>
          <w:fldChar w:fldCharType="end"/>
        </w:r>
      </w:hyperlink>
    </w:p>
    <w:p w14:paraId="18D07F5A" w14:textId="00C30F08" w:rsidR="008F6556" w:rsidRDefault="008F6556">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558" w:history="1">
        <w:r w:rsidRPr="00E80BCB">
          <w:rPr>
            <w:rStyle w:val="Hyperlink"/>
            <w:noProof/>
          </w:rPr>
          <w:t>Tabelle 22 Beschreibung der File Service Schnittstellen</w:t>
        </w:r>
        <w:r>
          <w:rPr>
            <w:noProof/>
            <w:webHidden/>
          </w:rPr>
          <w:tab/>
        </w:r>
        <w:r>
          <w:rPr>
            <w:noProof/>
            <w:webHidden/>
          </w:rPr>
          <w:fldChar w:fldCharType="begin"/>
        </w:r>
        <w:r>
          <w:rPr>
            <w:noProof/>
            <w:webHidden/>
          </w:rPr>
          <w:instrText xml:space="preserve"> PAGEREF _Toc190680558 \h </w:instrText>
        </w:r>
        <w:r>
          <w:rPr>
            <w:noProof/>
            <w:webHidden/>
          </w:rPr>
        </w:r>
        <w:r>
          <w:rPr>
            <w:noProof/>
            <w:webHidden/>
          </w:rPr>
          <w:fldChar w:fldCharType="separate"/>
        </w:r>
        <w:r>
          <w:rPr>
            <w:noProof/>
            <w:webHidden/>
          </w:rPr>
          <w:t>40</w:t>
        </w:r>
        <w:r>
          <w:rPr>
            <w:noProof/>
            <w:webHidden/>
          </w:rPr>
          <w:fldChar w:fldCharType="end"/>
        </w:r>
      </w:hyperlink>
    </w:p>
    <w:p w14:paraId="11B25AD1" w14:textId="211915FA" w:rsidR="008F6556" w:rsidRDefault="008F6556">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559" w:history="1">
        <w:r w:rsidRPr="00E80BCB">
          <w:rPr>
            <w:rStyle w:val="Hyperlink"/>
            <w:noProof/>
          </w:rPr>
          <w:t>Tabelle 23 Qualitätsmassnahmen wärend der Entwicklung</w:t>
        </w:r>
        <w:r>
          <w:rPr>
            <w:noProof/>
            <w:webHidden/>
          </w:rPr>
          <w:tab/>
        </w:r>
        <w:r>
          <w:rPr>
            <w:noProof/>
            <w:webHidden/>
          </w:rPr>
          <w:fldChar w:fldCharType="begin"/>
        </w:r>
        <w:r>
          <w:rPr>
            <w:noProof/>
            <w:webHidden/>
          </w:rPr>
          <w:instrText xml:space="preserve"> PAGEREF _Toc190680559 \h </w:instrText>
        </w:r>
        <w:r>
          <w:rPr>
            <w:noProof/>
            <w:webHidden/>
          </w:rPr>
        </w:r>
        <w:r>
          <w:rPr>
            <w:noProof/>
            <w:webHidden/>
          </w:rPr>
          <w:fldChar w:fldCharType="separate"/>
        </w:r>
        <w:r>
          <w:rPr>
            <w:noProof/>
            <w:webHidden/>
          </w:rPr>
          <w:t>50</w:t>
        </w:r>
        <w:r>
          <w:rPr>
            <w:noProof/>
            <w:webHidden/>
          </w:rPr>
          <w:fldChar w:fldCharType="end"/>
        </w:r>
      </w:hyperlink>
    </w:p>
    <w:p w14:paraId="0252C378" w14:textId="294DDEC6" w:rsidR="008F6556" w:rsidRDefault="008F6556">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560" w:history="1">
        <w:r w:rsidRPr="00E80BCB">
          <w:rPr>
            <w:rStyle w:val="Hyperlink"/>
            <w:noProof/>
          </w:rPr>
          <w:t>Tabelle 24 Qualiätsmassnahmen auf der Stufe Build Pipeline</w:t>
        </w:r>
        <w:r>
          <w:rPr>
            <w:noProof/>
            <w:webHidden/>
          </w:rPr>
          <w:tab/>
        </w:r>
        <w:r>
          <w:rPr>
            <w:noProof/>
            <w:webHidden/>
          </w:rPr>
          <w:fldChar w:fldCharType="begin"/>
        </w:r>
        <w:r>
          <w:rPr>
            <w:noProof/>
            <w:webHidden/>
          </w:rPr>
          <w:instrText xml:space="preserve"> PAGEREF _Toc190680560 \h </w:instrText>
        </w:r>
        <w:r>
          <w:rPr>
            <w:noProof/>
            <w:webHidden/>
          </w:rPr>
        </w:r>
        <w:r>
          <w:rPr>
            <w:noProof/>
            <w:webHidden/>
          </w:rPr>
          <w:fldChar w:fldCharType="separate"/>
        </w:r>
        <w:r>
          <w:rPr>
            <w:noProof/>
            <w:webHidden/>
          </w:rPr>
          <w:t>51</w:t>
        </w:r>
        <w:r>
          <w:rPr>
            <w:noProof/>
            <w:webHidden/>
          </w:rPr>
          <w:fldChar w:fldCharType="end"/>
        </w:r>
      </w:hyperlink>
    </w:p>
    <w:p w14:paraId="3C218745" w14:textId="2EEDA297" w:rsidR="008F6556" w:rsidRDefault="008F6556">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561" w:history="1">
        <w:r w:rsidRPr="00E80BCB">
          <w:rPr>
            <w:rStyle w:val="Hyperlink"/>
            <w:noProof/>
          </w:rPr>
          <w:t>Tabelle 25 Beschreibung der Massnahmen auf der Entwicklungsumgebung</w:t>
        </w:r>
        <w:r>
          <w:rPr>
            <w:noProof/>
            <w:webHidden/>
          </w:rPr>
          <w:tab/>
        </w:r>
        <w:r>
          <w:rPr>
            <w:noProof/>
            <w:webHidden/>
          </w:rPr>
          <w:fldChar w:fldCharType="begin"/>
        </w:r>
        <w:r>
          <w:rPr>
            <w:noProof/>
            <w:webHidden/>
          </w:rPr>
          <w:instrText xml:space="preserve"> PAGEREF _Toc190680561 \h </w:instrText>
        </w:r>
        <w:r>
          <w:rPr>
            <w:noProof/>
            <w:webHidden/>
          </w:rPr>
        </w:r>
        <w:r>
          <w:rPr>
            <w:noProof/>
            <w:webHidden/>
          </w:rPr>
          <w:fldChar w:fldCharType="separate"/>
        </w:r>
        <w:r>
          <w:rPr>
            <w:noProof/>
            <w:webHidden/>
          </w:rPr>
          <w:t>51</w:t>
        </w:r>
        <w:r>
          <w:rPr>
            <w:noProof/>
            <w:webHidden/>
          </w:rPr>
          <w:fldChar w:fldCharType="end"/>
        </w:r>
      </w:hyperlink>
    </w:p>
    <w:p w14:paraId="6D4F3024" w14:textId="0E5D4CF6" w:rsidR="008F6556" w:rsidRDefault="008F6556">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562" w:history="1">
        <w:r w:rsidRPr="00E80BCB">
          <w:rPr>
            <w:rStyle w:val="Hyperlink"/>
            <w:noProof/>
          </w:rPr>
          <w:t>Tabelle 26 Entwurfsentscheidung: Aufbau des Backends als Micro Service Architecture</w:t>
        </w:r>
        <w:r>
          <w:rPr>
            <w:noProof/>
            <w:webHidden/>
          </w:rPr>
          <w:tab/>
        </w:r>
        <w:r>
          <w:rPr>
            <w:noProof/>
            <w:webHidden/>
          </w:rPr>
          <w:fldChar w:fldCharType="begin"/>
        </w:r>
        <w:r>
          <w:rPr>
            <w:noProof/>
            <w:webHidden/>
          </w:rPr>
          <w:instrText xml:space="preserve"> PAGEREF _Toc190680562 \h </w:instrText>
        </w:r>
        <w:r>
          <w:rPr>
            <w:noProof/>
            <w:webHidden/>
          </w:rPr>
        </w:r>
        <w:r>
          <w:rPr>
            <w:noProof/>
            <w:webHidden/>
          </w:rPr>
          <w:fldChar w:fldCharType="separate"/>
        </w:r>
        <w:r>
          <w:rPr>
            <w:noProof/>
            <w:webHidden/>
          </w:rPr>
          <w:t>52</w:t>
        </w:r>
        <w:r>
          <w:rPr>
            <w:noProof/>
            <w:webHidden/>
          </w:rPr>
          <w:fldChar w:fldCharType="end"/>
        </w:r>
      </w:hyperlink>
    </w:p>
    <w:p w14:paraId="11F6D043" w14:textId="6D789405" w:rsidR="008F6556" w:rsidRDefault="008F6556">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563" w:history="1">
        <w:r w:rsidRPr="00E80BCB">
          <w:rPr>
            <w:rStyle w:val="Hyperlink"/>
            <w:noProof/>
          </w:rPr>
          <w:t>Tabelle 27 Entwurfsentscheidung: Einsatz von Asynchroner Datensynchronisation</w:t>
        </w:r>
        <w:r>
          <w:rPr>
            <w:noProof/>
            <w:webHidden/>
          </w:rPr>
          <w:tab/>
        </w:r>
        <w:r>
          <w:rPr>
            <w:noProof/>
            <w:webHidden/>
          </w:rPr>
          <w:fldChar w:fldCharType="begin"/>
        </w:r>
        <w:r>
          <w:rPr>
            <w:noProof/>
            <w:webHidden/>
          </w:rPr>
          <w:instrText xml:space="preserve"> PAGEREF _Toc190680563 \h </w:instrText>
        </w:r>
        <w:r>
          <w:rPr>
            <w:noProof/>
            <w:webHidden/>
          </w:rPr>
        </w:r>
        <w:r>
          <w:rPr>
            <w:noProof/>
            <w:webHidden/>
          </w:rPr>
          <w:fldChar w:fldCharType="separate"/>
        </w:r>
        <w:r>
          <w:rPr>
            <w:noProof/>
            <w:webHidden/>
          </w:rPr>
          <w:t>53</w:t>
        </w:r>
        <w:r>
          <w:rPr>
            <w:noProof/>
            <w:webHidden/>
          </w:rPr>
          <w:fldChar w:fldCharType="end"/>
        </w:r>
      </w:hyperlink>
    </w:p>
    <w:p w14:paraId="44A0657E" w14:textId="4EFFD859" w:rsidR="008F6556" w:rsidRDefault="008F6556">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564" w:history="1">
        <w:r w:rsidRPr="00E80BCB">
          <w:rPr>
            <w:rStyle w:val="Hyperlink"/>
            <w:noProof/>
          </w:rPr>
          <w:t>Tabelle 28 Entwurfsentscheidung: Complete Storage für den mobilen Client</w:t>
        </w:r>
        <w:r>
          <w:rPr>
            <w:noProof/>
            <w:webHidden/>
          </w:rPr>
          <w:tab/>
        </w:r>
        <w:r>
          <w:rPr>
            <w:noProof/>
            <w:webHidden/>
          </w:rPr>
          <w:fldChar w:fldCharType="begin"/>
        </w:r>
        <w:r>
          <w:rPr>
            <w:noProof/>
            <w:webHidden/>
          </w:rPr>
          <w:instrText xml:space="preserve"> PAGEREF _Toc190680564 \h </w:instrText>
        </w:r>
        <w:r>
          <w:rPr>
            <w:noProof/>
            <w:webHidden/>
          </w:rPr>
        </w:r>
        <w:r>
          <w:rPr>
            <w:noProof/>
            <w:webHidden/>
          </w:rPr>
          <w:fldChar w:fldCharType="separate"/>
        </w:r>
        <w:r>
          <w:rPr>
            <w:noProof/>
            <w:webHidden/>
          </w:rPr>
          <w:t>53</w:t>
        </w:r>
        <w:r>
          <w:rPr>
            <w:noProof/>
            <w:webHidden/>
          </w:rPr>
          <w:fldChar w:fldCharType="end"/>
        </w:r>
      </w:hyperlink>
    </w:p>
    <w:p w14:paraId="586273BB" w14:textId="5CAFEBD4" w:rsidR="008F6556" w:rsidRDefault="008F6556">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565" w:history="1">
        <w:r w:rsidRPr="00E80BCB">
          <w:rPr>
            <w:rStyle w:val="Hyperlink"/>
            <w:noProof/>
          </w:rPr>
          <w:t>Tabelle 29 Varianten für die Datenübertragung zwischen mobile Client und Backend</w:t>
        </w:r>
        <w:r>
          <w:rPr>
            <w:noProof/>
            <w:webHidden/>
          </w:rPr>
          <w:tab/>
        </w:r>
        <w:r>
          <w:rPr>
            <w:noProof/>
            <w:webHidden/>
          </w:rPr>
          <w:fldChar w:fldCharType="begin"/>
        </w:r>
        <w:r>
          <w:rPr>
            <w:noProof/>
            <w:webHidden/>
          </w:rPr>
          <w:instrText xml:space="preserve"> PAGEREF _Toc190680565 \h </w:instrText>
        </w:r>
        <w:r>
          <w:rPr>
            <w:noProof/>
            <w:webHidden/>
          </w:rPr>
        </w:r>
        <w:r>
          <w:rPr>
            <w:noProof/>
            <w:webHidden/>
          </w:rPr>
          <w:fldChar w:fldCharType="separate"/>
        </w:r>
        <w:r>
          <w:rPr>
            <w:noProof/>
            <w:webHidden/>
          </w:rPr>
          <w:t>54</w:t>
        </w:r>
        <w:r>
          <w:rPr>
            <w:noProof/>
            <w:webHidden/>
          </w:rPr>
          <w:fldChar w:fldCharType="end"/>
        </w:r>
      </w:hyperlink>
    </w:p>
    <w:p w14:paraId="53FEA86C" w14:textId="62B6A9D2" w:rsidR="008F6556" w:rsidRDefault="008F6556">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566" w:history="1">
        <w:r w:rsidRPr="00E80BCB">
          <w:rPr>
            <w:rStyle w:val="Hyperlink"/>
            <w:noProof/>
          </w:rPr>
          <w:t>Tabelle 30 Bewertungskriterien bei der Auswahl des Datentransfermusters</w:t>
        </w:r>
        <w:r>
          <w:rPr>
            <w:noProof/>
            <w:webHidden/>
          </w:rPr>
          <w:tab/>
        </w:r>
        <w:r>
          <w:rPr>
            <w:noProof/>
            <w:webHidden/>
          </w:rPr>
          <w:fldChar w:fldCharType="begin"/>
        </w:r>
        <w:r>
          <w:rPr>
            <w:noProof/>
            <w:webHidden/>
          </w:rPr>
          <w:instrText xml:space="preserve"> PAGEREF _Toc190680566 \h </w:instrText>
        </w:r>
        <w:r>
          <w:rPr>
            <w:noProof/>
            <w:webHidden/>
          </w:rPr>
        </w:r>
        <w:r>
          <w:rPr>
            <w:noProof/>
            <w:webHidden/>
          </w:rPr>
          <w:fldChar w:fldCharType="separate"/>
        </w:r>
        <w:r>
          <w:rPr>
            <w:noProof/>
            <w:webHidden/>
          </w:rPr>
          <w:t>54</w:t>
        </w:r>
        <w:r>
          <w:rPr>
            <w:noProof/>
            <w:webHidden/>
          </w:rPr>
          <w:fldChar w:fldCharType="end"/>
        </w:r>
      </w:hyperlink>
    </w:p>
    <w:p w14:paraId="6B9008C1" w14:textId="7F17CEAA" w:rsidR="008F6556" w:rsidRDefault="008F6556">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567" w:history="1">
        <w:r w:rsidRPr="00E80BCB">
          <w:rPr>
            <w:rStyle w:val="Hyperlink"/>
            <w:noProof/>
          </w:rPr>
          <w:t>Tabelle 31 Bewertung der Komplexität der Varianten</w:t>
        </w:r>
        <w:r>
          <w:rPr>
            <w:noProof/>
            <w:webHidden/>
          </w:rPr>
          <w:tab/>
        </w:r>
        <w:r>
          <w:rPr>
            <w:noProof/>
            <w:webHidden/>
          </w:rPr>
          <w:fldChar w:fldCharType="begin"/>
        </w:r>
        <w:r>
          <w:rPr>
            <w:noProof/>
            <w:webHidden/>
          </w:rPr>
          <w:instrText xml:space="preserve"> PAGEREF _Toc190680567 \h </w:instrText>
        </w:r>
        <w:r>
          <w:rPr>
            <w:noProof/>
            <w:webHidden/>
          </w:rPr>
        </w:r>
        <w:r>
          <w:rPr>
            <w:noProof/>
            <w:webHidden/>
          </w:rPr>
          <w:fldChar w:fldCharType="separate"/>
        </w:r>
        <w:r>
          <w:rPr>
            <w:noProof/>
            <w:webHidden/>
          </w:rPr>
          <w:t>56</w:t>
        </w:r>
        <w:r>
          <w:rPr>
            <w:noProof/>
            <w:webHidden/>
          </w:rPr>
          <w:fldChar w:fldCharType="end"/>
        </w:r>
      </w:hyperlink>
    </w:p>
    <w:p w14:paraId="0FACC5EF" w14:textId="28C8D158" w:rsidR="008F6556" w:rsidRDefault="008F6556">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568" w:history="1">
        <w:r w:rsidRPr="00E80BCB">
          <w:rPr>
            <w:rStyle w:val="Hyperlink"/>
            <w:noProof/>
          </w:rPr>
          <w:t>Tabelle 32 Bewertung des Speicherbedarfs der Varianten</w:t>
        </w:r>
        <w:r>
          <w:rPr>
            <w:noProof/>
            <w:webHidden/>
          </w:rPr>
          <w:tab/>
        </w:r>
        <w:r>
          <w:rPr>
            <w:noProof/>
            <w:webHidden/>
          </w:rPr>
          <w:fldChar w:fldCharType="begin"/>
        </w:r>
        <w:r>
          <w:rPr>
            <w:noProof/>
            <w:webHidden/>
          </w:rPr>
          <w:instrText xml:space="preserve"> PAGEREF _Toc190680568 \h </w:instrText>
        </w:r>
        <w:r>
          <w:rPr>
            <w:noProof/>
            <w:webHidden/>
          </w:rPr>
        </w:r>
        <w:r>
          <w:rPr>
            <w:noProof/>
            <w:webHidden/>
          </w:rPr>
          <w:fldChar w:fldCharType="separate"/>
        </w:r>
        <w:r>
          <w:rPr>
            <w:noProof/>
            <w:webHidden/>
          </w:rPr>
          <w:t>57</w:t>
        </w:r>
        <w:r>
          <w:rPr>
            <w:noProof/>
            <w:webHidden/>
          </w:rPr>
          <w:fldChar w:fldCharType="end"/>
        </w:r>
      </w:hyperlink>
    </w:p>
    <w:p w14:paraId="72321200" w14:textId="23FCF2FB" w:rsidR="008F6556" w:rsidRDefault="008F6556">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569" w:history="1">
        <w:r w:rsidRPr="00E80BCB">
          <w:rPr>
            <w:rStyle w:val="Hyperlink"/>
            <w:noProof/>
          </w:rPr>
          <w:t>Tabelle 33 Bewertung der Performance der Varianten</w:t>
        </w:r>
        <w:r>
          <w:rPr>
            <w:noProof/>
            <w:webHidden/>
          </w:rPr>
          <w:tab/>
        </w:r>
        <w:r>
          <w:rPr>
            <w:noProof/>
            <w:webHidden/>
          </w:rPr>
          <w:fldChar w:fldCharType="begin"/>
        </w:r>
        <w:r>
          <w:rPr>
            <w:noProof/>
            <w:webHidden/>
          </w:rPr>
          <w:instrText xml:space="preserve"> PAGEREF _Toc190680569 \h </w:instrText>
        </w:r>
        <w:r>
          <w:rPr>
            <w:noProof/>
            <w:webHidden/>
          </w:rPr>
        </w:r>
        <w:r>
          <w:rPr>
            <w:noProof/>
            <w:webHidden/>
          </w:rPr>
          <w:fldChar w:fldCharType="separate"/>
        </w:r>
        <w:r>
          <w:rPr>
            <w:noProof/>
            <w:webHidden/>
          </w:rPr>
          <w:t>57</w:t>
        </w:r>
        <w:r>
          <w:rPr>
            <w:noProof/>
            <w:webHidden/>
          </w:rPr>
          <w:fldChar w:fldCharType="end"/>
        </w:r>
      </w:hyperlink>
    </w:p>
    <w:p w14:paraId="05E98257" w14:textId="111098CC" w:rsidR="008F6556" w:rsidRDefault="008F6556">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570" w:history="1">
        <w:r w:rsidRPr="00E80BCB">
          <w:rPr>
            <w:rStyle w:val="Hyperlink"/>
            <w:noProof/>
          </w:rPr>
          <w:t>Tabelle 34 Bewertung der Netzwerkbandbreite der Varianten</w:t>
        </w:r>
        <w:r>
          <w:rPr>
            <w:noProof/>
            <w:webHidden/>
          </w:rPr>
          <w:tab/>
        </w:r>
        <w:r>
          <w:rPr>
            <w:noProof/>
            <w:webHidden/>
          </w:rPr>
          <w:fldChar w:fldCharType="begin"/>
        </w:r>
        <w:r>
          <w:rPr>
            <w:noProof/>
            <w:webHidden/>
          </w:rPr>
          <w:instrText xml:space="preserve"> PAGEREF _Toc190680570 \h </w:instrText>
        </w:r>
        <w:r>
          <w:rPr>
            <w:noProof/>
            <w:webHidden/>
          </w:rPr>
        </w:r>
        <w:r>
          <w:rPr>
            <w:noProof/>
            <w:webHidden/>
          </w:rPr>
          <w:fldChar w:fldCharType="separate"/>
        </w:r>
        <w:r>
          <w:rPr>
            <w:noProof/>
            <w:webHidden/>
          </w:rPr>
          <w:t>58</w:t>
        </w:r>
        <w:r>
          <w:rPr>
            <w:noProof/>
            <w:webHidden/>
          </w:rPr>
          <w:fldChar w:fldCharType="end"/>
        </w:r>
      </w:hyperlink>
    </w:p>
    <w:p w14:paraId="6A39EC4A" w14:textId="351A8504" w:rsidR="008F6556" w:rsidRDefault="008F6556">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571" w:history="1">
        <w:r w:rsidRPr="00E80BCB">
          <w:rPr>
            <w:rStyle w:val="Hyperlink"/>
            <w:noProof/>
          </w:rPr>
          <w:t>Tabelle 35 Bewertung der Eignung des Konfliktmanagements der Varianten</w:t>
        </w:r>
        <w:r>
          <w:rPr>
            <w:noProof/>
            <w:webHidden/>
          </w:rPr>
          <w:tab/>
        </w:r>
        <w:r>
          <w:rPr>
            <w:noProof/>
            <w:webHidden/>
          </w:rPr>
          <w:fldChar w:fldCharType="begin"/>
        </w:r>
        <w:r>
          <w:rPr>
            <w:noProof/>
            <w:webHidden/>
          </w:rPr>
          <w:instrText xml:space="preserve"> PAGEREF _Toc190680571 \h </w:instrText>
        </w:r>
        <w:r>
          <w:rPr>
            <w:noProof/>
            <w:webHidden/>
          </w:rPr>
        </w:r>
        <w:r>
          <w:rPr>
            <w:noProof/>
            <w:webHidden/>
          </w:rPr>
          <w:fldChar w:fldCharType="separate"/>
        </w:r>
        <w:r>
          <w:rPr>
            <w:noProof/>
            <w:webHidden/>
          </w:rPr>
          <w:t>58</w:t>
        </w:r>
        <w:r>
          <w:rPr>
            <w:noProof/>
            <w:webHidden/>
          </w:rPr>
          <w:fldChar w:fldCharType="end"/>
        </w:r>
      </w:hyperlink>
    </w:p>
    <w:p w14:paraId="4B2AC4EC" w14:textId="56487A81" w:rsidR="008F6556" w:rsidRDefault="008F6556">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572" w:history="1">
        <w:r w:rsidRPr="00E80BCB">
          <w:rPr>
            <w:rStyle w:val="Hyperlink"/>
            <w:noProof/>
          </w:rPr>
          <w:t>Tabelle 36 Aulistung und Begründung der Gewichtung der Kriterien</w:t>
        </w:r>
        <w:r>
          <w:rPr>
            <w:noProof/>
            <w:webHidden/>
          </w:rPr>
          <w:tab/>
        </w:r>
        <w:r>
          <w:rPr>
            <w:noProof/>
            <w:webHidden/>
          </w:rPr>
          <w:fldChar w:fldCharType="begin"/>
        </w:r>
        <w:r>
          <w:rPr>
            <w:noProof/>
            <w:webHidden/>
          </w:rPr>
          <w:instrText xml:space="preserve"> PAGEREF _Toc190680572 \h </w:instrText>
        </w:r>
        <w:r>
          <w:rPr>
            <w:noProof/>
            <w:webHidden/>
          </w:rPr>
        </w:r>
        <w:r>
          <w:rPr>
            <w:noProof/>
            <w:webHidden/>
          </w:rPr>
          <w:fldChar w:fldCharType="separate"/>
        </w:r>
        <w:r>
          <w:rPr>
            <w:noProof/>
            <w:webHidden/>
          </w:rPr>
          <w:t>58</w:t>
        </w:r>
        <w:r>
          <w:rPr>
            <w:noProof/>
            <w:webHidden/>
          </w:rPr>
          <w:fldChar w:fldCharType="end"/>
        </w:r>
      </w:hyperlink>
    </w:p>
    <w:p w14:paraId="42D17D1B" w14:textId="3ADC89CD" w:rsidR="008F6556" w:rsidRDefault="008F6556">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573" w:history="1">
        <w:r w:rsidRPr="00E80BCB">
          <w:rPr>
            <w:rStyle w:val="Hyperlink"/>
            <w:noProof/>
          </w:rPr>
          <w:t>Tabelle 37 Ergebnis der Nutzwertanalyse</w:t>
        </w:r>
        <w:r>
          <w:rPr>
            <w:noProof/>
            <w:webHidden/>
          </w:rPr>
          <w:tab/>
        </w:r>
        <w:r>
          <w:rPr>
            <w:noProof/>
            <w:webHidden/>
          </w:rPr>
          <w:fldChar w:fldCharType="begin"/>
        </w:r>
        <w:r>
          <w:rPr>
            <w:noProof/>
            <w:webHidden/>
          </w:rPr>
          <w:instrText xml:space="preserve"> PAGEREF _Toc190680573 \h </w:instrText>
        </w:r>
        <w:r>
          <w:rPr>
            <w:noProof/>
            <w:webHidden/>
          </w:rPr>
        </w:r>
        <w:r>
          <w:rPr>
            <w:noProof/>
            <w:webHidden/>
          </w:rPr>
          <w:fldChar w:fldCharType="separate"/>
        </w:r>
        <w:r>
          <w:rPr>
            <w:noProof/>
            <w:webHidden/>
          </w:rPr>
          <w:t>59</w:t>
        </w:r>
        <w:r>
          <w:rPr>
            <w:noProof/>
            <w:webHidden/>
          </w:rPr>
          <w:fldChar w:fldCharType="end"/>
        </w:r>
      </w:hyperlink>
    </w:p>
    <w:p w14:paraId="79B959CF" w14:textId="2CEA7F9D" w:rsidR="008F6556" w:rsidRDefault="008F6556">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574" w:history="1">
        <w:r w:rsidRPr="00E80BCB">
          <w:rPr>
            <w:rStyle w:val="Hyperlink"/>
            <w:noProof/>
          </w:rPr>
          <w:t>Tabelle 38 Entwurfsentscheidung: Einsatz von Timestamp Transfer für den Datentransfer</w:t>
        </w:r>
        <w:r>
          <w:rPr>
            <w:noProof/>
            <w:webHidden/>
          </w:rPr>
          <w:tab/>
        </w:r>
        <w:r>
          <w:rPr>
            <w:noProof/>
            <w:webHidden/>
          </w:rPr>
          <w:fldChar w:fldCharType="begin"/>
        </w:r>
        <w:r>
          <w:rPr>
            <w:noProof/>
            <w:webHidden/>
          </w:rPr>
          <w:instrText xml:space="preserve"> PAGEREF _Toc190680574 \h </w:instrText>
        </w:r>
        <w:r>
          <w:rPr>
            <w:noProof/>
            <w:webHidden/>
          </w:rPr>
        </w:r>
        <w:r>
          <w:rPr>
            <w:noProof/>
            <w:webHidden/>
          </w:rPr>
          <w:fldChar w:fldCharType="separate"/>
        </w:r>
        <w:r>
          <w:rPr>
            <w:noProof/>
            <w:webHidden/>
          </w:rPr>
          <w:t>59</w:t>
        </w:r>
        <w:r>
          <w:rPr>
            <w:noProof/>
            <w:webHidden/>
          </w:rPr>
          <w:fldChar w:fldCharType="end"/>
        </w:r>
      </w:hyperlink>
    </w:p>
    <w:p w14:paraId="56B754B5" w14:textId="5B863B4D" w:rsidR="008F6556" w:rsidRDefault="008F6556">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575" w:history="1">
        <w:r w:rsidRPr="00E80BCB">
          <w:rPr>
            <w:rStyle w:val="Hyperlink"/>
            <w:noProof/>
          </w:rPr>
          <w:t>Tabelle 39 Entwurfsentscheidung: Einsatz von MVVM für die mobile App</w:t>
        </w:r>
        <w:r>
          <w:rPr>
            <w:noProof/>
            <w:webHidden/>
          </w:rPr>
          <w:tab/>
        </w:r>
        <w:r>
          <w:rPr>
            <w:noProof/>
            <w:webHidden/>
          </w:rPr>
          <w:fldChar w:fldCharType="begin"/>
        </w:r>
        <w:r>
          <w:rPr>
            <w:noProof/>
            <w:webHidden/>
          </w:rPr>
          <w:instrText xml:space="preserve"> PAGEREF _Toc190680575 \h </w:instrText>
        </w:r>
        <w:r>
          <w:rPr>
            <w:noProof/>
            <w:webHidden/>
          </w:rPr>
        </w:r>
        <w:r>
          <w:rPr>
            <w:noProof/>
            <w:webHidden/>
          </w:rPr>
          <w:fldChar w:fldCharType="separate"/>
        </w:r>
        <w:r>
          <w:rPr>
            <w:noProof/>
            <w:webHidden/>
          </w:rPr>
          <w:t>60</w:t>
        </w:r>
        <w:r>
          <w:rPr>
            <w:noProof/>
            <w:webHidden/>
          </w:rPr>
          <w:fldChar w:fldCharType="end"/>
        </w:r>
      </w:hyperlink>
    </w:p>
    <w:p w14:paraId="52397CFE" w14:textId="7C2118D8" w:rsidR="008F6556" w:rsidRDefault="008F6556">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576" w:history="1">
        <w:r w:rsidRPr="00E80BCB">
          <w:rPr>
            <w:rStyle w:val="Hyperlink"/>
            <w:noProof/>
          </w:rPr>
          <w:t>Tabelle 40 Qualitätsanforderung Offline Synchronisation</w:t>
        </w:r>
        <w:r>
          <w:rPr>
            <w:noProof/>
            <w:webHidden/>
          </w:rPr>
          <w:tab/>
        </w:r>
        <w:r>
          <w:rPr>
            <w:noProof/>
            <w:webHidden/>
          </w:rPr>
          <w:fldChar w:fldCharType="begin"/>
        </w:r>
        <w:r>
          <w:rPr>
            <w:noProof/>
            <w:webHidden/>
          </w:rPr>
          <w:instrText xml:space="preserve"> PAGEREF _Toc190680576 \h </w:instrText>
        </w:r>
        <w:r>
          <w:rPr>
            <w:noProof/>
            <w:webHidden/>
          </w:rPr>
        </w:r>
        <w:r>
          <w:rPr>
            <w:noProof/>
            <w:webHidden/>
          </w:rPr>
          <w:fldChar w:fldCharType="separate"/>
        </w:r>
        <w:r>
          <w:rPr>
            <w:noProof/>
            <w:webHidden/>
          </w:rPr>
          <w:t>60</w:t>
        </w:r>
        <w:r>
          <w:rPr>
            <w:noProof/>
            <w:webHidden/>
          </w:rPr>
          <w:fldChar w:fldCharType="end"/>
        </w:r>
      </w:hyperlink>
    </w:p>
    <w:p w14:paraId="027D02EE" w14:textId="2B6A81E5" w:rsidR="008F6556" w:rsidRDefault="008F6556">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577" w:history="1">
        <w:r w:rsidRPr="00E80BCB">
          <w:rPr>
            <w:rStyle w:val="Hyperlink"/>
            <w:noProof/>
          </w:rPr>
          <w:t>Tabelle 41 Risikobewertung: Datenverlust wärend Datenzusammenführung</w:t>
        </w:r>
        <w:r>
          <w:rPr>
            <w:noProof/>
            <w:webHidden/>
          </w:rPr>
          <w:tab/>
        </w:r>
        <w:r>
          <w:rPr>
            <w:noProof/>
            <w:webHidden/>
          </w:rPr>
          <w:fldChar w:fldCharType="begin"/>
        </w:r>
        <w:r>
          <w:rPr>
            <w:noProof/>
            <w:webHidden/>
          </w:rPr>
          <w:instrText xml:space="preserve"> PAGEREF _Toc190680577 \h </w:instrText>
        </w:r>
        <w:r>
          <w:rPr>
            <w:noProof/>
            <w:webHidden/>
          </w:rPr>
        </w:r>
        <w:r>
          <w:rPr>
            <w:noProof/>
            <w:webHidden/>
          </w:rPr>
          <w:fldChar w:fldCharType="separate"/>
        </w:r>
        <w:r>
          <w:rPr>
            <w:noProof/>
            <w:webHidden/>
          </w:rPr>
          <w:t>61</w:t>
        </w:r>
        <w:r>
          <w:rPr>
            <w:noProof/>
            <w:webHidden/>
          </w:rPr>
          <w:fldChar w:fldCharType="end"/>
        </w:r>
      </w:hyperlink>
    </w:p>
    <w:p w14:paraId="10E61218" w14:textId="4975839B" w:rsidR="008F6556" w:rsidRDefault="008F6556">
      <w:pPr>
        <w:pStyle w:val="TableofFigures"/>
        <w:tabs>
          <w:tab w:val="right" w:pos="9457"/>
        </w:tabs>
        <w:rPr>
          <w:rFonts w:asciiTheme="minorHAnsi" w:eastAsiaTheme="minorEastAsia" w:hAnsiTheme="minorHAnsi" w:cstheme="minorBidi"/>
          <w:noProof/>
          <w:kern w:val="2"/>
          <w:sz w:val="24"/>
          <w:szCs w:val="24"/>
          <w:lang w:val="en-CH" w:eastAsia="en-CH"/>
          <w14:ligatures w14:val="standardContextual"/>
        </w:rPr>
      </w:pPr>
      <w:hyperlink w:anchor="_Toc190680578" w:history="1">
        <w:r w:rsidRPr="00E80BCB">
          <w:rPr>
            <w:rStyle w:val="Hyperlink"/>
            <w:noProof/>
          </w:rPr>
          <w:t>Tabelle 42 Risikobewertung Zuverlässigkeit der Baustellen App</w:t>
        </w:r>
        <w:r>
          <w:rPr>
            <w:noProof/>
            <w:webHidden/>
          </w:rPr>
          <w:tab/>
        </w:r>
        <w:r>
          <w:rPr>
            <w:noProof/>
            <w:webHidden/>
          </w:rPr>
          <w:fldChar w:fldCharType="begin"/>
        </w:r>
        <w:r>
          <w:rPr>
            <w:noProof/>
            <w:webHidden/>
          </w:rPr>
          <w:instrText xml:space="preserve"> PAGEREF _Toc190680578 \h </w:instrText>
        </w:r>
        <w:r>
          <w:rPr>
            <w:noProof/>
            <w:webHidden/>
          </w:rPr>
        </w:r>
        <w:r>
          <w:rPr>
            <w:noProof/>
            <w:webHidden/>
          </w:rPr>
          <w:fldChar w:fldCharType="separate"/>
        </w:r>
        <w:r>
          <w:rPr>
            <w:noProof/>
            <w:webHidden/>
          </w:rPr>
          <w:t>62</w:t>
        </w:r>
        <w:r>
          <w:rPr>
            <w:noProof/>
            <w:webHidden/>
          </w:rPr>
          <w:fldChar w:fldCharType="end"/>
        </w:r>
      </w:hyperlink>
    </w:p>
    <w:p w14:paraId="24F55C6A" w14:textId="6550EDF2" w:rsidR="00E244A2" w:rsidRPr="00936713" w:rsidRDefault="00BB5D6C" w:rsidP="005E7001">
      <w:r w:rsidRPr="00936713">
        <w:fldChar w:fldCharType="end"/>
      </w:r>
    </w:p>
    <w:p w14:paraId="3DDFCBCE" w14:textId="423F66E2" w:rsidR="007D2E51" w:rsidRPr="00936713" w:rsidRDefault="00E244A2" w:rsidP="00432DB1">
      <w:pPr>
        <w:pStyle w:val="Heading1"/>
      </w:pPr>
      <w:bookmarkStart w:id="193" w:name="_Toc188879066"/>
      <w:bookmarkStart w:id="194" w:name="_Toc190680733"/>
      <w:r w:rsidRPr="00936713">
        <w:lastRenderedPageBreak/>
        <w:t>Glossar</w:t>
      </w:r>
      <w:bookmarkEnd w:id="193"/>
      <w:bookmarkEnd w:id="194"/>
    </w:p>
    <w:p w14:paraId="09CF3B8D" w14:textId="020D4C4C" w:rsidR="00257260" w:rsidRPr="00936713" w:rsidRDefault="00257260" w:rsidP="00257260">
      <w:pPr>
        <w:rPr>
          <w:b/>
        </w:rPr>
      </w:pPr>
      <w:r w:rsidRPr="00936713">
        <w:rPr>
          <w:b/>
        </w:rPr>
        <w:t>Backend</w:t>
      </w:r>
    </w:p>
    <w:p w14:paraId="6E2C4C8A" w14:textId="13AB36D8" w:rsidR="00257260" w:rsidRPr="00936713" w:rsidRDefault="00257260" w:rsidP="00257260">
      <w:pPr>
        <w:pStyle w:val="Verzeichnis"/>
      </w:pPr>
      <w:r w:rsidRPr="00936713">
        <w:t xml:space="preserve">Als </w:t>
      </w:r>
      <w:proofErr w:type="gramStart"/>
      <w:r w:rsidRPr="00936713">
        <w:t>Backend</w:t>
      </w:r>
      <w:proofErr w:type="gramEnd"/>
      <w:r w:rsidRPr="00936713">
        <w:t xml:space="preserve"> wird die Softwarekomponente eines verteilten Systems bezeichnet, welche auf einem Server betrieben wird und über ein privates Netzwerk oder das Internet erreichbar ist. Üblicherweise ist das Backend für die </w:t>
      </w:r>
      <w:proofErr w:type="spellStart"/>
      <w:r w:rsidRPr="00936713">
        <w:t>Persistierung</w:t>
      </w:r>
      <w:proofErr w:type="spellEnd"/>
      <w:r w:rsidRPr="00936713">
        <w:t xml:space="preserve"> von Daten zuständig und enthält unter Umständen Geschäftslogik, welche die ankommenden oder ausgehenden Daten entsprechend verarbeitet.</w:t>
      </w:r>
      <w:r w:rsidRPr="00936713">
        <w:tab/>
      </w:r>
    </w:p>
    <w:p w14:paraId="481B7A51" w14:textId="63D5A7CA" w:rsidR="000B4AC5" w:rsidRDefault="000B4AC5" w:rsidP="00257260">
      <w:pPr>
        <w:pStyle w:val="Verzeichnis"/>
      </w:pPr>
      <w:r w:rsidRPr="00936713">
        <w:rPr>
          <w:b/>
        </w:rPr>
        <w:t>CORS</w:t>
      </w:r>
      <w:r w:rsidRPr="00936713">
        <w:br/>
        <w:t xml:space="preserve">Cross-Origin </w:t>
      </w:r>
      <w:proofErr w:type="spellStart"/>
      <w:r w:rsidRPr="00936713">
        <w:t>Resource</w:t>
      </w:r>
      <w:proofErr w:type="spellEnd"/>
      <w:r w:rsidRPr="00936713">
        <w:t xml:space="preserve"> Sharing ist ein auf HTTP-Headern basierender Mechanismus zur Einschränkung von </w:t>
      </w:r>
      <w:proofErr w:type="spellStart"/>
      <w:r w:rsidRPr="00936713">
        <w:t>Sideloading</w:t>
      </w:r>
      <w:proofErr w:type="spellEnd"/>
      <w:r w:rsidRPr="00936713">
        <w:t xml:space="preserve"> von </w:t>
      </w:r>
      <w:proofErr w:type="spellStart"/>
      <w:r w:rsidRPr="00936713">
        <w:t>Resourcen</w:t>
      </w:r>
      <w:proofErr w:type="spellEnd"/>
      <w:r w:rsidRPr="00936713">
        <w:t xml:space="preserve">. Der Webserver konfiguriert die </w:t>
      </w:r>
      <w:proofErr w:type="gramStart"/>
      <w:r w:rsidRPr="00936713">
        <w:t>CORS Regeln</w:t>
      </w:r>
      <w:proofErr w:type="gramEnd"/>
      <w:r w:rsidRPr="00936713">
        <w:t xml:space="preserve"> im http Header und teilt damit dem Browser mit, von welchen anderen Domänen Inhalte geladen werden dürfen. Werden keine </w:t>
      </w:r>
      <w:proofErr w:type="gramStart"/>
      <w:r w:rsidRPr="00936713">
        <w:t>CORS Regeln</w:t>
      </w:r>
      <w:proofErr w:type="gramEnd"/>
      <w:r w:rsidRPr="00936713">
        <w:t xml:space="preserve"> definiert, wenden die meisten Browser eine Standartregel an, welche besagt, dass nur Inhalte von der Originaldomain geladen werden dürfen.</w:t>
      </w:r>
    </w:p>
    <w:p w14:paraId="5E6814BF" w14:textId="2D2ADA44" w:rsidR="00562A59" w:rsidRPr="00936713" w:rsidRDefault="00562A59" w:rsidP="00257260">
      <w:pPr>
        <w:pStyle w:val="Verzeichnis"/>
      </w:pPr>
      <w:r w:rsidRPr="00562A59">
        <w:rPr>
          <w:b/>
          <w:bCs/>
        </w:rPr>
        <w:t>CRUD</w:t>
      </w:r>
      <w:r>
        <w:br/>
        <w:t xml:space="preserve">CRUD ist ein Akronym für Create, Read, Update, Delete und beschreibt die </w:t>
      </w:r>
      <w:proofErr w:type="spellStart"/>
      <w:r>
        <w:t>basis</w:t>
      </w:r>
      <w:proofErr w:type="spellEnd"/>
      <w:r>
        <w:t xml:space="preserve"> Operationen für Datensätze in einer </w:t>
      </w:r>
      <w:proofErr w:type="gramStart"/>
      <w:r>
        <w:t>Software Anwendung</w:t>
      </w:r>
      <w:proofErr w:type="gramEnd"/>
      <w:r>
        <w:t xml:space="preserve"> oder Datenbank.</w:t>
      </w:r>
    </w:p>
    <w:p w14:paraId="47F0CCA2" w14:textId="2CEECE55" w:rsidR="0098640E" w:rsidRPr="00936713" w:rsidRDefault="0098640E" w:rsidP="00257260">
      <w:pPr>
        <w:pStyle w:val="Verzeichnis"/>
      </w:pPr>
      <w:proofErr w:type="spellStart"/>
      <w:r w:rsidRPr="00936713">
        <w:rPr>
          <w:b/>
        </w:rPr>
        <w:t>Desing</w:t>
      </w:r>
      <w:proofErr w:type="spellEnd"/>
      <w:r w:rsidRPr="00936713">
        <w:rPr>
          <w:b/>
        </w:rPr>
        <w:t xml:space="preserve"> Patter</w:t>
      </w:r>
      <w:r w:rsidRPr="00936713">
        <w:br/>
        <w:t xml:space="preserve">Auf Deutsch Entwurfsmuster, ist ein Begriff aus der Softwareentwicklung. Ein Entwurfsmuster ist wie der Name sagt ein </w:t>
      </w:r>
      <w:proofErr w:type="gramStart"/>
      <w:r w:rsidRPr="00936713">
        <w:t>Muster</w:t>
      </w:r>
      <w:proofErr w:type="gramEnd"/>
      <w:r w:rsidRPr="00936713">
        <w:t xml:space="preserve"> um ein bestimmtes Problem zu lösen. Das Design Pattern beschreibt die Lösung ohne konkrete Implementierungen. Dadurch kann das Entwurfsmuster unabhängig von der Plattform eingesetzt werden.</w:t>
      </w:r>
    </w:p>
    <w:p w14:paraId="0C468C85" w14:textId="227B9001" w:rsidR="00D05530" w:rsidRPr="00936713" w:rsidRDefault="00D05530" w:rsidP="00257260">
      <w:pPr>
        <w:pStyle w:val="Verzeichnis"/>
      </w:pPr>
      <w:r w:rsidRPr="00936713">
        <w:rPr>
          <w:b/>
        </w:rPr>
        <w:t>Domäne/Domain</w:t>
      </w:r>
      <w:r w:rsidRPr="00936713">
        <w:rPr>
          <w:b/>
        </w:rPr>
        <w:br/>
      </w:r>
      <w:r w:rsidRPr="00936713">
        <w:t xml:space="preserve">Eine Domäne oder </w:t>
      </w:r>
      <w:proofErr w:type="gramStart"/>
      <w:r w:rsidRPr="00936713">
        <w:t>im englischen Domain</w:t>
      </w:r>
      <w:proofErr w:type="gramEnd"/>
      <w:r w:rsidRPr="00936713">
        <w:t xml:space="preserve"> ist ein eindeutiger Name einer Internet </w:t>
      </w:r>
      <w:proofErr w:type="spellStart"/>
      <w:r w:rsidRPr="00936713">
        <w:t>Resource</w:t>
      </w:r>
      <w:proofErr w:type="spellEnd"/>
      <w:r w:rsidRPr="00936713">
        <w:t>. Domänennamen werden verwendet, um Services oder Webseiten im Internet aufrufbar zu machen. Der Domänenname wird, wie in einem Telefonbuch, auf eine Adresse eines bestimmten Webservers aufgelöst.</w:t>
      </w:r>
    </w:p>
    <w:p w14:paraId="477FEC3A" w14:textId="2CE18FB9" w:rsidR="00257260" w:rsidRPr="00936713" w:rsidRDefault="00257260" w:rsidP="00257260">
      <w:pPr>
        <w:rPr>
          <w:b/>
        </w:rPr>
      </w:pPr>
      <w:r w:rsidRPr="00936713">
        <w:rPr>
          <w:b/>
        </w:rPr>
        <w:t>Frontend</w:t>
      </w:r>
    </w:p>
    <w:p w14:paraId="468F9B8F" w14:textId="77777777" w:rsidR="00EE08AB" w:rsidRPr="00936713" w:rsidRDefault="00257260" w:rsidP="00257260">
      <w:pPr>
        <w:pStyle w:val="TOC1"/>
        <w:rPr>
          <w:lang w:val="de-CH"/>
        </w:rPr>
      </w:pPr>
      <w:r w:rsidRPr="00936713">
        <w:rPr>
          <w:lang w:val="de-CH"/>
        </w:rPr>
        <w:t xml:space="preserve">Das Frontend ist der Teil eines Softwaresystems, welches für die Interaktion mit den Anwendern </w:t>
      </w:r>
      <w:r w:rsidR="004E1533" w:rsidRPr="00936713">
        <w:rPr>
          <w:lang w:val="de-CH"/>
        </w:rPr>
        <w:t>zuständig ist. Es stellt eine Benutzeroberfläche zur Verfügung.</w:t>
      </w:r>
    </w:p>
    <w:p w14:paraId="11963D66" w14:textId="7A396B1B" w:rsidR="00257260" w:rsidRPr="00936713" w:rsidRDefault="00EE08AB" w:rsidP="00257260">
      <w:pPr>
        <w:pStyle w:val="TOC1"/>
        <w:rPr>
          <w:b/>
          <w:lang w:val="de-CH"/>
        </w:rPr>
      </w:pPr>
      <w:r w:rsidRPr="00936713">
        <w:rPr>
          <w:b/>
          <w:lang w:val="de-CH"/>
        </w:rPr>
        <w:t>FQDN</w:t>
      </w:r>
      <w:r w:rsidRPr="00936713">
        <w:rPr>
          <w:b/>
          <w:lang w:val="de-CH"/>
        </w:rPr>
        <w:br/>
      </w:r>
      <w:r w:rsidRPr="00936713">
        <w:rPr>
          <w:lang w:val="de-CH"/>
        </w:rPr>
        <w:t xml:space="preserve">Dies ist eine Abkürzung für „Fully </w:t>
      </w:r>
      <w:proofErr w:type="spellStart"/>
      <w:r w:rsidRPr="00936713">
        <w:rPr>
          <w:lang w:val="de-CH"/>
        </w:rPr>
        <w:t>Qualified</w:t>
      </w:r>
      <w:proofErr w:type="spellEnd"/>
      <w:r w:rsidRPr="00936713">
        <w:rPr>
          <w:lang w:val="de-CH"/>
        </w:rPr>
        <w:t xml:space="preserve"> Domain Name“. Der Begriff beschreibt den vollständigen und eindeutigen Domänennamen für eine </w:t>
      </w:r>
      <w:proofErr w:type="spellStart"/>
      <w:r w:rsidRPr="00936713">
        <w:rPr>
          <w:lang w:val="de-CH"/>
        </w:rPr>
        <w:t>Resource</w:t>
      </w:r>
      <w:proofErr w:type="spellEnd"/>
      <w:r w:rsidRPr="00936713">
        <w:rPr>
          <w:lang w:val="de-CH"/>
        </w:rPr>
        <w:t xml:space="preserve"> im Internet.</w:t>
      </w:r>
      <w:r w:rsidR="00257260" w:rsidRPr="00936713">
        <w:rPr>
          <w:lang w:val="de-CH"/>
        </w:rPr>
        <w:tab/>
      </w:r>
    </w:p>
    <w:p w14:paraId="608487F2" w14:textId="05EE8279" w:rsidR="00BB5D6C" w:rsidRPr="00936713" w:rsidRDefault="007D2E51" w:rsidP="00BB5D6C">
      <w:pPr>
        <w:rPr>
          <w:b/>
        </w:rPr>
      </w:pPr>
      <w:r w:rsidRPr="00936713">
        <w:rPr>
          <w:b/>
        </w:rPr>
        <w:t>MVP</w:t>
      </w:r>
    </w:p>
    <w:p w14:paraId="046A6D5C" w14:textId="77777777" w:rsidR="00FC6571" w:rsidRPr="00936713" w:rsidRDefault="007D2E51" w:rsidP="00BB5D6C">
      <w:pPr>
        <w:pStyle w:val="Verzeichnis"/>
      </w:pPr>
      <w:r w:rsidRPr="00936713">
        <w:t xml:space="preserve">Minimum Viable </w:t>
      </w:r>
      <w:proofErr w:type="spellStart"/>
      <w:r w:rsidRPr="00936713">
        <w:t>Product</w:t>
      </w:r>
      <w:proofErr w:type="spellEnd"/>
      <w:r w:rsidRPr="00936713">
        <w:t xml:space="preserve"> ist die englische Beschreibung eines Produkts mit dem minimal nötigen Funktionsumfang, um von Kunden oder Benutzern verwendet zu werden und Rückmeldung für die zukünftige Funktionsentwicklung zu gewinnen. Dieser Term wird üblicherweise in der </w:t>
      </w:r>
      <w:proofErr w:type="gramStart"/>
      <w:r w:rsidRPr="00936713">
        <w:t>Software Entwicklung</w:t>
      </w:r>
      <w:proofErr w:type="gramEnd"/>
      <w:r w:rsidRPr="00936713">
        <w:t xml:space="preserve"> verwendet.</w:t>
      </w:r>
    </w:p>
    <w:p w14:paraId="57602A7A" w14:textId="177F1A65" w:rsidR="00BB5D6C" w:rsidRPr="00936713" w:rsidRDefault="00FC6571" w:rsidP="00BB5D6C">
      <w:pPr>
        <w:pStyle w:val="Verzeichnis"/>
      </w:pPr>
      <w:r w:rsidRPr="00936713">
        <w:rPr>
          <w:b/>
        </w:rPr>
        <w:t>Reverse Proxy</w:t>
      </w:r>
      <w:r w:rsidRPr="00936713">
        <w:br/>
        <w:t xml:space="preserve">Ein Reverse Proxy wird vor die </w:t>
      </w:r>
      <w:r w:rsidR="00D05530" w:rsidRPr="00936713">
        <w:t xml:space="preserve">Webserver bzw. im Fall der Baustellen App vor die Microservices gesetzt. Der Reverse Proxy </w:t>
      </w:r>
      <w:proofErr w:type="spellStart"/>
      <w:r w:rsidR="00D05530" w:rsidRPr="00936713">
        <w:t>nimt</w:t>
      </w:r>
      <w:proofErr w:type="spellEnd"/>
      <w:r w:rsidR="00D05530" w:rsidRPr="00936713">
        <w:t xml:space="preserve"> Anfragen von Clients entgegen und leitet sie an die dahinter liegenden Services weiter.</w:t>
      </w:r>
      <w:r w:rsidR="00BB5D6C" w:rsidRPr="00936713">
        <w:tab/>
      </w:r>
    </w:p>
    <w:p w14:paraId="1F4A62D0" w14:textId="242B0C75" w:rsidR="00BB5D6C" w:rsidRPr="00936713" w:rsidRDefault="00767DF3" w:rsidP="00BB5D6C">
      <w:pPr>
        <w:rPr>
          <w:b/>
        </w:rPr>
      </w:pPr>
      <w:r w:rsidRPr="00936713">
        <w:rPr>
          <w:b/>
        </w:rPr>
        <w:t>SAD</w:t>
      </w:r>
    </w:p>
    <w:p w14:paraId="03BD8CE6" w14:textId="5CD184E2" w:rsidR="00BB5D6C" w:rsidRPr="00936713" w:rsidRDefault="00767DF3" w:rsidP="00BB5D6C">
      <w:pPr>
        <w:pStyle w:val="Verzeichnis"/>
      </w:pPr>
      <w:r w:rsidRPr="00936713">
        <w:t xml:space="preserve">Das Software Architektur Dokument ist das Ergebnis der Arbeit des </w:t>
      </w:r>
      <w:proofErr w:type="gramStart"/>
      <w:r w:rsidRPr="00936713">
        <w:t>Software Architekten</w:t>
      </w:r>
      <w:proofErr w:type="gramEnd"/>
      <w:r w:rsidRPr="00936713">
        <w:t>. Das Dokument gibt darüber Auskunft, wie die Qualitätsanforderungen an die Applikation umgesetzt werden sollen. Es dokumentiert die relevanten Architekturentscheidungen, analysiert Risiken, definiert Massnahmen zur Risikominderung und enthält weitere Querschnittsthemen, welche aus Sicht des Architekten für die Applikation von Bedeutung sind.</w:t>
      </w:r>
      <w:r w:rsidR="00BB5D6C" w:rsidRPr="00936713">
        <w:tab/>
      </w:r>
    </w:p>
    <w:p w14:paraId="59066DB8" w14:textId="572B64B8" w:rsidR="00A03915" w:rsidRPr="00936713" w:rsidRDefault="00A03915" w:rsidP="00A03915">
      <w:pPr>
        <w:rPr>
          <w:b/>
        </w:rPr>
      </w:pPr>
      <w:r w:rsidRPr="00936713">
        <w:rPr>
          <w:b/>
        </w:rPr>
        <w:t>UI/UX</w:t>
      </w:r>
    </w:p>
    <w:p w14:paraId="66AC20A8" w14:textId="33609518" w:rsidR="00A03915" w:rsidRPr="00936713" w:rsidRDefault="00A03915" w:rsidP="00A03915">
      <w:pPr>
        <w:pStyle w:val="TOC1"/>
        <w:rPr>
          <w:lang w:val="de-CH"/>
        </w:rPr>
      </w:pPr>
      <w:r w:rsidRPr="00936713">
        <w:rPr>
          <w:lang w:val="de-CH"/>
        </w:rPr>
        <w:t xml:space="preserve">UI ist die Abkürzung für User Interface. Zu Deutsch Benutzeroberfläche. UX steht für User Experience und beschreibt die Benutzererfahrung. </w:t>
      </w:r>
      <w:r w:rsidR="0063509C" w:rsidRPr="00936713">
        <w:rPr>
          <w:lang w:val="de-CH"/>
        </w:rPr>
        <w:t>Beide Begriffe zusammen behandeln das Aussehen und Verhalten von grafischen Oberflächen von Softwaresystemen, welche von menschlichen Anwendern verwendet werden.</w:t>
      </w:r>
      <w:r w:rsidRPr="00936713">
        <w:rPr>
          <w:lang w:val="de-CH"/>
        </w:rPr>
        <w:tab/>
      </w:r>
    </w:p>
    <w:p w14:paraId="547CF112" w14:textId="77777777" w:rsidR="00257260" w:rsidRPr="00936713" w:rsidRDefault="00257260" w:rsidP="00257260">
      <w:pPr>
        <w:rPr>
          <w:b/>
        </w:rPr>
      </w:pPr>
      <w:r w:rsidRPr="00936713">
        <w:rPr>
          <w:b/>
        </w:rPr>
        <w:t>Use Cases</w:t>
      </w:r>
    </w:p>
    <w:p w14:paraId="58391661" w14:textId="77777777" w:rsidR="00257260" w:rsidRPr="00936713" w:rsidRDefault="00257260" w:rsidP="00257260">
      <w:pPr>
        <w:pStyle w:val="TOC1"/>
        <w:rPr>
          <w:lang w:val="de-CH"/>
        </w:rPr>
      </w:pPr>
      <w:r w:rsidRPr="00936713">
        <w:rPr>
          <w:lang w:val="de-CH"/>
        </w:rPr>
        <w:t>Zu Deutsch Anwendungsfälle. Ein Anwendungsfall beschreibt eine Funktionalität eines Systems, welcher Aktor oder welches System diese Funktionalität verwendet</w:t>
      </w:r>
      <w:r w:rsidRPr="00936713">
        <w:rPr>
          <w:lang w:val="de-CH"/>
        </w:rPr>
        <w:tab/>
      </w:r>
    </w:p>
    <w:p w14:paraId="22A63E4D" w14:textId="70F39A5C" w:rsidR="00432DB1" w:rsidRPr="00936713" w:rsidRDefault="00432DB1">
      <w:pPr>
        <w:spacing w:line="240" w:lineRule="auto"/>
      </w:pPr>
      <w:r w:rsidRPr="00936713">
        <w:br w:type="page"/>
      </w:r>
    </w:p>
    <w:p w14:paraId="448633D7" w14:textId="14FBAF1B" w:rsidR="005E7001" w:rsidRPr="00295D9C" w:rsidRDefault="005E7001" w:rsidP="00E244A2">
      <w:pPr>
        <w:pStyle w:val="Heading1"/>
        <w:numPr>
          <w:ilvl w:val="0"/>
          <w:numId w:val="0"/>
        </w:numPr>
        <w:rPr>
          <w:lang w:val="en-US"/>
        </w:rPr>
      </w:pPr>
      <w:bookmarkStart w:id="195" w:name="_Toc166052222"/>
      <w:bookmarkStart w:id="196" w:name="_Toc188879067"/>
      <w:bookmarkStart w:id="197" w:name="_Toc190680734"/>
      <w:proofErr w:type="spellStart"/>
      <w:r w:rsidRPr="00295D9C">
        <w:rPr>
          <w:lang w:val="en-US"/>
        </w:rPr>
        <w:lastRenderedPageBreak/>
        <w:t>Literaturverzeichnis</w:t>
      </w:r>
      <w:bookmarkEnd w:id="195"/>
      <w:bookmarkEnd w:id="196"/>
      <w:bookmarkEnd w:id="197"/>
      <w:proofErr w:type="spellEnd"/>
    </w:p>
    <w:p w14:paraId="2EF1A323" w14:textId="77777777" w:rsidR="00F44F76" w:rsidRPr="00F44F76" w:rsidRDefault="00432DB1" w:rsidP="00F44F76">
      <w:pPr>
        <w:pStyle w:val="Bibliography"/>
      </w:pPr>
      <w:r w:rsidRPr="00936713">
        <w:fldChar w:fldCharType="begin"/>
      </w:r>
      <w:r w:rsidRPr="00295D9C">
        <w:rPr>
          <w:lang w:val="en-US"/>
        </w:rPr>
        <w:instrText xml:space="preserve"> ADDIN ZOTERO_BIBL {"uncited":[],"omitted":[],"custom":[]} CSL_BIBLIOGRAPHY </w:instrText>
      </w:r>
      <w:r w:rsidRPr="00936713">
        <w:fldChar w:fldCharType="separate"/>
      </w:r>
      <w:r w:rsidR="00F44F76" w:rsidRPr="00F44F76">
        <w:rPr>
          <w:lang w:val="en-US"/>
        </w:rPr>
        <w:t>[1]</w:t>
      </w:r>
      <w:r w:rsidR="00F44F76" w:rsidRPr="00F44F76">
        <w:rPr>
          <w:lang w:val="en-US"/>
        </w:rPr>
        <w:tab/>
        <w:t xml:space="preserve">«Data Syncing in Core Data Based iOS Apps | DENIVIP Media». </w:t>
      </w:r>
      <w:r w:rsidR="00F44F76" w:rsidRPr="00F44F76">
        <w:t>Zugegriffen: 19. Oktober 2024. [Online]. Verfügbar unter: http://blog.denivip.ru/index.php/2014/04/data-syncing-in-core-data-based-ios-apps/?lang=en</w:t>
      </w:r>
    </w:p>
    <w:p w14:paraId="070C4884" w14:textId="77777777" w:rsidR="00F44F76" w:rsidRPr="00F44F76" w:rsidRDefault="00F44F76" w:rsidP="00F44F76">
      <w:pPr>
        <w:pStyle w:val="Bibliography"/>
        <w:rPr>
          <w:lang w:val="en-US"/>
        </w:rPr>
      </w:pPr>
      <w:r w:rsidRPr="00F44F76">
        <w:rPr>
          <w:lang w:val="en-US"/>
        </w:rPr>
        <w:t>[2]</w:t>
      </w:r>
      <w:r w:rsidRPr="00F44F76">
        <w:rPr>
          <w:lang w:val="en-US"/>
        </w:rPr>
        <w:tab/>
        <w:t xml:space="preserve">A. Selvan, «Set reconciliation in multi-node environment», in </w:t>
      </w:r>
      <w:r w:rsidRPr="00F44F76">
        <w:rPr>
          <w:i/>
          <w:iCs/>
          <w:lang w:val="en-US"/>
        </w:rPr>
        <w:t>2013 Fourth International Conference on Computing, Communications and Networking Technologies (ICCCNT)</w:t>
      </w:r>
      <w:r w:rsidRPr="00F44F76">
        <w:rPr>
          <w:lang w:val="en-US"/>
        </w:rPr>
        <w:t>, Juli 2013, S. 1–4. doi: 10.1109/ICCCNT.2013.6726730.</w:t>
      </w:r>
    </w:p>
    <w:p w14:paraId="7D469869" w14:textId="77777777" w:rsidR="00F44F76" w:rsidRPr="00F44F76" w:rsidRDefault="00F44F76" w:rsidP="00F44F76">
      <w:pPr>
        <w:pStyle w:val="Bibliography"/>
        <w:rPr>
          <w:lang w:val="en-US"/>
        </w:rPr>
      </w:pPr>
      <w:r w:rsidRPr="00F44F76">
        <w:rPr>
          <w:lang w:val="en-US"/>
        </w:rPr>
        <w:t>[3]</w:t>
      </w:r>
      <w:r w:rsidRPr="00F44F76">
        <w:rPr>
          <w:lang w:val="en-US"/>
        </w:rPr>
        <w:tab/>
        <w:t xml:space="preserve">S. Gilbert und N. Lynch, «Perspectives on the CAP Theorem», </w:t>
      </w:r>
      <w:r w:rsidRPr="00F44F76">
        <w:rPr>
          <w:i/>
          <w:iCs/>
          <w:lang w:val="en-US"/>
        </w:rPr>
        <w:t>Computer</w:t>
      </w:r>
      <w:r w:rsidRPr="00F44F76">
        <w:rPr>
          <w:lang w:val="en-US"/>
        </w:rPr>
        <w:t>, Bd. 45, Nr. 2, S. 30–36, Feb. 2012, doi: 10.1109/MC.2011.389.</w:t>
      </w:r>
    </w:p>
    <w:p w14:paraId="1851F7A5" w14:textId="77777777" w:rsidR="00F44F76" w:rsidRPr="00F44F76" w:rsidRDefault="00F44F76" w:rsidP="00F44F76">
      <w:pPr>
        <w:pStyle w:val="Bibliography"/>
      </w:pPr>
      <w:r w:rsidRPr="00F44F76">
        <w:t>[4]</w:t>
      </w:r>
      <w:r w:rsidRPr="00F44F76">
        <w:tab/>
        <w:t>«Was ist das CAP-Theorem? | IBM». Zugegriffen: 25. Januar 2025. [Online]. Verfügbar unter: https://www.ibm.com/de-de/topics/cap-theorem</w:t>
      </w:r>
    </w:p>
    <w:p w14:paraId="1B964664" w14:textId="77777777" w:rsidR="00F44F76" w:rsidRPr="00F44F76" w:rsidRDefault="00F44F76" w:rsidP="00F44F76">
      <w:pPr>
        <w:pStyle w:val="Bibliography"/>
        <w:rPr>
          <w:lang w:val="en-US"/>
        </w:rPr>
      </w:pPr>
      <w:r w:rsidRPr="00F44F76">
        <w:rPr>
          <w:lang w:val="en-US"/>
        </w:rPr>
        <w:t>[5]</w:t>
      </w:r>
      <w:r w:rsidRPr="00F44F76">
        <w:rPr>
          <w:lang w:val="en-US"/>
        </w:rPr>
        <w:tab/>
        <w:t>Z. McCormick, «Data Synchronization Patterns in Mobile Application Design».</w:t>
      </w:r>
    </w:p>
    <w:p w14:paraId="6F172ECF" w14:textId="77777777" w:rsidR="00F44F76" w:rsidRPr="00F44F76" w:rsidRDefault="00F44F76" w:rsidP="00F44F76">
      <w:pPr>
        <w:pStyle w:val="Bibliography"/>
      </w:pPr>
      <w:r w:rsidRPr="00F44F76">
        <w:t>[6]</w:t>
      </w:r>
      <w:r w:rsidRPr="00F44F76">
        <w:tab/>
        <w:t>D. Hasanenko, «Data Synchronization Patterns», Medium. Zugegriffen: 1. Juli 2024. [Online]. Verfügbar unter: https://hasanenko.medium.com/data-synchronization-patterns-c222bd749f99</w:t>
      </w:r>
    </w:p>
    <w:p w14:paraId="676BBC26" w14:textId="77777777" w:rsidR="00F44F76" w:rsidRPr="00F44F76" w:rsidRDefault="00F44F76" w:rsidP="00F44F76">
      <w:pPr>
        <w:pStyle w:val="Bibliography"/>
        <w:rPr>
          <w:lang w:val="en-US"/>
        </w:rPr>
      </w:pPr>
      <w:r w:rsidRPr="00F44F76">
        <w:rPr>
          <w:lang w:val="en-US"/>
        </w:rPr>
        <w:t>[7]</w:t>
      </w:r>
      <w:r w:rsidRPr="00F44F76">
        <w:rPr>
          <w:lang w:val="en-US"/>
        </w:rPr>
        <w:tab/>
        <w:t xml:space="preserve">E. Freeman </w:t>
      </w:r>
      <w:r w:rsidRPr="00F44F76">
        <w:rPr>
          <w:i/>
          <w:iCs/>
          <w:lang w:val="en-US"/>
        </w:rPr>
        <w:t>u. a.</w:t>
      </w:r>
      <w:r w:rsidRPr="00F44F76">
        <w:rPr>
          <w:lang w:val="en-US"/>
        </w:rPr>
        <w:t xml:space="preserve">, </w:t>
      </w:r>
      <w:r w:rsidRPr="00F44F76">
        <w:rPr>
          <w:i/>
          <w:iCs/>
          <w:lang w:val="en-US"/>
        </w:rPr>
        <w:t>Head first design patterns: building extensible &amp; maintainable object-oriented software</w:t>
      </w:r>
      <w:r w:rsidRPr="00F44F76">
        <w:rPr>
          <w:lang w:val="en-US"/>
        </w:rPr>
        <w:t>, Second edition. Sebastopol, CA: O’Reilly Media, 2020.</w:t>
      </w:r>
    </w:p>
    <w:p w14:paraId="2B1DEEE0" w14:textId="77777777" w:rsidR="00F44F76" w:rsidRPr="00F44F76" w:rsidRDefault="00F44F76" w:rsidP="00F44F76">
      <w:pPr>
        <w:pStyle w:val="Bibliography"/>
        <w:rPr>
          <w:lang w:val="en-US"/>
        </w:rPr>
      </w:pPr>
      <w:r w:rsidRPr="00F44F76">
        <w:rPr>
          <w:lang w:val="en-US"/>
        </w:rPr>
        <w:t>[8]</w:t>
      </w:r>
      <w:r w:rsidRPr="00F44F76">
        <w:rPr>
          <w:lang w:val="en-US"/>
        </w:rPr>
        <w:tab/>
        <w:t xml:space="preserve">M. Mitzenmacher und R. Pagh, «Simple multi-party set reconciliation», </w:t>
      </w:r>
      <w:r w:rsidRPr="00F44F76">
        <w:rPr>
          <w:i/>
          <w:iCs/>
          <w:lang w:val="en-US"/>
        </w:rPr>
        <w:t>Distrib. Comput.</w:t>
      </w:r>
      <w:r w:rsidRPr="00F44F76">
        <w:rPr>
          <w:lang w:val="en-US"/>
        </w:rPr>
        <w:t>, Bd. 31, Nr. 6, S. 441–453, Nov. 2018, doi: 10.1007/s00446-017-0316-0.</w:t>
      </w:r>
    </w:p>
    <w:p w14:paraId="3661BE86" w14:textId="77777777" w:rsidR="00F44F76" w:rsidRPr="00F44F76" w:rsidRDefault="00F44F76" w:rsidP="00F44F76">
      <w:pPr>
        <w:pStyle w:val="Bibliography"/>
      </w:pPr>
      <w:r w:rsidRPr="00F44F76">
        <w:rPr>
          <w:lang w:val="en-US"/>
        </w:rPr>
        <w:t>[9]</w:t>
      </w:r>
      <w:r w:rsidRPr="00F44F76">
        <w:rPr>
          <w:lang w:val="en-US"/>
        </w:rPr>
        <w:tab/>
        <w:t xml:space="preserve">«Kanban», </w:t>
      </w:r>
      <w:r w:rsidRPr="00F44F76">
        <w:rPr>
          <w:i/>
          <w:iCs/>
          <w:lang w:val="en-US"/>
        </w:rPr>
        <w:t>Wikipedia</w:t>
      </w:r>
      <w:r w:rsidRPr="00F44F76">
        <w:rPr>
          <w:lang w:val="en-US"/>
        </w:rPr>
        <w:t xml:space="preserve">. 12. Januar 2025. </w:t>
      </w:r>
      <w:r w:rsidRPr="00F44F76">
        <w:t>Zugegriffen: 27. Januar 2025. [Online]. Verfügbar unter: https://de.wikipedia.org/w/index.php?title=Kanban&amp;oldid=252173638</w:t>
      </w:r>
    </w:p>
    <w:p w14:paraId="5ED6E887" w14:textId="77777777" w:rsidR="00F44F76" w:rsidRPr="00F44F76" w:rsidRDefault="00F44F76" w:rsidP="00F44F76">
      <w:pPr>
        <w:pStyle w:val="Bibliography"/>
      </w:pPr>
      <w:r w:rsidRPr="00F44F76">
        <w:rPr>
          <w:lang w:val="en-US"/>
        </w:rPr>
        <w:t>[10]</w:t>
      </w:r>
      <w:r w:rsidRPr="00F44F76">
        <w:rPr>
          <w:lang w:val="en-US"/>
        </w:rPr>
        <w:tab/>
        <w:t xml:space="preserve">D. G. Starke, «arc42 Template Overview», arc42. </w:t>
      </w:r>
      <w:r w:rsidRPr="00F44F76">
        <w:t>Zugegriffen: 27. Januar 2025. [Online]. Verfügbar unter: https://arc42.org/overview</w:t>
      </w:r>
    </w:p>
    <w:p w14:paraId="75A378AD" w14:textId="77777777" w:rsidR="00F44F76" w:rsidRPr="00F44F76" w:rsidRDefault="00F44F76" w:rsidP="00F44F76">
      <w:pPr>
        <w:pStyle w:val="Bibliography"/>
      </w:pPr>
      <w:r w:rsidRPr="00F44F76">
        <w:rPr>
          <w:lang w:val="en-US"/>
        </w:rPr>
        <w:t>[11]</w:t>
      </w:r>
      <w:r w:rsidRPr="00F44F76">
        <w:rPr>
          <w:lang w:val="en-US"/>
        </w:rPr>
        <w:tab/>
        <w:t xml:space="preserve">«Use case diagrams are UML diagrams describing units of useful functionality (use cases) performed by a system in collaboration with external users (actors).» </w:t>
      </w:r>
      <w:r w:rsidRPr="00F44F76">
        <w:t>Zugegriffen: 31. Dezember 2024. [Online]. Verfügbar unter: https://www.uml-diagrams.org/use-case-diagrams.html</w:t>
      </w:r>
    </w:p>
    <w:p w14:paraId="1B598BCC" w14:textId="77777777" w:rsidR="00F44F76" w:rsidRPr="00F44F76" w:rsidRDefault="00F44F76" w:rsidP="00F44F76">
      <w:pPr>
        <w:pStyle w:val="Bibliography"/>
      </w:pPr>
      <w:r w:rsidRPr="00F44F76">
        <w:t>[12]</w:t>
      </w:r>
      <w:r w:rsidRPr="00F44F76">
        <w:tab/>
        <w:t>craigshoemaker, «Schnellstart: Bereitstellen Ihrer ersten Container-App über das Azure-Portal». Zugegriffen: 12. Februar 2025. [Online]. Verfügbar unter: https://learn.microsoft.com/de-de/azure/container-apps/quickstart-portal</w:t>
      </w:r>
    </w:p>
    <w:p w14:paraId="5554C9D4" w14:textId="77777777" w:rsidR="00F44F76" w:rsidRPr="00F44F76" w:rsidRDefault="00F44F76" w:rsidP="00F44F76">
      <w:pPr>
        <w:pStyle w:val="Bibliography"/>
      </w:pPr>
      <w:r w:rsidRPr="00F44F76">
        <w:rPr>
          <w:lang w:val="en-US"/>
        </w:rPr>
        <w:t>[13]</w:t>
      </w:r>
      <w:r w:rsidRPr="00F44F76">
        <w:rPr>
          <w:lang w:val="en-US"/>
        </w:rPr>
        <w:tab/>
        <w:t xml:space="preserve">«How OpenID Connect Works - OpenID Foundation». </w:t>
      </w:r>
      <w:r w:rsidRPr="00F44F76">
        <w:t>Zugegriffen: 10. Februar 2025. [Online]. Verfügbar unter: https://openid.net/developers/how-connect-works/</w:t>
      </w:r>
    </w:p>
    <w:p w14:paraId="30CFB71D" w14:textId="77777777" w:rsidR="00F44F76" w:rsidRPr="00F44F76" w:rsidRDefault="00F44F76" w:rsidP="00F44F76">
      <w:pPr>
        <w:pStyle w:val="Bibliography"/>
        <w:rPr>
          <w:lang w:val="en-US"/>
        </w:rPr>
      </w:pPr>
      <w:r w:rsidRPr="00F44F76">
        <w:rPr>
          <w:lang w:val="en-US"/>
        </w:rPr>
        <w:t>[14]</w:t>
      </w:r>
      <w:r w:rsidRPr="00F44F76">
        <w:rPr>
          <w:lang w:val="en-US"/>
        </w:rPr>
        <w:tab/>
        <w:t xml:space="preserve">A. Razzaq und S. A. K. Ghayyur, «A systematic mapping study: The new age of software architecture from monolithic to microservice architecture—awareness and challenges», </w:t>
      </w:r>
      <w:r w:rsidRPr="00F44F76">
        <w:rPr>
          <w:i/>
          <w:iCs/>
          <w:lang w:val="en-US"/>
        </w:rPr>
        <w:t>Comput. Appl. Eng. Educ.</w:t>
      </w:r>
      <w:r w:rsidRPr="00F44F76">
        <w:rPr>
          <w:lang w:val="en-US"/>
        </w:rPr>
        <w:t>, Bd. 31, Nr. 2, S. 421–451, 2023, doi: 10.1002/cae.22586.</w:t>
      </w:r>
    </w:p>
    <w:p w14:paraId="2BB098FF" w14:textId="77777777" w:rsidR="00F44F76" w:rsidRPr="00F44F76" w:rsidRDefault="00F44F76" w:rsidP="00F44F76">
      <w:pPr>
        <w:pStyle w:val="Bibliography"/>
      </w:pPr>
      <w:r w:rsidRPr="00F44F76">
        <w:rPr>
          <w:lang w:val="en-US"/>
        </w:rPr>
        <w:t>[15]</w:t>
      </w:r>
      <w:r w:rsidRPr="00F44F76">
        <w:rPr>
          <w:lang w:val="en-US"/>
        </w:rPr>
        <w:tab/>
        <w:t xml:space="preserve">«Monolithisch vs. Microservices - Unterschied zwischen Softwareentwicklungsarchitekturen - AWS», Amazon Web Services, Inc. </w:t>
      </w:r>
      <w:r w:rsidRPr="00F44F76">
        <w:t>Zugegriffen: 29. Januar 2025. [Online]. Verfügbar unter: https://aws.amazon.com/de/compare/the-difference-between-monolithic-and-microservices-architecture/</w:t>
      </w:r>
    </w:p>
    <w:p w14:paraId="30EA30BA" w14:textId="77777777" w:rsidR="00F44F76" w:rsidRPr="00F44F76" w:rsidRDefault="00F44F76" w:rsidP="00F44F76">
      <w:pPr>
        <w:pStyle w:val="Bibliography"/>
      </w:pPr>
      <w:r w:rsidRPr="00F44F76">
        <w:rPr>
          <w:lang w:val="en-US"/>
        </w:rPr>
        <w:t>[16]</w:t>
      </w:r>
      <w:r w:rsidRPr="00F44F76">
        <w:rPr>
          <w:lang w:val="en-US"/>
        </w:rPr>
        <w:tab/>
        <w:t xml:space="preserve">«Was ist Serverless Computing? – Serverless Computing erklärt – AWS», Amazon Web Services, Inc. </w:t>
      </w:r>
      <w:r w:rsidRPr="00F44F76">
        <w:t>Zugegriffen: 29. Januar 2025. [Online]. Verfügbar unter: https://aws.amazon.com/de/what-is/serverless-computing/</w:t>
      </w:r>
    </w:p>
    <w:p w14:paraId="235C0AFE" w14:textId="77777777" w:rsidR="00F44F76" w:rsidRPr="00F44F76" w:rsidRDefault="00F44F76" w:rsidP="00F44F76">
      <w:pPr>
        <w:pStyle w:val="Bibliography"/>
        <w:rPr>
          <w:lang w:val="en-US"/>
        </w:rPr>
      </w:pPr>
      <w:r w:rsidRPr="00F44F76">
        <w:rPr>
          <w:lang w:val="en-US"/>
        </w:rPr>
        <w:t>[17]</w:t>
      </w:r>
      <w:r w:rsidRPr="00F44F76">
        <w:rPr>
          <w:lang w:val="en-US"/>
        </w:rPr>
        <w:tab/>
        <w:t xml:space="preserve">M. Mitzenmacher und G. Varghese, «The complexity of object reconciliation, and open problems related to set difference and coding», in </w:t>
      </w:r>
      <w:r w:rsidRPr="00F44F76">
        <w:rPr>
          <w:i/>
          <w:iCs/>
          <w:lang w:val="en-US"/>
        </w:rPr>
        <w:t>2012 50th Annual Allerton Conference on Communication, Control, and Computing (Allerton)</w:t>
      </w:r>
      <w:r w:rsidRPr="00F44F76">
        <w:rPr>
          <w:lang w:val="en-US"/>
        </w:rPr>
        <w:t>, Okt. 2012, S. 1126–1132. doi: 10.1109/Allerton.2012.6483345.</w:t>
      </w:r>
    </w:p>
    <w:p w14:paraId="1D1E6753" w14:textId="77777777" w:rsidR="00F44F76" w:rsidRPr="00F44F76" w:rsidRDefault="00F44F76" w:rsidP="00F44F76">
      <w:pPr>
        <w:pStyle w:val="Bibliography"/>
      </w:pPr>
      <w:r w:rsidRPr="00F44F76">
        <w:t>[18]</w:t>
      </w:r>
      <w:r w:rsidRPr="00F44F76">
        <w:tab/>
        <w:t>michaelstonis, «Model View ViewModel - .NET». Zugegriffen: 7. Februar 2025. [Online]. Verfügbar unter: https://learn.microsoft.com/de-de/dotnet/architecture/maui/mvvm</w:t>
      </w:r>
    </w:p>
    <w:p w14:paraId="326EA5B5" w14:textId="77777777" w:rsidR="00F44F76" w:rsidRPr="00F44F76" w:rsidRDefault="00F44F76" w:rsidP="00F44F76">
      <w:pPr>
        <w:pStyle w:val="Bibliography"/>
      </w:pPr>
      <w:r w:rsidRPr="00F44F76">
        <w:rPr>
          <w:lang w:val="en-US"/>
        </w:rPr>
        <w:t>[19]</w:t>
      </w:r>
      <w:r w:rsidRPr="00F44F76">
        <w:rPr>
          <w:lang w:val="en-US"/>
        </w:rPr>
        <w:tab/>
        <w:t xml:space="preserve">«Data Access Object», </w:t>
      </w:r>
      <w:r w:rsidRPr="00F44F76">
        <w:rPr>
          <w:i/>
          <w:iCs/>
          <w:lang w:val="en-US"/>
        </w:rPr>
        <w:t>Wikipedia</w:t>
      </w:r>
      <w:r w:rsidRPr="00F44F76">
        <w:rPr>
          <w:lang w:val="en-US"/>
        </w:rPr>
        <w:t xml:space="preserve">. 31. Juli 2021. </w:t>
      </w:r>
      <w:r w:rsidRPr="00F44F76">
        <w:t>Zugegriffen: 7. Februar 2025. [Online]. Verfügbar unter: https://de.wikipedia.org/w/index.php?title=Data_Access_Object&amp;oldid=214388984</w:t>
      </w:r>
    </w:p>
    <w:p w14:paraId="03264D0F" w14:textId="49C5CC9C" w:rsidR="005E7001" w:rsidRPr="00936713" w:rsidRDefault="00432DB1" w:rsidP="005E7001">
      <w:r w:rsidRPr="00936713">
        <w:fldChar w:fldCharType="end"/>
      </w:r>
    </w:p>
    <w:p w14:paraId="4EBBBB33" w14:textId="54380A58" w:rsidR="00432DB1" w:rsidRPr="00936713" w:rsidRDefault="00432DB1">
      <w:pPr>
        <w:spacing w:line="240" w:lineRule="auto"/>
      </w:pPr>
      <w:r w:rsidRPr="00936713">
        <w:br w:type="page"/>
      </w:r>
    </w:p>
    <w:p w14:paraId="16482D2A" w14:textId="356AE829" w:rsidR="005E7001" w:rsidRPr="00936713" w:rsidRDefault="00183580" w:rsidP="00432DB1">
      <w:pPr>
        <w:pStyle w:val="Heading1"/>
      </w:pPr>
      <w:bookmarkStart w:id="198" w:name="_Toc188879068"/>
      <w:bookmarkStart w:id="199" w:name="_Toc190680735"/>
      <w:r w:rsidRPr="00936713">
        <w:lastRenderedPageBreak/>
        <w:t>Anhang</w:t>
      </w:r>
      <w:bookmarkEnd w:id="198"/>
      <w:bookmarkEnd w:id="199"/>
    </w:p>
    <w:p w14:paraId="3C950424" w14:textId="08294132" w:rsidR="00183580" w:rsidRPr="00936713" w:rsidRDefault="00432DB1" w:rsidP="00432DB1">
      <w:pPr>
        <w:pStyle w:val="Heading2"/>
      </w:pPr>
      <w:bookmarkStart w:id="200" w:name="_Toc190680736"/>
      <w:r w:rsidRPr="00936713">
        <w:t>Sourcecode</w:t>
      </w:r>
      <w:bookmarkEnd w:id="200"/>
    </w:p>
    <w:p w14:paraId="4B5C0FAF" w14:textId="57E06763" w:rsidR="00432DB1" w:rsidRPr="00936713" w:rsidRDefault="00432DB1" w:rsidP="00432DB1">
      <w:r w:rsidRPr="00936713">
        <w:t xml:space="preserve">Der Sourcecode zum PoC der Baustellen App befindet sich in folgendem </w:t>
      </w:r>
      <w:proofErr w:type="spellStart"/>
      <w:r w:rsidRPr="00936713">
        <w:t>Git</w:t>
      </w:r>
      <w:proofErr w:type="spellEnd"/>
      <w:r w:rsidRPr="00936713">
        <w:t xml:space="preserve"> Repository</w:t>
      </w:r>
    </w:p>
    <w:p w14:paraId="14DD5D99" w14:textId="77777777" w:rsidR="00432DB1" w:rsidRPr="00936713" w:rsidRDefault="00432DB1" w:rsidP="00432DB1"/>
    <w:p w14:paraId="72D39953" w14:textId="65FB8BFC" w:rsidR="00432DB1" w:rsidRPr="00936713" w:rsidRDefault="00432DB1" w:rsidP="00432DB1">
      <w:hyperlink r:id="rId61" w:history="1">
        <w:r w:rsidRPr="00936713">
          <w:rPr>
            <w:rStyle w:val="Hyperlink"/>
          </w:rPr>
          <w:t>https://github.com/zuercheram/bauestellen-app</w:t>
        </w:r>
      </w:hyperlink>
    </w:p>
    <w:p w14:paraId="5B38DC7F" w14:textId="77777777" w:rsidR="00432DB1" w:rsidRPr="00936713" w:rsidRDefault="00432DB1" w:rsidP="00432DB1"/>
    <w:p w14:paraId="6B8DEBBA" w14:textId="4630C611" w:rsidR="00432DB1" w:rsidRPr="00936713" w:rsidRDefault="00432DB1">
      <w:pPr>
        <w:spacing w:line="240" w:lineRule="auto"/>
      </w:pPr>
      <w:r w:rsidRPr="00936713">
        <w:br w:type="page"/>
      </w:r>
    </w:p>
    <w:p w14:paraId="582B621A" w14:textId="3463B187" w:rsidR="00E857B9" w:rsidRPr="00936713" w:rsidRDefault="008F6556" w:rsidP="00432DB1">
      <w:pPr>
        <w:pStyle w:val="Heading1"/>
      </w:pPr>
      <w:r>
        <w:lastRenderedPageBreak/>
        <w:t xml:space="preserve"> </w:t>
      </w:r>
      <w:bookmarkStart w:id="201" w:name="_Toc190680737"/>
      <w:r w:rsidR="00432DB1" w:rsidRPr="00936713">
        <w:t>Verwendung von KI</w:t>
      </w:r>
      <w:bookmarkEnd w:id="201"/>
    </w:p>
    <w:p w14:paraId="7D19894D" w14:textId="2D886031" w:rsidR="00432DB1" w:rsidRPr="00936713" w:rsidRDefault="00432DB1" w:rsidP="00432DB1">
      <w:r w:rsidRPr="00936713">
        <w:t>In dieser Arbeit wurde auf die Verwendung von KI verzichtet.</w:t>
      </w:r>
    </w:p>
    <w:p w14:paraId="7E899FB2" w14:textId="00C07604" w:rsidR="00432DB1" w:rsidRPr="00936713" w:rsidRDefault="00432DB1">
      <w:pPr>
        <w:spacing w:line="240" w:lineRule="auto"/>
      </w:pPr>
      <w:r w:rsidRPr="00936713">
        <w:br w:type="page"/>
      </w:r>
    </w:p>
    <w:p w14:paraId="54955D4C" w14:textId="77777777" w:rsidR="005E7001" w:rsidRPr="00936713" w:rsidRDefault="005E7001" w:rsidP="00432DB1">
      <w:pPr>
        <w:pStyle w:val="Heading1"/>
      </w:pPr>
      <w:bookmarkStart w:id="202" w:name="_Toc166052224"/>
      <w:bookmarkStart w:id="203" w:name="_Toc188879069"/>
      <w:bookmarkStart w:id="204" w:name="_Toc190680738"/>
      <w:r w:rsidRPr="00936713">
        <w:lastRenderedPageBreak/>
        <w:t>Selbständigkeitserklärung</w:t>
      </w:r>
      <w:bookmarkEnd w:id="202"/>
      <w:bookmarkEnd w:id="203"/>
      <w:bookmarkEnd w:id="204"/>
    </w:p>
    <w:p w14:paraId="01291331" w14:textId="77777777" w:rsidR="005E7001" w:rsidRPr="00936713" w:rsidRDefault="005E7001" w:rsidP="005E7001">
      <w:r w:rsidRPr="00936713">
        <w:t>Ich bestätige, dass ich die vorliegende Arbeit selbstständig und ohne Benutzung anderer als der im Literaturverzeichnis angegebenen Quellen und Hilfsmittel angefertigt habe. Sämtliche Textstellen, die nicht von mir stammen, sind als Zitate gekennzeichnet und mit dem genauen Hinweis auf ihre Herkunft versehen.</w:t>
      </w:r>
    </w:p>
    <w:p w14:paraId="1FD1E577" w14:textId="77777777" w:rsidR="005E7001" w:rsidRPr="00936713" w:rsidRDefault="005E7001" w:rsidP="005E7001"/>
    <w:p w14:paraId="525CD594" w14:textId="77777777" w:rsidR="005E7001" w:rsidRPr="00936713" w:rsidRDefault="005E7001" w:rsidP="005E7001">
      <w:r w:rsidRPr="00936713">
        <w:t xml:space="preserve">Ich bestätige weiterhin, dass ich bei der Erstellung dieser Studienarbeit durchgehend steuernd gearbeitet habe und von einer KI erzeugte Texte bzw. Textfragmente nicht unreflektiert übernommen habe. </w:t>
      </w:r>
    </w:p>
    <w:p w14:paraId="4E7A81D1" w14:textId="77777777" w:rsidR="005E7001" w:rsidRPr="00936713" w:rsidRDefault="005E7001" w:rsidP="005E7001"/>
    <w:p w14:paraId="4CD3186D" w14:textId="77777777" w:rsidR="005E7001" w:rsidRPr="00936713" w:rsidRDefault="005E7001" w:rsidP="005E7001"/>
    <w:p w14:paraId="595CDDD8" w14:textId="77777777" w:rsidR="005E7001" w:rsidRPr="00936713" w:rsidRDefault="005E7001" w:rsidP="005E7001">
      <w:r w:rsidRPr="00936713">
        <w:t>Ort, Datum:</w:t>
      </w:r>
    </w:p>
    <w:p w14:paraId="5AB795E9" w14:textId="77777777" w:rsidR="005E7001" w:rsidRPr="00936713" w:rsidRDefault="005E7001" w:rsidP="005E7001"/>
    <w:p w14:paraId="02F52AA7" w14:textId="3DC1A4A5" w:rsidR="0091644A" w:rsidRPr="00936713" w:rsidRDefault="0091644A" w:rsidP="005E7001"/>
    <w:p w14:paraId="3AA38074" w14:textId="77777777" w:rsidR="0091644A" w:rsidRPr="00936713" w:rsidRDefault="0091644A" w:rsidP="0091644A">
      <w:pPr>
        <w:pStyle w:val="Heading1"/>
        <w:numPr>
          <w:ilvl w:val="0"/>
          <w:numId w:val="0"/>
        </w:numPr>
        <w:ind w:left="360" w:hanging="360"/>
      </w:pPr>
    </w:p>
    <w:p w14:paraId="2E4E8635" w14:textId="77777777" w:rsidR="0091644A" w:rsidRPr="00936713" w:rsidRDefault="0091644A" w:rsidP="0091644A">
      <w:pPr>
        <w:pStyle w:val="Heading1"/>
        <w:numPr>
          <w:ilvl w:val="0"/>
          <w:numId w:val="0"/>
        </w:numPr>
        <w:ind w:left="360" w:hanging="360"/>
      </w:pPr>
    </w:p>
    <w:p w14:paraId="537B403D" w14:textId="77777777" w:rsidR="0091644A" w:rsidRPr="00936713" w:rsidRDefault="0091644A" w:rsidP="0091644A">
      <w:pPr>
        <w:pStyle w:val="Heading1"/>
        <w:numPr>
          <w:ilvl w:val="0"/>
          <w:numId w:val="0"/>
        </w:numPr>
        <w:ind w:left="360" w:hanging="360"/>
      </w:pPr>
    </w:p>
    <w:p w14:paraId="0155C592" w14:textId="77777777" w:rsidR="0091644A" w:rsidRPr="00936713" w:rsidRDefault="0091644A" w:rsidP="0091644A">
      <w:pPr>
        <w:pStyle w:val="Heading1"/>
        <w:numPr>
          <w:ilvl w:val="0"/>
          <w:numId w:val="0"/>
        </w:numPr>
        <w:ind w:left="360" w:hanging="360"/>
      </w:pPr>
    </w:p>
    <w:p w14:paraId="72264DFC" w14:textId="77777777" w:rsidR="0091644A" w:rsidRPr="00936713" w:rsidRDefault="0091644A" w:rsidP="0091644A">
      <w:pPr>
        <w:pStyle w:val="Heading1"/>
        <w:numPr>
          <w:ilvl w:val="0"/>
          <w:numId w:val="0"/>
        </w:numPr>
        <w:ind w:left="360" w:hanging="360"/>
      </w:pPr>
    </w:p>
    <w:p w14:paraId="45139B27" w14:textId="77777777" w:rsidR="0091644A" w:rsidRPr="00936713" w:rsidRDefault="0091644A" w:rsidP="0091644A">
      <w:pPr>
        <w:pStyle w:val="Heading1"/>
        <w:numPr>
          <w:ilvl w:val="0"/>
          <w:numId w:val="0"/>
        </w:numPr>
        <w:ind w:left="360" w:hanging="360"/>
      </w:pPr>
    </w:p>
    <w:p w14:paraId="7999C092" w14:textId="3C14DC38" w:rsidR="007D2A18" w:rsidRPr="00936713" w:rsidRDefault="007D2A18" w:rsidP="00F56891"/>
    <w:sectPr w:rsidR="007D2A18" w:rsidRPr="00936713" w:rsidSect="00A54C2F">
      <w:pgSz w:w="11906" w:h="16838" w:code="9"/>
      <w:pgMar w:top="1758" w:right="1004" w:bottom="680" w:left="1435" w:header="709" w:footer="51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4C04F84" w14:textId="77777777" w:rsidR="00676938" w:rsidRPr="00936713" w:rsidRDefault="00676938" w:rsidP="006312E0">
      <w:pPr>
        <w:spacing w:line="240" w:lineRule="auto"/>
      </w:pPr>
      <w:r w:rsidRPr="00936713">
        <w:separator/>
      </w:r>
    </w:p>
  </w:endnote>
  <w:endnote w:type="continuationSeparator" w:id="0">
    <w:p w14:paraId="44FA78E2" w14:textId="77777777" w:rsidR="00676938" w:rsidRPr="00936713" w:rsidRDefault="00676938" w:rsidP="006312E0">
      <w:pPr>
        <w:spacing w:line="240" w:lineRule="auto"/>
      </w:pPr>
      <w:r w:rsidRPr="00936713">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Bryant Pro Regular Alternate">
    <w:altName w:val="Times New Roman"/>
    <w:panose1 w:val="00000000000000000000"/>
    <w:charset w:val="00"/>
    <w:family w:val="roman"/>
    <w:notTrueType/>
    <w:pitch w:val="default"/>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Lucida Sans">
    <w:panose1 w:val="020B0602030504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C40402" w14:textId="77777777" w:rsidR="0065257C" w:rsidRPr="00936713" w:rsidRDefault="00D745BA" w:rsidP="00CA541A">
    <w:pPr>
      <w:pStyle w:val="Footer"/>
      <w:spacing w:before="300"/>
      <w:rPr>
        <w:color w:val="697D91"/>
      </w:rPr>
    </w:pPr>
    <w:r w:rsidRPr="00936713">
      <w:rPr>
        <w:noProof/>
        <w:color w:val="697D91"/>
        <w:lang w:eastAsia="de-CH"/>
      </w:rPr>
      <mc:AlternateContent>
        <mc:Choice Requires="wps">
          <w:drawing>
            <wp:anchor distT="0" distB="0" distL="114300" distR="114300" simplePos="0" relativeHeight="251658240" behindDoc="0" locked="0" layoutInCell="1" allowOverlap="0" wp14:anchorId="31A5B4FE" wp14:editId="3D1D371C">
              <wp:simplePos x="0" y="0"/>
              <wp:positionH relativeFrom="page">
                <wp:posOffset>6509385</wp:posOffset>
              </wp:positionH>
              <wp:positionV relativeFrom="page">
                <wp:posOffset>10224770</wp:posOffset>
              </wp:positionV>
              <wp:extent cx="424180" cy="149860"/>
              <wp:effectExtent l="3810" t="4445" r="635" b="0"/>
              <wp:wrapSquare wrapText="bothSides"/>
              <wp:docPr id="1"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4180" cy="14986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B0EC8BC" w14:textId="77777777" w:rsidR="006D6738" w:rsidRPr="00936713" w:rsidRDefault="006D6738" w:rsidP="006D6738">
                          <w:pPr>
                            <w:jc w:val="right"/>
                            <w:rPr>
                              <w:sz w:val="16"/>
                              <w:szCs w:val="16"/>
                            </w:rPr>
                          </w:pPr>
                          <w:r w:rsidRPr="00936713">
                            <w:rPr>
                              <w:sz w:val="16"/>
                              <w:szCs w:val="16"/>
                            </w:rPr>
                            <w:fldChar w:fldCharType="begin"/>
                          </w:r>
                          <w:r w:rsidRPr="00936713">
                            <w:rPr>
                              <w:sz w:val="16"/>
                              <w:szCs w:val="16"/>
                            </w:rPr>
                            <w:instrText xml:space="preserve"> PAGE   \* MERGEFORMAT </w:instrText>
                          </w:r>
                          <w:r w:rsidRPr="00936713">
                            <w:rPr>
                              <w:sz w:val="16"/>
                              <w:szCs w:val="16"/>
                            </w:rPr>
                            <w:fldChar w:fldCharType="separate"/>
                          </w:r>
                          <w:r w:rsidR="00D745BA" w:rsidRPr="00936713">
                            <w:rPr>
                              <w:sz w:val="16"/>
                              <w:szCs w:val="16"/>
                            </w:rPr>
                            <w:t>2</w:t>
                          </w:r>
                          <w:r w:rsidRPr="00936713">
                            <w:rPr>
                              <w:sz w:val="16"/>
                              <w:szCs w:val="16"/>
                            </w:rP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1A5B4FE" id="_x0000_t202" coordsize="21600,21600" o:spt="202" path="m,l,21600r21600,l21600,xe">
              <v:stroke joinstyle="miter"/>
              <v:path gradientshapeok="t" o:connecttype="rect"/>
            </v:shapetype>
            <v:shape id="Text Box 12" o:spid="_x0000_s1026" type="#_x0000_t202" style="position:absolute;margin-left:512.55pt;margin-top:805.1pt;width:33.4pt;height:11.8pt;z-index:25165824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" o:allowoverlap="f" stroked="f">
              <v:textbox inset="0,0,0,0">
                <w:txbxContent>
                  <w:p w14:paraId="0B0EC8BC" w14:textId="77777777" w:rsidR="006D6738" w:rsidRPr="00936713" w:rsidRDefault="006D6738" w:rsidP="006D6738">
                    <w:pPr>
                      <w:jc w:val="right"/>
                      <w:rPr>
                        <w:sz w:val="16"/>
                        <w:szCs w:val="16"/>
                      </w:rPr>
                    </w:pPr>
                    <w:r w:rsidRPr="00936713">
                      <w:rPr>
                        <w:sz w:val="16"/>
                        <w:szCs w:val="16"/>
                      </w:rPr>
                      <w:fldChar w:fldCharType="begin"/>
                    </w:r>
                    <w:r w:rsidRPr="00936713">
                      <w:rPr>
                        <w:sz w:val="16"/>
                        <w:szCs w:val="16"/>
                      </w:rPr>
                      <w:instrText xml:space="preserve"> PAGE   \* MERGEFORMAT </w:instrText>
                    </w:r>
                    <w:r w:rsidRPr="00936713">
                      <w:rPr>
                        <w:sz w:val="16"/>
                        <w:szCs w:val="16"/>
                      </w:rPr>
                      <w:fldChar w:fldCharType="separate"/>
                    </w:r>
                    <w:r w:rsidR="00D745BA" w:rsidRPr="00936713">
                      <w:rPr>
                        <w:sz w:val="16"/>
                        <w:szCs w:val="16"/>
                      </w:rPr>
                      <w:t>2</w:t>
                    </w:r>
                    <w:r w:rsidRPr="00936713">
                      <w:rPr>
                        <w:sz w:val="16"/>
                        <w:szCs w:val="16"/>
                      </w:rPr>
                      <w:fldChar w:fldCharType="end"/>
                    </w:r>
                  </w:p>
                </w:txbxContent>
              </v:textbox>
              <w10:wrap type="square" anchorx="page" anchory="page"/>
            </v:shape>
          </w:pict>
        </mc:Fallback>
      </mc:AlternateContent>
    </w:r>
    <w:r w:rsidR="00802E50" w:rsidRPr="00936713">
      <w:rPr>
        <w:color w:val="697D91"/>
      </w:rPr>
      <w:t>[Titel der Arbeit</w:t>
    </w:r>
    <w:r w:rsidR="00BB45BA" w:rsidRPr="00936713">
      <w:rPr>
        <w:color w:val="697D91"/>
      </w:rPr>
      <w:t>, Version, Datum</w:t>
    </w:r>
    <w:r w:rsidR="00802E50" w:rsidRPr="00936713">
      <w:rPr>
        <w:color w:val="697D91"/>
      </w:rPr>
      <w:t xml:space="preserve"> (max. 1 Zei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tbl>
    <w:tblPr>
      <w:tblStyle w:val="TabelleBFH"/>
      <w:tblW w:w="4990" w:type="pct"/>
      <w:tblInd w:w="10" w:type="dxa"/>
      <w:tblCellMar>
        <w:top w:w="0" w:type="dxa"/>
        <w:left w:w="0" w:type="dxa"/>
        <w:bottom w:w="0" w:type="dxa"/>
        <w:right w:w="0" w:type="dxa"/>
      </w:tblCellMar>
      <w:tblLook w:val="04A0" w:firstRow="1" w:lastRow="0" w:firstColumn="1" w:lastColumn="0" w:noHBand="0" w:noVBand="1"/>
    </w:tblPr>
    <w:tblGrid>
      <w:gridCol w:w="4667"/>
      <w:gridCol w:w="4781"/>
    </w:tblGrid>
    <w:tr w:rsidR="00045A90" w:rsidRPr="00936713" w14:paraId="72CF19D2" w14:textId="77777777" w:rsidTr="00BD0653">
      <w:trPr>
        <w:cnfStyle w:val="100000000000" w:firstRow="1" w:lastRow="0" w:firstColumn="0" w:lastColumn="0" w:oddVBand="0" w:evenVBand="0" w:oddHBand="0" w:evenHBand="0" w:firstRowFirstColumn="0" w:firstRowLastColumn="0" w:lastRowFirstColumn="0" w:lastRowLastColumn="0"/>
      </w:trPr>
      <w:tc>
        <w:tcPr>
          <w:tcW w:w="2470" w:type="pct"/>
          <w:shd w:val="clear" w:color="auto" w:fill="auto"/>
        </w:tcPr>
        <w:p w14:paraId="7C6EB105" w14:textId="77777777" w:rsidR="00045A90" w:rsidRPr="00936713" w:rsidRDefault="00045A90" w:rsidP="00045A90">
          <w:pPr>
            <w:pStyle w:val="Footer"/>
            <w:rPr>
              <w:b w:val="0"/>
              <w:bCs/>
            </w:rPr>
          </w:pPr>
          <w:r w:rsidRPr="00936713">
            <w:rPr>
              <w:bCs/>
              <w:noProof/>
            </w:rPr>
            <w:drawing>
              <wp:inline distT="0" distB="0" distL="0" distR="0" wp14:anchorId="36293BEB" wp14:editId="66EC7917">
                <wp:extent cx="1299208" cy="74304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BFH2.jpg"/>
                        <pic:cNvPicPr/>
                      </pic:nvPicPr>
                      <pic:blipFill>
                        <a:blip r:embed="rId1">
                          <a:extLst>
                            <a:ext uri="{28A0092B-C50C-407E-A947-70E740481C1C}">
                              <a14:useLocalDpi xmlns:a14="http://schemas.microsoft.com/office/drawing/2010/main" val="0"/>
                            </a:ext>
                          </a:extLst>
                        </a:blip>
                        <a:stretch>
                          <a:fillRect/>
                        </a:stretch>
                      </pic:blipFill>
                      <pic:spPr>
                        <a:xfrm>
                          <a:off x="0" y="0"/>
                          <a:ext cx="1299208" cy="743040"/>
                        </a:xfrm>
                        <a:prstGeom prst="rect">
                          <a:avLst/>
                        </a:prstGeom>
                      </pic:spPr>
                    </pic:pic>
                  </a:graphicData>
                </a:graphic>
              </wp:inline>
            </w:drawing>
          </w:r>
        </w:p>
      </w:tc>
      <w:sdt>
        <w:sdtPr>
          <w:rPr>
            <w:bCs/>
          </w:rPr>
          <w:id w:val="-603188708"/>
          <w:temporary/>
          <w:showingPlcHdr/>
        </w:sdtPr>
        <w:sdtContent>
          <w:tc>
            <w:tcPr>
              <w:tcW w:w="2530" w:type="pct"/>
              <w:shd w:val="clear" w:color="auto" w:fill="auto"/>
              <w:vAlign w:val="bottom"/>
            </w:tcPr>
            <w:p w14:paraId="3D8A042D" w14:textId="77777777" w:rsidR="00045A90" w:rsidRPr="00936713" w:rsidRDefault="00045A90" w:rsidP="00045A90">
              <w:pPr>
                <w:pStyle w:val="Footer"/>
                <w:rPr>
                  <w:b w:val="0"/>
                  <w:bCs/>
                </w:rPr>
              </w:pPr>
              <w:r w:rsidRPr="00936713">
                <w:rPr>
                  <w:rStyle w:val="PlaceholderText"/>
                  <w:b w:val="0"/>
                  <w:bCs/>
                </w:rPr>
                <w:t>Departement</w:t>
              </w:r>
              <w:r w:rsidRPr="00936713">
                <w:rPr>
                  <w:rStyle w:val="PlaceholderText"/>
                  <w:b w:val="0"/>
                  <w:bCs/>
                </w:rPr>
                <w:br/>
                <w:t>Abteilung</w:t>
              </w:r>
            </w:p>
          </w:tc>
        </w:sdtContent>
      </w:sdt>
    </w:tr>
  </w:tbl>
  <w:p w14:paraId="0E1E8793" w14:textId="77777777" w:rsidR="007F79F4" w:rsidRPr="00936713" w:rsidRDefault="007F79F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1FCDBD8" w14:textId="77777777" w:rsidR="00676938" w:rsidRPr="00936713" w:rsidRDefault="00676938" w:rsidP="006312E0">
      <w:pPr>
        <w:spacing w:line="240" w:lineRule="auto"/>
      </w:pPr>
    </w:p>
  </w:footnote>
  <w:footnote w:type="continuationSeparator" w:id="0">
    <w:p w14:paraId="23774E97" w14:textId="77777777" w:rsidR="00676938" w:rsidRPr="00936713" w:rsidRDefault="00676938" w:rsidP="006312E0">
      <w:pPr>
        <w:spacing w:line="240" w:lineRule="auto"/>
      </w:pPr>
      <w:r w:rsidRPr="00936713">
        <w:continuationSeparator/>
      </w:r>
    </w:p>
  </w:footnote>
  <w:footnote w:id="1">
    <w:p w14:paraId="41A869E5" w14:textId="77777777" w:rsidR="0011235C" w:rsidRPr="00A03915" w:rsidRDefault="0011235C" w:rsidP="0011235C">
      <w:pPr>
        <w:pStyle w:val="FootnoteText"/>
        <w:rPr>
          <w:lang w:val="en-US"/>
        </w:rPr>
      </w:pPr>
      <w:r w:rsidRPr="00936713">
        <w:rPr>
          <w:rStyle w:val="FootnoteReference"/>
        </w:rPr>
        <w:footnoteRef/>
      </w:r>
      <w:r w:rsidRPr="00936713">
        <w:t xml:space="preserve"> https://www.figma.com/</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A3FB7BA" w14:textId="77777777" w:rsidR="006B0C5B" w:rsidRPr="00936713" w:rsidRDefault="00D745BA" w:rsidP="001F1B9C">
    <w:pPr>
      <w:pStyle w:val="Header"/>
    </w:pPr>
    <w:r w:rsidRPr="00936713">
      <w:rPr>
        <w:noProof/>
        <w:lang w:eastAsia="de-CH"/>
      </w:rPr>
      <w:drawing>
        <wp:anchor distT="0" distB="0" distL="114300" distR="114300" simplePos="0" relativeHeight="251657216" behindDoc="0" locked="1" layoutInCell="1" allowOverlap="1" wp14:anchorId="7D9DAF0A" wp14:editId="25510E7E">
          <wp:simplePos x="0" y="0"/>
          <wp:positionH relativeFrom="page">
            <wp:posOffset>875030</wp:posOffset>
          </wp:positionH>
          <wp:positionV relativeFrom="page">
            <wp:posOffset>417830</wp:posOffset>
          </wp:positionV>
          <wp:extent cx="509270" cy="755015"/>
          <wp:effectExtent l="0" t="0" r="0" b="0"/>
          <wp:wrapNone/>
          <wp:docPr id="8" name="logo_sw_2"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w_2" hidden="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9270" cy="755015"/>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46D900D" w14:textId="77777777" w:rsidR="006B0C5B" w:rsidRPr="00936713" w:rsidRDefault="00D745BA" w:rsidP="004F7B96">
    <w:pPr>
      <w:pStyle w:val="Header"/>
      <w:spacing w:after="1900"/>
    </w:pPr>
    <w:r w:rsidRPr="00936713">
      <w:rPr>
        <w:noProof/>
        <w:lang w:eastAsia="de-CH"/>
      </w:rPr>
      <w:drawing>
        <wp:anchor distT="0" distB="0" distL="114300" distR="114300" simplePos="0" relativeHeight="251656192" behindDoc="0" locked="1" layoutInCell="1" allowOverlap="1" wp14:anchorId="24D807E9" wp14:editId="0EB44E37">
          <wp:simplePos x="0" y="0"/>
          <wp:positionH relativeFrom="page">
            <wp:posOffset>875030</wp:posOffset>
          </wp:positionH>
          <wp:positionV relativeFrom="page">
            <wp:posOffset>417830</wp:posOffset>
          </wp:positionV>
          <wp:extent cx="509905" cy="755650"/>
          <wp:effectExtent l="0" t="0" r="0" b="0"/>
          <wp:wrapNone/>
          <wp:docPr id="5" name="logo_sw_1" hidden="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w_1" hidden="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9905" cy="755650"/>
                  </a:xfrm>
                  <a:prstGeom prst="rect">
                    <a:avLst/>
                  </a:prstGeom>
                  <a:noFill/>
                  <a:ln>
                    <a:noFill/>
                  </a:ln>
                </pic:spPr>
              </pic:pic>
            </a:graphicData>
          </a:graphic>
          <wp14:sizeRelH relativeFrom="margin">
            <wp14:pctWidth>0</wp14:pctWidth>
          </wp14:sizeRelH>
          <wp14:sizeRelV relativeFrom="margin">
            <wp14:pctHeight>0</wp14:pctHeight>
          </wp14:sizeRelV>
        </wp:anchor>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80"/>
    <w:multiLevelType w:val="singleLevel"/>
    <w:tmpl w:val="420C28F0"/>
    <w:lvl w:ilvl="0">
      <w:start w:val="1"/>
      <w:numFmt w:val="bullet"/>
      <w:pStyle w:val="ListBullet5"/>
      <w:lvlText w:val="–"/>
      <w:lvlJc w:val="left"/>
      <w:pPr>
        <w:tabs>
          <w:tab w:val="num" w:pos="1247"/>
        </w:tabs>
        <w:ind w:left="1247" w:hanging="226"/>
      </w:pPr>
      <w:rPr>
        <w:rFonts w:ascii="Bryant Pro Regular Alternate" w:hAnsi="Bryant Pro Regular Alternate" w:hint="default"/>
      </w:rPr>
    </w:lvl>
  </w:abstractNum>
  <w:abstractNum w:abstractNumId="1" w15:restartNumberingAfterBreak="0">
    <w:nsid w:val="FFFFFF81"/>
    <w:multiLevelType w:val="singleLevel"/>
    <w:tmpl w:val="B24EE49A"/>
    <w:lvl w:ilvl="0">
      <w:start w:val="1"/>
      <w:numFmt w:val="bullet"/>
      <w:pStyle w:val="ListBullet4"/>
      <w:lvlText w:val="–"/>
      <w:lvlJc w:val="left"/>
      <w:pPr>
        <w:tabs>
          <w:tab w:val="num" w:pos="1021"/>
        </w:tabs>
        <w:ind w:left="1021" w:hanging="227"/>
      </w:pPr>
      <w:rPr>
        <w:rFonts w:ascii="Bryant Pro Regular Alternate" w:hAnsi="Bryant Pro Regular Alternate" w:hint="default"/>
      </w:rPr>
    </w:lvl>
  </w:abstractNum>
  <w:abstractNum w:abstractNumId="2" w15:restartNumberingAfterBreak="0">
    <w:nsid w:val="FFFFFF82"/>
    <w:multiLevelType w:val="singleLevel"/>
    <w:tmpl w:val="C31E0340"/>
    <w:lvl w:ilvl="0">
      <w:start w:val="1"/>
      <w:numFmt w:val="bullet"/>
      <w:pStyle w:val="ListBullet3"/>
      <w:lvlText w:val="–"/>
      <w:lvlJc w:val="left"/>
      <w:pPr>
        <w:tabs>
          <w:tab w:val="num" w:pos="794"/>
        </w:tabs>
        <w:ind w:left="794" w:hanging="228"/>
      </w:pPr>
      <w:rPr>
        <w:rFonts w:ascii="Bryant Pro Regular Alternate" w:hAnsi="Bryant Pro Regular Alternate" w:hint="default"/>
      </w:rPr>
    </w:lvl>
  </w:abstractNum>
  <w:abstractNum w:abstractNumId="3" w15:restartNumberingAfterBreak="0">
    <w:nsid w:val="FFFFFF83"/>
    <w:multiLevelType w:val="singleLevel"/>
    <w:tmpl w:val="364686D8"/>
    <w:lvl w:ilvl="0">
      <w:start w:val="1"/>
      <w:numFmt w:val="bullet"/>
      <w:pStyle w:val="ListBullet2"/>
      <w:lvlText w:val="–"/>
      <w:lvlJc w:val="left"/>
      <w:pPr>
        <w:tabs>
          <w:tab w:val="num" w:pos="567"/>
        </w:tabs>
        <w:ind w:left="567" w:hanging="227"/>
      </w:pPr>
      <w:rPr>
        <w:rFonts w:ascii="Bryant Pro Regular Alternate" w:hAnsi="Bryant Pro Regular Alternate" w:hint="default"/>
      </w:rPr>
    </w:lvl>
  </w:abstractNum>
  <w:abstractNum w:abstractNumId="4" w15:restartNumberingAfterBreak="0">
    <w:nsid w:val="FFFFFF89"/>
    <w:multiLevelType w:val="singleLevel"/>
    <w:tmpl w:val="33BADBA0"/>
    <w:lvl w:ilvl="0">
      <w:start w:val="1"/>
      <w:numFmt w:val="bullet"/>
      <w:pStyle w:val="ListBullet"/>
      <w:lvlText w:val="–"/>
      <w:lvlJc w:val="left"/>
      <w:pPr>
        <w:tabs>
          <w:tab w:val="num" w:pos="284"/>
        </w:tabs>
        <w:ind w:left="284" w:hanging="284"/>
      </w:pPr>
      <w:rPr>
        <w:rFonts w:ascii="Bryant Pro Regular Alternate" w:hAnsi="Bryant Pro Regular Alternate" w:hint="default"/>
      </w:rPr>
    </w:lvl>
  </w:abstractNum>
  <w:abstractNum w:abstractNumId="5" w15:restartNumberingAfterBreak="0">
    <w:nsid w:val="03F742DE"/>
    <w:multiLevelType w:val="hybridMultilevel"/>
    <w:tmpl w:val="3168DA88"/>
    <w:lvl w:ilvl="0" w:tplc="FFFFFFF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6" w15:restartNumberingAfterBreak="0">
    <w:nsid w:val="0B3A5CB9"/>
    <w:multiLevelType w:val="hybridMultilevel"/>
    <w:tmpl w:val="B82A940E"/>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0B81072D"/>
    <w:multiLevelType w:val="hybridMultilevel"/>
    <w:tmpl w:val="DD5A818C"/>
    <w:lvl w:ilvl="0" w:tplc="812AA9D4">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8" w15:restartNumberingAfterBreak="0">
    <w:nsid w:val="1409457E"/>
    <w:multiLevelType w:val="hybridMultilevel"/>
    <w:tmpl w:val="BA943FD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9" w15:restartNumberingAfterBreak="0">
    <w:nsid w:val="15B16833"/>
    <w:multiLevelType w:val="hybridMultilevel"/>
    <w:tmpl w:val="50C4EF9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0" w15:restartNumberingAfterBreak="0">
    <w:nsid w:val="17124B75"/>
    <w:multiLevelType w:val="hybridMultilevel"/>
    <w:tmpl w:val="1B62E97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1" w15:restartNumberingAfterBreak="0">
    <w:nsid w:val="1D671D50"/>
    <w:multiLevelType w:val="hybridMultilevel"/>
    <w:tmpl w:val="827C5E1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2" w15:restartNumberingAfterBreak="0">
    <w:nsid w:val="1F135689"/>
    <w:multiLevelType w:val="hybridMultilevel"/>
    <w:tmpl w:val="22CE95A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3" w15:restartNumberingAfterBreak="0">
    <w:nsid w:val="1F6817F6"/>
    <w:multiLevelType w:val="hybridMultilevel"/>
    <w:tmpl w:val="9F02876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218C20D4"/>
    <w:multiLevelType w:val="hybridMultilevel"/>
    <w:tmpl w:val="16B0CE4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5" w15:restartNumberingAfterBreak="0">
    <w:nsid w:val="27A80646"/>
    <w:multiLevelType w:val="multilevel"/>
    <w:tmpl w:val="C2884D06"/>
    <w:lvl w:ilvl="0">
      <w:start w:val="1"/>
      <w:numFmt w:val="decimal"/>
      <w:pStyle w:val="Heading1"/>
      <w:lvlText w:val="%1"/>
      <w:lvlJc w:val="left"/>
      <w:pPr>
        <w:ind w:left="360" w:hanging="360"/>
      </w:pPr>
      <w:rPr>
        <w:rFonts w:hint="default"/>
        <w:b w:val="0"/>
        <w:i w:val="0"/>
        <w:vanish w:val="0"/>
        <w:color w:val="auto"/>
        <w:sz w:val="28"/>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suff w:val="space"/>
      <w:lvlText w:val="%1.%2.%3.%4"/>
      <w:lvlJc w:val="left"/>
      <w:pPr>
        <w:ind w:left="0" w:firstLine="0"/>
      </w:pPr>
      <w:rPr>
        <w:rFonts w:hint="default"/>
      </w:rPr>
    </w:lvl>
    <w:lvl w:ilvl="4">
      <w:start w:val="1"/>
      <w:numFmt w:val="decimal"/>
      <w:pStyle w:val="Heading5"/>
      <w:suff w:val="space"/>
      <w:lvlText w:val="%1.%2.%3.%4.%5"/>
      <w:lvlJc w:val="left"/>
      <w:pPr>
        <w:ind w:left="0" w:firstLine="0"/>
      </w:pPr>
      <w:rPr>
        <w:rFonts w:hint="default"/>
      </w:rPr>
    </w:lvl>
    <w:lvl w:ilvl="5">
      <w:start w:val="1"/>
      <w:numFmt w:val="decimal"/>
      <w:lvlText w:val="%1.%2.%3.%4.%5.%6"/>
      <w:lvlJc w:val="left"/>
      <w:pPr>
        <w:tabs>
          <w:tab w:val="num" w:pos="567"/>
        </w:tabs>
        <w:ind w:left="567" w:hanging="567"/>
      </w:pPr>
      <w:rPr>
        <w:rFonts w:hint="default"/>
      </w:rPr>
    </w:lvl>
    <w:lvl w:ilvl="6">
      <w:start w:val="1"/>
      <w:numFmt w:val="decimal"/>
      <w:lvlText w:val="%1.%2.%3.%4.%5.%6.%7"/>
      <w:lvlJc w:val="left"/>
      <w:pPr>
        <w:tabs>
          <w:tab w:val="num" w:pos="567"/>
        </w:tabs>
        <w:ind w:left="567" w:hanging="567"/>
      </w:pPr>
      <w:rPr>
        <w:rFonts w:hint="default"/>
      </w:rPr>
    </w:lvl>
    <w:lvl w:ilvl="7">
      <w:start w:val="1"/>
      <w:numFmt w:val="decimal"/>
      <w:lvlText w:val="%1.%2.%3.%4.%5.%6.%7.%8"/>
      <w:lvlJc w:val="left"/>
      <w:pPr>
        <w:tabs>
          <w:tab w:val="num" w:pos="567"/>
        </w:tabs>
        <w:ind w:left="567" w:hanging="567"/>
      </w:pPr>
      <w:rPr>
        <w:rFonts w:hint="default"/>
      </w:rPr>
    </w:lvl>
    <w:lvl w:ilvl="8">
      <w:start w:val="1"/>
      <w:numFmt w:val="decimal"/>
      <w:lvlText w:val="%1.%2.%3.%4.%5.%6.%7.%8.%9"/>
      <w:lvlJc w:val="left"/>
      <w:pPr>
        <w:tabs>
          <w:tab w:val="num" w:pos="567"/>
        </w:tabs>
        <w:ind w:left="567" w:hanging="567"/>
      </w:pPr>
      <w:rPr>
        <w:rFonts w:hint="default"/>
      </w:rPr>
    </w:lvl>
  </w:abstractNum>
  <w:abstractNum w:abstractNumId="16" w15:restartNumberingAfterBreak="0">
    <w:nsid w:val="29375067"/>
    <w:multiLevelType w:val="hybridMultilevel"/>
    <w:tmpl w:val="92DED176"/>
    <w:lvl w:ilvl="0" w:tplc="6AB8917A">
      <w:numFmt w:val="bullet"/>
      <w:lvlText w:val="-"/>
      <w:lvlJc w:val="left"/>
      <w:pPr>
        <w:ind w:left="720" w:hanging="360"/>
      </w:pPr>
      <w:rPr>
        <w:rFonts w:ascii="Cambria" w:eastAsiaTheme="minorEastAsia" w:hAnsi="Cambria"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7" w15:restartNumberingAfterBreak="0">
    <w:nsid w:val="2B5E6317"/>
    <w:multiLevelType w:val="hybridMultilevel"/>
    <w:tmpl w:val="2D0EEE2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8" w15:restartNumberingAfterBreak="0">
    <w:nsid w:val="2BAF1C7A"/>
    <w:multiLevelType w:val="hybridMultilevel"/>
    <w:tmpl w:val="591027E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9" w15:restartNumberingAfterBreak="0">
    <w:nsid w:val="2D5836AA"/>
    <w:multiLevelType w:val="hybridMultilevel"/>
    <w:tmpl w:val="B49E96E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0" w15:restartNumberingAfterBreak="0">
    <w:nsid w:val="2DBF3805"/>
    <w:multiLevelType w:val="hybridMultilevel"/>
    <w:tmpl w:val="D130D12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1" w15:restartNumberingAfterBreak="0">
    <w:nsid w:val="2E3E4209"/>
    <w:multiLevelType w:val="hybridMultilevel"/>
    <w:tmpl w:val="09A2E48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2" w15:restartNumberingAfterBreak="0">
    <w:nsid w:val="2E7629AA"/>
    <w:multiLevelType w:val="hybridMultilevel"/>
    <w:tmpl w:val="47088298"/>
    <w:lvl w:ilvl="0" w:tplc="35347A12">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23" w15:restartNumberingAfterBreak="0">
    <w:nsid w:val="2E774E04"/>
    <w:multiLevelType w:val="hybridMultilevel"/>
    <w:tmpl w:val="F83832F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4" w15:restartNumberingAfterBreak="0">
    <w:nsid w:val="2FC31179"/>
    <w:multiLevelType w:val="hybridMultilevel"/>
    <w:tmpl w:val="108401F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5" w15:restartNumberingAfterBreak="0">
    <w:nsid w:val="31A372A7"/>
    <w:multiLevelType w:val="hybridMultilevel"/>
    <w:tmpl w:val="9A8A230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6" w15:restartNumberingAfterBreak="0">
    <w:nsid w:val="39147A11"/>
    <w:multiLevelType w:val="hybridMultilevel"/>
    <w:tmpl w:val="567A21B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7" w15:restartNumberingAfterBreak="0">
    <w:nsid w:val="3A3F39C1"/>
    <w:multiLevelType w:val="hybridMultilevel"/>
    <w:tmpl w:val="B170C00A"/>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8" w15:restartNumberingAfterBreak="0">
    <w:nsid w:val="3C3F7338"/>
    <w:multiLevelType w:val="multilevel"/>
    <w:tmpl w:val="7682CBCE"/>
    <w:lvl w:ilvl="0">
      <w:start w:val="1"/>
      <w:numFmt w:val="decimal"/>
      <w:pStyle w:val="Nummerierung"/>
      <w:lvlText w:val="%1."/>
      <w:lvlJc w:val="left"/>
      <w:pPr>
        <w:tabs>
          <w:tab w:val="num" w:pos="340"/>
        </w:tabs>
        <w:ind w:left="340" w:hanging="340"/>
      </w:pPr>
      <w:rPr>
        <w:rFonts w:hint="default"/>
      </w:rPr>
    </w:lvl>
    <w:lvl w:ilvl="1">
      <w:start w:val="1"/>
      <w:numFmt w:val="decimal"/>
      <w:suff w:val="space"/>
      <w:lvlText w:val="%1.%2"/>
      <w:lvlJc w:val="left"/>
      <w:pPr>
        <w:ind w:left="567" w:hanging="227"/>
      </w:pPr>
      <w:rPr>
        <w:rFonts w:hint="default"/>
      </w:rPr>
    </w:lvl>
    <w:lvl w:ilvl="2">
      <w:start w:val="1"/>
      <w:numFmt w:val="decimal"/>
      <w:suff w:val="space"/>
      <w:lvlText w:val="%1.%2.%3"/>
      <w:lvlJc w:val="left"/>
      <w:pPr>
        <w:ind w:left="794" w:firstLine="0"/>
      </w:pPr>
      <w:rPr>
        <w:rFonts w:hint="default"/>
      </w:rPr>
    </w:lvl>
    <w:lvl w:ilvl="3">
      <w:start w:val="1"/>
      <w:numFmt w:val="decimal"/>
      <w:lvlText w:val="%1.%2.%3.%4"/>
      <w:lvlJc w:val="left"/>
      <w:pPr>
        <w:tabs>
          <w:tab w:val="num" w:pos="709"/>
        </w:tabs>
        <w:ind w:left="709" w:hanging="709"/>
      </w:pPr>
      <w:rPr>
        <w:rFonts w:hint="default"/>
      </w:rPr>
    </w:lvl>
    <w:lvl w:ilvl="4">
      <w:start w:val="1"/>
      <w:numFmt w:val="decimal"/>
      <w:lvlText w:val="%1.%2.%3.%4.%5"/>
      <w:lvlJc w:val="left"/>
      <w:pPr>
        <w:tabs>
          <w:tab w:val="num" w:pos="453"/>
        </w:tabs>
        <w:ind w:left="453" w:hanging="453"/>
      </w:pPr>
      <w:rPr>
        <w:rFonts w:hint="default"/>
      </w:rPr>
    </w:lvl>
    <w:lvl w:ilvl="5">
      <w:start w:val="1"/>
      <w:numFmt w:val="decimal"/>
      <w:lvlText w:val="%1.%2.%3.%4.%5.%6"/>
      <w:lvlJc w:val="left"/>
      <w:pPr>
        <w:tabs>
          <w:tab w:val="num" w:pos="453"/>
        </w:tabs>
        <w:ind w:left="453" w:hanging="453"/>
      </w:pPr>
      <w:rPr>
        <w:rFonts w:hint="default"/>
      </w:rPr>
    </w:lvl>
    <w:lvl w:ilvl="6">
      <w:start w:val="1"/>
      <w:numFmt w:val="decimal"/>
      <w:lvlText w:val="%1.%2.%3.%4.%5.%6.%7"/>
      <w:lvlJc w:val="left"/>
      <w:pPr>
        <w:tabs>
          <w:tab w:val="num" w:pos="453"/>
        </w:tabs>
        <w:ind w:left="453" w:hanging="453"/>
      </w:pPr>
      <w:rPr>
        <w:rFonts w:hint="default"/>
      </w:rPr>
    </w:lvl>
    <w:lvl w:ilvl="7">
      <w:start w:val="1"/>
      <w:numFmt w:val="decimal"/>
      <w:lvlText w:val="%1.%2.%3.%4.%5.%6.%7.%8"/>
      <w:lvlJc w:val="left"/>
      <w:pPr>
        <w:tabs>
          <w:tab w:val="num" w:pos="453"/>
        </w:tabs>
        <w:ind w:left="453" w:hanging="453"/>
      </w:pPr>
      <w:rPr>
        <w:rFonts w:hint="default"/>
      </w:rPr>
    </w:lvl>
    <w:lvl w:ilvl="8">
      <w:start w:val="1"/>
      <w:numFmt w:val="decimal"/>
      <w:lvlText w:val="%1.%2.%3.%4.%5.%6.%7.%8.%9"/>
      <w:lvlJc w:val="left"/>
      <w:pPr>
        <w:tabs>
          <w:tab w:val="num" w:pos="453"/>
        </w:tabs>
        <w:ind w:left="453" w:hanging="453"/>
      </w:pPr>
      <w:rPr>
        <w:rFonts w:hint="default"/>
      </w:rPr>
    </w:lvl>
  </w:abstractNum>
  <w:abstractNum w:abstractNumId="29" w15:restartNumberingAfterBreak="0">
    <w:nsid w:val="3D912182"/>
    <w:multiLevelType w:val="hybridMultilevel"/>
    <w:tmpl w:val="5A6E8EE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0" w15:restartNumberingAfterBreak="0">
    <w:nsid w:val="3EA333BB"/>
    <w:multiLevelType w:val="hybridMultilevel"/>
    <w:tmpl w:val="E4EA88FC"/>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1" w15:restartNumberingAfterBreak="0">
    <w:nsid w:val="3ED649B7"/>
    <w:multiLevelType w:val="hybridMultilevel"/>
    <w:tmpl w:val="916093E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2" w15:restartNumberingAfterBreak="0">
    <w:nsid w:val="45407D22"/>
    <w:multiLevelType w:val="hybridMultilevel"/>
    <w:tmpl w:val="A01CE2A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3" w15:restartNumberingAfterBreak="0">
    <w:nsid w:val="47891A6D"/>
    <w:multiLevelType w:val="hybridMultilevel"/>
    <w:tmpl w:val="E6980F8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4" w15:restartNumberingAfterBreak="0">
    <w:nsid w:val="4C337E4F"/>
    <w:multiLevelType w:val="hybridMultilevel"/>
    <w:tmpl w:val="36CEEE2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5" w15:restartNumberingAfterBreak="0">
    <w:nsid w:val="4D283155"/>
    <w:multiLevelType w:val="hybridMultilevel"/>
    <w:tmpl w:val="3168DA88"/>
    <w:lvl w:ilvl="0" w:tplc="FFFFFFFF">
      <w:start w:val="1"/>
      <w:numFmt w:val="decimal"/>
      <w:lvlText w:val="%1."/>
      <w:lvlJc w:val="left"/>
      <w:pPr>
        <w:ind w:left="720" w:hanging="360"/>
      </w:pPr>
      <w:rPr>
        <w:rFonts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6" w15:restartNumberingAfterBreak="0">
    <w:nsid w:val="4EFD059A"/>
    <w:multiLevelType w:val="hybridMultilevel"/>
    <w:tmpl w:val="52169D88"/>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7" w15:restartNumberingAfterBreak="0">
    <w:nsid w:val="52AF3AED"/>
    <w:multiLevelType w:val="hybridMultilevel"/>
    <w:tmpl w:val="2DB2558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8" w15:restartNumberingAfterBreak="0">
    <w:nsid w:val="52BB1AC0"/>
    <w:multiLevelType w:val="hybridMultilevel"/>
    <w:tmpl w:val="DC94C544"/>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9" w15:restartNumberingAfterBreak="0">
    <w:nsid w:val="548F4852"/>
    <w:multiLevelType w:val="hybridMultilevel"/>
    <w:tmpl w:val="3C12DF26"/>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0" w15:restartNumberingAfterBreak="0">
    <w:nsid w:val="55D16B19"/>
    <w:multiLevelType w:val="hybridMultilevel"/>
    <w:tmpl w:val="D408F2C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1" w15:restartNumberingAfterBreak="0">
    <w:nsid w:val="5952619D"/>
    <w:multiLevelType w:val="hybridMultilevel"/>
    <w:tmpl w:val="26FC03E0"/>
    <w:lvl w:ilvl="0" w:tplc="FCD409E0">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2" w15:restartNumberingAfterBreak="0">
    <w:nsid w:val="5A9E1DC3"/>
    <w:multiLevelType w:val="hybridMultilevel"/>
    <w:tmpl w:val="0B1A6A0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3" w15:restartNumberingAfterBreak="0">
    <w:nsid w:val="5DF4155F"/>
    <w:multiLevelType w:val="hybridMultilevel"/>
    <w:tmpl w:val="26921D6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4" w15:restartNumberingAfterBreak="0">
    <w:nsid w:val="5E3550A5"/>
    <w:multiLevelType w:val="hybridMultilevel"/>
    <w:tmpl w:val="46CA22F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5" w15:restartNumberingAfterBreak="0">
    <w:nsid w:val="63423463"/>
    <w:multiLevelType w:val="hybridMultilevel"/>
    <w:tmpl w:val="DDEAE8D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6" w15:restartNumberingAfterBreak="0">
    <w:nsid w:val="64FD17B2"/>
    <w:multiLevelType w:val="hybridMultilevel"/>
    <w:tmpl w:val="88B4F696"/>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7" w15:restartNumberingAfterBreak="0">
    <w:nsid w:val="674B793D"/>
    <w:multiLevelType w:val="hybridMultilevel"/>
    <w:tmpl w:val="10A0317C"/>
    <w:lvl w:ilvl="0" w:tplc="2AAC8284">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8" w15:restartNumberingAfterBreak="0">
    <w:nsid w:val="6C1E1B84"/>
    <w:multiLevelType w:val="hybridMultilevel"/>
    <w:tmpl w:val="F7B6A8D4"/>
    <w:lvl w:ilvl="0" w:tplc="BFB285D2">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9" w15:restartNumberingAfterBreak="0">
    <w:nsid w:val="6E921F0B"/>
    <w:multiLevelType w:val="hybridMultilevel"/>
    <w:tmpl w:val="08A616CA"/>
    <w:lvl w:ilvl="0" w:tplc="F498090A">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0" w15:restartNumberingAfterBreak="0">
    <w:nsid w:val="725879A9"/>
    <w:multiLevelType w:val="hybridMultilevel"/>
    <w:tmpl w:val="5306880A"/>
    <w:lvl w:ilvl="0" w:tplc="20000001">
      <w:start w:val="1"/>
      <w:numFmt w:val="bullet"/>
      <w:lvlText w:val=""/>
      <w:lvlJc w:val="left"/>
      <w:pPr>
        <w:ind w:left="780" w:hanging="360"/>
      </w:pPr>
      <w:rPr>
        <w:rFonts w:ascii="Symbol" w:hAnsi="Symbol" w:hint="default"/>
      </w:rPr>
    </w:lvl>
    <w:lvl w:ilvl="1" w:tplc="20000003" w:tentative="1">
      <w:start w:val="1"/>
      <w:numFmt w:val="bullet"/>
      <w:lvlText w:val="o"/>
      <w:lvlJc w:val="left"/>
      <w:pPr>
        <w:ind w:left="1500" w:hanging="360"/>
      </w:pPr>
      <w:rPr>
        <w:rFonts w:ascii="Courier New" w:hAnsi="Courier New" w:cs="Courier New" w:hint="default"/>
      </w:rPr>
    </w:lvl>
    <w:lvl w:ilvl="2" w:tplc="20000005" w:tentative="1">
      <w:start w:val="1"/>
      <w:numFmt w:val="bullet"/>
      <w:lvlText w:val=""/>
      <w:lvlJc w:val="left"/>
      <w:pPr>
        <w:ind w:left="2220" w:hanging="360"/>
      </w:pPr>
      <w:rPr>
        <w:rFonts w:ascii="Wingdings" w:hAnsi="Wingdings" w:hint="default"/>
      </w:rPr>
    </w:lvl>
    <w:lvl w:ilvl="3" w:tplc="20000001" w:tentative="1">
      <w:start w:val="1"/>
      <w:numFmt w:val="bullet"/>
      <w:lvlText w:val=""/>
      <w:lvlJc w:val="left"/>
      <w:pPr>
        <w:ind w:left="2940" w:hanging="360"/>
      </w:pPr>
      <w:rPr>
        <w:rFonts w:ascii="Symbol" w:hAnsi="Symbol" w:hint="default"/>
      </w:rPr>
    </w:lvl>
    <w:lvl w:ilvl="4" w:tplc="20000003" w:tentative="1">
      <w:start w:val="1"/>
      <w:numFmt w:val="bullet"/>
      <w:lvlText w:val="o"/>
      <w:lvlJc w:val="left"/>
      <w:pPr>
        <w:ind w:left="3660" w:hanging="360"/>
      </w:pPr>
      <w:rPr>
        <w:rFonts w:ascii="Courier New" w:hAnsi="Courier New" w:cs="Courier New" w:hint="default"/>
      </w:rPr>
    </w:lvl>
    <w:lvl w:ilvl="5" w:tplc="20000005" w:tentative="1">
      <w:start w:val="1"/>
      <w:numFmt w:val="bullet"/>
      <w:lvlText w:val=""/>
      <w:lvlJc w:val="left"/>
      <w:pPr>
        <w:ind w:left="4380" w:hanging="360"/>
      </w:pPr>
      <w:rPr>
        <w:rFonts w:ascii="Wingdings" w:hAnsi="Wingdings" w:hint="default"/>
      </w:rPr>
    </w:lvl>
    <w:lvl w:ilvl="6" w:tplc="20000001" w:tentative="1">
      <w:start w:val="1"/>
      <w:numFmt w:val="bullet"/>
      <w:lvlText w:val=""/>
      <w:lvlJc w:val="left"/>
      <w:pPr>
        <w:ind w:left="5100" w:hanging="360"/>
      </w:pPr>
      <w:rPr>
        <w:rFonts w:ascii="Symbol" w:hAnsi="Symbol" w:hint="default"/>
      </w:rPr>
    </w:lvl>
    <w:lvl w:ilvl="7" w:tplc="20000003" w:tentative="1">
      <w:start w:val="1"/>
      <w:numFmt w:val="bullet"/>
      <w:lvlText w:val="o"/>
      <w:lvlJc w:val="left"/>
      <w:pPr>
        <w:ind w:left="5820" w:hanging="360"/>
      </w:pPr>
      <w:rPr>
        <w:rFonts w:ascii="Courier New" w:hAnsi="Courier New" w:cs="Courier New" w:hint="default"/>
      </w:rPr>
    </w:lvl>
    <w:lvl w:ilvl="8" w:tplc="20000005" w:tentative="1">
      <w:start w:val="1"/>
      <w:numFmt w:val="bullet"/>
      <w:lvlText w:val=""/>
      <w:lvlJc w:val="left"/>
      <w:pPr>
        <w:ind w:left="6540" w:hanging="360"/>
      </w:pPr>
      <w:rPr>
        <w:rFonts w:ascii="Wingdings" w:hAnsi="Wingdings" w:hint="default"/>
      </w:rPr>
    </w:lvl>
  </w:abstractNum>
  <w:abstractNum w:abstractNumId="51" w15:restartNumberingAfterBreak="0">
    <w:nsid w:val="798833F8"/>
    <w:multiLevelType w:val="hybridMultilevel"/>
    <w:tmpl w:val="DB420F7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1249148845">
    <w:abstractNumId w:val="4"/>
  </w:num>
  <w:num w:numId="2" w16cid:durableId="1114711823">
    <w:abstractNumId w:val="3"/>
  </w:num>
  <w:num w:numId="3" w16cid:durableId="47462318">
    <w:abstractNumId w:val="2"/>
  </w:num>
  <w:num w:numId="4" w16cid:durableId="1305350575">
    <w:abstractNumId w:val="1"/>
  </w:num>
  <w:num w:numId="5" w16cid:durableId="125927061">
    <w:abstractNumId w:val="0"/>
  </w:num>
  <w:num w:numId="6" w16cid:durableId="773553289">
    <w:abstractNumId w:val="28"/>
  </w:num>
  <w:num w:numId="7" w16cid:durableId="1666664160">
    <w:abstractNumId w:val="15"/>
  </w:num>
  <w:num w:numId="8" w16cid:durableId="224951031">
    <w:abstractNumId w:val="9"/>
  </w:num>
  <w:num w:numId="9" w16cid:durableId="1242567326">
    <w:abstractNumId w:val="44"/>
  </w:num>
  <w:num w:numId="10" w16cid:durableId="1172724577">
    <w:abstractNumId w:val="43"/>
  </w:num>
  <w:num w:numId="11" w16cid:durableId="1773478208">
    <w:abstractNumId w:val="36"/>
  </w:num>
  <w:num w:numId="12" w16cid:durableId="321660237">
    <w:abstractNumId w:val="21"/>
  </w:num>
  <w:num w:numId="13" w16cid:durableId="579215756">
    <w:abstractNumId w:val="16"/>
  </w:num>
  <w:num w:numId="14" w16cid:durableId="1524854164">
    <w:abstractNumId w:val="11"/>
  </w:num>
  <w:num w:numId="15" w16cid:durableId="1698778126">
    <w:abstractNumId w:val="51"/>
  </w:num>
  <w:num w:numId="16" w16cid:durableId="877010866">
    <w:abstractNumId w:val="14"/>
  </w:num>
  <w:num w:numId="17" w16cid:durableId="1299913697">
    <w:abstractNumId w:val="19"/>
  </w:num>
  <w:num w:numId="18" w16cid:durableId="596446610">
    <w:abstractNumId w:val="39"/>
  </w:num>
  <w:num w:numId="19" w16cid:durableId="1341738949">
    <w:abstractNumId w:val="6"/>
  </w:num>
  <w:num w:numId="20" w16cid:durableId="1535272013">
    <w:abstractNumId w:val="13"/>
  </w:num>
  <w:num w:numId="21" w16cid:durableId="723023878">
    <w:abstractNumId w:val="41"/>
  </w:num>
  <w:num w:numId="22" w16cid:durableId="455687334">
    <w:abstractNumId w:val="48"/>
  </w:num>
  <w:num w:numId="23" w16cid:durableId="1073089048">
    <w:abstractNumId w:val="47"/>
  </w:num>
  <w:num w:numId="24" w16cid:durableId="207955983">
    <w:abstractNumId w:val="49"/>
  </w:num>
  <w:num w:numId="25" w16cid:durableId="802580844">
    <w:abstractNumId w:val="22"/>
  </w:num>
  <w:num w:numId="26" w16cid:durableId="1872497276">
    <w:abstractNumId w:val="46"/>
  </w:num>
  <w:num w:numId="27" w16cid:durableId="2026204738">
    <w:abstractNumId w:val="23"/>
  </w:num>
  <w:num w:numId="28" w16cid:durableId="1326009092">
    <w:abstractNumId w:val="18"/>
  </w:num>
  <w:num w:numId="29" w16cid:durableId="976032396">
    <w:abstractNumId w:val="32"/>
  </w:num>
  <w:num w:numId="30" w16cid:durableId="1260984880">
    <w:abstractNumId w:val="37"/>
  </w:num>
  <w:num w:numId="31" w16cid:durableId="1012417067">
    <w:abstractNumId w:val="17"/>
  </w:num>
  <w:num w:numId="32" w16cid:durableId="1931961316">
    <w:abstractNumId w:val="50"/>
  </w:num>
  <w:num w:numId="33" w16cid:durableId="1078479770">
    <w:abstractNumId w:val="8"/>
  </w:num>
  <w:num w:numId="34" w16cid:durableId="300312447">
    <w:abstractNumId w:val="20"/>
  </w:num>
  <w:num w:numId="35" w16cid:durableId="1421368329">
    <w:abstractNumId w:val="7"/>
  </w:num>
  <w:num w:numId="36" w16cid:durableId="1400790747">
    <w:abstractNumId w:val="34"/>
  </w:num>
  <w:num w:numId="37" w16cid:durableId="1248658991">
    <w:abstractNumId w:val="45"/>
  </w:num>
  <w:num w:numId="38" w16cid:durableId="1887328664">
    <w:abstractNumId w:val="38"/>
  </w:num>
  <w:num w:numId="39" w16cid:durableId="748191072">
    <w:abstractNumId w:val="24"/>
  </w:num>
  <w:num w:numId="40" w16cid:durableId="2087146123">
    <w:abstractNumId w:val="40"/>
  </w:num>
  <w:num w:numId="41" w16cid:durableId="1541819228">
    <w:abstractNumId w:val="30"/>
  </w:num>
  <w:num w:numId="42" w16cid:durableId="1611471604">
    <w:abstractNumId w:val="29"/>
  </w:num>
  <w:num w:numId="43" w16cid:durableId="252009853">
    <w:abstractNumId w:val="35"/>
  </w:num>
  <w:num w:numId="44" w16cid:durableId="107435494">
    <w:abstractNumId w:val="5"/>
  </w:num>
  <w:num w:numId="45" w16cid:durableId="1750345391">
    <w:abstractNumId w:val="31"/>
  </w:num>
  <w:num w:numId="46" w16cid:durableId="1614095286">
    <w:abstractNumId w:val="26"/>
  </w:num>
  <w:num w:numId="47" w16cid:durableId="111705527">
    <w:abstractNumId w:val="10"/>
  </w:num>
  <w:num w:numId="48" w16cid:durableId="1027951465">
    <w:abstractNumId w:val="33"/>
  </w:num>
  <w:num w:numId="49" w16cid:durableId="295532386">
    <w:abstractNumId w:val="25"/>
  </w:num>
  <w:num w:numId="50" w16cid:durableId="1112674182">
    <w:abstractNumId w:val="27"/>
  </w:num>
  <w:num w:numId="51" w16cid:durableId="792791375">
    <w:abstractNumId w:val="42"/>
  </w:num>
  <w:num w:numId="52" w16cid:durableId="250048746">
    <w:abstractNumId w:val="12"/>
  </w:num>
  <w:numIdMacAtCleanup w:val="4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displayBackgroundShape/>
  <w:hideSpellingErrors/>
  <w:hideGrammaticalErrors/>
  <w:proofState w:spelling="clean" w:grammar="clean"/>
  <w:attachedTemplate r:id="rId1"/>
  <w:stylePaneFormatFilter w:val="0008" w:allStyles="0" w:customStyles="0" w:latentStyles="0" w:stylesInUse="1" w:headingStyles="0" w:numberingStyles="0" w:tableStyles="0" w:directFormattingOnRuns="0" w:directFormattingOnParagraphs="0" w:directFormattingOnNumbering="0" w:directFormattingOnTables="0" w:clearFormatting="0" w:top3HeadingStyles="0" w:visibleStyles="0" w:alternateStyleNames="0"/>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B12E6"/>
    <w:rsid w:val="00000D0D"/>
    <w:rsid w:val="00003CF0"/>
    <w:rsid w:val="000072B6"/>
    <w:rsid w:val="00011073"/>
    <w:rsid w:val="0001344D"/>
    <w:rsid w:val="000255BB"/>
    <w:rsid w:val="00032582"/>
    <w:rsid w:val="00035727"/>
    <w:rsid w:val="00045A90"/>
    <w:rsid w:val="00050F8D"/>
    <w:rsid w:val="00052655"/>
    <w:rsid w:val="000770E3"/>
    <w:rsid w:val="0008421C"/>
    <w:rsid w:val="00094132"/>
    <w:rsid w:val="00095124"/>
    <w:rsid w:val="00095C44"/>
    <w:rsid w:val="00095E66"/>
    <w:rsid w:val="000A0D95"/>
    <w:rsid w:val="000A3AD4"/>
    <w:rsid w:val="000A3D94"/>
    <w:rsid w:val="000B09D1"/>
    <w:rsid w:val="000B12E6"/>
    <w:rsid w:val="000B4AC5"/>
    <w:rsid w:val="000B5AC8"/>
    <w:rsid w:val="000C56B6"/>
    <w:rsid w:val="000C6821"/>
    <w:rsid w:val="000E29F5"/>
    <w:rsid w:val="000E2F7E"/>
    <w:rsid w:val="000E3A2D"/>
    <w:rsid w:val="000E3B5A"/>
    <w:rsid w:val="000F013A"/>
    <w:rsid w:val="000F2BDF"/>
    <w:rsid w:val="000F3789"/>
    <w:rsid w:val="000F5B6A"/>
    <w:rsid w:val="00101B32"/>
    <w:rsid w:val="001101BF"/>
    <w:rsid w:val="00111718"/>
    <w:rsid w:val="00112357"/>
    <w:rsid w:val="0011235C"/>
    <w:rsid w:val="001142FE"/>
    <w:rsid w:val="00114CAF"/>
    <w:rsid w:val="001215C7"/>
    <w:rsid w:val="00124F03"/>
    <w:rsid w:val="00127827"/>
    <w:rsid w:val="00132D96"/>
    <w:rsid w:val="001330B8"/>
    <w:rsid w:val="00133111"/>
    <w:rsid w:val="00133169"/>
    <w:rsid w:val="0013359C"/>
    <w:rsid w:val="0013791A"/>
    <w:rsid w:val="00143A23"/>
    <w:rsid w:val="00145C8A"/>
    <w:rsid w:val="0015023D"/>
    <w:rsid w:val="001552D9"/>
    <w:rsid w:val="0016528C"/>
    <w:rsid w:val="00170D9E"/>
    <w:rsid w:val="00171F62"/>
    <w:rsid w:val="00174CC2"/>
    <w:rsid w:val="00176DF1"/>
    <w:rsid w:val="00183580"/>
    <w:rsid w:val="001922DD"/>
    <w:rsid w:val="001929D8"/>
    <w:rsid w:val="00196C5A"/>
    <w:rsid w:val="001A534A"/>
    <w:rsid w:val="001A6909"/>
    <w:rsid w:val="001A728E"/>
    <w:rsid w:val="001A7B3B"/>
    <w:rsid w:val="001B0F1A"/>
    <w:rsid w:val="001B74AD"/>
    <w:rsid w:val="001C2A85"/>
    <w:rsid w:val="001C4B4E"/>
    <w:rsid w:val="001C5DE7"/>
    <w:rsid w:val="001E0286"/>
    <w:rsid w:val="001F0F2A"/>
    <w:rsid w:val="001F13D3"/>
    <w:rsid w:val="001F1B9C"/>
    <w:rsid w:val="001F79A0"/>
    <w:rsid w:val="0021211B"/>
    <w:rsid w:val="00213F0F"/>
    <w:rsid w:val="002177E1"/>
    <w:rsid w:val="002202ED"/>
    <w:rsid w:val="00220F0E"/>
    <w:rsid w:val="00223E99"/>
    <w:rsid w:val="00241287"/>
    <w:rsid w:val="002458A3"/>
    <w:rsid w:val="002458A8"/>
    <w:rsid w:val="002502B0"/>
    <w:rsid w:val="00250D9B"/>
    <w:rsid w:val="00253C8F"/>
    <w:rsid w:val="0025574A"/>
    <w:rsid w:val="00257260"/>
    <w:rsid w:val="00262FD7"/>
    <w:rsid w:val="00272FC3"/>
    <w:rsid w:val="002770E5"/>
    <w:rsid w:val="00293E2B"/>
    <w:rsid w:val="00294D06"/>
    <w:rsid w:val="00295D9C"/>
    <w:rsid w:val="00296E81"/>
    <w:rsid w:val="0029742F"/>
    <w:rsid w:val="002A0932"/>
    <w:rsid w:val="002B0461"/>
    <w:rsid w:val="002B342E"/>
    <w:rsid w:val="002B5AA9"/>
    <w:rsid w:val="002D131A"/>
    <w:rsid w:val="002D401C"/>
    <w:rsid w:val="002E1A65"/>
    <w:rsid w:val="002E4F2E"/>
    <w:rsid w:val="002E6B64"/>
    <w:rsid w:val="002E6C41"/>
    <w:rsid w:val="002E777B"/>
    <w:rsid w:val="002F382F"/>
    <w:rsid w:val="003010C0"/>
    <w:rsid w:val="00306668"/>
    <w:rsid w:val="00306A60"/>
    <w:rsid w:val="00311FA7"/>
    <w:rsid w:val="00313E62"/>
    <w:rsid w:val="00314D27"/>
    <w:rsid w:val="00315D50"/>
    <w:rsid w:val="0033009B"/>
    <w:rsid w:val="00332DFA"/>
    <w:rsid w:val="00335199"/>
    <w:rsid w:val="00337596"/>
    <w:rsid w:val="00346025"/>
    <w:rsid w:val="0034632F"/>
    <w:rsid w:val="0035105E"/>
    <w:rsid w:val="003511EC"/>
    <w:rsid w:val="00361112"/>
    <w:rsid w:val="00362E79"/>
    <w:rsid w:val="003653F6"/>
    <w:rsid w:val="00372702"/>
    <w:rsid w:val="00380DCC"/>
    <w:rsid w:val="003838FC"/>
    <w:rsid w:val="003855CA"/>
    <w:rsid w:val="003A4CD0"/>
    <w:rsid w:val="003B1648"/>
    <w:rsid w:val="003B66F4"/>
    <w:rsid w:val="003C10EB"/>
    <w:rsid w:val="003D3ABE"/>
    <w:rsid w:val="003D4775"/>
    <w:rsid w:val="003D5E21"/>
    <w:rsid w:val="003E14BF"/>
    <w:rsid w:val="003E53A1"/>
    <w:rsid w:val="003E626E"/>
    <w:rsid w:val="003F7020"/>
    <w:rsid w:val="00402D96"/>
    <w:rsid w:val="004039AF"/>
    <w:rsid w:val="004040BE"/>
    <w:rsid w:val="0040451C"/>
    <w:rsid w:val="004144A2"/>
    <w:rsid w:val="0041668E"/>
    <w:rsid w:val="00416C9D"/>
    <w:rsid w:val="004202F9"/>
    <w:rsid w:val="0042274F"/>
    <w:rsid w:val="00423ACF"/>
    <w:rsid w:val="00424770"/>
    <w:rsid w:val="00426B89"/>
    <w:rsid w:val="0043037B"/>
    <w:rsid w:val="00432DB1"/>
    <w:rsid w:val="0043448A"/>
    <w:rsid w:val="00435BFD"/>
    <w:rsid w:val="00457584"/>
    <w:rsid w:val="00460E0F"/>
    <w:rsid w:val="00462CB2"/>
    <w:rsid w:val="00464AA9"/>
    <w:rsid w:val="00467A9B"/>
    <w:rsid w:val="00472122"/>
    <w:rsid w:val="0047710B"/>
    <w:rsid w:val="004A28AA"/>
    <w:rsid w:val="004A4D9D"/>
    <w:rsid w:val="004B0773"/>
    <w:rsid w:val="004B2D30"/>
    <w:rsid w:val="004B2E9C"/>
    <w:rsid w:val="004B3039"/>
    <w:rsid w:val="004C1794"/>
    <w:rsid w:val="004C56A6"/>
    <w:rsid w:val="004D34A2"/>
    <w:rsid w:val="004D64D5"/>
    <w:rsid w:val="004D7D20"/>
    <w:rsid w:val="004E1533"/>
    <w:rsid w:val="004E1716"/>
    <w:rsid w:val="004E2A74"/>
    <w:rsid w:val="004F2D1A"/>
    <w:rsid w:val="004F5192"/>
    <w:rsid w:val="004F7B96"/>
    <w:rsid w:val="004F7FA6"/>
    <w:rsid w:val="00501C6B"/>
    <w:rsid w:val="0050614B"/>
    <w:rsid w:val="0050649D"/>
    <w:rsid w:val="00507030"/>
    <w:rsid w:val="00511D21"/>
    <w:rsid w:val="00513C18"/>
    <w:rsid w:val="00514599"/>
    <w:rsid w:val="00520CA3"/>
    <w:rsid w:val="00530949"/>
    <w:rsid w:val="0053118D"/>
    <w:rsid w:val="005346F4"/>
    <w:rsid w:val="00534E68"/>
    <w:rsid w:val="00537331"/>
    <w:rsid w:val="005479A4"/>
    <w:rsid w:val="00552732"/>
    <w:rsid w:val="0055645D"/>
    <w:rsid w:val="00556E27"/>
    <w:rsid w:val="00557394"/>
    <w:rsid w:val="00562437"/>
    <w:rsid w:val="00562A59"/>
    <w:rsid w:val="00562BE7"/>
    <w:rsid w:val="00567B75"/>
    <w:rsid w:val="0057172A"/>
    <w:rsid w:val="005758C9"/>
    <w:rsid w:val="005925A6"/>
    <w:rsid w:val="005955FE"/>
    <w:rsid w:val="005966E2"/>
    <w:rsid w:val="005A21FF"/>
    <w:rsid w:val="005A2578"/>
    <w:rsid w:val="005A47F2"/>
    <w:rsid w:val="005B071C"/>
    <w:rsid w:val="005B19D3"/>
    <w:rsid w:val="005B5FF7"/>
    <w:rsid w:val="005B78F8"/>
    <w:rsid w:val="005C16A3"/>
    <w:rsid w:val="005D0D35"/>
    <w:rsid w:val="005D2AC4"/>
    <w:rsid w:val="005D6623"/>
    <w:rsid w:val="005E20CD"/>
    <w:rsid w:val="005E3C39"/>
    <w:rsid w:val="005E7001"/>
    <w:rsid w:val="005F41F9"/>
    <w:rsid w:val="005F7206"/>
    <w:rsid w:val="006051FF"/>
    <w:rsid w:val="0061536A"/>
    <w:rsid w:val="00615980"/>
    <w:rsid w:val="0061674D"/>
    <w:rsid w:val="00617613"/>
    <w:rsid w:val="00620BE2"/>
    <w:rsid w:val="006254BF"/>
    <w:rsid w:val="00627456"/>
    <w:rsid w:val="00627664"/>
    <w:rsid w:val="00630349"/>
    <w:rsid w:val="00630420"/>
    <w:rsid w:val="006312CC"/>
    <w:rsid w:val="006312E0"/>
    <w:rsid w:val="00633347"/>
    <w:rsid w:val="00633CF6"/>
    <w:rsid w:val="0063509C"/>
    <w:rsid w:val="00651319"/>
    <w:rsid w:val="0065257C"/>
    <w:rsid w:val="00653679"/>
    <w:rsid w:val="006542BD"/>
    <w:rsid w:val="00655963"/>
    <w:rsid w:val="00663CD9"/>
    <w:rsid w:val="00670B6E"/>
    <w:rsid w:val="00676938"/>
    <w:rsid w:val="00677050"/>
    <w:rsid w:val="006829B6"/>
    <w:rsid w:val="00683799"/>
    <w:rsid w:val="006859BC"/>
    <w:rsid w:val="00686566"/>
    <w:rsid w:val="00687901"/>
    <w:rsid w:val="00691579"/>
    <w:rsid w:val="00692428"/>
    <w:rsid w:val="0069632F"/>
    <w:rsid w:val="006968F7"/>
    <w:rsid w:val="006A0679"/>
    <w:rsid w:val="006A6C3C"/>
    <w:rsid w:val="006A7A5E"/>
    <w:rsid w:val="006B0C5B"/>
    <w:rsid w:val="006B3B18"/>
    <w:rsid w:val="006C095A"/>
    <w:rsid w:val="006C3B51"/>
    <w:rsid w:val="006D46A6"/>
    <w:rsid w:val="006D595B"/>
    <w:rsid w:val="006D6738"/>
    <w:rsid w:val="006E2C85"/>
    <w:rsid w:val="006E40C2"/>
    <w:rsid w:val="006E46AC"/>
    <w:rsid w:val="006E4A34"/>
    <w:rsid w:val="006E5EF6"/>
    <w:rsid w:val="006F0933"/>
    <w:rsid w:val="006F1940"/>
    <w:rsid w:val="006F5CAD"/>
    <w:rsid w:val="006F73E6"/>
    <w:rsid w:val="006F7567"/>
    <w:rsid w:val="007018EE"/>
    <w:rsid w:val="00701B3F"/>
    <w:rsid w:val="007035B0"/>
    <w:rsid w:val="007050ED"/>
    <w:rsid w:val="00712FC1"/>
    <w:rsid w:val="00720853"/>
    <w:rsid w:val="007237CC"/>
    <w:rsid w:val="007262E8"/>
    <w:rsid w:val="00730698"/>
    <w:rsid w:val="0073130A"/>
    <w:rsid w:val="007371C0"/>
    <w:rsid w:val="007378AE"/>
    <w:rsid w:val="00741589"/>
    <w:rsid w:val="0074273E"/>
    <w:rsid w:val="007462BB"/>
    <w:rsid w:val="0075075C"/>
    <w:rsid w:val="0075136D"/>
    <w:rsid w:val="0075319C"/>
    <w:rsid w:val="00755A9A"/>
    <w:rsid w:val="00761683"/>
    <w:rsid w:val="00766801"/>
    <w:rsid w:val="00767DF3"/>
    <w:rsid w:val="0077576F"/>
    <w:rsid w:val="00775783"/>
    <w:rsid w:val="00776FA1"/>
    <w:rsid w:val="00786945"/>
    <w:rsid w:val="00787056"/>
    <w:rsid w:val="007872DC"/>
    <w:rsid w:val="00791948"/>
    <w:rsid w:val="007924D4"/>
    <w:rsid w:val="00796682"/>
    <w:rsid w:val="007A2D0E"/>
    <w:rsid w:val="007B4AC6"/>
    <w:rsid w:val="007C0001"/>
    <w:rsid w:val="007C615D"/>
    <w:rsid w:val="007D0D65"/>
    <w:rsid w:val="007D1468"/>
    <w:rsid w:val="007D1F7E"/>
    <w:rsid w:val="007D2A18"/>
    <w:rsid w:val="007D2E51"/>
    <w:rsid w:val="007D50C4"/>
    <w:rsid w:val="007D6F67"/>
    <w:rsid w:val="007E61EA"/>
    <w:rsid w:val="007E6849"/>
    <w:rsid w:val="007F01A3"/>
    <w:rsid w:val="007F0ADF"/>
    <w:rsid w:val="007F2BDB"/>
    <w:rsid w:val="007F3393"/>
    <w:rsid w:val="007F467D"/>
    <w:rsid w:val="007F5B4E"/>
    <w:rsid w:val="007F79F4"/>
    <w:rsid w:val="00800BF2"/>
    <w:rsid w:val="00802E50"/>
    <w:rsid w:val="00805F20"/>
    <w:rsid w:val="0080744F"/>
    <w:rsid w:val="008231B2"/>
    <w:rsid w:val="00823773"/>
    <w:rsid w:val="00825A40"/>
    <w:rsid w:val="0083388F"/>
    <w:rsid w:val="00837CFA"/>
    <w:rsid w:val="00840619"/>
    <w:rsid w:val="008447EF"/>
    <w:rsid w:val="00850397"/>
    <w:rsid w:val="008561CA"/>
    <w:rsid w:val="00856267"/>
    <w:rsid w:val="008576CC"/>
    <w:rsid w:val="00864716"/>
    <w:rsid w:val="00865CBB"/>
    <w:rsid w:val="00871EEF"/>
    <w:rsid w:val="00880B64"/>
    <w:rsid w:val="00883362"/>
    <w:rsid w:val="00885C15"/>
    <w:rsid w:val="008948CB"/>
    <w:rsid w:val="008A3DEF"/>
    <w:rsid w:val="008A3EC9"/>
    <w:rsid w:val="008A4F20"/>
    <w:rsid w:val="008A656A"/>
    <w:rsid w:val="008B16AE"/>
    <w:rsid w:val="008B22F6"/>
    <w:rsid w:val="008B6910"/>
    <w:rsid w:val="008C471A"/>
    <w:rsid w:val="008D01E6"/>
    <w:rsid w:val="008D078B"/>
    <w:rsid w:val="008D0BD6"/>
    <w:rsid w:val="008D3A9F"/>
    <w:rsid w:val="008D4C39"/>
    <w:rsid w:val="008D61F6"/>
    <w:rsid w:val="008D67FE"/>
    <w:rsid w:val="008D6DEA"/>
    <w:rsid w:val="008E2941"/>
    <w:rsid w:val="008E719C"/>
    <w:rsid w:val="008F4084"/>
    <w:rsid w:val="008F6556"/>
    <w:rsid w:val="008F6A5F"/>
    <w:rsid w:val="008F74DD"/>
    <w:rsid w:val="0090465D"/>
    <w:rsid w:val="00905EEC"/>
    <w:rsid w:val="00906923"/>
    <w:rsid w:val="009161C4"/>
    <w:rsid w:val="0091644A"/>
    <w:rsid w:val="00917056"/>
    <w:rsid w:val="009313D3"/>
    <w:rsid w:val="00932C5C"/>
    <w:rsid w:val="00935344"/>
    <w:rsid w:val="009362E3"/>
    <w:rsid w:val="00936713"/>
    <w:rsid w:val="00941E4D"/>
    <w:rsid w:val="00944D1B"/>
    <w:rsid w:val="00951C7B"/>
    <w:rsid w:val="009546FD"/>
    <w:rsid w:val="0095577C"/>
    <w:rsid w:val="009577BF"/>
    <w:rsid w:val="00972FC9"/>
    <w:rsid w:val="00981C8B"/>
    <w:rsid w:val="009822B8"/>
    <w:rsid w:val="00983FBE"/>
    <w:rsid w:val="0098640E"/>
    <w:rsid w:val="009A78A3"/>
    <w:rsid w:val="009B0030"/>
    <w:rsid w:val="009B18B4"/>
    <w:rsid w:val="009C1039"/>
    <w:rsid w:val="009C55AB"/>
    <w:rsid w:val="009C5D48"/>
    <w:rsid w:val="009C6BDF"/>
    <w:rsid w:val="009D47CB"/>
    <w:rsid w:val="009D5780"/>
    <w:rsid w:val="009D5E87"/>
    <w:rsid w:val="009D79DF"/>
    <w:rsid w:val="009E3323"/>
    <w:rsid w:val="009E7692"/>
    <w:rsid w:val="009F2467"/>
    <w:rsid w:val="009F33A8"/>
    <w:rsid w:val="009F5BCC"/>
    <w:rsid w:val="009F745A"/>
    <w:rsid w:val="009F7BD5"/>
    <w:rsid w:val="00A02C21"/>
    <w:rsid w:val="00A02D37"/>
    <w:rsid w:val="00A03915"/>
    <w:rsid w:val="00A052F1"/>
    <w:rsid w:val="00A1045C"/>
    <w:rsid w:val="00A109EE"/>
    <w:rsid w:val="00A21524"/>
    <w:rsid w:val="00A21620"/>
    <w:rsid w:val="00A27498"/>
    <w:rsid w:val="00A27542"/>
    <w:rsid w:val="00A2781E"/>
    <w:rsid w:val="00A368BB"/>
    <w:rsid w:val="00A373F2"/>
    <w:rsid w:val="00A43913"/>
    <w:rsid w:val="00A43FE2"/>
    <w:rsid w:val="00A44A54"/>
    <w:rsid w:val="00A5400E"/>
    <w:rsid w:val="00A54C2F"/>
    <w:rsid w:val="00A6374D"/>
    <w:rsid w:val="00A65413"/>
    <w:rsid w:val="00A6797A"/>
    <w:rsid w:val="00A82729"/>
    <w:rsid w:val="00AA10D7"/>
    <w:rsid w:val="00AD1E5A"/>
    <w:rsid w:val="00AD3C46"/>
    <w:rsid w:val="00AD6C95"/>
    <w:rsid w:val="00AD703F"/>
    <w:rsid w:val="00AD73E2"/>
    <w:rsid w:val="00AE7F9C"/>
    <w:rsid w:val="00AF00D4"/>
    <w:rsid w:val="00AF78B9"/>
    <w:rsid w:val="00B001E3"/>
    <w:rsid w:val="00B0209A"/>
    <w:rsid w:val="00B0603D"/>
    <w:rsid w:val="00B061DB"/>
    <w:rsid w:val="00B06C02"/>
    <w:rsid w:val="00B1614A"/>
    <w:rsid w:val="00B2123D"/>
    <w:rsid w:val="00B21795"/>
    <w:rsid w:val="00B23358"/>
    <w:rsid w:val="00B23A58"/>
    <w:rsid w:val="00B25861"/>
    <w:rsid w:val="00B25A50"/>
    <w:rsid w:val="00B25DB1"/>
    <w:rsid w:val="00B31A91"/>
    <w:rsid w:val="00B47247"/>
    <w:rsid w:val="00B5002F"/>
    <w:rsid w:val="00B50638"/>
    <w:rsid w:val="00B52A99"/>
    <w:rsid w:val="00B6061F"/>
    <w:rsid w:val="00B642A4"/>
    <w:rsid w:val="00B654FA"/>
    <w:rsid w:val="00B664C3"/>
    <w:rsid w:val="00B760FB"/>
    <w:rsid w:val="00B7656A"/>
    <w:rsid w:val="00B807BC"/>
    <w:rsid w:val="00B81287"/>
    <w:rsid w:val="00B81EA9"/>
    <w:rsid w:val="00B92F01"/>
    <w:rsid w:val="00B9364A"/>
    <w:rsid w:val="00B93789"/>
    <w:rsid w:val="00B94E58"/>
    <w:rsid w:val="00B9673E"/>
    <w:rsid w:val="00B97C3D"/>
    <w:rsid w:val="00B97E55"/>
    <w:rsid w:val="00BA3BBB"/>
    <w:rsid w:val="00BA43B2"/>
    <w:rsid w:val="00BB36F8"/>
    <w:rsid w:val="00BB45BA"/>
    <w:rsid w:val="00BB5D6C"/>
    <w:rsid w:val="00BB661D"/>
    <w:rsid w:val="00BB6D0A"/>
    <w:rsid w:val="00BC0108"/>
    <w:rsid w:val="00BD0E87"/>
    <w:rsid w:val="00BD2CF8"/>
    <w:rsid w:val="00BD2F69"/>
    <w:rsid w:val="00BD63BF"/>
    <w:rsid w:val="00BD769A"/>
    <w:rsid w:val="00BF2D5F"/>
    <w:rsid w:val="00C01802"/>
    <w:rsid w:val="00C02266"/>
    <w:rsid w:val="00C11DD1"/>
    <w:rsid w:val="00C14D98"/>
    <w:rsid w:val="00C15032"/>
    <w:rsid w:val="00C159A5"/>
    <w:rsid w:val="00C15C2D"/>
    <w:rsid w:val="00C222F0"/>
    <w:rsid w:val="00C30550"/>
    <w:rsid w:val="00C35A96"/>
    <w:rsid w:val="00C41EF6"/>
    <w:rsid w:val="00C4781E"/>
    <w:rsid w:val="00C53498"/>
    <w:rsid w:val="00C55855"/>
    <w:rsid w:val="00C560E1"/>
    <w:rsid w:val="00C573F2"/>
    <w:rsid w:val="00C6727C"/>
    <w:rsid w:val="00C70D2F"/>
    <w:rsid w:val="00C73669"/>
    <w:rsid w:val="00C74878"/>
    <w:rsid w:val="00C75A33"/>
    <w:rsid w:val="00C77CC1"/>
    <w:rsid w:val="00C810B6"/>
    <w:rsid w:val="00C824E0"/>
    <w:rsid w:val="00C84DDE"/>
    <w:rsid w:val="00C91184"/>
    <w:rsid w:val="00C91AB6"/>
    <w:rsid w:val="00C97A19"/>
    <w:rsid w:val="00CA0502"/>
    <w:rsid w:val="00CA0B73"/>
    <w:rsid w:val="00CA3D9E"/>
    <w:rsid w:val="00CA4F56"/>
    <w:rsid w:val="00CA541A"/>
    <w:rsid w:val="00CA748B"/>
    <w:rsid w:val="00CA778F"/>
    <w:rsid w:val="00CA7D54"/>
    <w:rsid w:val="00CA7E54"/>
    <w:rsid w:val="00CB3C84"/>
    <w:rsid w:val="00CB44E0"/>
    <w:rsid w:val="00CB4DB0"/>
    <w:rsid w:val="00CB6CDE"/>
    <w:rsid w:val="00CC722A"/>
    <w:rsid w:val="00CC7BBA"/>
    <w:rsid w:val="00CD0EB9"/>
    <w:rsid w:val="00CD37C7"/>
    <w:rsid w:val="00CD3C7E"/>
    <w:rsid w:val="00CD6C8C"/>
    <w:rsid w:val="00CD7A96"/>
    <w:rsid w:val="00CE5166"/>
    <w:rsid w:val="00CE6CEC"/>
    <w:rsid w:val="00CF618D"/>
    <w:rsid w:val="00D01E04"/>
    <w:rsid w:val="00D05530"/>
    <w:rsid w:val="00D05DA7"/>
    <w:rsid w:val="00D13744"/>
    <w:rsid w:val="00D17FE1"/>
    <w:rsid w:val="00D210D2"/>
    <w:rsid w:val="00D21C82"/>
    <w:rsid w:val="00D21EAD"/>
    <w:rsid w:val="00D22D1B"/>
    <w:rsid w:val="00D26F7C"/>
    <w:rsid w:val="00D30902"/>
    <w:rsid w:val="00D345F8"/>
    <w:rsid w:val="00D37E22"/>
    <w:rsid w:val="00D406C9"/>
    <w:rsid w:val="00D535B5"/>
    <w:rsid w:val="00D540BE"/>
    <w:rsid w:val="00D557F4"/>
    <w:rsid w:val="00D562D0"/>
    <w:rsid w:val="00D64016"/>
    <w:rsid w:val="00D70BDF"/>
    <w:rsid w:val="00D745BA"/>
    <w:rsid w:val="00D75F94"/>
    <w:rsid w:val="00D76756"/>
    <w:rsid w:val="00D76B8F"/>
    <w:rsid w:val="00D77EF2"/>
    <w:rsid w:val="00D806D3"/>
    <w:rsid w:val="00D84FF2"/>
    <w:rsid w:val="00DA1E46"/>
    <w:rsid w:val="00DA4F15"/>
    <w:rsid w:val="00DA60F9"/>
    <w:rsid w:val="00DA68B5"/>
    <w:rsid w:val="00DB7C23"/>
    <w:rsid w:val="00DC16CD"/>
    <w:rsid w:val="00DC1F50"/>
    <w:rsid w:val="00DC3704"/>
    <w:rsid w:val="00DC5FF8"/>
    <w:rsid w:val="00DD1693"/>
    <w:rsid w:val="00DD41BF"/>
    <w:rsid w:val="00DD788E"/>
    <w:rsid w:val="00DE242C"/>
    <w:rsid w:val="00DE534C"/>
    <w:rsid w:val="00DE69EF"/>
    <w:rsid w:val="00DF2542"/>
    <w:rsid w:val="00DF4092"/>
    <w:rsid w:val="00DF4E8C"/>
    <w:rsid w:val="00DF6AAA"/>
    <w:rsid w:val="00DF6B8D"/>
    <w:rsid w:val="00DF6D19"/>
    <w:rsid w:val="00DF6FE3"/>
    <w:rsid w:val="00E0656D"/>
    <w:rsid w:val="00E07490"/>
    <w:rsid w:val="00E10859"/>
    <w:rsid w:val="00E10F0C"/>
    <w:rsid w:val="00E244A2"/>
    <w:rsid w:val="00E251D8"/>
    <w:rsid w:val="00E350CA"/>
    <w:rsid w:val="00E378C7"/>
    <w:rsid w:val="00E43329"/>
    <w:rsid w:val="00E47D03"/>
    <w:rsid w:val="00E54FEA"/>
    <w:rsid w:val="00E57FC1"/>
    <w:rsid w:val="00E70227"/>
    <w:rsid w:val="00E77F26"/>
    <w:rsid w:val="00E810B1"/>
    <w:rsid w:val="00E849C0"/>
    <w:rsid w:val="00E857B9"/>
    <w:rsid w:val="00E91D33"/>
    <w:rsid w:val="00E92FC0"/>
    <w:rsid w:val="00E9787C"/>
    <w:rsid w:val="00EA6666"/>
    <w:rsid w:val="00EA75E1"/>
    <w:rsid w:val="00EB16FD"/>
    <w:rsid w:val="00EC059F"/>
    <w:rsid w:val="00EC089B"/>
    <w:rsid w:val="00EC268E"/>
    <w:rsid w:val="00EC2F5D"/>
    <w:rsid w:val="00EC7D96"/>
    <w:rsid w:val="00ED6401"/>
    <w:rsid w:val="00ED7CCC"/>
    <w:rsid w:val="00EE0335"/>
    <w:rsid w:val="00EE08AB"/>
    <w:rsid w:val="00EE284C"/>
    <w:rsid w:val="00EE4090"/>
    <w:rsid w:val="00EE5947"/>
    <w:rsid w:val="00EF1012"/>
    <w:rsid w:val="00EF15D2"/>
    <w:rsid w:val="00EF4B39"/>
    <w:rsid w:val="00EF4E1B"/>
    <w:rsid w:val="00EF5A71"/>
    <w:rsid w:val="00EF5F6D"/>
    <w:rsid w:val="00EF6F67"/>
    <w:rsid w:val="00F11518"/>
    <w:rsid w:val="00F20BFC"/>
    <w:rsid w:val="00F23E05"/>
    <w:rsid w:val="00F30940"/>
    <w:rsid w:val="00F33235"/>
    <w:rsid w:val="00F36316"/>
    <w:rsid w:val="00F40917"/>
    <w:rsid w:val="00F43E66"/>
    <w:rsid w:val="00F44F76"/>
    <w:rsid w:val="00F53991"/>
    <w:rsid w:val="00F5603C"/>
    <w:rsid w:val="00F56891"/>
    <w:rsid w:val="00F5773A"/>
    <w:rsid w:val="00F57B58"/>
    <w:rsid w:val="00F60A34"/>
    <w:rsid w:val="00F65013"/>
    <w:rsid w:val="00F66437"/>
    <w:rsid w:val="00F70442"/>
    <w:rsid w:val="00F825B4"/>
    <w:rsid w:val="00F92B46"/>
    <w:rsid w:val="00F92FF8"/>
    <w:rsid w:val="00F97575"/>
    <w:rsid w:val="00FA1584"/>
    <w:rsid w:val="00FA7D20"/>
    <w:rsid w:val="00FB060E"/>
    <w:rsid w:val="00FB1A2D"/>
    <w:rsid w:val="00FC0294"/>
    <w:rsid w:val="00FC4365"/>
    <w:rsid w:val="00FC6571"/>
    <w:rsid w:val="00FD16A5"/>
    <w:rsid w:val="00FD2095"/>
    <w:rsid w:val="00FD4EAB"/>
    <w:rsid w:val="00FF15F1"/>
    <w:rsid w:val="00FF399F"/>
    <w:rsid w:val="00FF4C53"/>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41AF97"/>
  <w15:chartTrackingRefBased/>
  <w15:docId w15:val="{87CFC88B-867C-48B8-A08B-83183783FC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Lucida Sans" w:eastAsia="Lucida Sans" w:hAnsi="Lucida Sans" w:cs="Times New Roman"/>
        <w:lang w:val="de-CH" w:eastAsia="de-CH"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qFormat="1"/>
    <w:lsdException w:name="Emphasis" w:semiHidden="1"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qFormat="1"/>
    <w:lsdException w:name="Quote" w:uiPriority="29" w:qFormat="1"/>
    <w:lsdException w:name="Intense Quote" w:semiHidden="1"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qFormat="1"/>
    <w:lsdException w:name="Intense Emphasis" w:semiHidden="1" w:uiPriority="21" w:qFormat="1"/>
    <w:lsdException w:name="Subtle Reference" w:semiHidden="1" w:uiPriority="31" w:qFormat="1"/>
    <w:lsdException w:name="Intense Reference" w:semiHidden="1" w:uiPriority="32" w:qFormat="1"/>
    <w:lsdException w:name="Book Title" w:semiHidden="1"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83580"/>
    <w:pPr>
      <w:spacing w:line="244" w:lineRule="atLeast"/>
    </w:pPr>
    <w:rPr>
      <w:sz w:val="19"/>
      <w:lang w:eastAsia="en-US"/>
    </w:rPr>
  </w:style>
  <w:style w:type="paragraph" w:styleId="Heading1">
    <w:name w:val="heading 1"/>
    <w:basedOn w:val="Normal"/>
    <w:next w:val="Normal"/>
    <w:link w:val="Heading1Char"/>
    <w:qFormat/>
    <w:rsid w:val="00380DCC"/>
    <w:pPr>
      <w:keepNext/>
      <w:keepLines/>
      <w:numPr>
        <w:numId w:val="7"/>
      </w:numPr>
      <w:tabs>
        <w:tab w:val="left" w:pos="340"/>
        <w:tab w:val="left" w:pos="567"/>
        <w:tab w:val="left" w:pos="794"/>
      </w:tabs>
      <w:spacing w:before="360" w:after="240" w:line="336" w:lineRule="atLeast"/>
      <w:outlineLvl w:val="0"/>
    </w:pPr>
    <w:rPr>
      <w:rFonts w:eastAsia="Times New Roman"/>
      <w:bCs/>
      <w:sz w:val="28"/>
      <w:szCs w:val="28"/>
    </w:rPr>
  </w:style>
  <w:style w:type="paragraph" w:styleId="Heading2">
    <w:name w:val="heading 2"/>
    <w:basedOn w:val="Normal"/>
    <w:next w:val="Normal"/>
    <w:link w:val="Heading2Char"/>
    <w:qFormat/>
    <w:rsid w:val="007050ED"/>
    <w:pPr>
      <w:keepNext/>
      <w:keepLines/>
      <w:numPr>
        <w:ilvl w:val="1"/>
        <w:numId w:val="7"/>
      </w:numPr>
      <w:tabs>
        <w:tab w:val="left" w:pos="567"/>
        <w:tab w:val="left" w:pos="794"/>
      </w:tabs>
      <w:spacing w:before="360" w:after="120"/>
      <w:outlineLvl w:val="1"/>
    </w:pPr>
    <w:rPr>
      <w:rFonts w:eastAsia="Times New Roman"/>
      <w:b/>
      <w:bCs/>
      <w:szCs w:val="26"/>
    </w:rPr>
  </w:style>
  <w:style w:type="paragraph" w:styleId="Heading3">
    <w:name w:val="heading 3"/>
    <w:basedOn w:val="Normal"/>
    <w:next w:val="Normal"/>
    <w:link w:val="Heading3Char"/>
    <w:qFormat/>
    <w:rsid w:val="009C1039"/>
    <w:pPr>
      <w:keepNext/>
      <w:numPr>
        <w:ilvl w:val="2"/>
        <w:numId w:val="7"/>
      </w:numPr>
      <w:spacing w:before="360"/>
      <w:outlineLvl w:val="2"/>
    </w:pPr>
    <w:rPr>
      <w:rFonts w:cs="Arial"/>
      <w:b/>
      <w:bCs/>
      <w:szCs w:val="26"/>
    </w:rPr>
  </w:style>
  <w:style w:type="paragraph" w:styleId="Heading4">
    <w:name w:val="heading 4"/>
    <w:basedOn w:val="Normal"/>
    <w:next w:val="Normal"/>
    <w:link w:val="Heading4Char"/>
    <w:qFormat/>
    <w:rsid w:val="009C1039"/>
    <w:pPr>
      <w:keepNext/>
      <w:numPr>
        <w:ilvl w:val="3"/>
        <w:numId w:val="7"/>
      </w:numPr>
      <w:spacing w:before="360"/>
      <w:outlineLvl w:val="3"/>
    </w:pPr>
    <w:rPr>
      <w:b/>
      <w:bCs/>
      <w:szCs w:val="28"/>
    </w:rPr>
  </w:style>
  <w:style w:type="paragraph" w:styleId="Heading5">
    <w:name w:val="heading 5"/>
    <w:basedOn w:val="Normal"/>
    <w:next w:val="Normal"/>
    <w:qFormat/>
    <w:rsid w:val="009C1039"/>
    <w:pPr>
      <w:numPr>
        <w:ilvl w:val="4"/>
        <w:numId w:val="7"/>
      </w:numPr>
      <w:spacing w:before="360"/>
      <w:outlineLvl w:val="4"/>
    </w:pPr>
    <w:rPr>
      <w:b/>
      <w:bCs/>
      <w:iCs/>
      <w:szCs w:val="26"/>
    </w:rPr>
  </w:style>
  <w:style w:type="paragraph" w:styleId="Heading6">
    <w:name w:val="heading 6"/>
    <w:basedOn w:val="Normal"/>
    <w:next w:val="Normal"/>
    <w:qFormat/>
    <w:rsid w:val="009C1039"/>
    <w:pPr>
      <w:spacing w:before="360"/>
      <w:outlineLvl w:val="5"/>
    </w:pPr>
    <w:rPr>
      <w:rFonts w:cs="Lucida Sans"/>
      <w:b/>
      <w:bCs/>
      <w:szCs w:val="19"/>
    </w:rPr>
  </w:style>
  <w:style w:type="paragraph" w:styleId="Heading7">
    <w:name w:val="heading 7"/>
    <w:basedOn w:val="Normal"/>
    <w:next w:val="Normal"/>
    <w:semiHidden/>
    <w:qFormat/>
    <w:rsid w:val="00CB44E0"/>
    <w:pPr>
      <w:outlineLvl w:val="6"/>
    </w:pPr>
    <w:rPr>
      <w:rFonts w:cs="Lucida Sans"/>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380DCC"/>
    <w:rPr>
      <w:rFonts w:eastAsia="Times New Roman"/>
      <w:bCs/>
      <w:sz w:val="28"/>
      <w:szCs w:val="28"/>
      <w:lang w:eastAsia="en-US"/>
    </w:rPr>
  </w:style>
  <w:style w:type="character" w:customStyle="1" w:styleId="Heading2Char">
    <w:name w:val="Heading 2 Char"/>
    <w:link w:val="Heading2"/>
    <w:rsid w:val="007050ED"/>
    <w:rPr>
      <w:rFonts w:eastAsia="Times New Roman"/>
      <w:b/>
      <w:bCs/>
      <w:sz w:val="19"/>
      <w:szCs w:val="26"/>
      <w:lang w:eastAsia="en-US"/>
    </w:rPr>
  </w:style>
  <w:style w:type="paragraph" w:styleId="Header">
    <w:name w:val="header"/>
    <w:basedOn w:val="Normal"/>
    <w:link w:val="HeaderChar"/>
    <w:uiPriority w:val="99"/>
    <w:unhideWhenUsed/>
    <w:rsid w:val="001F1B9C"/>
    <w:pPr>
      <w:tabs>
        <w:tab w:val="center" w:pos="4536"/>
        <w:tab w:val="right" w:pos="9072"/>
      </w:tabs>
      <w:spacing w:line="192" w:lineRule="exact"/>
    </w:pPr>
    <w:rPr>
      <w:sz w:val="16"/>
    </w:rPr>
  </w:style>
  <w:style w:type="character" w:customStyle="1" w:styleId="HeaderChar">
    <w:name w:val="Header Char"/>
    <w:link w:val="Header"/>
    <w:uiPriority w:val="99"/>
    <w:rsid w:val="001F1B9C"/>
    <w:rPr>
      <w:sz w:val="16"/>
    </w:rPr>
  </w:style>
  <w:style w:type="paragraph" w:styleId="Footer">
    <w:name w:val="footer"/>
    <w:basedOn w:val="Normal"/>
    <w:link w:val="FooterChar"/>
    <w:uiPriority w:val="99"/>
    <w:unhideWhenUsed/>
    <w:rsid w:val="003B1648"/>
    <w:pPr>
      <w:tabs>
        <w:tab w:val="center" w:pos="4536"/>
        <w:tab w:val="right" w:pos="9072"/>
      </w:tabs>
      <w:spacing w:line="240" w:lineRule="auto"/>
    </w:pPr>
    <w:rPr>
      <w:color w:val="64849B"/>
      <w:sz w:val="16"/>
    </w:rPr>
  </w:style>
  <w:style w:type="character" w:customStyle="1" w:styleId="FooterChar">
    <w:name w:val="Footer Char"/>
    <w:link w:val="Footer"/>
    <w:uiPriority w:val="99"/>
    <w:rsid w:val="003B1648"/>
    <w:rPr>
      <w:rFonts w:ascii="Lucida Sans" w:eastAsia="Lucida Sans" w:hAnsi="Lucida Sans"/>
      <w:color w:val="64849B"/>
      <w:sz w:val="16"/>
      <w:lang w:val="de-CH" w:eastAsia="en-US" w:bidi="ar-SA"/>
    </w:rPr>
  </w:style>
  <w:style w:type="table" w:styleId="TableGrid">
    <w:name w:val="Table Grid"/>
    <w:basedOn w:val="TableNormal"/>
    <w:rsid w:val="001F1B9C"/>
    <w:pPr>
      <w:spacing w:line="244" w:lineRule="atLeast"/>
    </w:pPr>
    <w:rPr>
      <w:sz w:val="19"/>
    </w:rPr>
    <w:tblPr>
      <w:tblCellMar>
        <w:left w:w="0" w:type="dxa"/>
        <w:right w:w="0" w:type="dxa"/>
      </w:tblCellMar>
    </w:tblPr>
  </w:style>
  <w:style w:type="paragraph" w:customStyle="1" w:styleId="Absenderzeile">
    <w:name w:val="Absenderzeile"/>
    <w:basedOn w:val="Normal"/>
    <w:rsid w:val="001F1B9C"/>
    <w:pPr>
      <w:spacing w:line="240" w:lineRule="auto"/>
    </w:pPr>
    <w:rPr>
      <w:sz w:val="14"/>
    </w:rPr>
  </w:style>
  <w:style w:type="paragraph" w:styleId="Title">
    <w:name w:val="Title"/>
    <w:basedOn w:val="Normal"/>
    <w:next w:val="Normal"/>
    <w:link w:val="TitleChar"/>
    <w:uiPriority w:val="1"/>
    <w:qFormat/>
    <w:rsid w:val="009B18B4"/>
    <w:pPr>
      <w:spacing w:line="568" w:lineRule="atLeast"/>
    </w:pPr>
    <w:rPr>
      <w:rFonts w:eastAsia="Times New Roman"/>
      <w:color w:val="000000"/>
      <w:spacing w:val="5"/>
      <w:kern w:val="28"/>
      <w:sz w:val="48"/>
      <w:szCs w:val="52"/>
    </w:rPr>
  </w:style>
  <w:style w:type="character" w:customStyle="1" w:styleId="TitleChar">
    <w:name w:val="Title Char"/>
    <w:link w:val="Title"/>
    <w:uiPriority w:val="1"/>
    <w:rsid w:val="007050ED"/>
    <w:rPr>
      <w:rFonts w:eastAsia="Times New Roman"/>
      <w:color w:val="000000"/>
      <w:spacing w:val="5"/>
      <w:kern w:val="28"/>
      <w:sz w:val="48"/>
      <w:szCs w:val="52"/>
      <w:lang w:eastAsia="en-US"/>
    </w:rPr>
  </w:style>
  <w:style w:type="paragraph" w:styleId="Subtitle">
    <w:name w:val="Subtitle"/>
    <w:basedOn w:val="Normal"/>
    <w:uiPriority w:val="1"/>
    <w:qFormat/>
    <w:rsid w:val="00617613"/>
    <w:pPr>
      <w:spacing w:before="260" w:line="320" w:lineRule="exact"/>
      <w:outlineLvl w:val="1"/>
    </w:pPr>
    <w:rPr>
      <w:rFonts w:cs="Arial"/>
      <w:sz w:val="28"/>
      <w:szCs w:val="24"/>
    </w:rPr>
  </w:style>
  <w:style w:type="paragraph" w:customStyle="1" w:styleId="RefFusszeile">
    <w:name w:val="Ref_Fusszeile"/>
    <w:basedOn w:val="Footer"/>
    <w:uiPriority w:val="1"/>
    <w:rsid w:val="003B1648"/>
    <w:rPr>
      <w:sz w:val="19"/>
    </w:rPr>
  </w:style>
  <w:style w:type="paragraph" w:styleId="TOC1">
    <w:name w:val="toc 1"/>
    <w:basedOn w:val="Normal"/>
    <w:next w:val="Normal"/>
    <w:autoRedefine/>
    <w:uiPriority w:val="39"/>
    <w:rsid w:val="00E43329"/>
    <w:pPr>
      <w:pBdr>
        <w:bottom w:val="single" w:sz="8" w:space="1" w:color="D0D0D0"/>
        <w:between w:val="single" w:sz="8" w:space="1" w:color="D0D0D0"/>
      </w:pBdr>
      <w:tabs>
        <w:tab w:val="left" w:pos="340"/>
        <w:tab w:val="left" w:pos="567"/>
        <w:tab w:val="left" w:pos="794"/>
        <w:tab w:val="right" w:pos="9469"/>
      </w:tabs>
      <w:spacing w:line="200" w:lineRule="exact"/>
    </w:pPr>
    <w:rPr>
      <w:lang w:val="fr-FR"/>
    </w:rPr>
  </w:style>
  <w:style w:type="paragraph" w:styleId="TOC2">
    <w:name w:val="toc 2"/>
    <w:basedOn w:val="Normal"/>
    <w:next w:val="Normal"/>
    <w:autoRedefine/>
    <w:uiPriority w:val="39"/>
    <w:rsid w:val="009C1039"/>
    <w:pPr>
      <w:pBdr>
        <w:bottom w:val="single" w:sz="8" w:space="1" w:color="D0D0D0"/>
        <w:between w:val="single" w:sz="8" w:space="1" w:color="D0D0D0"/>
      </w:pBdr>
      <w:tabs>
        <w:tab w:val="right" w:pos="9469"/>
      </w:tabs>
      <w:spacing w:line="200" w:lineRule="exact"/>
      <w:ind w:firstLine="340"/>
    </w:pPr>
  </w:style>
  <w:style w:type="paragraph" w:styleId="TOC3">
    <w:name w:val="toc 3"/>
    <w:basedOn w:val="Normal"/>
    <w:next w:val="Normal"/>
    <w:autoRedefine/>
    <w:uiPriority w:val="39"/>
    <w:rsid w:val="00BF2D5F"/>
    <w:pPr>
      <w:pBdr>
        <w:bottom w:val="single" w:sz="8" w:space="1" w:color="D0D0D0"/>
        <w:between w:val="single" w:sz="8" w:space="1" w:color="D0D0D0"/>
      </w:pBdr>
      <w:spacing w:line="200" w:lineRule="exact"/>
      <w:ind w:firstLine="567"/>
    </w:pPr>
  </w:style>
  <w:style w:type="paragraph" w:styleId="TOC4">
    <w:name w:val="toc 4"/>
    <w:basedOn w:val="Normal"/>
    <w:next w:val="Normal"/>
    <w:autoRedefine/>
    <w:uiPriority w:val="39"/>
    <w:rsid w:val="00F825B4"/>
    <w:pPr>
      <w:pBdr>
        <w:bottom w:val="single" w:sz="8" w:space="1" w:color="D0D0D0"/>
        <w:between w:val="single" w:sz="8" w:space="1" w:color="D0D0D0"/>
      </w:pBdr>
      <w:tabs>
        <w:tab w:val="right" w:pos="9469"/>
      </w:tabs>
      <w:spacing w:line="200" w:lineRule="exact"/>
      <w:ind w:firstLine="794"/>
    </w:pPr>
  </w:style>
  <w:style w:type="paragraph" w:styleId="TOC5">
    <w:name w:val="toc 5"/>
    <w:basedOn w:val="Normal"/>
    <w:next w:val="Normal"/>
    <w:autoRedefine/>
    <w:uiPriority w:val="39"/>
    <w:rsid w:val="00BF2D5F"/>
    <w:pPr>
      <w:pBdr>
        <w:bottom w:val="single" w:sz="8" w:space="1" w:color="D0D0D0"/>
        <w:between w:val="single" w:sz="8" w:space="1" w:color="D0D0D0"/>
      </w:pBdr>
      <w:spacing w:line="200" w:lineRule="exact"/>
      <w:ind w:firstLine="1021"/>
    </w:pPr>
  </w:style>
  <w:style w:type="paragraph" w:customStyle="1" w:styleId="Inhaltsverzeichnis">
    <w:name w:val="Inhaltsverzeichnis"/>
    <w:basedOn w:val="Subtitle"/>
    <w:rsid w:val="00796682"/>
    <w:pPr>
      <w:spacing w:line="280" w:lineRule="atLeast"/>
    </w:pPr>
  </w:style>
  <w:style w:type="paragraph" w:customStyle="1" w:styleId="Nummerierung">
    <w:name w:val="Nummerierung"/>
    <w:basedOn w:val="Normal"/>
    <w:rsid w:val="005F7206"/>
    <w:pPr>
      <w:numPr>
        <w:numId w:val="6"/>
      </w:numPr>
      <w:jc w:val="both"/>
    </w:pPr>
  </w:style>
  <w:style w:type="paragraph" w:styleId="ListBullet">
    <w:name w:val="List Bullet"/>
    <w:basedOn w:val="Normal"/>
    <w:rsid w:val="00E9787C"/>
    <w:pPr>
      <w:numPr>
        <w:numId w:val="1"/>
      </w:numPr>
    </w:pPr>
  </w:style>
  <w:style w:type="paragraph" w:styleId="ListBullet2">
    <w:name w:val="List Bullet 2"/>
    <w:basedOn w:val="Normal"/>
    <w:rsid w:val="00E9787C"/>
    <w:pPr>
      <w:numPr>
        <w:numId w:val="2"/>
      </w:numPr>
    </w:pPr>
  </w:style>
  <w:style w:type="paragraph" w:styleId="ListBullet3">
    <w:name w:val="List Bullet 3"/>
    <w:basedOn w:val="Normal"/>
    <w:rsid w:val="00E9787C"/>
    <w:pPr>
      <w:numPr>
        <w:numId w:val="3"/>
      </w:numPr>
    </w:pPr>
  </w:style>
  <w:style w:type="paragraph" w:styleId="ListBullet4">
    <w:name w:val="List Bullet 4"/>
    <w:basedOn w:val="Normal"/>
    <w:rsid w:val="00E9787C"/>
    <w:pPr>
      <w:numPr>
        <w:numId w:val="4"/>
      </w:numPr>
    </w:pPr>
  </w:style>
  <w:style w:type="paragraph" w:styleId="ListBullet5">
    <w:name w:val="List Bullet 5"/>
    <w:basedOn w:val="Normal"/>
    <w:rsid w:val="00E9787C"/>
    <w:pPr>
      <w:numPr>
        <w:numId w:val="5"/>
      </w:numPr>
    </w:pPr>
  </w:style>
  <w:style w:type="paragraph" w:styleId="Quote">
    <w:name w:val="Quote"/>
    <w:basedOn w:val="Normal"/>
    <w:next w:val="Normal"/>
    <w:qFormat/>
    <w:rsid w:val="00D37E22"/>
    <w:pPr>
      <w:spacing w:before="244" w:after="244"/>
      <w:ind w:left="227" w:right="227"/>
    </w:pPr>
    <w:rPr>
      <w:i/>
    </w:rPr>
  </w:style>
  <w:style w:type="paragraph" w:styleId="FootnoteText">
    <w:name w:val="footnote text"/>
    <w:basedOn w:val="Normal"/>
    <w:link w:val="FootnoteTextChar"/>
    <w:semiHidden/>
    <w:rsid w:val="00802E50"/>
    <w:pPr>
      <w:tabs>
        <w:tab w:val="left" w:pos="227"/>
      </w:tabs>
      <w:spacing w:line="240" w:lineRule="auto"/>
      <w:ind w:left="227" w:hanging="227"/>
    </w:pPr>
    <w:rPr>
      <w:sz w:val="16"/>
    </w:rPr>
  </w:style>
  <w:style w:type="character" w:styleId="FootnoteReference">
    <w:name w:val="footnote reference"/>
    <w:semiHidden/>
    <w:rsid w:val="00556E27"/>
    <w:rPr>
      <w:vertAlign w:val="superscript"/>
    </w:rPr>
  </w:style>
  <w:style w:type="paragraph" w:customStyle="1" w:styleId="Legende">
    <w:name w:val="Legende"/>
    <w:basedOn w:val="Normal"/>
    <w:semiHidden/>
    <w:rsid w:val="006254BF"/>
    <w:rPr>
      <w:sz w:val="16"/>
    </w:rPr>
  </w:style>
  <w:style w:type="paragraph" w:customStyle="1" w:styleId="Verzeichnis">
    <w:name w:val="Verzeichnis"/>
    <w:basedOn w:val="Normal"/>
    <w:rsid w:val="00E43329"/>
    <w:pPr>
      <w:pBdr>
        <w:bottom w:val="single" w:sz="8" w:space="1" w:color="C8C8C8"/>
        <w:between w:val="single" w:sz="8" w:space="1" w:color="C8C8C8"/>
      </w:pBdr>
      <w:tabs>
        <w:tab w:val="right" w:pos="9469"/>
      </w:tabs>
    </w:pPr>
  </w:style>
  <w:style w:type="paragraph" w:styleId="DocumentMap">
    <w:name w:val="Document Map"/>
    <w:basedOn w:val="Normal"/>
    <w:semiHidden/>
    <w:rsid w:val="00003CF0"/>
    <w:pPr>
      <w:shd w:val="clear" w:color="auto" w:fill="000080"/>
    </w:pPr>
    <w:rPr>
      <w:rFonts w:ascii="Tahoma" w:hAnsi="Tahoma" w:cs="Tahoma"/>
      <w:sz w:val="20"/>
    </w:rPr>
  </w:style>
  <w:style w:type="paragraph" w:styleId="Caption">
    <w:name w:val="caption"/>
    <w:basedOn w:val="Normal"/>
    <w:next w:val="Normal"/>
    <w:qFormat/>
    <w:rsid w:val="00DF6D19"/>
    <w:pPr>
      <w:spacing w:before="120" w:after="240"/>
    </w:pPr>
    <w:rPr>
      <w:bCs/>
      <w:sz w:val="16"/>
    </w:rPr>
  </w:style>
  <w:style w:type="table" w:customStyle="1" w:styleId="TabelleBFH">
    <w:name w:val="Tabelle_BFH"/>
    <w:basedOn w:val="TableNormal"/>
    <w:rsid w:val="00D22D1B"/>
    <w:pPr>
      <w:spacing w:line="240" w:lineRule="atLeast"/>
    </w:pPr>
    <w:rPr>
      <w:sz w:val="19"/>
    </w:rPr>
    <w:tblPr>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40" w:type="dxa"/>
        <w:left w:w="85" w:type="dxa"/>
        <w:bottom w:w="40" w:type="dxa"/>
        <w:right w:w="85" w:type="dxa"/>
      </w:tblCellMar>
    </w:tblPr>
    <w:tcPr>
      <w:shd w:val="clear" w:color="auto" w:fill="E6E6E6"/>
    </w:tcPr>
    <w:tblStylePr w:type="firstRow">
      <w:rPr>
        <w:b/>
        <w:sz w:val="19"/>
      </w:rPr>
      <w:tblPr/>
      <w:tcPr>
        <w:tcBorders>
          <w:top w:val="nil"/>
          <w:left w:val="nil"/>
          <w:bottom w:val="nil"/>
          <w:right w:val="nil"/>
          <w:insideH w:val="nil"/>
          <w:insideV w:val="nil"/>
        </w:tcBorders>
        <w:shd w:val="clear" w:color="auto" w:fill="A6A6A6"/>
      </w:tcPr>
    </w:tblStylePr>
  </w:style>
  <w:style w:type="paragraph" w:styleId="TableofFigures">
    <w:name w:val="table of figures"/>
    <w:basedOn w:val="Normal"/>
    <w:next w:val="Normal"/>
    <w:uiPriority w:val="99"/>
    <w:unhideWhenUsed/>
    <w:rsid w:val="006F7567"/>
    <w:pPr>
      <w:pBdr>
        <w:bottom w:val="single" w:sz="8" w:space="1" w:color="C8C8C8"/>
        <w:between w:val="single" w:sz="8" w:space="1" w:color="C8C8C8"/>
      </w:pBdr>
    </w:pPr>
  </w:style>
  <w:style w:type="paragraph" w:styleId="BalloonText">
    <w:name w:val="Balloon Text"/>
    <w:basedOn w:val="Normal"/>
    <w:link w:val="BalloonTextChar"/>
    <w:uiPriority w:val="99"/>
    <w:semiHidden/>
    <w:unhideWhenUsed/>
    <w:rsid w:val="006F7567"/>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6F7567"/>
    <w:rPr>
      <w:rFonts w:ascii="Tahoma" w:hAnsi="Tahoma" w:cs="Tahoma"/>
      <w:sz w:val="16"/>
      <w:szCs w:val="16"/>
      <w:lang w:eastAsia="en-US"/>
    </w:rPr>
  </w:style>
  <w:style w:type="character" w:styleId="Hyperlink">
    <w:name w:val="Hyperlink"/>
    <w:uiPriority w:val="99"/>
    <w:unhideWhenUsed/>
    <w:rsid w:val="009C1039"/>
    <w:rPr>
      <w:color w:val="0000FF"/>
      <w:u w:val="single"/>
    </w:rPr>
  </w:style>
  <w:style w:type="table" w:customStyle="1" w:styleId="TabelleBFH1">
    <w:name w:val="Tabelle_BFH1"/>
    <w:basedOn w:val="TableNormal"/>
    <w:rsid w:val="00E10859"/>
    <w:pPr>
      <w:spacing w:line="240" w:lineRule="atLeast"/>
    </w:pPr>
    <w:rPr>
      <w:sz w:val="19"/>
    </w:rPr>
    <w:tblPr>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40" w:type="dxa"/>
        <w:left w:w="85" w:type="dxa"/>
        <w:bottom w:w="40" w:type="dxa"/>
        <w:right w:w="85" w:type="dxa"/>
      </w:tblCellMar>
    </w:tblPr>
    <w:tcPr>
      <w:shd w:val="clear" w:color="auto" w:fill="E6E6E6"/>
    </w:tcPr>
    <w:tblStylePr w:type="firstRow">
      <w:rPr>
        <w:b/>
        <w:sz w:val="19"/>
      </w:rPr>
      <w:tblPr/>
      <w:tcPr>
        <w:tcBorders>
          <w:top w:val="nil"/>
          <w:left w:val="nil"/>
          <w:bottom w:val="nil"/>
          <w:right w:val="nil"/>
          <w:insideH w:val="nil"/>
          <w:insideV w:val="nil"/>
        </w:tcBorders>
        <w:shd w:val="clear" w:color="auto" w:fill="A6A6A6"/>
      </w:tcPr>
    </w:tblStylePr>
  </w:style>
  <w:style w:type="table" w:customStyle="1" w:styleId="TabelleBFH2">
    <w:name w:val="Tabelle_BFH2"/>
    <w:basedOn w:val="TableNormal"/>
    <w:rsid w:val="00E10859"/>
    <w:pPr>
      <w:spacing w:line="240" w:lineRule="atLeast"/>
    </w:pPr>
    <w:rPr>
      <w:sz w:val="19"/>
    </w:rPr>
    <w:tblPr>
      <w:tblInd w:w="85"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tblCellMar>
        <w:top w:w="40" w:type="dxa"/>
        <w:left w:w="85" w:type="dxa"/>
        <w:bottom w:w="40" w:type="dxa"/>
        <w:right w:w="85" w:type="dxa"/>
      </w:tblCellMar>
    </w:tblPr>
    <w:tcPr>
      <w:shd w:val="clear" w:color="auto" w:fill="E6E6E6"/>
    </w:tcPr>
    <w:tblStylePr w:type="firstRow">
      <w:rPr>
        <w:b/>
        <w:sz w:val="19"/>
      </w:rPr>
      <w:tblPr/>
      <w:tcPr>
        <w:tcBorders>
          <w:top w:val="nil"/>
          <w:left w:val="nil"/>
          <w:bottom w:val="nil"/>
          <w:right w:val="nil"/>
          <w:insideH w:val="nil"/>
          <w:insideV w:val="nil"/>
        </w:tcBorders>
        <w:shd w:val="clear" w:color="auto" w:fill="A6A6A6"/>
      </w:tcPr>
    </w:tblStylePr>
  </w:style>
  <w:style w:type="character" w:styleId="PlaceholderText">
    <w:name w:val="Placeholder Text"/>
    <w:basedOn w:val="DefaultParagraphFont"/>
    <w:uiPriority w:val="99"/>
    <w:semiHidden/>
    <w:rsid w:val="00045A90"/>
    <w:rPr>
      <w:color w:val="808080"/>
    </w:rPr>
  </w:style>
  <w:style w:type="character" w:styleId="UnresolvedMention">
    <w:name w:val="Unresolved Mention"/>
    <w:basedOn w:val="DefaultParagraphFont"/>
    <w:uiPriority w:val="99"/>
    <w:semiHidden/>
    <w:unhideWhenUsed/>
    <w:rsid w:val="002458A3"/>
    <w:rPr>
      <w:color w:val="605E5C"/>
      <w:shd w:val="clear" w:color="auto" w:fill="E1DFDD"/>
    </w:rPr>
  </w:style>
  <w:style w:type="character" w:customStyle="1" w:styleId="Heading3Char">
    <w:name w:val="Heading 3 Char"/>
    <w:basedOn w:val="DefaultParagraphFont"/>
    <w:link w:val="Heading3"/>
    <w:rsid w:val="002458A3"/>
    <w:rPr>
      <w:rFonts w:cs="Arial"/>
      <w:b/>
      <w:bCs/>
      <w:sz w:val="19"/>
      <w:szCs w:val="26"/>
      <w:lang w:eastAsia="en-US"/>
    </w:rPr>
  </w:style>
  <w:style w:type="character" w:customStyle="1" w:styleId="Heading4Char">
    <w:name w:val="Heading 4 Char"/>
    <w:basedOn w:val="DefaultParagraphFont"/>
    <w:link w:val="Heading4"/>
    <w:rsid w:val="002458A3"/>
    <w:rPr>
      <w:b/>
      <w:bCs/>
      <w:sz w:val="19"/>
      <w:szCs w:val="28"/>
      <w:lang w:eastAsia="en-US"/>
    </w:rPr>
  </w:style>
  <w:style w:type="character" w:customStyle="1" w:styleId="FootnoteTextChar">
    <w:name w:val="Footnote Text Char"/>
    <w:basedOn w:val="DefaultParagraphFont"/>
    <w:link w:val="FootnoteText"/>
    <w:semiHidden/>
    <w:rsid w:val="00BA3BBB"/>
    <w:rPr>
      <w:sz w:val="16"/>
      <w:lang w:eastAsia="en-US"/>
    </w:rPr>
  </w:style>
  <w:style w:type="character" w:styleId="FollowedHyperlink">
    <w:name w:val="FollowedHyperlink"/>
    <w:basedOn w:val="DefaultParagraphFont"/>
    <w:uiPriority w:val="99"/>
    <w:semiHidden/>
    <w:unhideWhenUsed/>
    <w:rsid w:val="00BB5D6C"/>
    <w:rPr>
      <w:color w:val="954F72" w:themeColor="followedHyperlink"/>
      <w:u w:val="single"/>
    </w:rPr>
  </w:style>
  <w:style w:type="table" w:styleId="GridTable4-Accent4">
    <w:name w:val="Grid Table 4 Accent 4"/>
    <w:basedOn w:val="TableNormal"/>
    <w:uiPriority w:val="49"/>
    <w:rsid w:val="008E2941"/>
    <w:rPr>
      <w:rFonts w:asciiTheme="minorHAnsi" w:eastAsiaTheme="minorHAnsi" w:hAnsiTheme="minorHAnsi" w:cstheme="minorBidi"/>
      <w:sz w:val="22"/>
      <w:szCs w:val="22"/>
      <w:lang w:eastAsia="en-US"/>
    </w:rPr>
    <w:tblPr>
      <w:tblStyleRowBandSize w:val="1"/>
      <w:tblStyleColBandSize w:val="1"/>
      <w:tblBorders>
        <w:top w:val="single" w:sz="4" w:space="0" w:color="FFD966" w:themeColor="accent4" w:themeTint="99"/>
        <w:left w:val="single" w:sz="4" w:space="0" w:color="FFD966" w:themeColor="accent4" w:themeTint="99"/>
        <w:bottom w:val="single" w:sz="4" w:space="0" w:color="FFD966" w:themeColor="accent4" w:themeTint="99"/>
        <w:right w:val="single" w:sz="4" w:space="0" w:color="FFD966" w:themeColor="accent4" w:themeTint="99"/>
        <w:insideH w:val="single" w:sz="4" w:space="0" w:color="FFD966" w:themeColor="accent4" w:themeTint="99"/>
        <w:insideV w:val="single" w:sz="4" w:space="0" w:color="FFD966" w:themeColor="accent4" w:themeTint="99"/>
      </w:tblBorders>
    </w:tblPr>
    <w:tblStylePr w:type="firstRow">
      <w:rPr>
        <w:b/>
        <w:bCs/>
        <w:color w:val="FFFFFF" w:themeColor="background1"/>
      </w:rPr>
      <w:tblPr/>
      <w:tcPr>
        <w:tcBorders>
          <w:top w:val="single" w:sz="4" w:space="0" w:color="FFC000" w:themeColor="accent4"/>
          <w:left w:val="single" w:sz="4" w:space="0" w:color="FFC000" w:themeColor="accent4"/>
          <w:bottom w:val="single" w:sz="4" w:space="0" w:color="FFC000" w:themeColor="accent4"/>
          <w:right w:val="single" w:sz="4" w:space="0" w:color="FFC000" w:themeColor="accent4"/>
          <w:insideH w:val="nil"/>
          <w:insideV w:val="nil"/>
        </w:tcBorders>
        <w:shd w:val="clear" w:color="auto" w:fill="FFC000" w:themeFill="accent4"/>
      </w:tcPr>
    </w:tblStylePr>
    <w:tblStylePr w:type="lastRow">
      <w:rPr>
        <w:b/>
        <w:bCs/>
      </w:rPr>
      <w:tblPr/>
      <w:tcPr>
        <w:tcBorders>
          <w:top w:val="double" w:sz="4" w:space="0" w:color="FFC000" w:themeColor="accent4"/>
        </w:tcBorders>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paragraph" w:styleId="TableofAuthorities">
    <w:name w:val="table of authorities"/>
    <w:basedOn w:val="Normal"/>
    <w:next w:val="Normal"/>
    <w:uiPriority w:val="99"/>
    <w:semiHidden/>
    <w:unhideWhenUsed/>
    <w:rsid w:val="007D2E51"/>
    <w:pPr>
      <w:ind w:left="190" w:hanging="190"/>
    </w:pPr>
  </w:style>
  <w:style w:type="paragraph" w:styleId="BodyText">
    <w:name w:val="Body Text"/>
    <w:basedOn w:val="Normal"/>
    <w:link w:val="BodyTextChar"/>
    <w:rsid w:val="005D6623"/>
    <w:pPr>
      <w:spacing w:before="180" w:after="180" w:line="259" w:lineRule="auto"/>
    </w:pPr>
    <w:rPr>
      <w:rFonts w:asciiTheme="minorHAnsi" w:eastAsiaTheme="minorEastAsia" w:hAnsiTheme="minorHAnsi" w:cstheme="minorBidi"/>
      <w:noProof/>
      <w:sz w:val="22"/>
      <w:szCs w:val="22"/>
    </w:rPr>
  </w:style>
  <w:style w:type="character" w:customStyle="1" w:styleId="BodyTextChar">
    <w:name w:val="Body Text Char"/>
    <w:basedOn w:val="DefaultParagraphFont"/>
    <w:link w:val="BodyText"/>
    <w:rsid w:val="005D6623"/>
    <w:rPr>
      <w:rFonts w:asciiTheme="minorHAnsi" w:eastAsiaTheme="minorEastAsia" w:hAnsiTheme="minorHAnsi" w:cstheme="minorBidi"/>
      <w:noProof/>
      <w:sz w:val="22"/>
      <w:szCs w:val="22"/>
      <w:lang w:eastAsia="en-US"/>
    </w:rPr>
  </w:style>
  <w:style w:type="table" w:styleId="GridTable5Dark-Accent6">
    <w:name w:val="Grid Table 5 Dark Accent 6"/>
    <w:basedOn w:val="TableNormal"/>
    <w:uiPriority w:val="50"/>
    <w:rsid w:val="005D6623"/>
    <w:rPr>
      <w:rFonts w:asciiTheme="minorHAnsi" w:eastAsiaTheme="minorEastAsia" w:hAnsiTheme="minorHAnsi" w:cstheme="minorBidi"/>
      <w:sz w:val="22"/>
      <w:szCs w:val="22"/>
      <w:lang w:val="en-US" w:eastAsia="en-US"/>
    </w:r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2EFD9"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70AD47"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70AD47"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70AD47"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70AD47" w:themeFill="accent6"/>
      </w:tcPr>
    </w:tblStylePr>
    <w:tblStylePr w:type="band1Vert">
      <w:tblPr/>
      <w:tcPr>
        <w:shd w:val="clear" w:color="auto" w:fill="C5E0B3" w:themeFill="accent6" w:themeFillTint="66"/>
      </w:tcPr>
    </w:tblStylePr>
    <w:tblStylePr w:type="band1Horz">
      <w:tblPr/>
      <w:tcPr>
        <w:shd w:val="clear" w:color="auto" w:fill="C5E0B3" w:themeFill="accent6" w:themeFillTint="66"/>
      </w:tcPr>
    </w:tblStylePr>
  </w:style>
  <w:style w:type="paragraph" w:styleId="ListParagraph">
    <w:name w:val="List Paragraph"/>
    <w:basedOn w:val="Normal"/>
    <w:uiPriority w:val="34"/>
    <w:qFormat/>
    <w:rsid w:val="009822B8"/>
    <w:pPr>
      <w:ind w:left="720"/>
      <w:contextualSpacing/>
    </w:pPr>
  </w:style>
  <w:style w:type="paragraph" w:styleId="TOCHeading">
    <w:name w:val="TOC Heading"/>
    <w:basedOn w:val="Heading1"/>
    <w:next w:val="Normal"/>
    <w:uiPriority w:val="39"/>
    <w:unhideWhenUsed/>
    <w:qFormat/>
    <w:rsid w:val="00776FA1"/>
    <w:pPr>
      <w:numPr>
        <w:numId w:val="0"/>
      </w:numPr>
      <w:tabs>
        <w:tab w:val="clear" w:pos="567"/>
        <w:tab w:val="clear" w:pos="794"/>
      </w:tabs>
      <w:spacing w:before="240" w:after="0" w:line="259" w:lineRule="auto"/>
      <w:outlineLvl w:val="9"/>
    </w:pPr>
    <w:rPr>
      <w:rFonts w:asciiTheme="majorHAnsi" w:eastAsiaTheme="majorEastAsia" w:hAnsiTheme="majorHAnsi" w:cstheme="majorBidi"/>
      <w:bCs w:val="0"/>
      <w:color w:val="2F5496" w:themeColor="accent1" w:themeShade="BF"/>
      <w:sz w:val="32"/>
      <w:szCs w:val="32"/>
      <w:lang w:val="en-US"/>
    </w:rPr>
  </w:style>
  <w:style w:type="paragraph" w:styleId="Bibliography">
    <w:name w:val="Bibliography"/>
    <w:basedOn w:val="Normal"/>
    <w:next w:val="Normal"/>
    <w:uiPriority w:val="37"/>
    <w:unhideWhenUsed/>
    <w:rsid w:val="00432DB1"/>
    <w:pPr>
      <w:tabs>
        <w:tab w:val="left" w:pos="384"/>
      </w:tabs>
      <w:spacing w:line="240" w:lineRule="atLeast"/>
      <w:ind w:left="384" w:hanging="384"/>
    </w:pPr>
  </w:style>
  <w:style w:type="table" w:styleId="GridTable4-Accent1">
    <w:name w:val="Grid Table 4 Accent 1"/>
    <w:basedOn w:val="TableNormal"/>
    <w:uiPriority w:val="49"/>
    <w:rsid w:val="007262E8"/>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5Dark-Accent3">
    <w:name w:val="Grid Table 5 Dark Accent 3"/>
    <w:basedOn w:val="TableNormal"/>
    <w:uiPriority w:val="50"/>
    <w:rsid w:val="005955FE"/>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styleId="EndnoteReference">
    <w:name w:val="endnote reference"/>
    <w:basedOn w:val="DefaultParagraphFont"/>
    <w:uiPriority w:val="99"/>
    <w:semiHidden/>
    <w:unhideWhenUsed/>
    <w:rsid w:val="000C6821"/>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21910354">
      <w:bodyDiv w:val="1"/>
      <w:marLeft w:val="0"/>
      <w:marRight w:val="0"/>
      <w:marTop w:val="0"/>
      <w:marBottom w:val="0"/>
      <w:divBdr>
        <w:top w:val="none" w:sz="0" w:space="0" w:color="auto"/>
        <w:left w:val="none" w:sz="0" w:space="0" w:color="auto"/>
        <w:bottom w:val="none" w:sz="0" w:space="0" w:color="auto"/>
        <w:right w:val="none" w:sz="0" w:space="0" w:color="auto"/>
      </w:divBdr>
    </w:div>
    <w:div w:id="15401217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image" Target="media/image13.emf"/><Relationship Id="rId39" Type="http://schemas.openxmlformats.org/officeDocument/2006/relationships/image" Target="media/image26.png"/><Relationship Id="rId21" Type="http://schemas.openxmlformats.org/officeDocument/2006/relationships/image" Target="media/image9.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theme" Target="theme/theme1.xml"/><Relationship Id="rId7" Type="http://schemas.openxmlformats.org/officeDocument/2006/relationships/settings" Target="settings.xml"/><Relationship Id="rId2" Type="http://schemas.openxmlformats.org/officeDocument/2006/relationships/customXml" Target="../customXml/item2.xml"/><Relationship Id="rId16" Type="http://schemas.openxmlformats.org/officeDocument/2006/relationships/image" Target="media/image4.png"/><Relationship Id="rId29" Type="http://schemas.openxmlformats.org/officeDocument/2006/relationships/image" Target="media/image16.png"/><Relationship Id="rId11" Type="http://schemas.openxmlformats.org/officeDocument/2006/relationships/image" Target="media/image1.png"/><Relationship Id="rId24" Type="http://schemas.openxmlformats.org/officeDocument/2006/relationships/image" Target="media/image12.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5" Type="http://schemas.openxmlformats.org/officeDocument/2006/relationships/numbering" Target="numbering.xml"/><Relationship Id="rId61" Type="http://schemas.openxmlformats.org/officeDocument/2006/relationships/hyperlink" Target="https://github.com/zuercheram/bauestellen-app" TargetMode="External"/><Relationship Id="rId19" Type="http://schemas.openxmlformats.org/officeDocument/2006/relationships/image" Target="media/image7.png"/><Relationship Id="rId14" Type="http://schemas.openxmlformats.org/officeDocument/2006/relationships/header" Target="header2.xml"/><Relationship Id="rId22" Type="http://schemas.openxmlformats.org/officeDocument/2006/relationships/image" Target="media/image10.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8" Type="http://schemas.openxmlformats.org/officeDocument/2006/relationships/webSettings" Target="webSettings.xml"/><Relationship Id="rId51" Type="http://schemas.openxmlformats.org/officeDocument/2006/relationships/image" Target="media/image38.png"/><Relationship Id="rId3" Type="http://schemas.openxmlformats.org/officeDocument/2006/relationships/customXml" Target="../customXml/item3.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hyperlink" Target="https://github.com/users/zuercheram/projects/2/views/3" TargetMode="External"/><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20" Type="http://schemas.openxmlformats.org/officeDocument/2006/relationships/image" Target="media/image8.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5" Type="http://schemas.openxmlformats.org/officeDocument/2006/relationships/footer" Target="footer2.xml"/><Relationship Id="rId23" Type="http://schemas.openxmlformats.org/officeDocument/2006/relationships/image" Target="media/image11.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endnotes" Target="endnotes.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4" Type="http://schemas.openxmlformats.org/officeDocument/2006/relationships/customXml" Target="../customXml/item4.xml"/><Relationship Id="rId9" Type="http://schemas.openxmlformats.org/officeDocument/2006/relationships/footnotes" Target="footnotes.xml"/></Relationships>
</file>

<file path=word/_rels/footer2.xml.rels><?xml version="1.0" encoding="UTF-8" standalone="yes"?>
<Relationships xmlns="http://schemas.openxmlformats.org/package/2006/relationships"><Relationship Id="rId1" Type="http://schemas.openxmlformats.org/officeDocument/2006/relationships/image" Target="media/image3.jpg"/></Relationships>
</file>

<file path=word/_rels/header1.xml.rels><?xml version="1.0" encoding="UTF-8" standalone="yes"?>
<Relationships xmlns="http://schemas.openxmlformats.org/package/2006/relationships"><Relationship Id="rId1" Type="http://schemas.openxmlformats.org/officeDocument/2006/relationships/image" Target="media/image2.wmf"/></Relationships>
</file>

<file path=word/_rels/header2.xml.rels><?xml version="1.0" encoding="UTF-8" standalone="yes"?>
<Relationships xmlns="http://schemas.openxmlformats.org/package/2006/relationships"><Relationship Id="rId1" Type="http://schemas.openxmlformats.org/officeDocument/2006/relationships/image" Target="media/image2.w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l1\Downloads\de_Thesisvorlage_mit_Titelbild%20(11).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kument" ma:contentTypeID="0x0101006C5E7711755FE64DB61EA4D9FB910FA3" ma:contentTypeVersion="12" ma:contentTypeDescription="Ein neues Dokument erstellen." ma:contentTypeScope="" ma:versionID="3e943206e81ecb9f290f7a957254b993">
  <xsd:schema xmlns:xsd="http://www.w3.org/2001/XMLSchema" xmlns:xs="http://www.w3.org/2001/XMLSchema" xmlns:p="http://schemas.microsoft.com/office/2006/metadata/properties" xmlns:ns2="dd8cb13b-09cd-4f71-a146-5d96908aee33" xmlns:ns3="484c8c59-755d-4516-b8d2-1621b38262b4" xmlns:ns4="65111c24-9a2a-477f-abc3-258134d3f2a0" targetNamespace="http://schemas.microsoft.com/office/2006/metadata/properties" ma:root="true" ma:fieldsID="4a73b8a6e85c3d0f90d40cc91b10065b" ns2:_="" ns3:_="" ns4:_="">
    <xsd:import namespace="dd8cb13b-09cd-4f71-a146-5d96908aee33"/>
    <xsd:import namespace="484c8c59-755d-4516-b8d2-1621b38262b4"/>
    <xsd:import namespace="65111c24-9a2a-477f-abc3-258134d3f2a0"/>
    <xsd:element name="properties">
      <xsd:complexType>
        <xsd:sequence>
          <xsd:element name="documentManagement">
            <xsd:complexType>
              <xsd:all>
                <xsd:element ref="ns2:lcf76f155ced4ddcb4097134ff3c332f" minOccurs="0"/>
                <xsd:element ref="ns3:TaxCatchAll" minOccurs="0"/>
                <xsd:element ref="ns2:MediaServiceMetadata" minOccurs="0"/>
                <xsd:element ref="ns2:MediaServiceFastMetadata" minOccurs="0"/>
                <xsd:element ref="ns2:MediaServiceGenerationTime" minOccurs="0"/>
                <xsd:element ref="ns2:MediaServiceEventHashCode" minOccurs="0"/>
                <xsd:element ref="ns2:MediaServiceDateTaken" minOccurs="0"/>
                <xsd:element ref="ns2:MediaLengthInSeconds" minOccurs="0"/>
                <xsd:element ref="ns2:MediaServiceOCR" minOccurs="0"/>
                <xsd:element ref="ns4:SharedWithUsers" minOccurs="0"/>
                <xsd:element ref="ns4: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d8cb13b-09cd-4f71-a146-5d96908aee33" elementFormDefault="qualified">
    <xsd:import namespace="http://schemas.microsoft.com/office/2006/documentManagement/types"/>
    <xsd:import namespace="http://schemas.microsoft.com/office/infopath/2007/PartnerControls"/>
    <xsd:element name="lcf76f155ced4ddcb4097134ff3c332f" ma:index="9" nillable="true" ma:taxonomy="true" ma:internalName="lcf76f155ced4ddcb4097134ff3c332f" ma:taxonomyFieldName="MediaServiceImageTags" ma:displayName="Bildmarkierungen" ma:readOnly="false" ma:fieldId="{5cf76f15-5ced-4ddc-b409-7134ff3c332f}" ma:taxonomyMulti="true" ma:sspId="5762c749-3c58-4e44-b2b3-1d952cc78e76" ma:termSetId="09814cd3-568e-fe90-9814-8d621ff8fb84" ma:anchorId="fba54fb3-c3e1-fe81-a776-ca4b69148c4d" ma:open="true" ma:isKeyword="false">
      <xsd:complexType>
        <xsd:sequence>
          <xsd:element ref="pc:Terms" minOccurs="0" maxOccurs="1"/>
        </xsd:sequence>
      </xsd:complexType>
    </xsd:element>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DateTaken" ma:index="15" nillable="true" ma:displayName="MediaServiceDateTaken" ma:hidden="true" ma:internalName="MediaServiceDateTaken" ma:readOnly="true">
      <xsd:simpleType>
        <xsd:restriction base="dms:Text"/>
      </xsd:simpleType>
    </xsd:element>
    <xsd:element name="MediaLengthInSeconds" ma:index="16" nillable="true" ma:displayName="MediaLengthInSeconds" ma:hidden="true" ma:internalName="MediaLengthInSeconds" ma:readOnly="true">
      <xsd:simpleType>
        <xsd:restriction base="dms:Unknown"/>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484c8c59-755d-4516-b8d2-1621b38262b4" elementFormDefault="qualified">
    <xsd:import namespace="http://schemas.microsoft.com/office/2006/documentManagement/types"/>
    <xsd:import namespace="http://schemas.microsoft.com/office/infopath/2007/PartnerControls"/>
    <xsd:element name="TaxCatchAll" ma:index="10" nillable="true" ma:displayName="Taxonomy Catch All Column" ma:hidden="true" ma:list="{313d4892-713f-4b7a-bfd1-236a680d039a}" ma:internalName="TaxCatchAll" ma:showField="CatchAllData" ma:web="65111c24-9a2a-477f-abc3-258134d3f2a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5111c24-9a2a-477f-abc3-258134d3f2a0" elementFormDefault="qualified">
    <xsd:import namespace="http://schemas.microsoft.com/office/2006/documentManagement/types"/>
    <xsd:import namespace="http://schemas.microsoft.com/office/infopath/2007/PartnerControls"/>
    <xsd:element name="SharedWithUsers" ma:index="18"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TaxCatchAll xmlns="484c8c59-755d-4516-b8d2-1621b38262b4">
      <Value>241</Value>
    </TaxCatchAll>
    <lcf76f155ced4ddcb4097134ff3c332f xmlns="dd8cb13b-09cd-4f71-a146-5d96908aee33">
      <Terms xmlns="http://schemas.microsoft.com/office/infopath/2007/PartnerControls"/>
    </lcf76f155ced4ddcb4097134ff3c332f>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79AAAF7-C416-4DF3-BCC4-6906F661B4AD}">
  <ds:schemaRefs>
    <ds:schemaRef ds:uri="http://schemas.openxmlformats.org/officeDocument/2006/bibliography"/>
  </ds:schemaRefs>
</ds:datastoreItem>
</file>

<file path=customXml/itemProps2.xml><?xml version="1.0" encoding="utf-8"?>
<ds:datastoreItem xmlns:ds="http://schemas.openxmlformats.org/officeDocument/2006/customXml" ds:itemID="{AAADE9AA-C530-4371-9D83-2F1210270AC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d8cb13b-09cd-4f71-a146-5d96908aee33"/>
    <ds:schemaRef ds:uri="484c8c59-755d-4516-b8d2-1621b38262b4"/>
    <ds:schemaRef ds:uri="65111c24-9a2a-477f-abc3-258134d3f2a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A6BF99A9-80EB-4F18-8C29-BC9F2359EF80}">
  <ds:schemaRefs>
    <ds:schemaRef ds:uri="http://schemas.microsoft.com/office/2006/metadata/properties"/>
    <ds:schemaRef ds:uri="http://schemas.microsoft.com/office/infopath/2007/PartnerControls"/>
    <ds:schemaRef ds:uri="484c8c59-755d-4516-b8d2-1621b38262b4"/>
    <ds:schemaRef ds:uri="dd8cb13b-09cd-4f71-a146-5d96908aee33"/>
  </ds:schemaRefs>
</ds:datastoreItem>
</file>

<file path=customXml/itemProps4.xml><?xml version="1.0" encoding="utf-8"?>
<ds:datastoreItem xmlns:ds="http://schemas.openxmlformats.org/officeDocument/2006/customXml" ds:itemID="{ADC930CC-E57A-4BC3-BCE9-3ADB69660924}">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de_Thesisvorlage_mit_Titelbild (11).dotx</Template>
  <TotalTime>0</TotalTime>
  <Pages>70</Pages>
  <Words>29772</Words>
  <Characters>169701</Characters>
  <Application>Microsoft Office Word</Application>
  <DocSecurity>0</DocSecurity>
  <Lines>1414</Lines>
  <Paragraphs>39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Thesisvorlage mit Titelbild (de)</vt:lpstr>
      <vt:lpstr>Thesisvorlage mit Titelbild (de)</vt:lpstr>
    </vt:vector>
  </TitlesOfParts>
  <Company>Mediaviso AG</Company>
  <LinksUpToDate>false</LinksUpToDate>
  <CharactersWithSpaces>199075</CharactersWithSpaces>
  <SharedDoc>false</SharedDoc>
  <HLinks>
    <vt:vector size="114" baseType="variant">
      <vt:variant>
        <vt:i4>1966141</vt:i4>
      </vt:variant>
      <vt:variant>
        <vt:i4>149</vt:i4>
      </vt:variant>
      <vt:variant>
        <vt:i4>0</vt:i4>
      </vt:variant>
      <vt:variant>
        <vt:i4>5</vt:i4>
      </vt:variant>
      <vt:variant>
        <vt:lpwstr/>
      </vt:variant>
      <vt:variant>
        <vt:lpwstr>_Toc371572893</vt:lpwstr>
      </vt:variant>
      <vt:variant>
        <vt:i4>1179701</vt:i4>
      </vt:variant>
      <vt:variant>
        <vt:i4>140</vt:i4>
      </vt:variant>
      <vt:variant>
        <vt:i4>0</vt:i4>
      </vt:variant>
      <vt:variant>
        <vt:i4>5</vt:i4>
      </vt:variant>
      <vt:variant>
        <vt:lpwstr/>
      </vt:variant>
      <vt:variant>
        <vt:lpwstr>_Toc371572055</vt:lpwstr>
      </vt:variant>
      <vt:variant>
        <vt:i4>1179701</vt:i4>
      </vt:variant>
      <vt:variant>
        <vt:i4>125</vt:i4>
      </vt:variant>
      <vt:variant>
        <vt:i4>0</vt:i4>
      </vt:variant>
      <vt:variant>
        <vt:i4>5</vt:i4>
      </vt:variant>
      <vt:variant>
        <vt:lpwstr/>
      </vt:variant>
      <vt:variant>
        <vt:lpwstr>_Toc371572052</vt:lpwstr>
      </vt:variant>
      <vt:variant>
        <vt:i4>1179701</vt:i4>
      </vt:variant>
      <vt:variant>
        <vt:i4>119</vt:i4>
      </vt:variant>
      <vt:variant>
        <vt:i4>0</vt:i4>
      </vt:variant>
      <vt:variant>
        <vt:i4>5</vt:i4>
      </vt:variant>
      <vt:variant>
        <vt:lpwstr/>
      </vt:variant>
      <vt:variant>
        <vt:lpwstr>_Toc371572051</vt:lpwstr>
      </vt:variant>
      <vt:variant>
        <vt:i4>1179701</vt:i4>
      </vt:variant>
      <vt:variant>
        <vt:i4>113</vt:i4>
      </vt:variant>
      <vt:variant>
        <vt:i4>0</vt:i4>
      </vt:variant>
      <vt:variant>
        <vt:i4>5</vt:i4>
      </vt:variant>
      <vt:variant>
        <vt:lpwstr/>
      </vt:variant>
      <vt:variant>
        <vt:lpwstr>_Toc371572050</vt:lpwstr>
      </vt:variant>
      <vt:variant>
        <vt:i4>1245237</vt:i4>
      </vt:variant>
      <vt:variant>
        <vt:i4>107</vt:i4>
      </vt:variant>
      <vt:variant>
        <vt:i4>0</vt:i4>
      </vt:variant>
      <vt:variant>
        <vt:i4>5</vt:i4>
      </vt:variant>
      <vt:variant>
        <vt:lpwstr/>
      </vt:variant>
      <vt:variant>
        <vt:lpwstr>_Toc371572049</vt:lpwstr>
      </vt:variant>
      <vt:variant>
        <vt:i4>1245237</vt:i4>
      </vt:variant>
      <vt:variant>
        <vt:i4>101</vt:i4>
      </vt:variant>
      <vt:variant>
        <vt:i4>0</vt:i4>
      </vt:variant>
      <vt:variant>
        <vt:i4>5</vt:i4>
      </vt:variant>
      <vt:variant>
        <vt:lpwstr/>
      </vt:variant>
      <vt:variant>
        <vt:lpwstr>_Toc371572048</vt:lpwstr>
      </vt:variant>
      <vt:variant>
        <vt:i4>1245237</vt:i4>
      </vt:variant>
      <vt:variant>
        <vt:i4>95</vt:i4>
      </vt:variant>
      <vt:variant>
        <vt:i4>0</vt:i4>
      </vt:variant>
      <vt:variant>
        <vt:i4>5</vt:i4>
      </vt:variant>
      <vt:variant>
        <vt:lpwstr/>
      </vt:variant>
      <vt:variant>
        <vt:lpwstr>_Toc371572047</vt:lpwstr>
      </vt:variant>
      <vt:variant>
        <vt:i4>1245237</vt:i4>
      </vt:variant>
      <vt:variant>
        <vt:i4>89</vt:i4>
      </vt:variant>
      <vt:variant>
        <vt:i4>0</vt:i4>
      </vt:variant>
      <vt:variant>
        <vt:i4>5</vt:i4>
      </vt:variant>
      <vt:variant>
        <vt:lpwstr/>
      </vt:variant>
      <vt:variant>
        <vt:lpwstr>_Toc371572046</vt:lpwstr>
      </vt:variant>
      <vt:variant>
        <vt:i4>1245237</vt:i4>
      </vt:variant>
      <vt:variant>
        <vt:i4>83</vt:i4>
      </vt:variant>
      <vt:variant>
        <vt:i4>0</vt:i4>
      </vt:variant>
      <vt:variant>
        <vt:i4>5</vt:i4>
      </vt:variant>
      <vt:variant>
        <vt:lpwstr/>
      </vt:variant>
      <vt:variant>
        <vt:lpwstr>_Toc371572045</vt:lpwstr>
      </vt:variant>
      <vt:variant>
        <vt:i4>1245237</vt:i4>
      </vt:variant>
      <vt:variant>
        <vt:i4>77</vt:i4>
      </vt:variant>
      <vt:variant>
        <vt:i4>0</vt:i4>
      </vt:variant>
      <vt:variant>
        <vt:i4>5</vt:i4>
      </vt:variant>
      <vt:variant>
        <vt:lpwstr/>
      </vt:variant>
      <vt:variant>
        <vt:lpwstr>_Toc371572044</vt:lpwstr>
      </vt:variant>
      <vt:variant>
        <vt:i4>1245237</vt:i4>
      </vt:variant>
      <vt:variant>
        <vt:i4>71</vt:i4>
      </vt:variant>
      <vt:variant>
        <vt:i4>0</vt:i4>
      </vt:variant>
      <vt:variant>
        <vt:i4>5</vt:i4>
      </vt:variant>
      <vt:variant>
        <vt:lpwstr/>
      </vt:variant>
      <vt:variant>
        <vt:lpwstr>_Toc371572043</vt:lpwstr>
      </vt:variant>
      <vt:variant>
        <vt:i4>1245237</vt:i4>
      </vt:variant>
      <vt:variant>
        <vt:i4>65</vt:i4>
      </vt:variant>
      <vt:variant>
        <vt:i4>0</vt:i4>
      </vt:variant>
      <vt:variant>
        <vt:i4>5</vt:i4>
      </vt:variant>
      <vt:variant>
        <vt:lpwstr/>
      </vt:variant>
      <vt:variant>
        <vt:lpwstr>_Toc371572042</vt:lpwstr>
      </vt:variant>
      <vt:variant>
        <vt:i4>1245237</vt:i4>
      </vt:variant>
      <vt:variant>
        <vt:i4>59</vt:i4>
      </vt:variant>
      <vt:variant>
        <vt:i4>0</vt:i4>
      </vt:variant>
      <vt:variant>
        <vt:i4>5</vt:i4>
      </vt:variant>
      <vt:variant>
        <vt:lpwstr/>
      </vt:variant>
      <vt:variant>
        <vt:lpwstr>_Toc371572041</vt:lpwstr>
      </vt:variant>
      <vt:variant>
        <vt:i4>1245237</vt:i4>
      </vt:variant>
      <vt:variant>
        <vt:i4>53</vt:i4>
      </vt:variant>
      <vt:variant>
        <vt:i4>0</vt:i4>
      </vt:variant>
      <vt:variant>
        <vt:i4>5</vt:i4>
      </vt:variant>
      <vt:variant>
        <vt:lpwstr/>
      </vt:variant>
      <vt:variant>
        <vt:lpwstr>_Toc371572040</vt:lpwstr>
      </vt:variant>
      <vt:variant>
        <vt:i4>1310773</vt:i4>
      </vt:variant>
      <vt:variant>
        <vt:i4>47</vt:i4>
      </vt:variant>
      <vt:variant>
        <vt:i4>0</vt:i4>
      </vt:variant>
      <vt:variant>
        <vt:i4>5</vt:i4>
      </vt:variant>
      <vt:variant>
        <vt:lpwstr/>
      </vt:variant>
      <vt:variant>
        <vt:lpwstr>_Toc371572039</vt:lpwstr>
      </vt:variant>
      <vt:variant>
        <vt:i4>1310773</vt:i4>
      </vt:variant>
      <vt:variant>
        <vt:i4>41</vt:i4>
      </vt:variant>
      <vt:variant>
        <vt:i4>0</vt:i4>
      </vt:variant>
      <vt:variant>
        <vt:i4>5</vt:i4>
      </vt:variant>
      <vt:variant>
        <vt:lpwstr/>
      </vt:variant>
      <vt:variant>
        <vt:lpwstr>_Toc371572038</vt:lpwstr>
      </vt:variant>
      <vt:variant>
        <vt:i4>1310773</vt:i4>
      </vt:variant>
      <vt:variant>
        <vt:i4>35</vt:i4>
      </vt:variant>
      <vt:variant>
        <vt:i4>0</vt:i4>
      </vt:variant>
      <vt:variant>
        <vt:i4>5</vt:i4>
      </vt:variant>
      <vt:variant>
        <vt:lpwstr/>
      </vt:variant>
      <vt:variant>
        <vt:lpwstr>_Toc371572037</vt:lpwstr>
      </vt:variant>
      <vt:variant>
        <vt:i4>1310773</vt:i4>
      </vt:variant>
      <vt:variant>
        <vt:i4>29</vt:i4>
      </vt:variant>
      <vt:variant>
        <vt:i4>0</vt:i4>
      </vt:variant>
      <vt:variant>
        <vt:i4>5</vt:i4>
      </vt:variant>
      <vt:variant>
        <vt:lpwstr/>
      </vt:variant>
      <vt:variant>
        <vt:lpwstr>_Toc37157203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hesisvorlage mit Titelbild (de)</dc:title>
  <dc:subject/>
  <dc:creator>Moshfegh Laura</dc:creator>
  <cp:keywords/>
  <cp:lastModifiedBy>Amos Zürcher</cp:lastModifiedBy>
  <cp:revision>147</cp:revision>
  <cp:lastPrinted>2013-10-16T15:12:00Z</cp:lastPrinted>
  <dcterms:created xsi:type="dcterms:W3CDTF">2024-05-07T14:45:00Z</dcterms:created>
  <dcterms:modified xsi:type="dcterms:W3CDTF">2025-02-17T0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C5E7711755FE64DB61EA4D9FB910FA3</vt:lpwstr>
  </property>
  <property fmtid="{D5CDD505-2E9C-101B-9397-08002B2CF9AE}" pid="3" name="BfhIntranetDocumentType">
    <vt:lpwstr>241;#Vorlage|de1a6d3c-ac6a-4b34-8edd-308eb81066db</vt:lpwstr>
  </property>
  <property fmtid="{D5CDD505-2E9C-101B-9397-08002B2CF9AE}" pid="4" name="TaxCatchAll">
    <vt:lpwstr>241;#Vorlage|de1a6d3c-ac6a-4b34-8edd-308eb81066db</vt:lpwstr>
  </property>
  <property fmtid="{D5CDD505-2E9C-101B-9397-08002B2CF9AE}" pid="5" name="ZOTERO_PREF_1">
    <vt:lpwstr>&lt;data data-version="3" zotero-version="7.0.11"&gt;&lt;session id="vGA8ao9m"/&gt;&lt;style id="http://www.zotero.org/styles/ieee" locale="de-CH" hasBibliography="1" bibliographyStyleHasBeenSet="1"/&gt;&lt;prefs&gt;&lt;pref name="fieldType" value="Field"/&gt;&lt;pref name="automaticJour</vt:lpwstr>
  </property>
  <property fmtid="{D5CDD505-2E9C-101B-9397-08002B2CF9AE}" pid="6" name="ZOTERO_PREF_2">
    <vt:lpwstr>nalAbbreviations" value="true"/&gt;&lt;/prefs&gt;&lt;/data&gt;</vt:lpwstr>
  </property>
</Properties>
</file>